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0C7333BC" w:rsidR="00D607E8" w:rsidRPr="00E81B1B" w:rsidRDefault="00063E58" w:rsidP="008B28A8">
      <w:pPr>
        <w:keepLines/>
        <w:spacing w:after="240"/>
        <w:rPr>
          <w:color w:val="FFFFFF" w:themeColor="background1"/>
        </w:rPr>
      </w:pPr>
      <w:r w:rsidRPr="00E81B1B">
        <w:rPr>
          <w:noProof/>
          <w:lang w:eastAsia="de-DE"/>
        </w:rPr>
        <w:drawing>
          <wp:anchor distT="0" distB="0" distL="114300" distR="114300" simplePos="0" relativeHeight="251658249" behindDoc="0" locked="0" layoutInCell="1" allowOverlap="1" wp14:anchorId="3ED1E922" wp14:editId="69B6316B">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7E8" w:rsidRPr="00E81B1B">
        <w:rPr>
          <w:noProof/>
          <w:color w:val="FFFFFF" w:themeColor="background1"/>
          <w:lang w:eastAsia="de-DE"/>
        </w:rPr>
        <w:drawing>
          <wp:anchor distT="0" distB="71755" distL="0" distR="0" simplePos="0" relativeHeight="251658242" behindDoc="1" locked="1" layoutInCell="1" allowOverlap="1" wp14:anchorId="316BD925" wp14:editId="70966C9C">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sidRPr="00E81B1B">
        <w:rPr>
          <w:color w:val="FFFFFF" w:themeColor="background1"/>
        </w:rPr>
        <w:t xml:space="preserve"> </w:t>
      </w:r>
      <w:r w:rsidR="00CE0500" w:rsidRPr="00E81B1B">
        <w:rPr>
          <w:color w:val="FFFFFF" w:themeColor="background1"/>
        </w:rPr>
        <w:t xml:space="preserve"> </w:t>
      </w:r>
      <w:commentRangeStart w:id="0"/>
      <w:r w:rsidR="00CE0500" w:rsidRPr="00E81B1B">
        <w:rPr>
          <w:color w:val="FFFFFF" w:themeColor="background1"/>
        </w:rPr>
        <w:t>n</w:t>
      </w:r>
      <w:commentRangeEnd w:id="0"/>
      <w:r w:rsidR="00420E44">
        <w:rPr>
          <w:rStyle w:val="Kommentarzeichen"/>
        </w:rPr>
        <w:commentReference w:id="0"/>
      </w:r>
      <w:r w:rsidR="008B28A8" w:rsidRPr="00E81B1B">
        <w:rPr>
          <w:color w:val="FFFFFF" w:themeColor="background1"/>
        </w:rPr>
        <w:t>………………………………………………………………………………………………………………………………………………………………………………………………………………………………………………………………………………………………………………………………………………..</w:t>
      </w:r>
    </w:p>
    <w:p w14:paraId="7CBC8EBC" w14:textId="3A946367" w:rsidR="008B28A8" w:rsidRPr="00E81B1B" w:rsidRDefault="00484BDA" w:rsidP="008B28A8">
      <w:pPr>
        <w:keepLines/>
        <w:spacing w:after="14640"/>
      </w:pPr>
      <w:bookmarkStart w:id="1" w:name="_Hlk76912726"/>
      <w:bookmarkEnd w:id="1"/>
      <w:r w:rsidRPr="00E81B1B">
        <w:rPr>
          <w:noProof/>
          <w:lang w:eastAsia="de-DE"/>
        </w:rPr>
        <mc:AlternateContent>
          <mc:Choice Requires="wpg">
            <w:drawing>
              <wp:anchor distT="0" distB="0" distL="114300" distR="114300" simplePos="0" relativeHeight="251658241" behindDoc="1" locked="0" layoutInCell="1" allowOverlap="1" wp14:anchorId="75852201" wp14:editId="3EF180A8">
                <wp:simplePos x="0" y="0"/>
                <wp:positionH relativeFrom="page">
                  <wp:align>right</wp:align>
                </wp:positionH>
                <wp:positionV relativeFrom="margin">
                  <wp:posOffset>2457813</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13A5F9E5" w:rsidR="00871883" w:rsidRPr="00305FFE" w:rsidRDefault="00871883" w:rsidP="00494EB7">
                              <w:pPr>
                                <w:pStyle w:val="Titel"/>
                                <w:rPr>
                                  <w:szCs w:val="72"/>
                                </w:rPr>
                              </w:pPr>
                              <w:r>
                                <w:rPr>
                                  <w:szCs w:val="72"/>
                                </w:rPr>
                                <w:t>Integrale Holz-Beton-Decken mit geklebtem Verbund</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871883" w:rsidRPr="00BE1E97" w:rsidRDefault="00871883"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871883" w:rsidRPr="00BE1E97" w:rsidRDefault="00871883"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871883" w:rsidRPr="00E07F82" w:rsidRDefault="00871883"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wps:txbx>
                        <wps:bodyPr rot="0" vert="horz" wrap="square" lIns="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5852201" id="Gruppieren 19" o:spid="_x0000_s1026" style="position:absolute;left:0;text-align:left;margin-left:543.75pt;margin-top:193.55pt;width:594.95pt;height:124.75pt;z-index:-251658239;mso-position-horizontal:right;mso-position-horizontal-relative:page;mso-position-vertical-relative:margin;mso-width-relative:margin;mso-height-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">
                <v:rect id="Rectangle 6" o:spid="_x0000_s1027"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13A5F9E5" w:rsidR="00871883" w:rsidRPr="00305FFE" w:rsidRDefault="00871883" w:rsidP="00494EB7">
                        <w:pPr>
                          <w:pStyle w:val="Titel"/>
                          <w:rPr>
                            <w:szCs w:val="72"/>
                          </w:rPr>
                        </w:pPr>
                        <w:r>
                          <w:rPr>
                            <w:szCs w:val="72"/>
                          </w:rPr>
                          <w:t>Integrale Holz-Beton-Decken mit geklebtem Verbund</w:t>
                        </w:r>
                      </w:p>
                    </w:txbxContent>
                  </v:textbox>
                </v:rect>
                <v:rect id="Rectangle 7" o:spid="_x0000_s1028"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871883" w:rsidRPr="00BE1E97" w:rsidRDefault="00871883"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871883" w:rsidRPr="00BE1E97" w:rsidRDefault="00871883"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871883" w:rsidRPr="00E07F82" w:rsidRDefault="00871883"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v:textbox>
                </v:rect>
                <w10:wrap anchorx="page" anchory="margin"/>
              </v:group>
            </w:pict>
          </mc:Fallback>
        </mc:AlternateContent>
      </w:r>
      <w:r>
        <w:rPr>
          <w:noProof/>
          <w:lang w:eastAsia="de-DE"/>
        </w:rPr>
        <w:drawing>
          <wp:anchor distT="0" distB="0" distL="114300" distR="114300" simplePos="0" relativeHeight="251657215" behindDoc="1" locked="0" layoutInCell="1" allowOverlap="1" wp14:anchorId="786B525D" wp14:editId="452AE6CF">
            <wp:simplePos x="0" y="0"/>
            <wp:positionH relativeFrom="margin">
              <wp:posOffset>-1863090</wp:posOffset>
            </wp:positionH>
            <wp:positionV relativeFrom="paragraph">
              <wp:posOffset>18923</wp:posOffset>
            </wp:positionV>
            <wp:extent cx="8540623" cy="8363585"/>
            <wp:effectExtent l="0" t="0" r="0" b="0"/>
            <wp:wrapNone/>
            <wp:docPr id="1672357378" name="Grafik 1672357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8" name="19-10-Tragstruktur.jpg"/>
                    <pic:cNvPicPr/>
                  </pic:nvPicPr>
                  <pic:blipFill rotWithShape="1">
                    <a:blip r:embed="rId16">
                      <a:extLst>
                        <a:ext uri="{28A0092B-C50C-407E-A947-70E740481C1C}">
                          <a14:useLocalDpi xmlns:a14="http://schemas.microsoft.com/office/drawing/2010/main" val="0"/>
                        </a:ext>
                      </a:extLst>
                    </a:blip>
                    <a:srcRect l="3089" t="3825" r="29926" b="1422"/>
                    <a:stretch/>
                  </pic:blipFill>
                  <pic:spPr bwMode="auto">
                    <a:xfrm>
                      <a:off x="0" y="0"/>
                      <a:ext cx="8540623" cy="8363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511C" w:rsidRPr="00E81B1B">
        <w:rPr>
          <w:noProof/>
          <w:lang w:eastAsia="de-DE"/>
        </w:rPr>
        <mc:AlternateContent>
          <mc:Choice Requires="wps">
            <w:drawing>
              <wp:anchor distT="0" distB="0" distL="114300" distR="114300" simplePos="0" relativeHeight="251658248" behindDoc="0" locked="0" layoutInCell="1" allowOverlap="1" wp14:anchorId="530F8675" wp14:editId="5C0AFA98">
                <wp:simplePos x="0" y="0"/>
                <wp:positionH relativeFrom="page">
                  <wp:posOffset>215900</wp:posOffset>
                </wp:positionH>
                <wp:positionV relativeFrom="page">
                  <wp:posOffset>5581015</wp:posOffset>
                </wp:positionV>
                <wp:extent cx="1944000" cy="1627200"/>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4000" cy="1627200"/>
                        </a:xfrm>
                        <a:prstGeom prst="rect">
                          <a:avLst/>
                        </a:prstGeom>
                        <a:solidFill>
                          <a:schemeClr val="lt1">
                            <a:alpha val="0"/>
                          </a:schemeClr>
                        </a:solidFill>
                        <a:ln w="6350">
                          <a:noFill/>
                        </a:ln>
                      </wps:spPr>
                      <wps:txbx>
                        <w:txbxContent>
                          <w:p w14:paraId="50C4D3AA" w14:textId="08F80A6E" w:rsidR="00871883" w:rsidRPr="00063E58" w:rsidRDefault="00871883" w:rsidP="00063E58">
                            <w:pPr>
                              <w:pStyle w:val="Autorenangabe"/>
                              <w:spacing w:after="240"/>
                            </w:pPr>
                            <w:r w:rsidRPr="00063E58">
                              <w:t>Autorinnen und Autoren</w:t>
                            </w:r>
                          </w:p>
                          <w:p w14:paraId="74BC4C63" w14:textId="77777777" w:rsidR="00871883" w:rsidRPr="00063E58" w:rsidRDefault="00871883" w:rsidP="00063E58">
                            <w:pPr>
                              <w:pStyle w:val="Autorenangabe"/>
                            </w:pPr>
                            <w:r w:rsidRPr="00063E58">
                              <w:t xml:space="preserve">Friedrich Schiller </w:t>
                            </w:r>
                          </w:p>
                          <w:p w14:paraId="29F90743" w14:textId="08670F22" w:rsidR="00871883" w:rsidRPr="00063E58" w:rsidRDefault="00871883" w:rsidP="00063E58">
                            <w:pPr>
                              <w:pStyle w:val="Autorenangabe"/>
                            </w:pPr>
                            <w:r w:rsidRPr="00063E58">
                              <w:t>Max Mustermann</w:t>
                            </w:r>
                          </w:p>
                          <w:p w14:paraId="6DE3569D" w14:textId="77777777" w:rsidR="00871883" w:rsidRPr="00063E58" w:rsidRDefault="00871883" w:rsidP="00063E58">
                            <w:pPr>
                              <w:pStyle w:val="Autorenangabe"/>
                            </w:pPr>
                            <w:r w:rsidRPr="00063E58">
                              <w:t xml:space="preserve">Wolfgang von Goethe </w:t>
                            </w:r>
                          </w:p>
                          <w:p w14:paraId="51985B66" w14:textId="6CEA26E7" w:rsidR="00871883" w:rsidRPr="00063E58" w:rsidRDefault="00871883" w:rsidP="00063E58">
                            <w:pPr>
                              <w:pStyle w:val="Autorenangabe"/>
                            </w:pPr>
                            <w:r w:rsidRPr="00063E58">
                              <w:t>Karl Marx</w:t>
                            </w:r>
                          </w:p>
                          <w:p w14:paraId="4D0A8D28" w14:textId="5CF72B86" w:rsidR="00871883" w:rsidRPr="00063E58" w:rsidRDefault="00871883" w:rsidP="00063E58">
                            <w:pPr>
                              <w:pStyle w:val="Autorenangabe"/>
                            </w:pPr>
                            <w:r w:rsidRPr="00063E58">
                              <w:t>Rosalinde Weiß</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9" type="#_x0000_t202" style="position:absolute;left:0;text-align:left;margin-left:17pt;margin-top:439.45pt;width:153.05pt;height:128.1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" fillcolor="white [3201]" stroked="f" strokeweight=".5pt">
                <v:fill opacity="0"/>
                <v:textbox inset="0">
                  <w:txbxContent>
                    <w:p w14:paraId="50C4D3AA" w14:textId="08F80A6E" w:rsidR="00871883" w:rsidRPr="00063E58" w:rsidRDefault="00871883" w:rsidP="00063E58">
                      <w:pPr>
                        <w:pStyle w:val="Autorenangabe"/>
                        <w:spacing w:after="240"/>
                      </w:pPr>
                      <w:r w:rsidRPr="00063E58">
                        <w:t>Autorinnen und Autoren</w:t>
                      </w:r>
                    </w:p>
                    <w:p w14:paraId="74BC4C63" w14:textId="77777777" w:rsidR="00871883" w:rsidRPr="00063E58" w:rsidRDefault="00871883" w:rsidP="00063E58">
                      <w:pPr>
                        <w:pStyle w:val="Autorenangabe"/>
                      </w:pPr>
                      <w:r w:rsidRPr="00063E58">
                        <w:t xml:space="preserve">Friedrich Schiller </w:t>
                      </w:r>
                    </w:p>
                    <w:p w14:paraId="29F90743" w14:textId="08670F22" w:rsidR="00871883" w:rsidRPr="00063E58" w:rsidRDefault="00871883" w:rsidP="00063E58">
                      <w:pPr>
                        <w:pStyle w:val="Autorenangabe"/>
                      </w:pPr>
                      <w:r w:rsidRPr="00063E58">
                        <w:t>Max Mustermann</w:t>
                      </w:r>
                    </w:p>
                    <w:p w14:paraId="6DE3569D" w14:textId="77777777" w:rsidR="00871883" w:rsidRPr="00063E58" w:rsidRDefault="00871883" w:rsidP="00063E58">
                      <w:pPr>
                        <w:pStyle w:val="Autorenangabe"/>
                      </w:pPr>
                      <w:r w:rsidRPr="00063E58">
                        <w:t xml:space="preserve">Wolfgang von Goethe </w:t>
                      </w:r>
                    </w:p>
                    <w:p w14:paraId="51985B66" w14:textId="6CEA26E7" w:rsidR="00871883" w:rsidRPr="00063E58" w:rsidRDefault="00871883" w:rsidP="00063E58">
                      <w:pPr>
                        <w:pStyle w:val="Autorenangabe"/>
                      </w:pPr>
                      <w:r w:rsidRPr="00063E58">
                        <w:t>Karl Marx</w:t>
                      </w:r>
                    </w:p>
                    <w:p w14:paraId="4D0A8D28" w14:textId="5CF72B86" w:rsidR="00871883" w:rsidRPr="00063E58" w:rsidRDefault="00871883" w:rsidP="00063E58">
                      <w:pPr>
                        <w:pStyle w:val="Autorenangabe"/>
                      </w:pPr>
                      <w:r w:rsidRPr="00063E58">
                        <w:t>Rosalinde Weiß</w:t>
                      </w:r>
                    </w:p>
                  </w:txbxContent>
                </v:textbox>
                <w10:wrap anchorx="page" anchory="page"/>
              </v:shape>
            </w:pict>
          </mc:Fallback>
        </mc:AlternateContent>
      </w:r>
      <w:r w:rsidR="0043511C" w:rsidRPr="00E81B1B">
        <w:t xml:space="preserve"> </w:t>
      </w:r>
      <w:r w:rsidR="008B28A8" w:rsidRPr="00E81B1B">
        <w:br w:type="page"/>
      </w:r>
    </w:p>
    <w:p w14:paraId="35032537" w14:textId="77777777" w:rsidR="008618FF" w:rsidRDefault="008618FF" w:rsidP="00E2090C">
      <w:pPr>
        <w:pStyle w:val="Schmutztitel"/>
      </w:pPr>
    </w:p>
    <w:p w14:paraId="5DD39159" w14:textId="6C4F3077" w:rsidR="00E55934" w:rsidRPr="00E81B1B" w:rsidRDefault="00E55934" w:rsidP="00E2090C">
      <w:pPr>
        <w:pStyle w:val="Schmutztitel"/>
      </w:pPr>
      <w:r w:rsidRPr="00E81B1B">
        <w:rPr>
          <w:noProof/>
          <w:lang w:eastAsia="de-DE"/>
        </w:rPr>
        <mc:AlternateContent>
          <mc:Choice Requires="wps">
            <w:drawing>
              <wp:anchor distT="0" distB="0" distL="114300" distR="114300" simplePos="0" relativeHeight="251658245"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871883" w:rsidRPr="0092798C" w:rsidRDefault="00871883"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871883" w:rsidRPr="0092798C" w:rsidRDefault="00871883" w:rsidP="00626630">
                            <w:pPr>
                              <w:spacing w:before="0"/>
                            </w:pPr>
                            <w:r w:rsidRPr="0092798C">
                              <w:t>Aktenzeichen</w:t>
                            </w:r>
                            <w:r>
                              <w:t>:</w:t>
                            </w:r>
                            <w:r w:rsidRPr="0092798C">
                              <w:t xml:space="preserve"> </w:t>
                            </w:r>
                            <w:r w:rsidRPr="00966310">
                              <w:t>SWD-10.08.18.7-18.01</w:t>
                            </w:r>
                          </w:p>
                          <w:p w14:paraId="2269797A" w14:textId="59F95CB7" w:rsidR="00871883" w:rsidRPr="0092798C" w:rsidRDefault="00871883" w:rsidP="00626630">
                            <w:pPr>
                              <w:spacing w:before="0"/>
                            </w:pPr>
                            <w:r w:rsidRPr="0092798C">
                              <w:t xml:space="preserve">Projektlaufzeit: </w:t>
                            </w:r>
                            <w:r w:rsidRPr="00966310">
                              <w:t>03.2019–</w:t>
                            </w:r>
                            <w:r>
                              <w:t>02</w:t>
                            </w:r>
                            <w:r w:rsidRPr="00966310">
                              <w:t>.202</w:t>
                            </w:r>
                            <w: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871883" w:rsidRPr="0092798C" w:rsidRDefault="00871883"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871883" w:rsidRPr="0092798C" w:rsidRDefault="00871883" w:rsidP="00626630">
                      <w:pPr>
                        <w:spacing w:before="0"/>
                      </w:pPr>
                      <w:r w:rsidRPr="0092798C">
                        <w:t>Aktenzeichen</w:t>
                      </w:r>
                      <w:r>
                        <w:t>:</w:t>
                      </w:r>
                      <w:r w:rsidRPr="0092798C">
                        <w:t xml:space="preserve"> </w:t>
                      </w:r>
                      <w:r w:rsidRPr="00966310">
                        <w:t>SWD-10.08.18.7-18.01</w:t>
                      </w:r>
                    </w:p>
                    <w:p w14:paraId="2269797A" w14:textId="59F95CB7" w:rsidR="00871883" w:rsidRPr="0092798C" w:rsidRDefault="00871883" w:rsidP="00626630">
                      <w:pPr>
                        <w:spacing w:before="0"/>
                      </w:pPr>
                      <w:r w:rsidRPr="0092798C">
                        <w:t xml:space="preserve">Projektlaufzeit: </w:t>
                      </w:r>
                      <w:r w:rsidRPr="00966310">
                        <w:t>03.2019–</w:t>
                      </w:r>
                      <w:r>
                        <w:t>02</w:t>
                      </w:r>
                      <w:r w:rsidRPr="00966310">
                        <w:t>.202</w:t>
                      </w:r>
                      <w:r>
                        <w:t>2</w:t>
                      </w:r>
                    </w:p>
                  </w:txbxContent>
                </v:textbox>
                <w10:wrap anchorx="page" anchory="page"/>
              </v:shape>
            </w:pict>
          </mc:Fallback>
        </mc:AlternateContent>
      </w:r>
      <w:r w:rsidR="003B5BD9">
        <w:t>Kurztitel</w:t>
      </w:r>
    </w:p>
    <w:p w14:paraId="6D406FBD" w14:textId="66DAC617" w:rsidR="003B5BD9" w:rsidRPr="00E81B1B" w:rsidRDefault="00966310" w:rsidP="003B5BD9">
      <w:pPr>
        <w:pStyle w:val="Untertitel"/>
      </w:pPr>
      <w:r w:rsidRPr="00E81B1B">
        <w:t>Technologieentwicklung und Prozessforschung zu integralen, klimaaktiven Holz-Beton-Verbund Deckensystemen für kosteneffiziente Holz-Hybrid-Bauten</w:t>
      </w:r>
    </w:p>
    <w:p w14:paraId="228B429E" w14:textId="319A11F0" w:rsidR="00403252" w:rsidRPr="00E81B1B" w:rsidRDefault="00D164EA" w:rsidP="00224188">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58244"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E81B1B">
        <w:rPr>
          <w:noProof/>
          <w:color w:val="FFFFFF" w:themeColor="background1"/>
          <w:lang w:eastAsia="de-DE"/>
        </w:rPr>
        <w:drawing>
          <wp:anchor distT="0" distB="0" distL="114300" distR="114300" simplePos="0" relativeHeight="251658243"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sidRPr="00E81B1B">
        <w:rPr>
          <w:rFonts w:eastAsia="Myriad Pro" w:cs="Myriad Pro"/>
          <w:position w:val="-1"/>
          <w:sz w:val="28"/>
          <w:szCs w:val="28"/>
        </w:rPr>
        <w:br w:type="page"/>
      </w:r>
    </w:p>
    <w:p w14:paraId="40BF2411" w14:textId="77777777" w:rsidR="00E61A83" w:rsidRPr="00E81B1B" w:rsidRDefault="00E61A83" w:rsidP="006E05F1">
      <w:pPr>
        <w:spacing w:line="240" w:lineRule="auto"/>
        <w:rPr>
          <w:rFonts w:ascii="Myriad Pro Light" w:eastAsia="Myriad Pro Light" w:hAnsi="Myriad Pro Light" w:cs="Myriad Pro Light"/>
          <w:b/>
          <w:bCs/>
          <w:spacing w:val="1"/>
          <w:szCs w:val="20"/>
        </w:rPr>
        <w:sectPr w:rsidR="00E61A83" w:rsidRPr="00E81B1B" w:rsidSect="00E713C0">
          <w:headerReference w:type="default" r:id="rId19"/>
          <w:footerReference w:type="default" r:id="rId20"/>
          <w:headerReference w:type="first" r:id="rId21"/>
          <w:footerReference w:type="first" r:id="rId22"/>
          <w:pgSz w:w="11906" w:h="16838"/>
          <w:pgMar w:top="1701" w:right="1418" w:bottom="1701" w:left="1418" w:header="720" w:footer="709" w:gutter="0"/>
          <w:cols w:space="708"/>
          <w:titlePg/>
          <w:docGrid w:linePitch="360"/>
        </w:sectPr>
      </w:pPr>
    </w:p>
    <w:p w14:paraId="6FCEABD4" w14:textId="36F71A77" w:rsidR="006E05F1" w:rsidRPr="00E81B1B" w:rsidRDefault="006E05F1" w:rsidP="002B4F7A">
      <w:pPr>
        <w:spacing w:line="240" w:lineRule="atLeast"/>
        <w:rPr>
          <w:rFonts w:ascii="Myriad Pro Light" w:eastAsia="Myriad Pro Light" w:hAnsi="Myriad Pro Light" w:cs="Myriad Pro Light"/>
          <w:b/>
          <w:bCs/>
          <w:szCs w:val="20"/>
        </w:rPr>
      </w:pPr>
      <w:r w:rsidRPr="00E81B1B">
        <w:rPr>
          <w:rFonts w:ascii="Myriad Pro Light" w:eastAsia="Myriad Pro Light" w:hAnsi="Myriad Pro Light" w:cs="Myriad Pro Light"/>
          <w:b/>
          <w:bCs/>
          <w:spacing w:val="1"/>
          <w:szCs w:val="20"/>
        </w:rPr>
        <w:lastRenderedPageBreak/>
        <w:t>I</w:t>
      </w:r>
      <w:r w:rsidRPr="00E81B1B">
        <w:rPr>
          <w:rFonts w:ascii="Myriad Pro Light" w:eastAsia="Myriad Pro Light" w:hAnsi="Myriad Pro Light" w:cs="Myriad Pro Light"/>
          <w:b/>
          <w:bCs/>
          <w:szCs w:val="20"/>
        </w:rPr>
        <w:t>mp</w:t>
      </w:r>
      <w:r w:rsidRPr="00E81B1B">
        <w:rPr>
          <w:rFonts w:ascii="Myriad Pro Light" w:eastAsia="Myriad Pro Light" w:hAnsi="Myriad Pro Light" w:cs="Myriad Pro Light"/>
          <w:b/>
          <w:bCs/>
          <w:spacing w:val="-2"/>
          <w:szCs w:val="20"/>
        </w:rPr>
        <w:t>r</w:t>
      </w:r>
      <w:r w:rsidRPr="00E81B1B">
        <w:rPr>
          <w:rFonts w:ascii="Myriad Pro Light" w:eastAsia="Myriad Pro Light" w:hAnsi="Myriad Pro Light" w:cs="Myriad Pro Light"/>
          <w:b/>
          <w:bCs/>
          <w:szCs w:val="20"/>
        </w:rPr>
        <w:t>essum</w:t>
      </w:r>
    </w:p>
    <w:p w14:paraId="11CC6D83" w14:textId="77777777" w:rsidR="006E05F1" w:rsidRPr="00E81B1B" w:rsidRDefault="006E05F1" w:rsidP="002B4F7A">
      <w:pPr>
        <w:spacing w:before="228" w:line="192" w:lineRule="atLeast"/>
        <w:rPr>
          <w:rFonts w:ascii="Myriad Pro Light" w:eastAsia="Myriad Pro Light" w:hAnsi="Myriad Pro Light" w:cs="Myriad Pro Light"/>
          <w:b/>
          <w:bCs/>
          <w:sz w:val="16"/>
          <w:szCs w:val="16"/>
        </w:rPr>
      </w:pPr>
      <w:r w:rsidRPr="00E81B1B">
        <w:rPr>
          <w:rFonts w:ascii="Myriad Pro Light" w:eastAsia="Myriad Pro Light" w:hAnsi="Myriad Pro Light" w:cs="Myriad Pro Light"/>
          <w:b/>
          <w:bCs/>
          <w:color w:val="336873"/>
          <w:sz w:val="16"/>
          <w:szCs w:val="16"/>
        </w:rPr>
        <w:t>He</w:t>
      </w:r>
      <w:r w:rsidRPr="00E81B1B">
        <w:rPr>
          <w:rFonts w:ascii="Myriad Pro Light" w:eastAsia="Myriad Pro Light" w:hAnsi="Myriad Pro Light" w:cs="Myriad Pro Light"/>
          <w:b/>
          <w:bCs/>
          <w:color w:val="336873"/>
          <w:spacing w:val="-1"/>
          <w:sz w:val="16"/>
          <w:szCs w:val="16"/>
        </w:rPr>
        <w:t>r</w:t>
      </w:r>
      <w:r w:rsidRPr="00E81B1B">
        <w:rPr>
          <w:rFonts w:ascii="Myriad Pro Light" w:eastAsia="Myriad Pro Light" w:hAnsi="Myriad Pro Light" w:cs="Myriad Pro Light"/>
          <w:b/>
          <w:bCs/>
          <w:color w:val="336873"/>
          <w:sz w:val="16"/>
          <w:szCs w:val="16"/>
        </w:rPr>
        <w:t>ausgeber</w:t>
      </w:r>
    </w:p>
    <w:p w14:paraId="120420B6"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14:paraId="7BE60692"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14:paraId="6A91E9CB" w14:textId="4367B05F"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14:paraId="7AC2FB37"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14:paraId="3A193949" w14:textId="13A32D5F" w:rsidR="00FF1FE5" w:rsidRPr="00E81B1B" w:rsidRDefault="006E05F1" w:rsidP="002B4F7A">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Fachbetreuer</w:t>
      </w:r>
      <w:r w:rsidRPr="00E81B1B">
        <w:rPr>
          <w:rFonts w:ascii="Myriad Pro Light" w:eastAsia="Myriad Pro" w:hAnsi="Myriad Pro Light" w:cs="Myriad Pro"/>
          <w:color w:val="9D9D9C"/>
          <w:spacing w:val="-1"/>
          <w:sz w:val="16"/>
          <w:szCs w:val="16"/>
        </w:rPr>
        <w:t xml:space="preserve"> </w:t>
      </w:r>
    </w:p>
    <w:p w14:paraId="35094E60" w14:textId="42971BF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14:paraId="41108D8B" w14:textId="78C209DD"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000B5B52">
        <w:rPr>
          <w:rFonts w:eastAsia="Myriad Pro" w:cs="Myriad Pro"/>
          <w:spacing w:val="1"/>
          <w:sz w:val="16"/>
          <w:szCs w:val="16"/>
        </w:rPr>
        <w:t>WB 3</w:t>
      </w:r>
      <w:r w:rsidRPr="00E81B1B">
        <w:rPr>
          <w:rFonts w:eastAsia="Myriad Pro" w:cs="Myriad Pro"/>
          <w:spacing w:val="-11"/>
          <w:sz w:val="16"/>
          <w:szCs w:val="16"/>
        </w:rPr>
        <w:t xml:space="preserve"> </w:t>
      </w:r>
      <w:r w:rsidRPr="00E81B1B">
        <w:rPr>
          <w:rFonts w:eastAsia="Myriad Pro" w:cs="Myriad Pro"/>
          <w:sz w:val="16"/>
          <w:szCs w:val="16"/>
        </w:rPr>
        <w:t>„</w:t>
      </w:r>
      <w:r w:rsidR="000B5B52">
        <w:rPr>
          <w:rFonts w:eastAsia="Myriad Pro" w:cs="Myriad Pro"/>
          <w:sz w:val="16"/>
          <w:szCs w:val="16"/>
        </w:rPr>
        <w:t>Forschung im Bauwesen</w:t>
      </w:r>
      <w:r w:rsidRPr="00E81B1B">
        <w:rPr>
          <w:rFonts w:eastAsia="Myriad Pro" w:cs="Myriad Pro"/>
          <w:sz w:val="16"/>
          <w:szCs w:val="16"/>
        </w:rPr>
        <w:t>“</w:t>
      </w:r>
    </w:p>
    <w:p w14:paraId="3312F114" w14:textId="0286605F" w:rsidR="006E05F1" w:rsidRPr="00E81B1B" w:rsidRDefault="000B5B52" w:rsidP="008232AD">
      <w:pPr>
        <w:spacing w:before="0" w:line="192" w:lineRule="atLeast"/>
        <w:rPr>
          <w:rFonts w:eastAsia="Myriad Pro" w:cs="Myriad Pro"/>
          <w:sz w:val="16"/>
          <w:szCs w:val="16"/>
        </w:rPr>
      </w:pPr>
      <w:r>
        <w:rPr>
          <w:rFonts w:eastAsia="Myriad Pro" w:cs="Myriad Pro"/>
          <w:spacing w:val="-5"/>
          <w:sz w:val="16"/>
          <w:szCs w:val="16"/>
        </w:rPr>
        <w:t>Guido Hagel</w:t>
      </w:r>
      <w:r w:rsidR="006E05F1" w:rsidRPr="00E81B1B">
        <w:rPr>
          <w:rFonts w:eastAsia="Myriad Pro" w:cs="Myriad Pro"/>
          <w:spacing w:val="7"/>
          <w:sz w:val="16"/>
          <w:szCs w:val="16"/>
        </w:rPr>
        <w:t xml:space="preserve"> </w:t>
      </w:r>
    </w:p>
    <w:p w14:paraId="78B74F19" w14:textId="1B3F82E4" w:rsidR="006E05F1" w:rsidRPr="00E81B1B" w:rsidRDefault="00E23157" w:rsidP="008232AD">
      <w:pPr>
        <w:spacing w:before="0" w:line="192" w:lineRule="atLeast"/>
        <w:rPr>
          <w:rFonts w:eastAsia="Myriad Pro" w:cs="Myriad Pro"/>
          <w:sz w:val="16"/>
          <w:szCs w:val="16"/>
        </w:rPr>
      </w:pPr>
      <w:hyperlink r:id="rId23" w:history="1">
        <w:r w:rsidR="00B31C71" w:rsidRPr="00B171E9">
          <w:rPr>
            <w:rStyle w:val="Hyperlink"/>
            <w:rFonts w:eastAsia="Myriad Pro" w:cs="Myriad Pro"/>
            <w:spacing w:val="-2"/>
            <w:sz w:val="16"/>
            <w:szCs w:val="16"/>
          </w:rPr>
          <w:t>guido</w:t>
        </w:r>
        <w:r w:rsidR="00B31C71" w:rsidRPr="00B171E9">
          <w:rPr>
            <w:rStyle w:val="Hyperlink"/>
            <w:rFonts w:eastAsia="Myriad Pro" w:cs="Myriad Pro"/>
            <w:sz w:val="16"/>
            <w:szCs w:val="16"/>
          </w:rPr>
          <w:t>.hagel@bb</w:t>
        </w:r>
        <w:r w:rsidR="00B31C71" w:rsidRPr="00B171E9">
          <w:rPr>
            <w:rStyle w:val="Hyperlink"/>
            <w:rFonts w:eastAsia="Myriad Pro" w:cs="Myriad Pro"/>
            <w:spacing w:val="-8"/>
            <w:sz w:val="16"/>
            <w:szCs w:val="16"/>
          </w:rPr>
          <w:t>r</w:t>
        </w:r>
        <w:r w:rsidR="00B31C71" w:rsidRPr="00B171E9">
          <w:rPr>
            <w:rStyle w:val="Hyperlink"/>
            <w:rFonts w:eastAsia="Myriad Pro" w:cs="Myriad Pro"/>
            <w:sz w:val="16"/>
            <w:szCs w:val="16"/>
          </w:rPr>
          <w:t>.bun</w:t>
        </w:r>
        <w:r w:rsidR="00B31C71" w:rsidRPr="00B171E9">
          <w:rPr>
            <w:rStyle w:val="Hyperlink"/>
            <w:rFonts w:eastAsia="Myriad Pro" w:cs="Myriad Pro"/>
            <w:spacing w:val="-2"/>
            <w:sz w:val="16"/>
            <w:szCs w:val="16"/>
          </w:rPr>
          <w:t>d</w:t>
        </w:r>
        <w:r w:rsidR="00B31C71" w:rsidRPr="00B171E9">
          <w:rPr>
            <w:rStyle w:val="Hyperlink"/>
            <w:rFonts w:eastAsia="Myriad Pro" w:cs="Myriad Pro"/>
            <w:sz w:val="16"/>
            <w:szCs w:val="16"/>
          </w:rPr>
          <w:t>.de</w:t>
        </w:r>
      </w:hyperlink>
    </w:p>
    <w:p w14:paraId="4C67AB80"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Autorinnen und Autoren</w:t>
      </w:r>
    </w:p>
    <w:p w14:paraId="402B23BE" w14:textId="42CA5369" w:rsidR="006E05F1" w:rsidRPr="00E81B1B" w:rsidRDefault="00B31C71" w:rsidP="008232AD">
      <w:pPr>
        <w:spacing w:before="0" w:line="192" w:lineRule="atLeast"/>
        <w:rPr>
          <w:rFonts w:eastAsia="Myriad Pro" w:cs="Myriad Pro"/>
          <w:sz w:val="16"/>
          <w:szCs w:val="16"/>
        </w:rPr>
      </w:pPr>
      <w:r>
        <w:rPr>
          <w:rFonts w:eastAsia="Myriad Pro" w:cs="Myriad Pro"/>
          <w:sz w:val="16"/>
          <w:szCs w:val="16"/>
        </w:rPr>
        <w:t>Technische Universität Berlin</w:t>
      </w:r>
    </w:p>
    <w:p w14:paraId="1502A820" w14:textId="0A8D6621" w:rsidR="00370638" w:rsidRPr="00E81B1B" w:rsidRDefault="006E05F1" w:rsidP="00370638">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Dr.-Ing. Volker Schmid</w:t>
      </w:r>
    </w:p>
    <w:p w14:paraId="7376D06E" w14:textId="0E7C5916" w:rsidR="006E05F1" w:rsidRPr="00E81B1B" w:rsidRDefault="00484BDA" w:rsidP="00370638">
      <w:pPr>
        <w:spacing w:line="192" w:lineRule="atLeast"/>
        <w:rPr>
          <w:rFonts w:eastAsia="Myriad Pro" w:cs="Myriad Pro"/>
          <w:sz w:val="16"/>
          <w:szCs w:val="16"/>
        </w:rPr>
      </w:pPr>
      <w:r>
        <w:rPr>
          <w:rFonts w:eastAsia="Myriad Pro" w:cs="Myriad Pro"/>
          <w:sz w:val="16"/>
          <w:szCs w:val="16"/>
        </w:rPr>
        <w:t>M.Sc. Marie Breidenbach</w:t>
      </w:r>
    </w:p>
    <w:p w14:paraId="19444993" w14:textId="63B6D104" w:rsidR="00B31C71" w:rsidRDefault="00E23157" w:rsidP="00D11724">
      <w:pPr>
        <w:spacing w:before="0" w:line="192" w:lineRule="atLeast"/>
        <w:rPr>
          <w:rFonts w:eastAsia="Myriad Pro" w:cs="Myriad Pro"/>
          <w:sz w:val="16"/>
          <w:szCs w:val="16"/>
        </w:rPr>
      </w:pPr>
      <w:hyperlink r:id="rId24" w:history="1">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mus</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e</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institut.de</w:t>
        </w:r>
      </w:hyperlink>
    </w:p>
    <w:p w14:paraId="63407131" w14:textId="19B84CD3"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rüninghoff</w:t>
      </w:r>
    </w:p>
    <w:p w14:paraId="3A43490E" w14:textId="22AC6E9F"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Jan Wenker</w:t>
      </w:r>
    </w:p>
    <w:p w14:paraId="531AC689" w14:textId="7F95E195" w:rsidR="00B31C71" w:rsidRDefault="00E23157" w:rsidP="00D11724">
      <w:pPr>
        <w:spacing w:before="0" w:line="192" w:lineRule="atLeast"/>
        <w:rPr>
          <w:rFonts w:eastAsia="Myriad Pro" w:cs="Myriad Pro"/>
          <w:sz w:val="16"/>
          <w:szCs w:val="16"/>
        </w:rPr>
      </w:pPr>
      <w:hyperlink r:id="rId25" w:history="1">
        <w:r w:rsidR="00484BDA" w:rsidRPr="00D720E8">
          <w:rPr>
            <w:rStyle w:val="Hyperlink"/>
            <w:rFonts w:eastAsia="Myriad Pro" w:cs="Myriad Pro"/>
            <w:spacing w:val="-2"/>
            <w:sz w:val="16"/>
            <w:szCs w:val="16"/>
          </w:rPr>
          <w:t>v</w:t>
        </w:r>
        <w:r w:rsidR="00484BDA" w:rsidRPr="00D720E8">
          <w:rPr>
            <w:rStyle w:val="Hyperlink"/>
            <w:rFonts w:eastAsia="Myriad Pro" w:cs="Myriad Pro"/>
            <w:sz w:val="16"/>
            <w:szCs w:val="16"/>
          </w:rPr>
          <w:t>o</w:t>
        </w:r>
        <w:r w:rsidR="00484BDA" w:rsidRPr="00D720E8">
          <w:rPr>
            <w:rStyle w:val="Hyperlink"/>
            <w:rFonts w:eastAsia="Myriad Pro" w:cs="Myriad Pro"/>
            <w:spacing w:val="1"/>
            <w:sz w:val="16"/>
            <w:szCs w:val="16"/>
          </w:rPr>
          <w:t>r</w:t>
        </w:r>
        <w:r w:rsidR="00484BDA" w:rsidRPr="00D720E8">
          <w:rPr>
            <w:rStyle w:val="Hyperlink"/>
            <w:rFonts w:eastAsia="Myriad Pro" w:cs="Myriad Pro"/>
            <w:sz w:val="16"/>
            <w:szCs w:val="16"/>
          </w:rPr>
          <w:t>nam</w:t>
        </w:r>
        <w:r w:rsidR="00484BDA" w:rsidRPr="00D720E8">
          <w:rPr>
            <w:rStyle w:val="Hyperlink"/>
            <w:rFonts w:eastAsia="Myriad Pro" w:cs="Myriad Pro"/>
            <w:spacing w:val="-2"/>
            <w:sz w:val="16"/>
            <w:szCs w:val="16"/>
          </w:rPr>
          <w:t>e</w:t>
        </w:r>
        <w:r w:rsidR="00484BDA" w:rsidRPr="00D720E8">
          <w:rPr>
            <w:rStyle w:val="Hyperlink"/>
            <w:rFonts w:eastAsia="Myriad Pro" w:cs="Myriad Pro"/>
            <w:sz w:val="16"/>
            <w:szCs w:val="16"/>
          </w:rPr>
          <w:t>.nachname@beispielinstitu</w:t>
        </w:r>
        <w:r w:rsidR="00484BDA" w:rsidRPr="00D720E8">
          <w:rPr>
            <w:rStyle w:val="Hyperlink"/>
            <w:rFonts w:eastAsia="Myriad Pro" w:cs="Myriad Pro"/>
            <w:spacing w:val="-1"/>
            <w:sz w:val="16"/>
            <w:szCs w:val="16"/>
          </w:rPr>
          <w:t>t</w:t>
        </w:r>
        <w:r w:rsidR="00484BDA" w:rsidRPr="00D720E8">
          <w:rPr>
            <w:rStyle w:val="Hyperlink"/>
            <w:rFonts w:eastAsia="Myriad Pro" w:cs="Myriad Pro"/>
            <w:sz w:val="16"/>
            <w:szCs w:val="16"/>
          </w:rPr>
          <w:t>.de</w:t>
        </w:r>
      </w:hyperlink>
    </w:p>
    <w:p w14:paraId="27DC3C65" w14:textId="1F5D5FE8" w:rsidR="00484BDA" w:rsidRDefault="00484BDA" w:rsidP="00D11724">
      <w:pPr>
        <w:spacing w:before="0" w:line="192" w:lineRule="atLeast"/>
        <w:rPr>
          <w:rFonts w:eastAsia="Myriad Pro" w:cs="Myriad Pro"/>
          <w:sz w:val="16"/>
          <w:szCs w:val="16"/>
        </w:rPr>
      </w:pPr>
    </w:p>
    <w:p w14:paraId="5C351C06" w14:textId="71C9740C" w:rsidR="00484BDA" w:rsidRPr="00E81B1B" w:rsidRDefault="00484BDA" w:rsidP="00D11724">
      <w:pPr>
        <w:spacing w:before="0" w:line="192" w:lineRule="atLeast"/>
        <w:rPr>
          <w:rFonts w:eastAsia="Myriad Pro" w:cs="Myriad Pro"/>
          <w:sz w:val="16"/>
          <w:szCs w:val="16"/>
        </w:rPr>
      </w:pPr>
      <w:r>
        <w:rPr>
          <w:rFonts w:eastAsia="Myriad Pro" w:cs="Myriad Pro"/>
          <w:sz w:val="16"/>
          <w:szCs w:val="16"/>
        </w:rPr>
        <w:t>Dipl.-Ing. Stefan Behring</w:t>
      </w:r>
    </w:p>
    <w:p w14:paraId="3FEAD81A" w14:textId="37969D7A" w:rsidR="00FF1FE5" w:rsidRPr="00E81B1B" w:rsidRDefault="00B31C71" w:rsidP="00D11724">
      <w:pPr>
        <w:spacing w:line="192" w:lineRule="atLeast"/>
        <w:rPr>
          <w:rFonts w:eastAsia="Myriad Pro" w:cs="Myriad Pro"/>
          <w:sz w:val="16"/>
          <w:szCs w:val="16"/>
        </w:rPr>
      </w:pPr>
      <w:r>
        <w:rPr>
          <w:rFonts w:eastAsia="Myriad Pro" w:cs="Myriad Pro"/>
          <w:spacing w:val="1"/>
          <w:sz w:val="16"/>
          <w:szCs w:val="16"/>
        </w:rPr>
        <w:t>Arup Deutschlang GmbH</w:t>
      </w:r>
    </w:p>
    <w:p w14:paraId="7655D3FC" w14:textId="5FBD3235"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D</w:t>
      </w:r>
      <w:r w:rsidR="00484BDA">
        <w:rPr>
          <w:rFonts w:eastAsia="Myriad Pro" w:cs="Myriad Pro"/>
          <w:spacing w:val="-8"/>
          <w:sz w:val="16"/>
          <w:szCs w:val="16"/>
        </w:rPr>
        <w:t>ipl.-Ing. Carsten Hein</w:t>
      </w:r>
    </w:p>
    <w:commentRangeStart w:id="11"/>
    <w:p w14:paraId="609B0C03" w14:textId="23F7C8CC" w:rsidR="006E05F1" w:rsidRDefault="005C7422" w:rsidP="008232AD">
      <w:pPr>
        <w:spacing w:before="0" w:line="192" w:lineRule="atLeast"/>
        <w:rPr>
          <w:rFonts w:eastAsia="Myriad Pro" w:cs="Myriad Pro"/>
          <w:sz w:val="16"/>
          <w:szCs w:val="16"/>
        </w:rPr>
      </w:pPr>
      <w:r>
        <w:rPr>
          <w:rStyle w:val="Hyperlink"/>
          <w:rFonts w:eastAsia="Myriad Pro" w:cs="Myriad Pro"/>
          <w:spacing w:val="-2"/>
          <w:sz w:val="16"/>
          <w:szCs w:val="16"/>
        </w:rPr>
        <w:fldChar w:fldCharType="begin"/>
      </w:r>
      <w:r>
        <w:rPr>
          <w:rStyle w:val="Hyperlink"/>
          <w:rFonts w:eastAsia="Myriad Pro" w:cs="Myriad Pro"/>
          <w:spacing w:val="-2"/>
          <w:sz w:val="16"/>
          <w:szCs w:val="16"/>
        </w:rPr>
        <w:instrText xml:space="preserve"> HYPERLINK "mailto:vorname.nachname@beispielinstitut.de" </w:instrText>
      </w:r>
      <w:r>
        <w:rPr>
          <w:rStyle w:val="Hyperlink"/>
          <w:rFonts w:eastAsia="Myriad Pro" w:cs="Myriad Pro"/>
          <w:spacing w:val="-2"/>
          <w:sz w:val="16"/>
          <w:szCs w:val="16"/>
        </w:rPr>
        <w:fldChar w:fldCharType="separate"/>
      </w:r>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beispielinstitu</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de</w:t>
      </w:r>
      <w:r>
        <w:rPr>
          <w:rStyle w:val="Hyperlink"/>
          <w:rFonts w:eastAsia="Myriad Pro" w:cs="Myriad Pro"/>
          <w:sz w:val="16"/>
          <w:szCs w:val="16"/>
        </w:rPr>
        <w:fldChar w:fldCharType="end"/>
      </w:r>
      <w:commentRangeEnd w:id="11"/>
      <w:r w:rsidR="00484BDA">
        <w:rPr>
          <w:rStyle w:val="Kommentarzeichen"/>
        </w:rPr>
        <w:commentReference w:id="11"/>
      </w:r>
    </w:p>
    <w:p w14:paraId="73DF02F0" w14:textId="56DAA5DB"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erlinovo</w:t>
      </w:r>
    </w:p>
    <w:p w14:paraId="4D80A04E"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14:paraId="5A92B88F"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14:paraId="7DEAFA3C" w14:textId="77777777" w:rsidR="00B31C71" w:rsidRPr="00E81B1B" w:rsidRDefault="00B31C71" w:rsidP="008232AD">
      <w:pPr>
        <w:spacing w:before="0" w:line="192" w:lineRule="atLeast"/>
        <w:rPr>
          <w:rFonts w:eastAsia="Myriad Pro" w:cs="Myriad Pro"/>
          <w:sz w:val="16"/>
          <w:szCs w:val="16"/>
        </w:rPr>
      </w:pPr>
    </w:p>
    <w:p w14:paraId="35C8F5FE" w14:textId="7959283E" w:rsidR="006E05F1" w:rsidRPr="00E81B1B"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Redaktion</w:t>
      </w:r>
      <w:r w:rsidRPr="00E81B1B">
        <w:rPr>
          <w:rFonts w:ascii="Myriad Pro Light" w:eastAsia="Myriad Pro" w:hAnsi="Myriad Pro Light" w:cs="Myriad Pro"/>
          <w:color w:val="9D9D9C"/>
          <w:sz w:val="16"/>
          <w:szCs w:val="16"/>
        </w:rPr>
        <w:t xml:space="preserve"> </w:t>
      </w:r>
    </w:p>
    <w:p w14:paraId="202E53EE" w14:textId="20C01C81" w:rsidR="00484BDA" w:rsidRDefault="00B31C71" w:rsidP="00626630">
      <w:pPr>
        <w:spacing w:before="0" w:line="240" w:lineRule="auto"/>
        <w:rPr>
          <w:rFonts w:eastAsia="Myriad Pro" w:cs="Myriad Pro"/>
          <w:sz w:val="16"/>
          <w:szCs w:val="16"/>
        </w:rPr>
      </w:pPr>
      <w:r>
        <w:rPr>
          <w:rFonts w:eastAsia="Myriad Pro" w:cs="Myriad Pro"/>
          <w:sz w:val="16"/>
          <w:szCs w:val="16"/>
        </w:rPr>
        <w:t>Marie Lea Breidenbach</w:t>
      </w:r>
      <w:r w:rsidR="00484BDA">
        <w:rPr>
          <w:rFonts w:eastAsia="Myriad Pro" w:cs="Myriad Pro"/>
          <w:sz w:val="16"/>
          <w:szCs w:val="16"/>
        </w:rPr>
        <w:t xml:space="preserve"> (Technische Universität Berlin)</w:t>
      </w:r>
    </w:p>
    <w:p w14:paraId="7DA02597" w14:textId="07CD3040" w:rsidR="00484BDA" w:rsidRDefault="00484BDA" w:rsidP="00626630">
      <w:pPr>
        <w:spacing w:before="0" w:line="240" w:lineRule="auto"/>
        <w:rPr>
          <w:rFonts w:eastAsia="Myriad Pro" w:cs="Myriad Pro"/>
          <w:sz w:val="16"/>
          <w:szCs w:val="16"/>
        </w:rPr>
      </w:pPr>
      <w:r>
        <w:rPr>
          <w:rFonts w:eastAsia="Myriad Pro" w:cs="Myriad Pro"/>
          <w:sz w:val="16"/>
          <w:szCs w:val="16"/>
        </w:rPr>
        <w:t>Dr. Jan Wenker (Brüninghoff)</w:t>
      </w:r>
    </w:p>
    <w:p w14:paraId="20649B71" w14:textId="5292D4F3" w:rsidR="00484BDA" w:rsidRPr="00E81B1B" w:rsidRDefault="00484BDA" w:rsidP="00626630">
      <w:pPr>
        <w:spacing w:before="0" w:line="240" w:lineRule="auto"/>
        <w:rPr>
          <w:rFonts w:eastAsia="Myriad Pro" w:cs="Myriad Pro"/>
          <w:sz w:val="16"/>
          <w:szCs w:val="16"/>
        </w:rPr>
      </w:pPr>
      <w:r>
        <w:rPr>
          <w:rFonts w:eastAsia="Myriad Pro" w:cs="Myriad Pro"/>
          <w:sz w:val="16"/>
          <w:szCs w:val="16"/>
        </w:rPr>
        <w:t>Stefan Behring (Brüninghoff)</w:t>
      </w:r>
    </w:p>
    <w:p w14:paraId="7A52DB69" w14:textId="77777777" w:rsidR="006E05F1" w:rsidRPr="00E81B1B" w:rsidRDefault="006E05F1" w:rsidP="00370638">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Stand</w:t>
      </w:r>
    </w:p>
    <w:p w14:paraId="57B83218" w14:textId="24821D3A" w:rsidR="006E05F1" w:rsidRPr="00E81B1B" w:rsidRDefault="00484BDA" w:rsidP="00626630">
      <w:pPr>
        <w:spacing w:before="0" w:line="192" w:lineRule="exact"/>
        <w:rPr>
          <w:rFonts w:eastAsia="Myriad Pro" w:cs="Myriad Pro"/>
          <w:sz w:val="16"/>
          <w:szCs w:val="16"/>
        </w:rPr>
      </w:pPr>
      <w:r>
        <w:rPr>
          <w:rFonts w:eastAsia="Myriad Pro" w:cs="Myriad Pro"/>
          <w:sz w:val="16"/>
          <w:szCs w:val="16"/>
        </w:rPr>
        <w:t>August 2021</w:t>
      </w:r>
    </w:p>
    <w:p w14:paraId="65874C07" w14:textId="77777777" w:rsidR="00FF1FE5" w:rsidRPr="00E81B1B" w:rsidRDefault="006E05F1" w:rsidP="00370638">
      <w:pPr>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Gestaltung</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1"/>
          <w:sz w:val="16"/>
          <w:szCs w:val="16"/>
        </w:rPr>
        <w:t>S</w:t>
      </w:r>
      <w:r w:rsidRPr="00E81B1B">
        <w:rPr>
          <w:rFonts w:ascii="Myriad Pro Light" w:eastAsia="Myriad Pro Light" w:hAnsi="Myriad Pro Light" w:cs="Myriad Pro Light"/>
          <w:b/>
          <w:bCs/>
          <w:color w:val="408927"/>
          <w:spacing w:val="-1"/>
          <w:sz w:val="16"/>
          <w:szCs w:val="16"/>
        </w:rPr>
        <w:t>a</w:t>
      </w:r>
      <w:r w:rsidRPr="00E81B1B">
        <w:rPr>
          <w:rFonts w:ascii="Myriad Pro Light" w:eastAsia="Myriad Pro Light" w:hAnsi="Myriad Pro Light" w:cs="Myriad Pro Light"/>
          <w:b/>
          <w:bCs/>
          <w:color w:val="408927"/>
          <w:sz w:val="16"/>
          <w:szCs w:val="16"/>
        </w:rPr>
        <w:t>tz</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und</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L</w:t>
      </w:r>
      <w:r w:rsidRPr="00E81B1B">
        <w:rPr>
          <w:rFonts w:ascii="Myriad Pro Light" w:eastAsia="Myriad Pro Light" w:hAnsi="Myriad Pro Light" w:cs="Myriad Pro Light"/>
          <w:b/>
          <w:bCs/>
          <w:color w:val="408927"/>
          <w:spacing w:val="-2"/>
          <w:sz w:val="16"/>
          <w:szCs w:val="16"/>
        </w:rPr>
        <w:t>ay</w:t>
      </w:r>
      <w:r w:rsidRPr="00E81B1B">
        <w:rPr>
          <w:rFonts w:ascii="Myriad Pro Light" w:eastAsia="Myriad Pro Light" w:hAnsi="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0EE3C558" w14:textId="7A067A1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4EC22E57" w14:textId="77777777" w:rsidR="00FF1FE5" w:rsidRPr="00E81B1B" w:rsidRDefault="006E05F1" w:rsidP="008232AD">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 xml:space="preserve">in) </w:t>
      </w:r>
    </w:p>
    <w:p w14:paraId="53167BC9" w14:textId="127C89E1"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14:paraId="7870ADAA" w14:textId="51F3D89E" w:rsidR="006E05F1" w:rsidRPr="00E81B1B" w:rsidRDefault="006E05F1" w:rsidP="00370638">
      <w:pPr>
        <w:spacing w:before="228" w:line="192" w:lineRule="exact"/>
        <w:rPr>
          <w:rFonts w:eastAsia="Myriad Pro" w:cs="Myriad Pro"/>
          <w:sz w:val="16"/>
          <w:szCs w:val="16"/>
        </w:rPr>
      </w:pPr>
      <w:r w:rsidRPr="00E81B1B">
        <w:rPr>
          <w:rFonts w:ascii="Myriad Pro Light" w:eastAsia="Myriad Pro Light" w:hAnsi="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p>
    <w:p w14:paraId="15C345B3"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14:paraId="7F55B013" w14:textId="1FAEAF27" w:rsidR="006E05F1" w:rsidRDefault="006E05F1" w:rsidP="00626630">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14:paraId="0B822C95" w14:textId="3CA2ABDA" w:rsidR="00B31C71" w:rsidRPr="00E81B1B" w:rsidRDefault="00B31C71" w:rsidP="00626630">
      <w:pPr>
        <w:spacing w:before="0" w:line="192" w:lineRule="exact"/>
        <w:rPr>
          <w:rFonts w:eastAsia="Myriad Pro" w:cs="Myriad Pro"/>
          <w:sz w:val="16"/>
          <w:szCs w:val="16"/>
        </w:rPr>
      </w:pPr>
      <w:r>
        <w:rPr>
          <w:rFonts w:eastAsia="Myriad Pro" w:cs="Myriad Pro"/>
          <w:sz w:val="16"/>
          <w:szCs w:val="16"/>
        </w:rPr>
        <w:t xml:space="preserve">Alle weiteren Bildnachweise siehe S. </w:t>
      </w:r>
      <w:commentRangeStart w:id="12"/>
      <w:r>
        <w:rPr>
          <w:rFonts w:eastAsia="Myriad Pro" w:cs="Myriad Pro"/>
          <w:sz w:val="16"/>
          <w:szCs w:val="16"/>
        </w:rPr>
        <w:t>xy</w:t>
      </w:r>
      <w:commentRangeEnd w:id="12"/>
      <w:r>
        <w:rPr>
          <w:rStyle w:val="Kommentarzeichen"/>
        </w:rPr>
        <w:commentReference w:id="12"/>
      </w:r>
    </w:p>
    <w:p w14:paraId="59596A72"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Vervielfältigung</w:t>
      </w:r>
    </w:p>
    <w:p w14:paraId="56557B5E"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14:paraId="1F284D27" w14:textId="7F506E4B" w:rsidR="006E05F1" w:rsidRPr="00E81B1B" w:rsidRDefault="006E05F1" w:rsidP="006E05F1">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14:paraId="5C187E94"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Zitierweise</w:t>
      </w:r>
    </w:p>
    <w:p w14:paraId="32BCD28D" w14:textId="1EF9DA1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w:t>
      </w:r>
      <w:r w:rsidR="00B31C71">
        <w:rPr>
          <w:rFonts w:eastAsia="Myriad Pro" w:cs="Myriad Pro"/>
          <w:sz w:val="16"/>
          <w:szCs w:val="16"/>
        </w:rPr>
        <w:t>2</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00B31C71">
        <w:rPr>
          <w:rFonts w:eastAsia="Myriad Pro" w:cs="Myriad Pro"/>
          <w:sz w:val="16"/>
          <w:szCs w:val="16"/>
        </w:rPr>
        <w:t>2022</w:t>
      </w:r>
      <w:r w:rsidRPr="00E81B1B">
        <w:rPr>
          <w:rFonts w:eastAsia="Myriad Pro" w:cs="Myriad Pro"/>
          <w:sz w:val="16"/>
          <w:szCs w:val="16"/>
        </w:rPr>
        <w:t>.</w:t>
      </w:r>
    </w:p>
    <w:p w14:paraId="08BE59A3" w14:textId="20BE96D1" w:rsidR="00E61A83" w:rsidRPr="00E81B1B" w:rsidRDefault="006E05F1" w:rsidP="00A91F82">
      <w:pPr>
        <w:tabs>
          <w:tab w:val="left" w:pos="8108"/>
        </w:tabs>
        <w:spacing w:before="240" w:line="240" w:lineRule="atLeast"/>
        <w:rPr>
          <w:rFonts w:eastAsia="Myriad Pro" w:cs="Myriad Pro"/>
          <w:spacing w:val="8"/>
          <w:szCs w:val="20"/>
        </w:rPr>
        <w:sectPr w:rsidR="00E61A83" w:rsidRPr="00E81B1B" w:rsidSect="00E61A83">
          <w:footerReference w:type="default" r:id="rId26"/>
          <w:footerReference w:type="first" r:id="rId27"/>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00FF1FE5" w:rsidRPr="00E81B1B">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773A96">
        <w:rPr>
          <w:rFonts w:eastAsia="Myriad Pro" w:cs="Myriad Pro"/>
          <w:spacing w:val="8"/>
          <w:szCs w:val="20"/>
        </w:rPr>
        <w:t>2022</w:t>
      </w:r>
    </w:p>
    <w:bookmarkStart w:id="22" w:name="_Toc92091516" w:displacedByCustomXml="next"/>
    <w:bookmarkStart w:id="23" w:name="_Toc92091662" w:displacedByCustomXml="next"/>
    <w:sdt>
      <w:sdtPr>
        <w:rPr>
          <w:rFonts w:eastAsiaTheme="minorHAnsi" w:cstheme="minorBidi"/>
          <w:color w:val="auto"/>
          <w:sz w:val="20"/>
          <w:szCs w:val="22"/>
          <w:lang w:eastAsia="en-US"/>
        </w:rPr>
        <w:id w:val="-2020915188"/>
        <w:docPartObj>
          <w:docPartGallery w:val="Table of Contents"/>
          <w:docPartUnique/>
        </w:docPartObj>
      </w:sdtPr>
      <w:sdtEndPr>
        <w:rPr>
          <w:b/>
          <w:bCs/>
        </w:rPr>
      </w:sdtEndPr>
      <w:sdtContent>
        <w:p w14:paraId="3801D37E" w14:textId="2A02AD7C" w:rsidR="007B714A" w:rsidRDefault="007B714A">
          <w:pPr>
            <w:pStyle w:val="Inhaltsverzeichnisberschrift"/>
            <w:rPr>
              <w:ins w:id="24" w:author="Carsten Hein" w:date="2022-01-03T11:35:00Z"/>
            </w:rPr>
          </w:pPr>
          <w:ins w:id="25" w:author="Carsten Hein" w:date="2022-01-03T11:35:00Z">
            <w:r>
              <w:t>Inhaltsverzeichnis</w:t>
            </w:r>
          </w:ins>
        </w:p>
        <w:p w14:paraId="485168C0" w14:textId="1139065B" w:rsidR="00B31C71" w:rsidRDefault="007B714A">
          <w:pPr>
            <w:pStyle w:val="Verzeichnis1"/>
            <w:tabs>
              <w:tab w:val="right" w:leader="dot" w:pos="9060"/>
            </w:tabs>
            <w:rPr>
              <w:rFonts w:asciiTheme="minorHAnsi" w:eastAsiaTheme="minorEastAsia" w:hAnsiTheme="minorHAnsi" w:cstheme="minorBidi"/>
              <w:b w:val="0"/>
              <w:bCs w:val="0"/>
              <w:caps w:val="0"/>
              <w:noProof/>
              <w:sz w:val="22"/>
              <w:szCs w:val="22"/>
              <w:lang w:eastAsia="de-DE"/>
            </w:rPr>
          </w:pPr>
          <w:ins w:id="26" w:author="Carsten Hein" w:date="2022-01-03T11:35:00Z">
            <w:r>
              <w:fldChar w:fldCharType="begin"/>
            </w:r>
            <w:r>
              <w:instrText xml:space="preserve"> TOC \o "1-3" \h \z \u </w:instrText>
            </w:r>
            <w:r>
              <w:fldChar w:fldCharType="separate"/>
            </w:r>
          </w:ins>
          <w:hyperlink w:anchor="_Toc93321013" w:history="1">
            <w:r w:rsidR="00B31C71" w:rsidRPr="00A33A1E">
              <w:rPr>
                <w:rStyle w:val="Hyperlink"/>
                <w:noProof/>
                <w:lang w:val="en-GB"/>
              </w:rPr>
              <w:t>Kurzfassung</w:t>
            </w:r>
            <w:r w:rsidR="00B31C71">
              <w:rPr>
                <w:noProof/>
                <w:webHidden/>
              </w:rPr>
              <w:tab/>
            </w:r>
            <w:r w:rsidR="00B31C71">
              <w:rPr>
                <w:noProof/>
                <w:webHidden/>
              </w:rPr>
              <w:fldChar w:fldCharType="begin"/>
            </w:r>
            <w:r w:rsidR="00B31C71">
              <w:rPr>
                <w:noProof/>
                <w:webHidden/>
              </w:rPr>
              <w:instrText xml:space="preserve"> PAGEREF _Toc93321013 \h </w:instrText>
            </w:r>
            <w:r w:rsidR="00B31C71">
              <w:rPr>
                <w:noProof/>
                <w:webHidden/>
              </w:rPr>
            </w:r>
            <w:r w:rsidR="00B31C71">
              <w:rPr>
                <w:noProof/>
                <w:webHidden/>
              </w:rPr>
              <w:fldChar w:fldCharType="separate"/>
            </w:r>
            <w:r w:rsidR="00B31C71">
              <w:rPr>
                <w:noProof/>
                <w:webHidden/>
              </w:rPr>
              <w:t>7</w:t>
            </w:r>
            <w:r w:rsidR="00B31C71">
              <w:rPr>
                <w:noProof/>
                <w:webHidden/>
              </w:rPr>
              <w:fldChar w:fldCharType="end"/>
            </w:r>
          </w:hyperlink>
        </w:p>
        <w:p w14:paraId="762C7B11" w14:textId="75A720B1" w:rsidR="00B31C71" w:rsidRDefault="00E23157">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14" w:history="1">
            <w:r w:rsidR="00B31C71" w:rsidRPr="00A33A1E">
              <w:rPr>
                <w:rStyle w:val="Hyperlink"/>
                <w:noProof/>
                <w:lang w:val="en-GB"/>
              </w:rPr>
              <w:t>Abstract in English</w:t>
            </w:r>
            <w:r w:rsidR="00B31C71">
              <w:rPr>
                <w:noProof/>
                <w:webHidden/>
              </w:rPr>
              <w:tab/>
            </w:r>
            <w:r w:rsidR="00B31C71">
              <w:rPr>
                <w:noProof/>
                <w:webHidden/>
              </w:rPr>
              <w:fldChar w:fldCharType="begin"/>
            </w:r>
            <w:r w:rsidR="00B31C71">
              <w:rPr>
                <w:noProof/>
                <w:webHidden/>
              </w:rPr>
              <w:instrText xml:space="preserve"> PAGEREF _Toc93321014 \h </w:instrText>
            </w:r>
            <w:r w:rsidR="00B31C71">
              <w:rPr>
                <w:noProof/>
                <w:webHidden/>
              </w:rPr>
            </w:r>
            <w:r w:rsidR="00B31C71">
              <w:rPr>
                <w:noProof/>
                <w:webHidden/>
              </w:rPr>
              <w:fldChar w:fldCharType="separate"/>
            </w:r>
            <w:r w:rsidR="00B31C71">
              <w:rPr>
                <w:noProof/>
                <w:webHidden/>
              </w:rPr>
              <w:t>8</w:t>
            </w:r>
            <w:r w:rsidR="00B31C71">
              <w:rPr>
                <w:noProof/>
                <w:webHidden/>
              </w:rPr>
              <w:fldChar w:fldCharType="end"/>
            </w:r>
          </w:hyperlink>
        </w:p>
        <w:p w14:paraId="237A3BE8" w14:textId="3AB96FE5" w:rsidR="00B31C71" w:rsidRDefault="00E23157">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15" w:history="1">
            <w:r w:rsidR="00B31C71" w:rsidRPr="00A33A1E">
              <w:rPr>
                <w:rStyle w:val="Hyperlink"/>
                <w:noProof/>
              </w:rPr>
              <w:t>1</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Einführung</w:t>
            </w:r>
            <w:r w:rsidR="00B31C71">
              <w:rPr>
                <w:noProof/>
                <w:webHidden/>
              </w:rPr>
              <w:tab/>
            </w:r>
            <w:r w:rsidR="00B31C71">
              <w:rPr>
                <w:noProof/>
                <w:webHidden/>
              </w:rPr>
              <w:fldChar w:fldCharType="begin"/>
            </w:r>
            <w:r w:rsidR="00B31C71">
              <w:rPr>
                <w:noProof/>
                <w:webHidden/>
              </w:rPr>
              <w:instrText xml:space="preserve"> PAGEREF _Toc93321015 \h </w:instrText>
            </w:r>
            <w:r w:rsidR="00B31C71">
              <w:rPr>
                <w:noProof/>
                <w:webHidden/>
              </w:rPr>
            </w:r>
            <w:r w:rsidR="00B31C71">
              <w:rPr>
                <w:noProof/>
                <w:webHidden/>
              </w:rPr>
              <w:fldChar w:fldCharType="separate"/>
            </w:r>
            <w:r w:rsidR="00B31C71">
              <w:rPr>
                <w:noProof/>
                <w:webHidden/>
              </w:rPr>
              <w:t>10</w:t>
            </w:r>
            <w:r w:rsidR="00B31C71">
              <w:rPr>
                <w:noProof/>
                <w:webHidden/>
              </w:rPr>
              <w:fldChar w:fldCharType="end"/>
            </w:r>
          </w:hyperlink>
        </w:p>
        <w:p w14:paraId="2358E928" w14:textId="6E88433E" w:rsidR="00B31C71" w:rsidRDefault="00E23157">
          <w:pPr>
            <w:pStyle w:val="Verzeichnis2"/>
            <w:tabs>
              <w:tab w:val="left" w:pos="600"/>
              <w:tab w:val="right" w:leader="dot" w:pos="9060"/>
            </w:tabs>
            <w:rPr>
              <w:rFonts w:eastAsiaTheme="minorEastAsia" w:cstheme="minorBidi"/>
              <w:b w:val="0"/>
              <w:bCs w:val="0"/>
              <w:noProof/>
              <w:sz w:val="22"/>
              <w:szCs w:val="22"/>
              <w:lang w:eastAsia="de-DE"/>
            </w:rPr>
          </w:pPr>
          <w:hyperlink w:anchor="_Toc93321016" w:history="1">
            <w:r w:rsidR="00B31C71" w:rsidRPr="00A33A1E">
              <w:rPr>
                <w:rStyle w:val="Hyperlink"/>
                <w:noProof/>
              </w:rPr>
              <w:t>1.1</w:t>
            </w:r>
            <w:r w:rsidR="00B31C71">
              <w:rPr>
                <w:rFonts w:eastAsiaTheme="minorEastAsia" w:cstheme="minorBidi"/>
                <w:b w:val="0"/>
                <w:bCs w:val="0"/>
                <w:noProof/>
                <w:sz w:val="22"/>
                <w:szCs w:val="22"/>
                <w:lang w:eastAsia="de-DE"/>
              </w:rPr>
              <w:tab/>
            </w:r>
            <w:r w:rsidR="00B31C71" w:rsidRPr="00A33A1E">
              <w:rPr>
                <w:rStyle w:val="Hyperlink"/>
                <w:noProof/>
              </w:rPr>
              <w:t>Untersuchungsgegenstand</w:t>
            </w:r>
            <w:r w:rsidR="00B31C71">
              <w:rPr>
                <w:noProof/>
                <w:webHidden/>
              </w:rPr>
              <w:tab/>
            </w:r>
            <w:r w:rsidR="00B31C71">
              <w:rPr>
                <w:noProof/>
                <w:webHidden/>
              </w:rPr>
              <w:fldChar w:fldCharType="begin"/>
            </w:r>
            <w:r w:rsidR="00B31C71">
              <w:rPr>
                <w:noProof/>
                <w:webHidden/>
              </w:rPr>
              <w:instrText xml:space="preserve"> PAGEREF _Toc93321016 \h </w:instrText>
            </w:r>
            <w:r w:rsidR="00B31C71">
              <w:rPr>
                <w:noProof/>
                <w:webHidden/>
              </w:rPr>
            </w:r>
            <w:r w:rsidR="00B31C71">
              <w:rPr>
                <w:noProof/>
                <w:webHidden/>
              </w:rPr>
              <w:fldChar w:fldCharType="separate"/>
            </w:r>
            <w:r w:rsidR="00B31C71">
              <w:rPr>
                <w:noProof/>
                <w:webHidden/>
              </w:rPr>
              <w:t>10</w:t>
            </w:r>
            <w:r w:rsidR="00B31C71">
              <w:rPr>
                <w:noProof/>
                <w:webHidden/>
              </w:rPr>
              <w:fldChar w:fldCharType="end"/>
            </w:r>
          </w:hyperlink>
        </w:p>
        <w:p w14:paraId="24F56E03" w14:textId="0DA3873E" w:rsidR="00B31C71" w:rsidRDefault="00E23157">
          <w:pPr>
            <w:pStyle w:val="Verzeichnis2"/>
            <w:tabs>
              <w:tab w:val="left" w:pos="600"/>
              <w:tab w:val="right" w:leader="dot" w:pos="9060"/>
            </w:tabs>
            <w:rPr>
              <w:rFonts w:eastAsiaTheme="minorEastAsia" w:cstheme="minorBidi"/>
              <w:b w:val="0"/>
              <w:bCs w:val="0"/>
              <w:noProof/>
              <w:sz w:val="22"/>
              <w:szCs w:val="22"/>
              <w:lang w:eastAsia="de-DE"/>
            </w:rPr>
          </w:pPr>
          <w:hyperlink w:anchor="_Toc93321017" w:history="1">
            <w:r w:rsidR="00B31C71" w:rsidRPr="00A33A1E">
              <w:rPr>
                <w:rStyle w:val="Hyperlink"/>
                <w:noProof/>
              </w:rPr>
              <w:t>1.2</w:t>
            </w:r>
            <w:r w:rsidR="00B31C71">
              <w:rPr>
                <w:rFonts w:eastAsiaTheme="minorEastAsia" w:cstheme="minorBidi"/>
                <w:b w:val="0"/>
                <w:bCs w:val="0"/>
                <w:noProof/>
                <w:sz w:val="22"/>
                <w:szCs w:val="22"/>
                <w:lang w:eastAsia="de-DE"/>
              </w:rPr>
              <w:tab/>
            </w:r>
            <w:r w:rsidR="00B31C71" w:rsidRPr="00A33A1E">
              <w:rPr>
                <w:rStyle w:val="Hyperlink"/>
                <w:noProof/>
              </w:rPr>
              <w:t>Strukturierung des Forschungsprojektes</w:t>
            </w:r>
            <w:r w:rsidR="00B31C71">
              <w:rPr>
                <w:noProof/>
                <w:webHidden/>
              </w:rPr>
              <w:tab/>
            </w:r>
            <w:r w:rsidR="00B31C71">
              <w:rPr>
                <w:noProof/>
                <w:webHidden/>
              </w:rPr>
              <w:fldChar w:fldCharType="begin"/>
            </w:r>
            <w:r w:rsidR="00B31C71">
              <w:rPr>
                <w:noProof/>
                <w:webHidden/>
              </w:rPr>
              <w:instrText xml:space="preserve"> PAGEREF _Toc93321017 \h </w:instrText>
            </w:r>
            <w:r w:rsidR="00B31C71">
              <w:rPr>
                <w:noProof/>
                <w:webHidden/>
              </w:rPr>
            </w:r>
            <w:r w:rsidR="00B31C71">
              <w:rPr>
                <w:noProof/>
                <w:webHidden/>
              </w:rPr>
              <w:fldChar w:fldCharType="separate"/>
            </w:r>
            <w:r w:rsidR="00B31C71">
              <w:rPr>
                <w:noProof/>
                <w:webHidden/>
              </w:rPr>
              <w:t>11</w:t>
            </w:r>
            <w:r w:rsidR="00B31C71">
              <w:rPr>
                <w:noProof/>
                <w:webHidden/>
              </w:rPr>
              <w:fldChar w:fldCharType="end"/>
            </w:r>
          </w:hyperlink>
        </w:p>
        <w:p w14:paraId="768A31B1" w14:textId="6292CBAC" w:rsidR="00B31C71" w:rsidRDefault="00E23157">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18" w:history="1">
            <w:r w:rsidR="00B31C71" w:rsidRPr="00A33A1E">
              <w:rPr>
                <w:rStyle w:val="Hyperlink"/>
                <w:noProof/>
              </w:rPr>
              <w:t>2</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Stand der Technik</w:t>
            </w:r>
            <w:r w:rsidR="00B31C71">
              <w:rPr>
                <w:noProof/>
                <w:webHidden/>
              </w:rPr>
              <w:tab/>
            </w:r>
            <w:r w:rsidR="00B31C71">
              <w:rPr>
                <w:noProof/>
                <w:webHidden/>
              </w:rPr>
              <w:fldChar w:fldCharType="begin"/>
            </w:r>
            <w:r w:rsidR="00B31C71">
              <w:rPr>
                <w:noProof/>
                <w:webHidden/>
              </w:rPr>
              <w:instrText xml:space="preserve"> PAGEREF _Toc93321018 \h </w:instrText>
            </w:r>
            <w:r w:rsidR="00B31C71">
              <w:rPr>
                <w:noProof/>
                <w:webHidden/>
              </w:rPr>
            </w:r>
            <w:r w:rsidR="00B31C71">
              <w:rPr>
                <w:noProof/>
                <w:webHidden/>
              </w:rPr>
              <w:fldChar w:fldCharType="separate"/>
            </w:r>
            <w:r w:rsidR="00B31C71">
              <w:rPr>
                <w:noProof/>
                <w:webHidden/>
              </w:rPr>
              <w:t>12</w:t>
            </w:r>
            <w:r w:rsidR="00B31C71">
              <w:rPr>
                <w:noProof/>
                <w:webHidden/>
              </w:rPr>
              <w:fldChar w:fldCharType="end"/>
            </w:r>
          </w:hyperlink>
        </w:p>
        <w:p w14:paraId="2EA153E1" w14:textId="351B1E87" w:rsidR="00B31C71" w:rsidRDefault="00E23157">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19" w:history="1">
            <w:r w:rsidR="00B31C71" w:rsidRPr="00A33A1E">
              <w:rPr>
                <w:rStyle w:val="Hyperlink"/>
                <w:noProof/>
              </w:rPr>
              <w:t>3</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Bewertungs-Matrix zu Holz-Beton-Deckensystemen in Hinblick auf die konstruktive Ausführung</w:t>
            </w:r>
            <w:r w:rsidR="00B31C71">
              <w:rPr>
                <w:noProof/>
                <w:webHidden/>
              </w:rPr>
              <w:tab/>
            </w:r>
            <w:r w:rsidR="00B31C71">
              <w:rPr>
                <w:noProof/>
                <w:webHidden/>
              </w:rPr>
              <w:fldChar w:fldCharType="begin"/>
            </w:r>
            <w:r w:rsidR="00B31C71">
              <w:rPr>
                <w:noProof/>
                <w:webHidden/>
              </w:rPr>
              <w:instrText xml:space="preserve"> PAGEREF _Toc93321019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14:paraId="7E1BACE3" w14:textId="2B9DF2D2" w:rsidR="00B31C71" w:rsidRDefault="00E23157">
          <w:pPr>
            <w:pStyle w:val="Verzeichnis2"/>
            <w:tabs>
              <w:tab w:val="left" w:pos="600"/>
              <w:tab w:val="right" w:leader="dot" w:pos="9060"/>
            </w:tabs>
            <w:rPr>
              <w:rFonts w:eastAsiaTheme="minorEastAsia" w:cstheme="minorBidi"/>
              <w:b w:val="0"/>
              <w:bCs w:val="0"/>
              <w:noProof/>
              <w:sz w:val="22"/>
              <w:szCs w:val="22"/>
              <w:lang w:eastAsia="de-DE"/>
            </w:rPr>
          </w:pPr>
          <w:hyperlink w:anchor="_Toc93321020" w:history="1">
            <w:r w:rsidR="00B31C71" w:rsidRPr="00A33A1E">
              <w:rPr>
                <w:rStyle w:val="Hyperlink"/>
                <w:noProof/>
              </w:rPr>
              <w:t>3.1</w:t>
            </w:r>
            <w:r w:rsidR="00B31C71">
              <w:rPr>
                <w:rFonts w:eastAsiaTheme="minorEastAsia" w:cstheme="minorBidi"/>
                <w:b w:val="0"/>
                <w:bCs w:val="0"/>
                <w:noProof/>
                <w:sz w:val="22"/>
                <w:szCs w:val="22"/>
                <w:lang w:eastAsia="de-DE"/>
              </w:rPr>
              <w:tab/>
            </w:r>
            <w:r w:rsidR="00B31C71" w:rsidRPr="00A33A1E">
              <w:rPr>
                <w:rStyle w:val="Hyperlink"/>
                <w:noProof/>
              </w:rPr>
              <w:t>Festlegung des betrachteten Deckentyps</w:t>
            </w:r>
            <w:r w:rsidR="00B31C71">
              <w:rPr>
                <w:noProof/>
                <w:webHidden/>
              </w:rPr>
              <w:tab/>
            </w:r>
            <w:r w:rsidR="00B31C71">
              <w:rPr>
                <w:noProof/>
                <w:webHidden/>
              </w:rPr>
              <w:fldChar w:fldCharType="begin"/>
            </w:r>
            <w:r w:rsidR="00B31C71">
              <w:rPr>
                <w:noProof/>
                <w:webHidden/>
              </w:rPr>
              <w:instrText xml:space="preserve"> PAGEREF _Toc93321020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14:paraId="06C46B9E" w14:textId="546CD4E1" w:rsidR="00B31C71" w:rsidRDefault="00E23157">
          <w:pPr>
            <w:pStyle w:val="Verzeichnis2"/>
            <w:tabs>
              <w:tab w:val="left" w:pos="600"/>
              <w:tab w:val="right" w:leader="dot" w:pos="9060"/>
            </w:tabs>
            <w:rPr>
              <w:rFonts w:eastAsiaTheme="minorEastAsia" w:cstheme="minorBidi"/>
              <w:b w:val="0"/>
              <w:bCs w:val="0"/>
              <w:noProof/>
              <w:sz w:val="22"/>
              <w:szCs w:val="22"/>
              <w:lang w:eastAsia="de-DE"/>
            </w:rPr>
          </w:pPr>
          <w:hyperlink w:anchor="_Toc93321021" w:history="1">
            <w:r w:rsidR="00B31C71" w:rsidRPr="00A33A1E">
              <w:rPr>
                <w:rStyle w:val="Hyperlink"/>
                <w:noProof/>
              </w:rPr>
              <w:t>3.2</w:t>
            </w:r>
            <w:r w:rsidR="00B31C71">
              <w:rPr>
                <w:rFonts w:eastAsiaTheme="minorEastAsia" w:cstheme="minorBidi"/>
                <w:b w:val="0"/>
                <w:bCs w:val="0"/>
                <w:noProof/>
                <w:sz w:val="22"/>
                <w:szCs w:val="22"/>
                <w:lang w:eastAsia="de-DE"/>
              </w:rPr>
              <w:tab/>
            </w:r>
            <w:r w:rsidR="00B31C71" w:rsidRPr="00A33A1E">
              <w:rPr>
                <w:rStyle w:val="Hyperlink"/>
                <w:noProof/>
              </w:rPr>
              <w:t>Anforderungen an die Decke infolge Brandschutz</w:t>
            </w:r>
            <w:r w:rsidR="00B31C71">
              <w:rPr>
                <w:noProof/>
                <w:webHidden/>
              </w:rPr>
              <w:tab/>
            </w:r>
            <w:r w:rsidR="00B31C71">
              <w:rPr>
                <w:noProof/>
                <w:webHidden/>
              </w:rPr>
              <w:fldChar w:fldCharType="begin"/>
            </w:r>
            <w:r w:rsidR="00B31C71">
              <w:rPr>
                <w:noProof/>
                <w:webHidden/>
              </w:rPr>
              <w:instrText xml:space="preserve"> PAGEREF _Toc93321021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14:paraId="38613649" w14:textId="2D7C2F0E" w:rsidR="00B31C71" w:rsidRDefault="00E23157">
          <w:pPr>
            <w:pStyle w:val="Verzeichnis2"/>
            <w:tabs>
              <w:tab w:val="left" w:pos="600"/>
              <w:tab w:val="right" w:leader="dot" w:pos="9060"/>
            </w:tabs>
            <w:rPr>
              <w:rFonts w:eastAsiaTheme="minorEastAsia" w:cstheme="minorBidi"/>
              <w:b w:val="0"/>
              <w:bCs w:val="0"/>
              <w:noProof/>
              <w:sz w:val="22"/>
              <w:szCs w:val="22"/>
              <w:lang w:eastAsia="de-DE"/>
            </w:rPr>
          </w:pPr>
          <w:hyperlink w:anchor="_Toc93321022" w:history="1">
            <w:r w:rsidR="00B31C71" w:rsidRPr="00A33A1E">
              <w:rPr>
                <w:rStyle w:val="Hyperlink"/>
                <w:noProof/>
              </w:rPr>
              <w:t>3.3</w:t>
            </w:r>
            <w:r w:rsidR="00B31C71">
              <w:rPr>
                <w:rFonts w:eastAsiaTheme="minorEastAsia" w:cstheme="minorBidi"/>
                <w:b w:val="0"/>
                <w:bCs w:val="0"/>
                <w:noProof/>
                <w:sz w:val="22"/>
                <w:szCs w:val="22"/>
                <w:lang w:eastAsia="de-DE"/>
              </w:rPr>
              <w:tab/>
            </w:r>
            <w:r w:rsidR="00B31C71" w:rsidRPr="00A33A1E">
              <w:rPr>
                <w:rStyle w:val="Hyperlink"/>
                <w:noProof/>
              </w:rPr>
              <w:t>Statisches Modell zur Bemessung der Holz-Beton-Verbundkonstruktion</w:t>
            </w:r>
            <w:r w:rsidR="00B31C71">
              <w:rPr>
                <w:noProof/>
                <w:webHidden/>
              </w:rPr>
              <w:tab/>
            </w:r>
            <w:r w:rsidR="00B31C71">
              <w:rPr>
                <w:noProof/>
                <w:webHidden/>
              </w:rPr>
              <w:fldChar w:fldCharType="begin"/>
            </w:r>
            <w:r w:rsidR="00B31C71">
              <w:rPr>
                <w:noProof/>
                <w:webHidden/>
              </w:rPr>
              <w:instrText xml:space="preserve"> PAGEREF _Toc93321022 \h </w:instrText>
            </w:r>
            <w:r w:rsidR="00B31C71">
              <w:rPr>
                <w:noProof/>
                <w:webHidden/>
              </w:rPr>
            </w:r>
            <w:r w:rsidR="00B31C71">
              <w:rPr>
                <w:noProof/>
                <w:webHidden/>
              </w:rPr>
              <w:fldChar w:fldCharType="separate"/>
            </w:r>
            <w:r w:rsidR="00B31C71">
              <w:rPr>
                <w:noProof/>
                <w:webHidden/>
              </w:rPr>
              <w:t>17</w:t>
            </w:r>
            <w:r w:rsidR="00B31C71">
              <w:rPr>
                <w:noProof/>
                <w:webHidden/>
              </w:rPr>
              <w:fldChar w:fldCharType="end"/>
            </w:r>
          </w:hyperlink>
        </w:p>
        <w:p w14:paraId="046C569B" w14:textId="56D6D831" w:rsidR="00B31C71" w:rsidRDefault="00E23157">
          <w:pPr>
            <w:pStyle w:val="Verzeichnis2"/>
            <w:tabs>
              <w:tab w:val="left" w:pos="600"/>
              <w:tab w:val="right" w:leader="dot" w:pos="9060"/>
            </w:tabs>
            <w:rPr>
              <w:rFonts w:eastAsiaTheme="minorEastAsia" w:cstheme="minorBidi"/>
              <w:b w:val="0"/>
              <w:bCs w:val="0"/>
              <w:noProof/>
              <w:sz w:val="22"/>
              <w:szCs w:val="22"/>
              <w:lang w:eastAsia="de-DE"/>
            </w:rPr>
          </w:pPr>
          <w:hyperlink w:anchor="_Toc93321023" w:history="1">
            <w:r w:rsidR="00B31C71" w:rsidRPr="00A33A1E">
              <w:rPr>
                <w:rStyle w:val="Hyperlink"/>
                <w:noProof/>
              </w:rPr>
              <w:t>3.4</w:t>
            </w:r>
            <w:r w:rsidR="00B31C71">
              <w:rPr>
                <w:rFonts w:eastAsiaTheme="minorEastAsia" w:cstheme="minorBidi"/>
                <w:b w:val="0"/>
                <w:bCs w:val="0"/>
                <w:noProof/>
                <w:sz w:val="22"/>
                <w:szCs w:val="22"/>
                <w:lang w:eastAsia="de-DE"/>
              </w:rPr>
              <w:tab/>
            </w:r>
            <w:r w:rsidR="00B31C71" w:rsidRPr="00A33A1E">
              <w:rPr>
                <w:rStyle w:val="Hyperlink"/>
                <w:noProof/>
              </w:rPr>
              <w:t>Berücksichtigung des zeitabhängigen Materialverhaltens</w:t>
            </w:r>
            <w:r w:rsidR="00B31C71">
              <w:rPr>
                <w:noProof/>
                <w:webHidden/>
              </w:rPr>
              <w:tab/>
            </w:r>
            <w:r w:rsidR="00B31C71">
              <w:rPr>
                <w:noProof/>
                <w:webHidden/>
              </w:rPr>
              <w:fldChar w:fldCharType="begin"/>
            </w:r>
            <w:r w:rsidR="00B31C71">
              <w:rPr>
                <w:noProof/>
                <w:webHidden/>
              </w:rPr>
              <w:instrText xml:space="preserve"> PAGEREF _Toc93321023 \h </w:instrText>
            </w:r>
            <w:r w:rsidR="00B31C71">
              <w:rPr>
                <w:noProof/>
                <w:webHidden/>
              </w:rPr>
            </w:r>
            <w:r w:rsidR="00B31C71">
              <w:rPr>
                <w:noProof/>
                <w:webHidden/>
              </w:rPr>
              <w:fldChar w:fldCharType="separate"/>
            </w:r>
            <w:r w:rsidR="00B31C71">
              <w:rPr>
                <w:noProof/>
                <w:webHidden/>
              </w:rPr>
              <w:t>18</w:t>
            </w:r>
            <w:r w:rsidR="00B31C71">
              <w:rPr>
                <w:noProof/>
                <w:webHidden/>
              </w:rPr>
              <w:fldChar w:fldCharType="end"/>
            </w:r>
          </w:hyperlink>
        </w:p>
        <w:p w14:paraId="4B4321BE" w14:textId="625664A0" w:rsidR="00B31C71" w:rsidRDefault="00E23157">
          <w:pPr>
            <w:pStyle w:val="Verzeichnis2"/>
            <w:tabs>
              <w:tab w:val="left" w:pos="600"/>
              <w:tab w:val="right" w:leader="dot" w:pos="9060"/>
            </w:tabs>
            <w:rPr>
              <w:rFonts w:eastAsiaTheme="minorEastAsia" w:cstheme="minorBidi"/>
              <w:b w:val="0"/>
              <w:bCs w:val="0"/>
              <w:noProof/>
              <w:sz w:val="22"/>
              <w:szCs w:val="22"/>
              <w:lang w:eastAsia="de-DE"/>
            </w:rPr>
          </w:pPr>
          <w:hyperlink w:anchor="_Toc93321024" w:history="1">
            <w:r w:rsidR="00B31C71" w:rsidRPr="00A33A1E">
              <w:rPr>
                <w:rStyle w:val="Hyperlink"/>
                <w:rFonts w:eastAsia="Calibri"/>
                <w:noProof/>
              </w:rPr>
              <w:t>3.5</w:t>
            </w:r>
            <w:r w:rsidR="00B31C71">
              <w:rPr>
                <w:rFonts w:eastAsiaTheme="minorEastAsia" w:cstheme="minorBidi"/>
                <w:b w:val="0"/>
                <w:bCs w:val="0"/>
                <w:noProof/>
                <w:sz w:val="22"/>
                <w:szCs w:val="22"/>
                <w:lang w:eastAsia="de-DE"/>
              </w:rPr>
              <w:tab/>
            </w:r>
            <w:r w:rsidR="00B31C71" w:rsidRPr="00A33A1E">
              <w:rPr>
                <w:rStyle w:val="Hyperlink"/>
                <w:rFonts w:eastAsia="Calibri"/>
                <w:noProof/>
              </w:rPr>
              <w:t>Bemessungsablauf und Nachweise</w:t>
            </w:r>
            <w:r w:rsidR="00B31C71">
              <w:rPr>
                <w:noProof/>
                <w:webHidden/>
              </w:rPr>
              <w:tab/>
            </w:r>
            <w:r w:rsidR="00B31C71">
              <w:rPr>
                <w:noProof/>
                <w:webHidden/>
              </w:rPr>
              <w:fldChar w:fldCharType="begin"/>
            </w:r>
            <w:r w:rsidR="00B31C71">
              <w:rPr>
                <w:noProof/>
                <w:webHidden/>
              </w:rPr>
              <w:instrText xml:space="preserve"> PAGEREF _Toc93321024 \h </w:instrText>
            </w:r>
            <w:r w:rsidR="00B31C71">
              <w:rPr>
                <w:noProof/>
                <w:webHidden/>
              </w:rPr>
            </w:r>
            <w:r w:rsidR="00B31C71">
              <w:rPr>
                <w:noProof/>
                <w:webHidden/>
              </w:rPr>
              <w:fldChar w:fldCharType="separate"/>
            </w:r>
            <w:r w:rsidR="00B31C71">
              <w:rPr>
                <w:noProof/>
                <w:webHidden/>
              </w:rPr>
              <w:t>19</w:t>
            </w:r>
            <w:r w:rsidR="00B31C71">
              <w:rPr>
                <w:noProof/>
                <w:webHidden/>
              </w:rPr>
              <w:fldChar w:fldCharType="end"/>
            </w:r>
          </w:hyperlink>
        </w:p>
        <w:p w14:paraId="69726105" w14:textId="7C0655D1" w:rsidR="00B31C71" w:rsidRDefault="00E23157">
          <w:pPr>
            <w:pStyle w:val="Verzeichnis3"/>
            <w:tabs>
              <w:tab w:val="left" w:pos="1000"/>
              <w:tab w:val="right" w:leader="dot" w:pos="9060"/>
            </w:tabs>
            <w:rPr>
              <w:rFonts w:eastAsiaTheme="minorEastAsia" w:cstheme="minorBidi"/>
              <w:noProof/>
              <w:sz w:val="22"/>
              <w:szCs w:val="22"/>
              <w:lang w:eastAsia="de-DE"/>
            </w:rPr>
          </w:pPr>
          <w:hyperlink w:anchor="_Toc93321025" w:history="1">
            <w:r w:rsidR="00B31C71" w:rsidRPr="00A33A1E">
              <w:rPr>
                <w:rStyle w:val="Hyperlink"/>
                <w:noProof/>
                <w:lang w:eastAsia="de-DE"/>
              </w:rPr>
              <w:t>3.5.1</w:t>
            </w:r>
            <w:r w:rsidR="00B31C71">
              <w:rPr>
                <w:rFonts w:eastAsiaTheme="minorEastAsia" w:cstheme="minorBidi"/>
                <w:noProof/>
                <w:sz w:val="22"/>
                <w:szCs w:val="22"/>
                <w:lang w:eastAsia="de-DE"/>
              </w:rPr>
              <w:tab/>
            </w:r>
            <w:r w:rsidR="00B31C71" w:rsidRPr="00A33A1E">
              <w:rPr>
                <w:rStyle w:val="Hyperlink"/>
                <w:noProof/>
                <w:lang w:eastAsia="de-DE"/>
              </w:rPr>
              <w:t>Lastannahmen</w:t>
            </w:r>
            <w:r w:rsidR="00B31C71">
              <w:rPr>
                <w:noProof/>
                <w:webHidden/>
              </w:rPr>
              <w:tab/>
            </w:r>
            <w:r w:rsidR="00B31C71">
              <w:rPr>
                <w:noProof/>
                <w:webHidden/>
              </w:rPr>
              <w:fldChar w:fldCharType="begin"/>
            </w:r>
            <w:r w:rsidR="00B31C71">
              <w:rPr>
                <w:noProof/>
                <w:webHidden/>
              </w:rPr>
              <w:instrText xml:space="preserve"> PAGEREF _Toc93321025 \h </w:instrText>
            </w:r>
            <w:r w:rsidR="00B31C71">
              <w:rPr>
                <w:noProof/>
                <w:webHidden/>
              </w:rPr>
            </w:r>
            <w:r w:rsidR="00B31C71">
              <w:rPr>
                <w:noProof/>
                <w:webHidden/>
              </w:rPr>
              <w:fldChar w:fldCharType="separate"/>
            </w:r>
            <w:r w:rsidR="00B31C71">
              <w:rPr>
                <w:noProof/>
                <w:webHidden/>
              </w:rPr>
              <w:t>21</w:t>
            </w:r>
            <w:r w:rsidR="00B31C71">
              <w:rPr>
                <w:noProof/>
                <w:webHidden/>
              </w:rPr>
              <w:fldChar w:fldCharType="end"/>
            </w:r>
          </w:hyperlink>
        </w:p>
        <w:p w14:paraId="6400E557" w14:textId="63B48F28" w:rsidR="00B31C71" w:rsidRDefault="00E23157">
          <w:pPr>
            <w:pStyle w:val="Verzeichnis3"/>
            <w:tabs>
              <w:tab w:val="left" w:pos="1000"/>
              <w:tab w:val="right" w:leader="dot" w:pos="9060"/>
            </w:tabs>
            <w:rPr>
              <w:rFonts w:eastAsiaTheme="minorEastAsia" w:cstheme="minorBidi"/>
              <w:noProof/>
              <w:sz w:val="22"/>
              <w:szCs w:val="22"/>
              <w:lang w:eastAsia="de-DE"/>
            </w:rPr>
          </w:pPr>
          <w:hyperlink w:anchor="_Toc93321026" w:history="1">
            <w:r w:rsidR="00B31C71" w:rsidRPr="00A33A1E">
              <w:rPr>
                <w:rStyle w:val="Hyperlink"/>
                <w:noProof/>
                <w:lang w:eastAsia="de-DE"/>
              </w:rPr>
              <w:t>3.5.2</w:t>
            </w:r>
            <w:r w:rsidR="00B31C71">
              <w:rPr>
                <w:rFonts w:eastAsiaTheme="minorEastAsia" w:cstheme="minorBidi"/>
                <w:noProof/>
                <w:sz w:val="22"/>
                <w:szCs w:val="22"/>
                <w:lang w:eastAsia="de-DE"/>
              </w:rPr>
              <w:tab/>
            </w:r>
            <w:r w:rsidR="00B31C71" w:rsidRPr="00A33A1E">
              <w:rPr>
                <w:rStyle w:val="Hyperlink"/>
                <w:noProof/>
                <w:lang w:eastAsia="de-DE"/>
              </w:rPr>
              <w:t>Lastfallkombinationen</w:t>
            </w:r>
            <w:r w:rsidR="00B31C71">
              <w:rPr>
                <w:noProof/>
                <w:webHidden/>
              </w:rPr>
              <w:tab/>
            </w:r>
            <w:r w:rsidR="00B31C71">
              <w:rPr>
                <w:noProof/>
                <w:webHidden/>
              </w:rPr>
              <w:fldChar w:fldCharType="begin"/>
            </w:r>
            <w:r w:rsidR="00B31C71">
              <w:rPr>
                <w:noProof/>
                <w:webHidden/>
              </w:rPr>
              <w:instrText xml:space="preserve"> PAGEREF _Toc93321026 \h </w:instrText>
            </w:r>
            <w:r w:rsidR="00B31C71">
              <w:rPr>
                <w:noProof/>
                <w:webHidden/>
              </w:rPr>
            </w:r>
            <w:r w:rsidR="00B31C71">
              <w:rPr>
                <w:noProof/>
                <w:webHidden/>
              </w:rPr>
              <w:fldChar w:fldCharType="separate"/>
            </w:r>
            <w:r w:rsidR="00B31C71">
              <w:rPr>
                <w:noProof/>
                <w:webHidden/>
              </w:rPr>
              <w:t>21</w:t>
            </w:r>
            <w:r w:rsidR="00B31C71">
              <w:rPr>
                <w:noProof/>
                <w:webHidden/>
              </w:rPr>
              <w:fldChar w:fldCharType="end"/>
            </w:r>
          </w:hyperlink>
        </w:p>
        <w:p w14:paraId="116B235C" w14:textId="03A0B50D" w:rsidR="00B31C71" w:rsidRDefault="00E23157">
          <w:pPr>
            <w:pStyle w:val="Verzeichnis2"/>
            <w:tabs>
              <w:tab w:val="left" w:pos="600"/>
              <w:tab w:val="right" w:leader="dot" w:pos="9060"/>
            </w:tabs>
            <w:rPr>
              <w:rFonts w:eastAsiaTheme="minorEastAsia" w:cstheme="minorBidi"/>
              <w:b w:val="0"/>
              <w:bCs w:val="0"/>
              <w:noProof/>
              <w:sz w:val="22"/>
              <w:szCs w:val="22"/>
              <w:lang w:eastAsia="de-DE"/>
            </w:rPr>
          </w:pPr>
          <w:hyperlink w:anchor="_Toc93321027" w:history="1">
            <w:r w:rsidR="00B31C71" w:rsidRPr="00A33A1E">
              <w:rPr>
                <w:rStyle w:val="Hyperlink"/>
                <w:noProof/>
              </w:rPr>
              <w:t>3.6</w:t>
            </w:r>
            <w:r w:rsidR="00B31C71">
              <w:rPr>
                <w:rFonts w:eastAsiaTheme="minorEastAsia" w:cstheme="minorBidi"/>
                <w:b w:val="0"/>
                <w:bCs w:val="0"/>
                <w:noProof/>
                <w:sz w:val="22"/>
                <w:szCs w:val="22"/>
                <w:lang w:eastAsia="de-DE"/>
              </w:rPr>
              <w:tab/>
            </w:r>
            <w:r w:rsidR="00B31C71" w:rsidRPr="00A33A1E">
              <w:rPr>
                <w:rStyle w:val="Hyperlink"/>
                <w:noProof/>
              </w:rPr>
              <w:t>Ergebnisse der Parameterstudie</w:t>
            </w:r>
            <w:r w:rsidR="00B31C71">
              <w:rPr>
                <w:noProof/>
                <w:webHidden/>
              </w:rPr>
              <w:tab/>
            </w:r>
            <w:r w:rsidR="00B31C71">
              <w:rPr>
                <w:noProof/>
                <w:webHidden/>
              </w:rPr>
              <w:fldChar w:fldCharType="begin"/>
            </w:r>
            <w:r w:rsidR="00B31C71">
              <w:rPr>
                <w:noProof/>
                <w:webHidden/>
              </w:rPr>
              <w:instrText xml:space="preserve"> PAGEREF _Toc93321027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14:paraId="56383159" w14:textId="182BF070" w:rsidR="00B31C71" w:rsidRDefault="00E23157">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28" w:history="1">
            <w:r w:rsidR="00B31C71" w:rsidRPr="00A33A1E">
              <w:rPr>
                <w:rStyle w:val="Hyperlink"/>
                <w:noProof/>
              </w:rPr>
              <w:t>4</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Versuchsprogramm Holz-Beton-Verbund-Decken</w:t>
            </w:r>
            <w:r w:rsidR="00B31C71">
              <w:rPr>
                <w:noProof/>
                <w:webHidden/>
              </w:rPr>
              <w:tab/>
            </w:r>
            <w:r w:rsidR="00B31C71">
              <w:rPr>
                <w:noProof/>
                <w:webHidden/>
              </w:rPr>
              <w:fldChar w:fldCharType="begin"/>
            </w:r>
            <w:r w:rsidR="00B31C71">
              <w:rPr>
                <w:noProof/>
                <w:webHidden/>
              </w:rPr>
              <w:instrText xml:space="preserve"> PAGEREF _Toc93321028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14:paraId="44CA14A0" w14:textId="30EF95E0" w:rsidR="00B31C71" w:rsidRDefault="00E23157">
          <w:pPr>
            <w:pStyle w:val="Verzeichnis2"/>
            <w:tabs>
              <w:tab w:val="left" w:pos="600"/>
              <w:tab w:val="right" w:leader="dot" w:pos="9060"/>
            </w:tabs>
            <w:rPr>
              <w:rFonts w:eastAsiaTheme="minorEastAsia" w:cstheme="minorBidi"/>
              <w:b w:val="0"/>
              <w:bCs w:val="0"/>
              <w:noProof/>
              <w:sz w:val="22"/>
              <w:szCs w:val="22"/>
              <w:lang w:eastAsia="de-DE"/>
            </w:rPr>
          </w:pPr>
          <w:hyperlink w:anchor="_Toc93321029" w:history="1">
            <w:r w:rsidR="00B31C71" w:rsidRPr="00A33A1E">
              <w:rPr>
                <w:rStyle w:val="Hyperlink"/>
                <w:noProof/>
              </w:rPr>
              <w:t>4.1</w:t>
            </w:r>
            <w:r w:rsidR="00B31C71">
              <w:rPr>
                <w:rFonts w:eastAsiaTheme="minorEastAsia" w:cstheme="minorBidi"/>
                <w:b w:val="0"/>
                <w:bCs w:val="0"/>
                <w:noProof/>
                <w:sz w:val="22"/>
                <w:szCs w:val="22"/>
                <w:lang w:eastAsia="de-DE"/>
              </w:rPr>
              <w:tab/>
            </w:r>
            <w:r w:rsidR="00B31C71" w:rsidRPr="00A33A1E">
              <w:rPr>
                <w:rStyle w:val="Hyperlink"/>
                <w:noProof/>
              </w:rPr>
              <w:t>Abweichungen vom Versuchsprogramm der Verbindungsmittel</w:t>
            </w:r>
            <w:r w:rsidR="00B31C71">
              <w:rPr>
                <w:noProof/>
                <w:webHidden/>
              </w:rPr>
              <w:tab/>
            </w:r>
            <w:r w:rsidR="00B31C71">
              <w:rPr>
                <w:noProof/>
                <w:webHidden/>
              </w:rPr>
              <w:fldChar w:fldCharType="begin"/>
            </w:r>
            <w:r w:rsidR="00B31C71">
              <w:rPr>
                <w:noProof/>
                <w:webHidden/>
              </w:rPr>
              <w:instrText xml:space="preserve"> PAGEREF _Toc93321029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14:paraId="17860A2E" w14:textId="70A414AE" w:rsidR="00B31C71" w:rsidRDefault="00E23157">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30" w:history="1">
            <w:r w:rsidR="00B31C71" w:rsidRPr="00A33A1E">
              <w:rPr>
                <w:rStyle w:val="Hyperlink"/>
                <w:noProof/>
              </w:rPr>
              <w:t>5</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Versuche an geschraubten Holz-Beton-Verbundkörpern</w:t>
            </w:r>
            <w:r w:rsidR="00B31C71">
              <w:rPr>
                <w:noProof/>
                <w:webHidden/>
              </w:rPr>
              <w:tab/>
            </w:r>
            <w:r w:rsidR="00B31C71">
              <w:rPr>
                <w:noProof/>
                <w:webHidden/>
              </w:rPr>
              <w:fldChar w:fldCharType="begin"/>
            </w:r>
            <w:r w:rsidR="00B31C71">
              <w:rPr>
                <w:noProof/>
                <w:webHidden/>
              </w:rPr>
              <w:instrText xml:space="preserve"> PAGEREF _Toc93321030 \h </w:instrText>
            </w:r>
            <w:r w:rsidR="00B31C71">
              <w:rPr>
                <w:noProof/>
                <w:webHidden/>
              </w:rPr>
            </w:r>
            <w:r w:rsidR="00B31C71">
              <w:rPr>
                <w:noProof/>
                <w:webHidden/>
              </w:rPr>
              <w:fldChar w:fldCharType="separate"/>
            </w:r>
            <w:r w:rsidR="00B31C71">
              <w:rPr>
                <w:noProof/>
                <w:webHidden/>
              </w:rPr>
              <w:t>24</w:t>
            </w:r>
            <w:r w:rsidR="00B31C71">
              <w:rPr>
                <w:noProof/>
                <w:webHidden/>
              </w:rPr>
              <w:fldChar w:fldCharType="end"/>
            </w:r>
          </w:hyperlink>
        </w:p>
        <w:p w14:paraId="0C414834" w14:textId="59C93457" w:rsidR="00B31C71" w:rsidRDefault="00E23157">
          <w:pPr>
            <w:pStyle w:val="Verzeichnis2"/>
            <w:tabs>
              <w:tab w:val="left" w:pos="600"/>
              <w:tab w:val="right" w:leader="dot" w:pos="9060"/>
            </w:tabs>
            <w:rPr>
              <w:rFonts w:eastAsiaTheme="minorEastAsia" w:cstheme="minorBidi"/>
              <w:b w:val="0"/>
              <w:bCs w:val="0"/>
              <w:noProof/>
              <w:sz w:val="22"/>
              <w:szCs w:val="22"/>
              <w:lang w:eastAsia="de-DE"/>
            </w:rPr>
          </w:pPr>
          <w:hyperlink w:anchor="_Toc93321031" w:history="1">
            <w:r w:rsidR="00B31C71" w:rsidRPr="00A33A1E">
              <w:rPr>
                <w:rStyle w:val="Hyperlink"/>
                <w:noProof/>
              </w:rPr>
              <w:t>5.1</w:t>
            </w:r>
            <w:r w:rsidR="00B31C71">
              <w:rPr>
                <w:rFonts w:eastAsiaTheme="minorEastAsia" w:cstheme="minorBidi"/>
                <w:b w:val="0"/>
                <w:bCs w:val="0"/>
                <w:noProof/>
                <w:sz w:val="22"/>
                <w:szCs w:val="22"/>
                <w:lang w:eastAsia="de-DE"/>
              </w:rPr>
              <w:tab/>
            </w:r>
            <w:r w:rsidR="00B31C71" w:rsidRPr="00A33A1E">
              <w:rPr>
                <w:rStyle w:val="Hyperlink"/>
                <w:noProof/>
              </w:rPr>
              <w:t>Scherversuche an geschraubten Holz-Beton-Verbundkörpern</w:t>
            </w:r>
            <w:r w:rsidR="00B31C71">
              <w:rPr>
                <w:noProof/>
                <w:webHidden/>
              </w:rPr>
              <w:tab/>
            </w:r>
            <w:r w:rsidR="00B31C71">
              <w:rPr>
                <w:noProof/>
                <w:webHidden/>
              </w:rPr>
              <w:fldChar w:fldCharType="begin"/>
            </w:r>
            <w:r w:rsidR="00B31C71">
              <w:rPr>
                <w:noProof/>
                <w:webHidden/>
              </w:rPr>
              <w:instrText xml:space="preserve"> PAGEREF _Toc93321031 \h </w:instrText>
            </w:r>
            <w:r w:rsidR="00B31C71">
              <w:rPr>
                <w:noProof/>
                <w:webHidden/>
              </w:rPr>
            </w:r>
            <w:r w:rsidR="00B31C71">
              <w:rPr>
                <w:noProof/>
                <w:webHidden/>
              </w:rPr>
              <w:fldChar w:fldCharType="separate"/>
            </w:r>
            <w:r w:rsidR="00B31C71">
              <w:rPr>
                <w:noProof/>
                <w:webHidden/>
              </w:rPr>
              <w:t>25</w:t>
            </w:r>
            <w:r w:rsidR="00B31C71">
              <w:rPr>
                <w:noProof/>
                <w:webHidden/>
              </w:rPr>
              <w:fldChar w:fldCharType="end"/>
            </w:r>
          </w:hyperlink>
        </w:p>
        <w:p w14:paraId="3F7B9CED" w14:textId="7D869F0E" w:rsidR="00B31C71" w:rsidRDefault="00E23157">
          <w:pPr>
            <w:pStyle w:val="Verzeichnis3"/>
            <w:tabs>
              <w:tab w:val="left" w:pos="1000"/>
              <w:tab w:val="right" w:leader="dot" w:pos="9060"/>
            </w:tabs>
            <w:rPr>
              <w:rFonts w:eastAsiaTheme="minorEastAsia" w:cstheme="minorBidi"/>
              <w:noProof/>
              <w:sz w:val="22"/>
              <w:szCs w:val="22"/>
              <w:lang w:eastAsia="de-DE"/>
            </w:rPr>
          </w:pPr>
          <w:hyperlink w:anchor="_Toc93321032" w:history="1">
            <w:r w:rsidR="00B31C71" w:rsidRPr="00A33A1E">
              <w:rPr>
                <w:rStyle w:val="Hyperlink"/>
                <w:noProof/>
              </w:rPr>
              <w:t>5.1.1</w:t>
            </w:r>
            <w:r w:rsidR="00B31C71">
              <w:rPr>
                <w:rFonts w:eastAsiaTheme="minorEastAsia" w:cstheme="minorBidi"/>
                <w:noProof/>
                <w:sz w:val="22"/>
                <w:szCs w:val="22"/>
                <w:lang w:eastAsia="de-DE"/>
              </w:rPr>
              <w:tab/>
            </w:r>
            <w:r w:rsidR="00B31C71" w:rsidRPr="00A33A1E">
              <w:rPr>
                <w:rStyle w:val="Hyperlink"/>
                <w:noProof/>
              </w:rPr>
              <w:t>Herstellung und Versuchsdurchführung</w:t>
            </w:r>
            <w:r w:rsidR="00B31C71">
              <w:rPr>
                <w:noProof/>
                <w:webHidden/>
              </w:rPr>
              <w:tab/>
            </w:r>
            <w:r w:rsidR="00B31C71">
              <w:rPr>
                <w:noProof/>
                <w:webHidden/>
              </w:rPr>
              <w:fldChar w:fldCharType="begin"/>
            </w:r>
            <w:r w:rsidR="00B31C71">
              <w:rPr>
                <w:noProof/>
                <w:webHidden/>
              </w:rPr>
              <w:instrText xml:space="preserve"> PAGEREF _Toc93321032 \h </w:instrText>
            </w:r>
            <w:r w:rsidR="00B31C71">
              <w:rPr>
                <w:noProof/>
                <w:webHidden/>
              </w:rPr>
            </w:r>
            <w:r w:rsidR="00B31C71">
              <w:rPr>
                <w:noProof/>
                <w:webHidden/>
              </w:rPr>
              <w:fldChar w:fldCharType="separate"/>
            </w:r>
            <w:r w:rsidR="00B31C71">
              <w:rPr>
                <w:noProof/>
                <w:webHidden/>
              </w:rPr>
              <w:t>27</w:t>
            </w:r>
            <w:r w:rsidR="00B31C71">
              <w:rPr>
                <w:noProof/>
                <w:webHidden/>
              </w:rPr>
              <w:fldChar w:fldCharType="end"/>
            </w:r>
          </w:hyperlink>
        </w:p>
        <w:p w14:paraId="0440061F" w14:textId="0378B0EE" w:rsidR="00B31C71" w:rsidRDefault="00E23157">
          <w:pPr>
            <w:pStyle w:val="Verzeichnis3"/>
            <w:tabs>
              <w:tab w:val="left" w:pos="1000"/>
              <w:tab w:val="right" w:leader="dot" w:pos="9060"/>
            </w:tabs>
            <w:rPr>
              <w:rFonts w:eastAsiaTheme="minorEastAsia" w:cstheme="minorBidi"/>
              <w:noProof/>
              <w:sz w:val="22"/>
              <w:szCs w:val="22"/>
              <w:lang w:eastAsia="de-DE"/>
            </w:rPr>
          </w:pPr>
          <w:hyperlink w:anchor="_Toc93321033" w:history="1">
            <w:r w:rsidR="00B31C71" w:rsidRPr="00A33A1E">
              <w:rPr>
                <w:rStyle w:val="Hyperlink"/>
                <w:noProof/>
              </w:rPr>
              <w:t>5.1.2</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33 \h </w:instrText>
            </w:r>
            <w:r w:rsidR="00B31C71">
              <w:rPr>
                <w:noProof/>
                <w:webHidden/>
              </w:rPr>
            </w:r>
            <w:r w:rsidR="00B31C71">
              <w:rPr>
                <w:noProof/>
                <w:webHidden/>
              </w:rPr>
              <w:fldChar w:fldCharType="separate"/>
            </w:r>
            <w:r w:rsidR="00B31C71">
              <w:rPr>
                <w:noProof/>
                <w:webHidden/>
              </w:rPr>
              <w:t>28</w:t>
            </w:r>
            <w:r w:rsidR="00B31C71">
              <w:rPr>
                <w:noProof/>
                <w:webHidden/>
              </w:rPr>
              <w:fldChar w:fldCharType="end"/>
            </w:r>
          </w:hyperlink>
        </w:p>
        <w:p w14:paraId="27377475" w14:textId="270D6736" w:rsidR="00B31C71" w:rsidRDefault="00E23157">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34" w:history="1">
            <w:r w:rsidR="00B31C71" w:rsidRPr="00A33A1E">
              <w:rPr>
                <w:rStyle w:val="Hyperlink"/>
                <w:noProof/>
              </w:rPr>
              <w:t>6</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Versuche an geklebten Holz-Beton-Verbund-Bauteilen</w:t>
            </w:r>
            <w:r w:rsidR="00B31C71">
              <w:rPr>
                <w:noProof/>
                <w:webHidden/>
              </w:rPr>
              <w:tab/>
            </w:r>
            <w:r w:rsidR="00B31C71">
              <w:rPr>
                <w:noProof/>
                <w:webHidden/>
              </w:rPr>
              <w:fldChar w:fldCharType="begin"/>
            </w:r>
            <w:r w:rsidR="00B31C71">
              <w:rPr>
                <w:noProof/>
                <w:webHidden/>
              </w:rPr>
              <w:instrText xml:space="preserve"> PAGEREF _Toc93321034 \h </w:instrText>
            </w:r>
            <w:r w:rsidR="00B31C71">
              <w:rPr>
                <w:noProof/>
                <w:webHidden/>
              </w:rPr>
            </w:r>
            <w:r w:rsidR="00B31C71">
              <w:rPr>
                <w:noProof/>
                <w:webHidden/>
              </w:rPr>
              <w:fldChar w:fldCharType="separate"/>
            </w:r>
            <w:r w:rsidR="00B31C71">
              <w:rPr>
                <w:noProof/>
                <w:webHidden/>
              </w:rPr>
              <w:t>29</w:t>
            </w:r>
            <w:r w:rsidR="00B31C71">
              <w:rPr>
                <w:noProof/>
                <w:webHidden/>
              </w:rPr>
              <w:fldChar w:fldCharType="end"/>
            </w:r>
          </w:hyperlink>
        </w:p>
        <w:p w14:paraId="157B71E4" w14:textId="67154D28" w:rsidR="00B31C71" w:rsidRDefault="00E23157">
          <w:pPr>
            <w:pStyle w:val="Verzeichnis2"/>
            <w:tabs>
              <w:tab w:val="left" w:pos="600"/>
              <w:tab w:val="right" w:leader="dot" w:pos="9060"/>
            </w:tabs>
            <w:rPr>
              <w:rFonts w:eastAsiaTheme="minorEastAsia" w:cstheme="minorBidi"/>
              <w:b w:val="0"/>
              <w:bCs w:val="0"/>
              <w:noProof/>
              <w:sz w:val="22"/>
              <w:szCs w:val="22"/>
              <w:lang w:eastAsia="de-DE"/>
            </w:rPr>
          </w:pPr>
          <w:hyperlink w:anchor="_Toc93321035" w:history="1">
            <w:r w:rsidR="00B31C71" w:rsidRPr="00A33A1E">
              <w:rPr>
                <w:rStyle w:val="Hyperlink"/>
                <w:noProof/>
              </w:rPr>
              <w:t>6.1</w:t>
            </w:r>
            <w:r w:rsidR="00B31C71">
              <w:rPr>
                <w:rFonts w:eastAsiaTheme="minorEastAsia" w:cstheme="minorBidi"/>
                <w:b w:val="0"/>
                <w:bCs w:val="0"/>
                <w:noProof/>
                <w:sz w:val="22"/>
                <w:szCs w:val="22"/>
                <w:lang w:eastAsia="de-DE"/>
              </w:rPr>
              <w:tab/>
            </w:r>
            <w:r w:rsidR="00B31C71" w:rsidRPr="00A33A1E">
              <w:rPr>
                <w:rStyle w:val="Hyperlink"/>
                <w:noProof/>
              </w:rPr>
              <w:t>Stand der Forschung und Technik</w:t>
            </w:r>
            <w:r w:rsidR="00B31C71">
              <w:rPr>
                <w:noProof/>
                <w:webHidden/>
              </w:rPr>
              <w:tab/>
            </w:r>
            <w:r w:rsidR="00B31C71">
              <w:rPr>
                <w:noProof/>
                <w:webHidden/>
              </w:rPr>
              <w:fldChar w:fldCharType="begin"/>
            </w:r>
            <w:r w:rsidR="00B31C71">
              <w:rPr>
                <w:noProof/>
                <w:webHidden/>
              </w:rPr>
              <w:instrText xml:space="preserve"> PAGEREF _Toc93321035 \h </w:instrText>
            </w:r>
            <w:r w:rsidR="00B31C71">
              <w:rPr>
                <w:noProof/>
                <w:webHidden/>
              </w:rPr>
            </w:r>
            <w:r w:rsidR="00B31C71">
              <w:rPr>
                <w:noProof/>
                <w:webHidden/>
              </w:rPr>
              <w:fldChar w:fldCharType="separate"/>
            </w:r>
            <w:r w:rsidR="00B31C71">
              <w:rPr>
                <w:noProof/>
                <w:webHidden/>
              </w:rPr>
              <w:t>30</w:t>
            </w:r>
            <w:r w:rsidR="00B31C71">
              <w:rPr>
                <w:noProof/>
                <w:webHidden/>
              </w:rPr>
              <w:fldChar w:fldCharType="end"/>
            </w:r>
          </w:hyperlink>
        </w:p>
        <w:p w14:paraId="3BCCF2F2" w14:textId="0F1356D7" w:rsidR="00B31C71" w:rsidRDefault="00E23157">
          <w:pPr>
            <w:pStyle w:val="Verzeichnis2"/>
            <w:tabs>
              <w:tab w:val="left" w:pos="600"/>
              <w:tab w:val="right" w:leader="dot" w:pos="9060"/>
            </w:tabs>
            <w:rPr>
              <w:rFonts w:eastAsiaTheme="minorEastAsia" w:cstheme="minorBidi"/>
              <w:b w:val="0"/>
              <w:bCs w:val="0"/>
              <w:noProof/>
              <w:sz w:val="22"/>
              <w:szCs w:val="22"/>
              <w:lang w:eastAsia="de-DE"/>
            </w:rPr>
          </w:pPr>
          <w:hyperlink w:anchor="_Toc93321036" w:history="1">
            <w:r w:rsidR="00B31C71" w:rsidRPr="00A33A1E">
              <w:rPr>
                <w:rStyle w:val="Hyperlink"/>
                <w:noProof/>
              </w:rPr>
              <w:t>6.2</w:t>
            </w:r>
            <w:r w:rsidR="00B31C71">
              <w:rPr>
                <w:rFonts w:eastAsiaTheme="minorEastAsia" w:cstheme="minorBidi"/>
                <w:b w:val="0"/>
                <w:bCs w:val="0"/>
                <w:noProof/>
                <w:sz w:val="22"/>
                <w:szCs w:val="22"/>
                <w:lang w:eastAsia="de-DE"/>
              </w:rPr>
              <w:tab/>
            </w:r>
            <w:r w:rsidR="00B31C71" w:rsidRPr="00A33A1E">
              <w:rPr>
                <w:rStyle w:val="Hyperlink"/>
                <w:noProof/>
              </w:rPr>
              <w:t>Überlegungen zur Herstellungstechnologie</w:t>
            </w:r>
            <w:r w:rsidR="00B31C71">
              <w:rPr>
                <w:noProof/>
                <w:webHidden/>
              </w:rPr>
              <w:tab/>
            </w:r>
            <w:r w:rsidR="00B31C71">
              <w:rPr>
                <w:noProof/>
                <w:webHidden/>
              </w:rPr>
              <w:fldChar w:fldCharType="begin"/>
            </w:r>
            <w:r w:rsidR="00B31C71">
              <w:rPr>
                <w:noProof/>
                <w:webHidden/>
              </w:rPr>
              <w:instrText xml:space="preserve"> PAGEREF _Toc93321036 \h </w:instrText>
            </w:r>
            <w:r w:rsidR="00B31C71">
              <w:rPr>
                <w:noProof/>
                <w:webHidden/>
              </w:rPr>
            </w:r>
            <w:r w:rsidR="00B31C71">
              <w:rPr>
                <w:noProof/>
                <w:webHidden/>
              </w:rPr>
              <w:fldChar w:fldCharType="separate"/>
            </w:r>
            <w:r w:rsidR="00B31C71">
              <w:rPr>
                <w:noProof/>
                <w:webHidden/>
              </w:rPr>
              <w:t>34</w:t>
            </w:r>
            <w:r w:rsidR="00B31C71">
              <w:rPr>
                <w:noProof/>
                <w:webHidden/>
              </w:rPr>
              <w:fldChar w:fldCharType="end"/>
            </w:r>
          </w:hyperlink>
        </w:p>
        <w:p w14:paraId="409113D1" w14:textId="67EC4DFC" w:rsidR="00B31C71" w:rsidRDefault="00E23157">
          <w:pPr>
            <w:pStyle w:val="Verzeichnis3"/>
            <w:tabs>
              <w:tab w:val="left" w:pos="1000"/>
              <w:tab w:val="right" w:leader="dot" w:pos="9060"/>
            </w:tabs>
            <w:rPr>
              <w:rFonts w:eastAsiaTheme="minorEastAsia" w:cstheme="minorBidi"/>
              <w:noProof/>
              <w:sz w:val="22"/>
              <w:szCs w:val="22"/>
              <w:lang w:eastAsia="de-DE"/>
            </w:rPr>
          </w:pPr>
          <w:hyperlink w:anchor="_Toc93321037" w:history="1">
            <w:r w:rsidR="00B31C71" w:rsidRPr="00A33A1E">
              <w:rPr>
                <w:rStyle w:val="Hyperlink"/>
                <w:noProof/>
              </w:rPr>
              <w:t>6.2.1</w:t>
            </w:r>
            <w:r w:rsidR="00B31C71">
              <w:rPr>
                <w:rFonts w:eastAsiaTheme="minorEastAsia" w:cstheme="minorBidi"/>
                <w:noProof/>
                <w:sz w:val="22"/>
                <w:szCs w:val="22"/>
                <w:lang w:eastAsia="de-DE"/>
              </w:rPr>
              <w:tab/>
            </w:r>
            <w:r w:rsidR="00B31C71" w:rsidRPr="00A33A1E">
              <w:rPr>
                <w:rStyle w:val="Hyperlink"/>
                <w:noProof/>
              </w:rPr>
              <w:t>Vorbereitung der Fügeteil-Oberflächen</w:t>
            </w:r>
            <w:r w:rsidR="00B31C71">
              <w:rPr>
                <w:noProof/>
                <w:webHidden/>
              </w:rPr>
              <w:tab/>
            </w:r>
            <w:r w:rsidR="00B31C71">
              <w:rPr>
                <w:noProof/>
                <w:webHidden/>
              </w:rPr>
              <w:fldChar w:fldCharType="begin"/>
            </w:r>
            <w:r w:rsidR="00B31C71">
              <w:rPr>
                <w:noProof/>
                <w:webHidden/>
              </w:rPr>
              <w:instrText xml:space="preserve"> PAGEREF _Toc93321037 \h </w:instrText>
            </w:r>
            <w:r w:rsidR="00B31C71">
              <w:rPr>
                <w:noProof/>
                <w:webHidden/>
              </w:rPr>
            </w:r>
            <w:r w:rsidR="00B31C71">
              <w:rPr>
                <w:noProof/>
                <w:webHidden/>
              </w:rPr>
              <w:fldChar w:fldCharType="separate"/>
            </w:r>
            <w:r w:rsidR="00B31C71">
              <w:rPr>
                <w:noProof/>
                <w:webHidden/>
              </w:rPr>
              <w:t>35</w:t>
            </w:r>
            <w:r w:rsidR="00B31C71">
              <w:rPr>
                <w:noProof/>
                <w:webHidden/>
              </w:rPr>
              <w:fldChar w:fldCharType="end"/>
            </w:r>
          </w:hyperlink>
        </w:p>
        <w:p w14:paraId="18B213F7" w14:textId="1774521A" w:rsidR="00B31C71" w:rsidRDefault="00E23157">
          <w:pPr>
            <w:pStyle w:val="Verzeichnis3"/>
            <w:tabs>
              <w:tab w:val="left" w:pos="1000"/>
              <w:tab w:val="right" w:leader="dot" w:pos="9060"/>
            </w:tabs>
            <w:rPr>
              <w:rFonts w:eastAsiaTheme="minorEastAsia" w:cstheme="minorBidi"/>
              <w:noProof/>
              <w:sz w:val="22"/>
              <w:szCs w:val="22"/>
              <w:lang w:eastAsia="de-DE"/>
            </w:rPr>
          </w:pPr>
          <w:hyperlink w:anchor="_Toc93321038" w:history="1">
            <w:r w:rsidR="00B31C71" w:rsidRPr="00A33A1E">
              <w:rPr>
                <w:rStyle w:val="Hyperlink"/>
                <w:noProof/>
              </w:rPr>
              <w:t>6.2.2</w:t>
            </w:r>
            <w:r w:rsidR="00B31C71">
              <w:rPr>
                <w:rFonts w:eastAsiaTheme="minorEastAsia" w:cstheme="minorBidi"/>
                <w:noProof/>
                <w:sz w:val="22"/>
                <w:szCs w:val="22"/>
                <w:lang w:eastAsia="de-DE"/>
              </w:rPr>
              <w:tab/>
            </w:r>
            <w:r w:rsidR="00B31C71" w:rsidRPr="00A33A1E">
              <w:rPr>
                <w:rStyle w:val="Hyperlink"/>
                <w:noProof/>
              </w:rPr>
              <w:t>Anforderungen an den Klebstoff</w:t>
            </w:r>
            <w:r w:rsidR="00B31C71">
              <w:rPr>
                <w:noProof/>
                <w:webHidden/>
              </w:rPr>
              <w:tab/>
            </w:r>
            <w:r w:rsidR="00B31C71">
              <w:rPr>
                <w:noProof/>
                <w:webHidden/>
              </w:rPr>
              <w:fldChar w:fldCharType="begin"/>
            </w:r>
            <w:r w:rsidR="00B31C71">
              <w:rPr>
                <w:noProof/>
                <w:webHidden/>
              </w:rPr>
              <w:instrText xml:space="preserve"> PAGEREF _Toc93321038 \h </w:instrText>
            </w:r>
            <w:r w:rsidR="00B31C71">
              <w:rPr>
                <w:noProof/>
                <w:webHidden/>
              </w:rPr>
            </w:r>
            <w:r w:rsidR="00B31C71">
              <w:rPr>
                <w:noProof/>
                <w:webHidden/>
              </w:rPr>
              <w:fldChar w:fldCharType="separate"/>
            </w:r>
            <w:r w:rsidR="00B31C71">
              <w:rPr>
                <w:noProof/>
                <w:webHidden/>
              </w:rPr>
              <w:t>36</w:t>
            </w:r>
            <w:r w:rsidR="00B31C71">
              <w:rPr>
                <w:noProof/>
                <w:webHidden/>
              </w:rPr>
              <w:fldChar w:fldCharType="end"/>
            </w:r>
          </w:hyperlink>
        </w:p>
        <w:p w14:paraId="02B4B8CF" w14:textId="67217845" w:rsidR="00B31C71" w:rsidRDefault="00E23157">
          <w:pPr>
            <w:pStyle w:val="Verzeichnis2"/>
            <w:tabs>
              <w:tab w:val="left" w:pos="600"/>
              <w:tab w:val="right" w:leader="dot" w:pos="9060"/>
            </w:tabs>
            <w:rPr>
              <w:rFonts w:eastAsiaTheme="minorEastAsia" w:cstheme="minorBidi"/>
              <w:b w:val="0"/>
              <w:bCs w:val="0"/>
              <w:noProof/>
              <w:sz w:val="22"/>
              <w:szCs w:val="22"/>
              <w:lang w:eastAsia="de-DE"/>
            </w:rPr>
          </w:pPr>
          <w:hyperlink w:anchor="_Toc93321039" w:history="1">
            <w:r w:rsidR="00B31C71" w:rsidRPr="00A33A1E">
              <w:rPr>
                <w:rStyle w:val="Hyperlink"/>
                <w:noProof/>
              </w:rPr>
              <w:t>6.3</w:t>
            </w:r>
            <w:r w:rsidR="00B31C71">
              <w:rPr>
                <w:rFonts w:eastAsiaTheme="minorEastAsia" w:cstheme="minorBidi"/>
                <w:b w:val="0"/>
                <w:bCs w:val="0"/>
                <w:noProof/>
                <w:sz w:val="22"/>
                <w:szCs w:val="22"/>
                <w:lang w:eastAsia="de-DE"/>
              </w:rPr>
              <w:tab/>
            </w:r>
            <w:r w:rsidR="00B31C71" w:rsidRPr="00A33A1E">
              <w:rPr>
                <w:rStyle w:val="Hyperlink"/>
                <w:noProof/>
              </w:rPr>
              <w:t>Materialien</w:t>
            </w:r>
            <w:r w:rsidR="00B31C71">
              <w:rPr>
                <w:noProof/>
                <w:webHidden/>
              </w:rPr>
              <w:tab/>
            </w:r>
            <w:r w:rsidR="00B31C71">
              <w:rPr>
                <w:noProof/>
                <w:webHidden/>
              </w:rPr>
              <w:fldChar w:fldCharType="begin"/>
            </w:r>
            <w:r w:rsidR="00B31C71">
              <w:rPr>
                <w:noProof/>
                <w:webHidden/>
              </w:rPr>
              <w:instrText xml:space="preserve"> PAGEREF _Toc93321039 \h </w:instrText>
            </w:r>
            <w:r w:rsidR="00B31C71">
              <w:rPr>
                <w:noProof/>
                <w:webHidden/>
              </w:rPr>
            </w:r>
            <w:r w:rsidR="00B31C71">
              <w:rPr>
                <w:noProof/>
                <w:webHidden/>
              </w:rPr>
              <w:fldChar w:fldCharType="separate"/>
            </w:r>
            <w:r w:rsidR="00B31C71">
              <w:rPr>
                <w:noProof/>
                <w:webHidden/>
              </w:rPr>
              <w:t>37</w:t>
            </w:r>
            <w:r w:rsidR="00B31C71">
              <w:rPr>
                <w:noProof/>
                <w:webHidden/>
              </w:rPr>
              <w:fldChar w:fldCharType="end"/>
            </w:r>
          </w:hyperlink>
        </w:p>
        <w:p w14:paraId="6A229B03" w14:textId="7B1EFE5A" w:rsidR="00B31C71" w:rsidRDefault="00E23157">
          <w:pPr>
            <w:pStyle w:val="Verzeichnis3"/>
            <w:tabs>
              <w:tab w:val="left" w:pos="1000"/>
              <w:tab w:val="right" w:leader="dot" w:pos="9060"/>
            </w:tabs>
            <w:rPr>
              <w:rFonts w:eastAsiaTheme="minorEastAsia" w:cstheme="minorBidi"/>
              <w:noProof/>
              <w:sz w:val="22"/>
              <w:szCs w:val="22"/>
              <w:lang w:eastAsia="de-DE"/>
            </w:rPr>
          </w:pPr>
          <w:hyperlink w:anchor="_Toc93321040" w:history="1">
            <w:r w:rsidR="00B31C71" w:rsidRPr="00A33A1E">
              <w:rPr>
                <w:rStyle w:val="Hyperlink"/>
                <w:rFonts w:eastAsia="Calibri"/>
                <w:noProof/>
              </w:rPr>
              <w:t>6.3.1</w:t>
            </w:r>
            <w:r w:rsidR="00B31C71">
              <w:rPr>
                <w:rFonts w:eastAsiaTheme="minorEastAsia" w:cstheme="minorBidi"/>
                <w:noProof/>
                <w:sz w:val="22"/>
                <w:szCs w:val="22"/>
                <w:lang w:eastAsia="de-DE"/>
              </w:rPr>
              <w:tab/>
            </w:r>
            <w:r w:rsidR="00B31C71" w:rsidRPr="00A33A1E">
              <w:rPr>
                <w:rStyle w:val="Hyperlink"/>
                <w:rFonts w:eastAsia="Calibri"/>
                <w:noProof/>
              </w:rPr>
              <w:t>Klebstoff</w:t>
            </w:r>
            <w:r w:rsidR="00B31C71">
              <w:rPr>
                <w:noProof/>
                <w:webHidden/>
              </w:rPr>
              <w:tab/>
            </w:r>
            <w:r w:rsidR="00B31C71">
              <w:rPr>
                <w:noProof/>
                <w:webHidden/>
              </w:rPr>
              <w:fldChar w:fldCharType="begin"/>
            </w:r>
            <w:r w:rsidR="00B31C71">
              <w:rPr>
                <w:noProof/>
                <w:webHidden/>
              </w:rPr>
              <w:instrText xml:space="preserve"> PAGEREF _Toc93321040 \h </w:instrText>
            </w:r>
            <w:r w:rsidR="00B31C71">
              <w:rPr>
                <w:noProof/>
                <w:webHidden/>
              </w:rPr>
            </w:r>
            <w:r w:rsidR="00B31C71">
              <w:rPr>
                <w:noProof/>
                <w:webHidden/>
              </w:rPr>
              <w:fldChar w:fldCharType="separate"/>
            </w:r>
            <w:r w:rsidR="00B31C71">
              <w:rPr>
                <w:noProof/>
                <w:webHidden/>
              </w:rPr>
              <w:t>37</w:t>
            </w:r>
            <w:r w:rsidR="00B31C71">
              <w:rPr>
                <w:noProof/>
                <w:webHidden/>
              </w:rPr>
              <w:fldChar w:fldCharType="end"/>
            </w:r>
          </w:hyperlink>
        </w:p>
        <w:p w14:paraId="4CA1BCAD" w14:textId="1D1B71D1" w:rsidR="00B31C71" w:rsidRDefault="00E23157">
          <w:pPr>
            <w:pStyle w:val="Verzeichnis3"/>
            <w:tabs>
              <w:tab w:val="left" w:pos="1000"/>
              <w:tab w:val="right" w:leader="dot" w:pos="9060"/>
            </w:tabs>
            <w:rPr>
              <w:rFonts w:eastAsiaTheme="minorEastAsia" w:cstheme="minorBidi"/>
              <w:noProof/>
              <w:sz w:val="22"/>
              <w:szCs w:val="22"/>
              <w:lang w:eastAsia="de-DE"/>
            </w:rPr>
          </w:pPr>
          <w:hyperlink w:anchor="_Toc93321041" w:history="1">
            <w:r w:rsidR="00B31C71" w:rsidRPr="00A33A1E">
              <w:rPr>
                <w:rStyle w:val="Hyperlink"/>
                <w:rFonts w:eastAsia="Calibri"/>
                <w:noProof/>
              </w:rPr>
              <w:t>6.3.2</w:t>
            </w:r>
            <w:r w:rsidR="00B31C71">
              <w:rPr>
                <w:rFonts w:eastAsiaTheme="minorEastAsia" w:cstheme="minorBidi"/>
                <w:noProof/>
                <w:sz w:val="22"/>
                <w:szCs w:val="22"/>
                <w:lang w:eastAsia="de-DE"/>
              </w:rPr>
              <w:tab/>
            </w:r>
            <w:r w:rsidR="00B31C71" w:rsidRPr="00A33A1E">
              <w:rPr>
                <w:rStyle w:val="Hyperlink"/>
                <w:rFonts w:eastAsia="Calibri"/>
                <w:noProof/>
              </w:rPr>
              <w:t>Beton</w:t>
            </w:r>
            <w:r w:rsidR="00B31C71">
              <w:rPr>
                <w:noProof/>
                <w:webHidden/>
              </w:rPr>
              <w:tab/>
            </w:r>
            <w:r w:rsidR="00B31C71">
              <w:rPr>
                <w:noProof/>
                <w:webHidden/>
              </w:rPr>
              <w:fldChar w:fldCharType="begin"/>
            </w:r>
            <w:r w:rsidR="00B31C71">
              <w:rPr>
                <w:noProof/>
                <w:webHidden/>
              </w:rPr>
              <w:instrText xml:space="preserve"> PAGEREF _Toc93321041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14:paraId="73D0099E" w14:textId="6446BA58" w:rsidR="00B31C71" w:rsidRDefault="00E23157">
          <w:pPr>
            <w:pStyle w:val="Verzeichnis3"/>
            <w:tabs>
              <w:tab w:val="left" w:pos="1000"/>
              <w:tab w:val="right" w:leader="dot" w:pos="9060"/>
            </w:tabs>
            <w:rPr>
              <w:rFonts w:eastAsiaTheme="minorEastAsia" w:cstheme="minorBidi"/>
              <w:noProof/>
              <w:sz w:val="22"/>
              <w:szCs w:val="22"/>
              <w:lang w:eastAsia="de-DE"/>
            </w:rPr>
          </w:pPr>
          <w:hyperlink w:anchor="_Toc93321042" w:history="1">
            <w:r w:rsidR="00B31C71" w:rsidRPr="00A33A1E">
              <w:rPr>
                <w:rStyle w:val="Hyperlink"/>
                <w:noProof/>
              </w:rPr>
              <w:t>6.3.3</w:t>
            </w:r>
            <w:r w:rsidR="00B31C71">
              <w:rPr>
                <w:rFonts w:eastAsiaTheme="minorEastAsia" w:cstheme="minorBidi"/>
                <w:noProof/>
                <w:sz w:val="22"/>
                <w:szCs w:val="22"/>
                <w:lang w:eastAsia="de-DE"/>
              </w:rPr>
              <w:tab/>
            </w:r>
            <w:r w:rsidR="00B31C71" w:rsidRPr="00A33A1E">
              <w:rPr>
                <w:rStyle w:val="Hyperlink"/>
                <w:noProof/>
              </w:rPr>
              <w:t>Holz</w:t>
            </w:r>
            <w:r w:rsidR="00B31C71">
              <w:rPr>
                <w:noProof/>
                <w:webHidden/>
              </w:rPr>
              <w:tab/>
            </w:r>
            <w:r w:rsidR="00B31C71">
              <w:rPr>
                <w:noProof/>
                <w:webHidden/>
              </w:rPr>
              <w:fldChar w:fldCharType="begin"/>
            </w:r>
            <w:r w:rsidR="00B31C71">
              <w:rPr>
                <w:noProof/>
                <w:webHidden/>
              </w:rPr>
              <w:instrText xml:space="preserve"> PAGEREF _Toc93321042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14:paraId="0F0DEB43" w14:textId="07CD4DD1" w:rsidR="00B31C71" w:rsidRDefault="00E23157">
          <w:pPr>
            <w:pStyle w:val="Verzeichnis2"/>
            <w:tabs>
              <w:tab w:val="left" w:pos="600"/>
              <w:tab w:val="right" w:leader="dot" w:pos="9060"/>
            </w:tabs>
            <w:rPr>
              <w:rFonts w:eastAsiaTheme="minorEastAsia" w:cstheme="minorBidi"/>
              <w:b w:val="0"/>
              <w:bCs w:val="0"/>
              <w:noProof/>
              <w:sz w:val="22"/>
              <w:szCs w:val="22"/>
              <w:lang w:eastAsia="de-DE"/>
            </w:rPr>
          </w:pPr>
          <w:hyperlink w:anchor="_Toc93321043" w:history="1">
            <w:r w:rsidR="00B31C71" w:rsidRPr="00A33A1E">
              <w:rPr>
                <w:rStyle w:val="Hyperlink"/>
                <w:noProof/>
              </w:rPr>
              <w:t>6.4</w:t>
            </w:r>
            <w:r w:rsidR="00B31C71">
              <w:rPr>
                <w:rFonts w:eastAsiaTheme="minorEastAsia" w:cstheme="minorBidi"/>
                <w:b w:val="0"/>
                <w:bCs w:val="0"/>
                <w:noProof/>
                <w:sz w:val="22"/>
                <w:szCs w:val="22"/>
                <w:lang w:eastAsia="de-DE"/>
              </w:rPr>
              <w:tab/>
            </w:r>
            <w:r w:rsidR="00B31C71" w:rsidRPr="00A33A1E">
              <w:rPr>
                <w:rStyle w:val="Hyperlink"/>
                <w:noProof/>
              </w:rPr>
              <w:t>Versuchsprogramm</w:t>
            </w:r>
            <w:r w:rsidR="00B31C71">
              <w:rPr>
                <w:noProof/>
                <w:webHidden/>
              </w:rPr>
              <w:tab/>
            </w:r>
            <w:r w:rsidR="00B31C71">
              <w:rPr>
                <w:noProof/>
                <w:webHidden/>
              </w:rPr>
              <w:fldChar w:fldCharType="begin"/>
            </w:r>
            <w:r w:rsidR="00B31C71">
              <w:rPr>
                <w:noProof/>
                <w:webHidden/>
              </w:rPr>
              <w:instrText xml:space="preserve"> PAGEREF _Toc93321043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14:paraId="24071C5E" w14:textId="0640E337" w:rsidR="00B31C71" w:rsidRDefault="00E23157">
          <w:pPr>
            <w:pStyle w:val="Verzeichnis2"/>
            <w:tabs>
              <w:tab w:val="left" w:pos="600"/>
              <w:tab w:val="right" w:leader="dot" w:pos="9060"/>
            </w:tabs>
            <w:rPr>
              <w:rFonts w:eastAsiaTheme="minorEastAsia" w:cstheme="minorBidi"/>
              <w:b w:val="0"/>
              <w:bCs w:val="0"/>
              <w:noProof/>
              <w:sz w:val="22"/>
              <w:szCs w:val="22"/>
              <w:lang w:eastAsia="de-DE"/>
            </w:rPr>
          </w:pPr>
          <w:hyperlink w:anchor="_Toc93321045" w:history="1">
            <w:r w:rsidR="00B31C71" w:rsidRPr="00A33A1E">
              <w:rPr>
                <w:rStyle w:val="Hyperlink"/>
                <w:noProof/>
              </w:rPr>
              <w:t>6.5</w:t>
            </w:r>
            <w:r w:rsidR="00B31C71">
              <w:rPr>
                <w:rFonts w:eastAsiaTheme="minorEastAsia" w:cstheme="minorBidi"/>
                <w:b w:val="0"/>
                <w:bCs w:val="0"/>
                <w:noProof/>
                <w:sz w:val="22"/>
                <w:szCs w:val="22"/>
                <w:lang w:eastAsia="de-DE"/>
              </w:rPr>
              <w:tab/>
            </w:r>
            <w:r w:rsidR="00B31C71" w:rsidRPr="00A33A1E">
              <w:rPr>
                <w:rStyle w:val="Hyperlink"/>
                <w:noProof/>
              </w:rPr>
              <w:t>Scherversuche</w:t>
            </w:r>
            <w:r w:rsidR="00B31C71">
              <w:rPr>
                <w:noProof/>
                <w:webHidden/>
              </w:rPr>
              <w:tab/>
            </w:r>
            <w:r w:rsidR="00B31C71">
              <w:rPr>
                <w:noProof/>
                <w:webHidden/>
              </w:rPr>
              <w:fldChar w:fldCharType="begin"/>
            </w:r>
            <w:r w:rsidR="00B31C71">
              <w:rPr>
                <w:noProof/>
                <w:webHidden/>
              </w:rPr>
              <w:instrText xml:space="preserve"> PAGEREF _Toc93321045 \h </w:instrText>
            </w:r>
            <w:r w:rsidR="00B31C71">
              <w:rPr>
                <w:noProof/>
                <w:webHidden/>
              </w:rPr>
            </w:r>
            <w:r w:rsidR="00B31C71">
              <w:rPr>
                <w:noProof/>
                <w:webHidden/>
              </w:rPr>
              <w:fldChar w:fldCharType="separate"/>
            </w:r>
            <w:r w:rsidR="00B31C71">
              <w:rPr>
                <w:noProof/>
                <w:webHidden/>
              </w:rPr>
              <w:t>40</w:t>
            </w:r>
            <w:r w:rsidR="00B31C71">
              <w:rPr>
                <w:noProof/>
                <w:webHidden/>
              </w:rPr>
              <w:fldChar w:fldCharType="end"/>
            </w:r>
          </w:hyperlink>
        </w:p>
        <w:p w14:paraId="3FD81060" w14:textId="5D1B7E00" w:rsidR="00B31C71" w:rsidRDefault="00E23157">
          <w:pPr>
            <w:pStyle w:val="Verzeichnis3"/>
            <w:tabs>
              <w:tab w:val="left" w:pos="1000"/>
              <w:tab w:val="right" w:leader="dot" w:pos="9060"/>
            </w:tabs>
            <w:rPr>
              <w:rFonts w:eastAsiaTheme="minorEastAsia" w:cstheme="minorBidi"/>
              <w:noProof/>
              <w:sz w:val="22"/>
              <w:szCs w:val="22"/>
              <w:lang w:eastAsia="de-DE"/>
            </w:rPr>
          </w:pPr>
          <w:hyperlink w:anchor="_Toc93321046" w:history="1">
            <w:r w:rsidR="00B31C71" w:rsidRPr="00A33A1E">
              <w:rPr>
                <w:rStyle w:val="Hyperlink"/>
                <w:noProof/>
              </w:rPr>
              <w:t>6.5.1</w:t>
            </w:r>
            <w:r w:rsidR="00B31C71">
              <w:rPr>
                <w:rFonts w:eastAsiaTheme="minorEastAsia" w:cstheme="minorBidi"/>
                <w:noProof/>
                <w:sz w:val="22"/>
                <w:szCs w:val="22"/>
                <w:lang w:eastAsia="de-DE"/>
              </w:rPr>
              <w:tab/>
            </w:r>
            <w:r w:rsidR="00B31C71" w:rsidRPr="00A33A1E">
              <w:rPr>
                <w:rStyle w:val="Hyperlink"/>
                <w:noProof/>
              </w:rPr>
              <w:t>Versuchsprogramm und Herstellung der Probekörper</w:t>
            </w:r>
            <w:r w:rsidR="00B31C71">
              <w:rPr>
                <w:noProof/>
                <w:webHidden/>
              </w:rPr>
              <w:tab/>
            </w:r>
            <w:r w:rsidR="00B31C71">
              <w:rPr>
                <w:noProof/>
                <w:webHidden/>
              </w:rPr>
              <w:fldChar w:fldCharType="begin"/>
            </w:r>
            <w:r w:rsidR="00B31C71">
              <w:rPr>
                <w:noProof/>
                <w:webHidden/>
              </w:rPr>
              <w:instrText xml:space="preserve"> PAGEREF _Toc93321046 \h </w:instrText>
            </w:r>
            <w:r w:rsidR="00B31C71">
              <w:rPr>
                <w:noProof/>
                <w:webHidden/>
              </w:rPr>
            </w:r>
            <w:r w:rsidR="00B31C71">
              <w:rPr>
                <w:noProof/>
                <w:webHidden/>
              </w:rPr>
              <w:fldChar w:fldCharType="separate"/>
            </w:r>
            <w:r w:rsidR="00B31C71">
              <w:rPr>
                <w:noProof/>
                <w:webHidden/>
              </w:rPr>
              <w:t>41</w:t>
            </w:r>
            <w:r w:rsidR="00B31C71">
              <w:rPr>
                <w:noProof/>
                <w:webHidden/>
              </w:rPr>
              <w:fldChar w:fldCharType="end"/>
            </w:r>
          </w:hyperlink>
        </w:p>
        <w:p w14:paraId="5EF8FEA0" w14:textId="2BF99F9F" w:rsidR="00B31C71" w:rsidRDefault="00E23157">
          <w:pPr>
            <w:pStyle w:val="Verzeichnis3"/>
            <w:tabs>
              <w:tab w:val="left" w:pos="1000"/>
              <w:tab w:val="right" w:leader="dot" w:pos="9060"/>
            </w:tabs>
            <w:rPr>
              <w:rFonts w:eastAsiaTheme="minorEastAsia" w:cstheme="minorBidi"/>
              <w:noProof/>
              <w:sz w:val="22"/>
              <w:szCs w:val="22"/>
              <w:lang w:eastAsia="de-DE"/>
            </w:rPr>
          </w:pPr>
          <w:hyperlink w:anchor="_Toc93321047" w:history="1">
            <w:r w:rsidR="00B31C71" w:rsidRPr="00A33A1E">
              <w:rPr>
                <w:rStyle w:val="Hyperlink"/>
                <w:noProof/>
              </w:rPr>
              <w:t>6.5.2</w:t>
            </w:r>
            <w:r w:rsidR="00B31C71">
              <w:rPr>
                <w:rFonts w:eastAsiaTheme="minorEastAsia" w:cstheme="minorBidi"/>
                <w:noProof/>
                <w:sz w:val="22"/>
                <w:szCs w:val="22"/>
                <w:lang w:eastAsia="de-DE"/>
              </w:rPr>
              <w:tab/>
            </w:r>
            <w:r w:rsidR="00B31C71" w:rsidRPr="00A33A1E">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47 \h </w:instrText>
            </w:r>
            <w:r w:rsidR="00B31C71">
              <w:rPr>
                <w:noProof/>
                <w:webHidden/>
              </w:rPr>
            </w:r>
            <w:r w:rsidR="00B31C71">
              <w:rPr>
                <w:noProof/>
                <w:webHidden/>
              </w:rPr>
              <w:fldChar w:fldCharType="separate"/>
            </w:r>
            <w:r w:rsidR="00B31C71">
              <w:rPr>
                <w:noProof/>
                <w:webHidden/>
              </w:rPr>
              <w:t>42</w:t>
            </w:r>
            <w:r w:rsidR="00B31C71">
              <w:rPr>
                <w:noProof/>
                <w:webHidden/>
              </w:rPr>
              <w:fldChar w:fldCharType="end"/>
            </w:r>
          </w:hyperlink>
        </w:p>
        <w:p w14:paraId="114D3278" w14:textId="3D7B8235" w:rsidR="00B31C71" w:rsidRDefault="00E23157">
          <w:pPr>
            <w:pStyle w:val="Verzeichnis3"/>
            <w:tabs>
              <w:tab w:val="left" w:pos="1000"/>
              <w:tab w:val="right" w:leader="dot" w:pos="9060"/>
            </w:tabs>
            <w:rPr>
              <w:rFonts w:eastAsiaTheme="minorEastAsia" w:cstheme="minorBidi"/>
              <w:noProof/>
              <w:sz w:val="22"/>
              <w:szCs w:val="22"/>
              <w:lang w:eastAsia="de-DE"/>
            </w:rPr>
          </w:pPr>
          <w:hyperlink w:anchor="_Toc93321048" w:history="1">
            <w:r w:rsidR="00B31C71" w:rsidRPr="00A33A1E">
              <w:rPr>
                <w:rStyle w:val="Hyperlink"/>
                <w:noProof/>
              </w:rPr>
              <w:t>6.5.3</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48 \h </w:instrText>
            </w:r>
            <w:r w:rsidR="00B31C71">
              <w:rPr>
                <w:noProof/>
                <w:webHidden/>
              </w:rPr>
            </w:r>
            <w:r w:rsidR="00B31C71">
              <w:rPr>
                <w:noProof/>
                <w:webHidden/>
              </w:rPr>
              <w:fldChar w:fldCharType="separate"/>
            </w:r>
            <w:r w:rsidR="00B31C71">
              <w:rPr>
                <w:noProof/>
                <w:webHidden/>
              </w:rPr>
              <w:t>43</w:t>
            </w:r>
            <w:r w:rsidR="00B31C71">
              <w:rPr>
                <w:noProof/>
                <w:webHidden/>
              </w:rPr>
              <w:fldChar w:fldCharType="end"/>
            </w:r>
          </w:hyperlink>
        </w:p>
        <w:p w14:paraId="5995E01D" w14:textId="52443B4A" w:rsidR="00B31C71" w:rsidRDefault="00E23157">
          <w:pPr>
            <w:pStyle w:val="Verzeichnis2"/>
            <w:tabs>
              <w:tab w:val="left" w:pos="600"/>
              <w:tab w:val="right" w:leader="dot" w:pos="9060"/>
            </w:tabs>
            <w:rPr>
              <w:rFonts w:eastAsiaTheme="minorEastAsia" w:cstheme="minorBidi"/>
              <w:b w:val="0"/>
              <w:bCs w:val="0"/>
              <w:noProof/>
              <w:sz w:val="22"/>
              <w:szCs w:val="22"/>
              <w:lang w:eastAsia="de-DE"/>
            </w:rPr>
          </w:pPr>
          <w:hyperlink w:anchor="_Toc93321049" w:history="1">
            <w:r w:rsidR="00B31C71" w:rsidRPr="00A33A1E">
              <w:rPr>
                <w:rStyle w:val="Hyperlink"/>
                <w:noProof/>
              </w:rPr>
              <w:t>6.6</w:t>
            </w:r>
            <w:r w:rsidR="00B31C71">
              <w:rPr>
                <w:rFonts w:eastAsiaTheme="minorEastAsia" w:cstheme="minorBidi"/>
                <w:b w:val="0"/>
                <w:bCs w:val="0"/>
                <w:noProof/>
                <w:sz w:val="22"/>
                <w:szCs w:val="22"/>
                <w:lang w:eastAsia="de-DE"/>
              </w:rPr>
              <w:tab/>
            </w:r>
            <w:r w:rsidR="00B31C71" w:rsidRPr="00A33A1E">
              <w:rPr>
                <w:rStyle w:val="Hyperlink"/>
                <w:noProof/>
              </w:rPr>
              <w:t>Schub-Biege-Versuche</w:t>
            </w:r>
            <w:r w:rsidR="00B31C71">
              <w:rPr>
                <w:noProof/>
                <w:webHidden/>
              </w:rPr>
              <w:tab/>
            </w:r>
            <w:r w:rsidR="00B31C71">
              <w:rPr>
                <w:noProof/>
                <w:webHidden/>
              </w:rPr>
              <w:fldChar w:fldCharType="begin"/>
            </w:r>
            <w:r w:rsidR="00B31C71">
              <w:rPr>
                <w:noProof/>
                <w:webHidden/>
              </w:rPr>
              <w:instrText xml:space="preserve"> PAGEREF _Toc93321049 \h </w:instrText>
            </w:r>
            <w:r w:rsidR="00B31C71">
              <w:rPr>
                <w:noProof/>
                <w:webHidden/>
              </w:rPr>
            </w:r>
            <w:r w:rsidR="00B31C71">
              <w:rPr>
                <w:noProof/>
                <w:webHidden/>
              </w:rPr>
              <w:fldChar w:fldCharType="separate"/>
            </w:r>
            <w:r w:rsidR="00B31C71">
              <w:rPr>
                <w:noProof/>
                <w:webHidden/>
              </w:rPr>
              <w:t>49</w:t>
            </w:r>
            <w:r w:rsidR="00B31C71">
              <w:rPr>
                <w:noProof/>
                <w:webHidden/>
              </w:rPr>
              <w:fldChar w:fldCharType="end"/>
            </w:r>
          </w:hyperlink>
        </w:p>
        <w:p w14:paraId="65C38D0D" w14:textId="6F271925" w:rsidR="00B31C71" w:rsidRDefault="00E23157">
          <w:pPr>
            <w:pStyle w:val="Verzeichnis3"/>
            <w:tabs>
              <w:tab w:val="left" w:pos="1000"/>
              <w:tab w:val="right" w:leader="dot" w:pos="9060"/>
            </w:tabs>
            <w:rPr>
              <w:rFonts w:eastAsiaTheme="minorEastAsia" w:cstheme="minorBidi"/>
              <w:noProof/>
              <w:sz w:val="22"/>
              <w:szCs w:val="22"/>
              <w:lang w:eastAsia="de-DE"/>
            </w:rPr>
          </w:pPr>
          <w:hyperlink w:anchor="_Toc93321050" w:history="1">
            <w:r w:rsidR="00B31C71" w:rsidRPr="00A33A1E">
              <w:rPr>
                <w:rStyle w:val="Hyperlink"/>
                <w:noProof/>
              </w:rPr>
              <w:t>6.6.1</w:t>
            </w:r>
            <w:r w:rsidR="00B31C71">
              <w:rPr>
                <w:rFonts w:eastAsiaTheme="minorEastAsia" w:cstheme="minorBidi"/>
                <w:noProof/>
                <w:sz w:val="22"/>
                <w:szCs w:val="22"/>
                <w:lang w:eastAsia="de-DE"/>
              </w:rPr>
              <w:tab/>
            </w:r>
            <w:r w:rsidR="00B31C71" w:rsidRPr="00A33A1E">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0 \h </w:instrText>
            </w:r>
            <w:r w:rsidR="00B31C71">
              <w:rPr>
                <w:noProof/>
                <w:webHidden/>
              </w:rPr>
            </w:r>
            <w:r w:rsidR="00B31C71">
              <w:rPr>
                <w:noProof/>
                <w:webHidden/>
              </w:rPr>
              <w:fldChar w:fldCharType="separate"/>
            </w:r>
            <w:r w:rsidR="00B31C71">
              <w:rPr>
                <w:noProof/>
                <w:webHidden/>
              </w:rPr>
              <w:t>50</w:t>
            </w:r>
            <w:r w:rsidR="00B31C71">
              <w:rPr>
                <w:noProof/>
                <w:webHidden/>
              </w:rPr>
              <w:fldChar w:fldCharType="end"/>
            </w:r>
          </w:hyperlink>
        </w:p>
        <w:p w14:paraId="1A0727BB" w14:textId="65EB2F57" w:rsidR="00B31C71" w:rsidRDefault="00E23157">
          <w:pPr>
            <w:pStyle w:val="Verzeichnis3"/>
            <w:tabs>
              <w:tab w:val="left" w:pos="1000"/>
              <w:tab w:val="right" w:leader="dot" w:pos="9060"/>
            </w:tabs>
            <w:rPr>
              <w:rFonts w:eastAsiaTheme="minorEastAsia" w:cstheme="minorBidi"/>
              <w:noProof/>
              <w:sz w:val="22"/>
              <w:szCs w:val="22"/>
              <w:lang w:eastAsia="de-DE"/>
            </w:rPr>
          </w:pPr>
          <w:hyperlink w:anchor="_Toc93321051" w:history="1">
            <w:r w:rsidR="00B31C71" w:rsidRPr="00A33A1E">
              <w:rPr>
                <w:rStyle w:val="Hyperlink"/>
                <w:noProof/>
              </w:rPr>
              <w:t>6.6.2</w:t>
            </w:r>
            <w:r w:rsidR="00B31C71">
              <w:rPr>
                <w:rFonts w:eastAsiaTheme="minorEastAsia" w:cstheme="minorBidi"/>
                <w:noProof/>
                <w:sz w:val="22"/>
                <w:szCs w:val="22"/>
                <w:lang w:eastAsia="de-DE"/>
              </w:rPr>
              <w:tab/>
            </w:r>
            <w:r w:rsidR="00B31C71" w:rsidRPr="00A33A1E">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51 \h </w:instrText>
            </w:r>
            <w:r w:rsidR="00B31C71">
              <w:rPr>
                <w:noProof/>
                <w:webHidden/>
              </w:rPr>
            </w:r>
            <w:r w:rsidR="00B31C71">
              <w:rPr>
                <w:noProof/>
                <w:webHidden/>
              </w:rPr>
              <w:fldChar w:fldCharType="separate"/>
            </w:r>
            <w:r w:rsidR="00B31C71">
              <w:rPr>
                <w:noProof/>
                <w:webHidden/>
              </w:rPr>
              <w:t>50</w:t>
            </w:r>
            <w:r w:rsidR="00B31C71">
              <w:rPr>
                <w:noProof/>
                <w:webHidden/>
              </w:rPr>
              <w:fldChar w:fldCharType="end"/>
            </w:r>
          </w:hyperlink>
        </w:p>
        <w:p w14:paraId="1F8BFC04" w14:textId="47C0C99C" w:rsidR="00B31C71" w:rsidRDefault="00E23157">
          <w:pPr>
            <w:pStyle w:val="Verzeichnis3"/>
            <w:tabs>
              <w:tab w:val="left" w:pos="1000"/>
              <w:tab w:val="right" w:leader="dot" w:pos="9060"/>
            </w:tabs>
            <w:rPr>
              <w:rFonts w:eastAsiaTheme="minorEastAsia" w:cstheme="minorBidi"/>
              <w:noProof/>
              <w:sz w:val="22"/>
              <w:szCs w:val="22"/>
              <w:lang w:eastAsia="de-DE"/>
            </w:rPr>
          </w:pPr>
          <w:hyperlink w:anchor="_Toc93321052" w:history="1">
            <w:r w:rsidR="00B31C71" w:rsidRPr="00A33A1E">
              <w:rPr>
                <w:rStyle w:val="Hyperlink"/>
                <w:noProof/>
              </w:rPr>
              <w:t>6.6.3</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52 \h </w:instrText>
            </w:r>
            <w:r w:rsidR="00B31C71">
              <w:rPr>
                <w:noProof/>
                <w:webHidden/>
              </w:rPr>
            </w:r>
            <w:r w:rsidR="00B31C71">
              <w:rPr>
                <w:noProof/>
                <w:webHidden/>
              </w:rPr>
              <w:fldChar w:fldCharType="separate"/>
            </w:r>
            <w:r w:rsidR="00B31C71">
              <w:rPr>
                <w:noProof/>
                <w:webHidden/>
              </w:rPr>
              <w:t>51</w:t>
            </w:r>
            <w:r w:rsidR="00B31C71">
              <w:rPr>
                <w:noProof/>
                <w:webHidden/>
              </w:rPr>
              <w:fldChar w:fldCharType="end"/>
            </w:r>
          </w:hyperlink>
        </w:p>
        <w:p w14:paraId="584FD914" w14:textId="70A9DCE7" w:rsidR="00B31C71" w:rsidRDefault="00E23157">
          <w:pPr>
            <w:pStyle w:val="Verzeichnis2"/>
            <w:tabs>
              <w:tab w:val="left" w:pos="600"/>
              <w:tab w:val="right" w:leader="dot" w:pos="9060"/>
            </w:tabs>
            <w:rPr>
              <w:rFonts w:eastAsiaTheme="minorEastAsia" w:cstheme="minorBidi"/>
              <w:b w:val="0"/>
              <w:bCs w:val="0"/>
              <w:noProof/>
              <w:sz w:val="22"/>
              <w:szCs w:val="22"/>
              <w:lang w:eastAsia="de-DE"/>
            </w:rPr>
          </w:pPr>
          <w:hyperlink w:anchor="_Toc93321053" w:history="1">
            <w:r w:rsidR="00B31C71" w:rsidRPr="00A33A1E">
              <w:rPr>
                <w:rStyle w:val="Hyperlink"/>
                <w:noProof/>
              </w:rPr>
              <w:t>6.7</w:t>
            </w:r>
            <w:r w:rsidR="00B31C71">
              <w:rPr>
                <w:rFonts w:eastAsiaTheme="minorEastAsia" w:cstheme="minorBidi"/>
                <w:b w:val="0"/>
                <w:bCs w:val="0"/>
                <w:noProof/>
                <w:sz w:val="22"/>
                <w:szCs w:val="22"/>
                <w:lang w:eastAsia="de-DE"/>
              </w:rPr>
              <w:tab/>
            </w:r>
            <w:r w:rsidR="00B31C71" w:rsidRPr="00A33A1E">
              <w:rPr>
                <w:rStyle w:val="Hyperlink"/>
                <w:noProof/>
              </w:rPr>
              <w:t>Biegeversuche</w:t>
            </w:r>
            <w:r w:rsidR="00B31C71">
              <w:rPr>
                <w:noProof/>
                <w:webHidden/>
              </w:rPr>
              <w:tab/>
            </w:r>
            <w:r w:rsidR="00B31C71">
              <w:rPr>
                <w:noProof/>
                <w:webHidden/>
              </w:rPr>
              <w:fldChar w:fldCharType="begin"/>
            </w:r>
            <w:r w:rsidR="00B31C71">
              <w:rPr>
                <w:noProof/>
                <w:webHidden/>
              </w:rPr>
              <w:instrText xml:space="preserve"> PAGEREF _Toc93321053 \h </w:instrText>
            </w:r>
            <w:r w:rsidR="00B31C71">
              <w:rPr>
                <w:noProof/>
                <w:webHidden/>
              </w:rPr>
            </w:r>
            <w:r w:rsidR="00B31C71">
              <w:rPr>
                <w:noProof/>
                <w:webHidden/>
              </w:rPr>
              <w:fldChar w:fldCharType="separate"/>
            </w:r>
            <w:r w:rsidR="00B31C71">
              <w:rPr>
                <w:noProof/>
                <w:webHidden/>
              </w:rPr>
              <w:t>52</w:t>
            </w:r>
            <w:r w:rsidR="00B31C71">
              <w:rPr>
                <w:noProof/>
                <w:webHidden/>
              </w:rPr>
              <w:fldChar w:fldCharType="end"/>
            </w:r>
          </w:hyperlink>
        </w:p>
        <w:p w14:paraId="0A47B3E1" w14:textId="515179FD" w:rsidR="00B31C71" w:rsidRDefault="00E23157">
          <w:pPr>
            <w:pStyle w:val="Verzeichnis3"/>
            <w:tabs>
              <w:tab w:val="left" w:pos="1000"/>
              <w:tab w:val="right" w:leader="dot" w:pos="9060"/>
            </w:tabs>
            <w:rPr>
              <w:rFonts w:eastAsiaTheme="minorEastAsia" w:cstheme="minorBidi"/>
              <w:noProof/>
              <w:sz w:val="22"/>
              <w:szCs w:val="22"/>
              <w:lang w:eastAsia="de-DE"/>
            </w:rPr>
          </w:pPr>
          <w:hyperlink w:anchor="_Toc93321054" w:history="1">
            <w:r w:rsidR="00B31C71" w:rsidRPr="00A33A1E">
              <w:rPr>
                <w:rStyle w:val="Hyperlink"/>
                <w:noProof/>
              </w:rPr>
              <w:t>6.7.1</w:t>
            </w:r>
            <w:r w:rsidR="00B31C71">
              <w:rPr>
                <w:rFonts w:eastAsiaTheme="minorEastAsia" w:cstheme="minorBidi"/>
                <w:noProof/>
                <w:sz w:val="22"/>
                <w:szCs w:val="22"/>
                <w:lang w:eastAsia="de-DE"/>
              </w:rPr>
              <w:tab/>
            </w:r>
            <w:r w:rsidR="00B31C71" w:rsidRPr="00A33A1E">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4 \h </w:instrText>
            </w:r>
            <w:r w:rsidR="00B31C71">
              <w:rPr>
                <w:noProof/>
                <w:webHidden/>
              </w:rPr>
            </w:r>
            <w:r w:rsidR="00B31C71">
              <w:rPr>
                <w:noProof/>
                <w:webHidden/>
              </w:rPr>
              <w:fldChar w:fldCharType="separate"/>
            </w:r>
            <w:r w:rsidR="00B31C71">
              <w:rPr>
                <w:noProof/>
                <w:webHidden/>
              </w:rPr>
              <w:t>53</w:t>
            </w:r>
            <w:r w:rsidR="00B31C71">
              <w:rPr>
                <w:noProof/>
                <w:webHidden/>
              </w:rPr>
              <w:fldChar w:fldCharType="end"/>
            </w:r>
          </w:hyperlink>
        </w:p>
        <w:p w14:paraId="7BCC6985" w14:textId="1AAA60B2" w:rsidR="00B31C71" w:rsidRDefault="00E23157">
          <w:pPr>
            <w:pStyle w:val="Verzeichnis3"/>
            <w:tabs>
              <w:tab w:val="left" w:pos="1000"/>
              <w:tab w:val="right" w:leader="dot" w:pos="9060"/>
            </w:tabs>
            <w:rPr>
              <w:rFonts w:eastAsiaTheme="minorEastAsia" w:cstheme="minorBidi"/>
              <w:noProof/>
              <w:sz w:val="22"/>
              <w:szCs w:val="22"/>
              <w:lang w:eastAsia="de-DE"/>
            </w:rPr>
          </w:pPr>
          <w:hyperlink w:anchor="_Toc93321055" w:history="1">
            <w:r w:rsidR="00B31C71" w:rsidRPr="00A33A1E">
              <w:rPr>
                <w:rStyle w:val="Hyperlink"/>
                <w:noProof/>
              </w:rPr>
              <w:t>6.7.2</w:t>
            </w:r>
            <w:r w:rsidR="00B31C71">
              <w:rPr>
                <w:rFonts w:eastAsiaTheme="minorEastAsia" w:cstheme="minorBidi"/>
                <w:noProof/>
                <w:sz w:val="22"/>
                <w:szCs w:val="22"/>
                <w:lang w:eastAsia="de-DE"/>
              </w:rPr>
              <w:tab/>
            </w:r>
            <w:r w:rsidR="00B31C71" w:rsidRPr="00A33A1E">
              <w:rPr>
                <w:rStyle w:val="Hyperlink"/>
                <w:noProof/>
              </w:rPr>
              <w:t>Versuchsdurchführung und Messtechnik</w:t>
            </w:r>
            <w:r w:rsidR="00B31C71">
              <w:rPr>
                <w:noProof/>
                <w:webHidden/>
              </w:rPr>
              <w:tab/>
            </w:r>
            <w:r w:rsidR="00B31C71">
              <w:rPr>
                <w:noProof/>
                <w:webHidden/>
              </w:rPr>
              <w:fldChar w:fldCharType="begin"/>
            </w:r>
            <w:r w:rsidR="00B31C71">
              <w:rPr>
                <w:noProof/>
                <w:webHidden/>
              </w:rPr>
              <w:instrText xml:space="preserve"> PAGEREF _Toc93321055 \h </w:instrText>
            </w:r>
            <w:r w:rsidR="00B31C71">
              <w:rPr>
                <w:noProof/>
                <w:webHidden/>
              </w:rPr>
            </w:r>
            <w:r w:rsidR="00B31C71">
              <w:rPr>
                <w:noProof/>
                <w:webHidden/>
              </w:rPr>
              <w:fldChar w:fldCharType="separate"/>
            </w:r>
            <w:r w:rsidR="00B31C71">
              <w:rPr>
                <w:noProof/>
                <w:webHidden/>
              </w:rPr>
              <w:t>54</w:t>
            </w:r>
            <w:r w:rsidR="00B31C71">
              <w:rPr>
                <w:noProof/>
                <w:webHidden/>
              </w:rPr>
              <w:fldChar w:fldCharType="end"/>
            </w:r>
          </w:hyperlink>
        </w:p>
        <w:p w14:paraId="6BF908A7" w14:textId="6B0D2894" w:rsidR="00B31C71" w:rsidRDefault="00E23157">
          <w:pPr>
            <w:pStyle w:val="Verzeichnis3"/>
            <w:tabs>
              <w:tab w:val="left" w:pos="1000"/>
              <w:tab w:val="right" w:leader="dot" w:pos="9060"/>
            </w:tabs>
            <w:rPr>
              <w:rFonts w:eastAsiaTheme="minorEastAsia" w:cstheme="minorBidi"/>
              <w:noProof/>
              <w:sz w:val="22"/>
              <w:szCs w:val="22"/>
              <w:lang w:eastAsia="de-DE"/>
            </w:rPr>
          </w:pPr>
          <w:hyperlink w:anchor="_Toc93321056" w:history="1">
            <w:r w:rsidR="00B31C71" w:rsidRPr="00A33A1E">
              <w:rPr>
                <w:rStyle w:val="Hyperlink"/>
                <w:noProof/>
              </w:rPr>
              <w:t>6.7.3</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56 \h </w:instrText>
            </w:r>
            <w:r w:rsidR="00B31C71">
              <w:rPr>
                <w:noProof/>
                <w:webHidden/>
              </w:rPr>
            </w:r>
            <w:r w:rsidR="00B31C71">
              <w:rPr>
                <w:noProof/>
                <w:webHidden/>
              </w:rPr>
              <w:fldChar w:fldCharType="separate"/>
            </w:r>
            <w:r w:rsidR="00B31C71">
              <w:rPr>
                <w:noProof/>
                <w:webHidden/>
              </w:rPr>
              <w:t>56</w:t>
            </w:r>
            <w:r w:rsidR="00B31C71">
              <w:rPr>
                <w:noProof/>
                <w:webHidden/>
              </w:rPr>
              <w:fldChar w:fldCharType="end"/>
            </w:r>
          </w:hyperlink>
        </w:p>
        <w:p w14:paraId="4BCDD9E4" w14:textId="34E259C3" w:rsidR="00B31C71" w:rsidRDefault="00E23157">
          <w:pPr>
            <w:pStyle w:val="Verzeichnis2"/>
            <w:tabs>
              <w:tab w:val="left" w:pos="600"/>
              <w:tab w:val="right" w:leader="dot" w:pos="9060"/>
            </w:tabs>
            <w:rPr>
              <w:rFonts w:eastAsiaTheme="minorEastAsia" w:cstheme="minorBidi"/>
              <w:b w:val="0"/>
              <w:bCs w:val="0"/>
              <w:noProof/>
              <w:sz w:val="22"/>
              <w:szCs w:val="22"/>
              <w:lang w:eastAsia="de-DE"/>
            </w:rPr>
          </w:pPr>
          <w:hyperlink w:anchor="_Toc93321057" w:history="1">
            <w:r w:rsidR="00B31C71" w:rsidRPr="00A33A1E">
              <w:rPr>
                <w:rStyle w:val="Hyperlink"/>
                <w:noProof/>
              </w:rPr>
              <w:t>6.8</w:t>
            </w:r>
            <w:r w:rsidR="00B31C71">
              <w:rPr>
                <w:rFonts w:eastAsiaTheme="minorEastAsia" w:cstheme="minorBidi"/>
                <w:b w:val="0"/>
                <w:bCs w:val="0"/>
                <w:noProof/>
                <w:sz w:val="22"/>
                <w:szCs w:val="22"/>
                <w:lang w:eastAsia="de-DE"/>
              </w:rPr>
              <w:tab/>
            </w:r>
            <w:r w:rsidR="00B31C71" w:rsidRPr="00A33A1E">
              <w:rPr>
                <w:rStyle w:val="Hyperlink"/>
                <w:noProof/>
              </w:rPr>
              <w:t>Forschung und Entwicklung zu einer abgesetzten Auflagerkonstruktion</w:t>
            </w:r>
            <w:r w:rsidR="00B31C71">
              <w:rPr>
                <w:noProof/>
                <w:webHidden/>
              </w:rPr>
              <w:tab/>
            </w:r>
            <w:r w:rsidR="00B31C71">
              <w:rPr>
                <w:noProof/>
                <w:webHidden/>
              </w:rPr>
              <w:fldChar w:fldCharType="begin"/>
            </w:r>
            <w:r w:rsidR="00B31C71">
              <w:rPr>
                <w:noProof/>
                <w:webHidden/>
              </w:rPr>
              <w:instrText xml:space="preserve"> PAGEREF _Toc93321057 \h </w:instrText>
            </w:r>
            <w:r w:rsidR="00B31C71">
              <w:rPr>
                <w:noProof/>
                <w:webHidden/>
              </w:rPr>
            </w:r>
            <w:r w:rsidR="00B31C71">
              <w:rPr>
                <w:noProof/>
                <w:webHidden/>
              </w:rPr>
              <w:fldChar w:fldCharType="separate"/>
            </w:r>
            <w:r w:rsidR="00B31C71">
              <w:rPr>
                <w:noProof/>
                <w:webHidden/>
              </w:rPr>
              <w:t>61</w:t>
            </w:r>
            <w:r w:rsidR="00B31C71">
              <w:rPr>
                <w:noProof/>
                <w:webHidden/>
              </w:rPr>
              <w:fldChar w:fldCharType="end"/>
            </w:r>
          </w:hyperlink>
        </w:p>
        <w:p w14:paraId="332CD6F9" w14:textId="7E7BBC6C" w:rsidR="00B31C71" w:rsidRDefault="00E23157">
          <w:pPr>
            <w:pStyle w:val="Verzeichnis3"/>
            <w:tabs>
              <w:tab w:val="left" w:pos="1000"/>
              <w:tab w:val="right" w:leader="dot" w:pos="9060"/>
            </w:tabs>
            <w:rPr>
              <w:rFonts w:eastAsiaTheme="minorEastAsia" w:cstheme="minorBidi"/>
              <w:noProof/>
              <w:sz w:val="22"/>
              <w:szCs w:val="22"/>
              <w:lang w:eastAsia="de-DE"/>
            </w:rPr>
          </w:pPr>
          <w:hyperlink w:anchor="_Toc93321058" w:history="1">
            <w:r w:rsidR="00B31C71" w:rsidRPr="00A33A1E">
              <w:rPr>
                <w:rStyle w:val="Hyperlink"/>
                <w:noProof/>
              </w:rPr>
              <w:t>6.8.1</w:t>
            </w:r>
            <w:r w:rsidR="00B31C71">
              <w:rPr>
                <w:rFonts w:eastAsiaTheme="minorEastAsia" w:cstheme="minorBidi"/>
                <w:noProof/>
                <w:sz w:val="22"/>
                <w:szCs w:val="22"/>
                <w:lang w:eastAsia="de-DE"/>
              </w:rPr>
              <w:tab/>
            </w:r>
            <w:r w:rsidR="00B31C71" w:rsidRPr="00A33A1E">
              <w:rPr>
                <w:rStyle w:val="Hyperlink"/>
                <w:noProof/>
              </w:rPr>
              <w:t>Versuchskonzept</w:t>
            </w:r>
            <w:r w:rsidR="00B31C71">
              <w:rPr>
                <w:noProof/>
                <w:webHidden/>
              </w:rPr>
              <w:tab/>
            </w:r>
            <w:r w:rsidR="00B31C71">
              <w:rPr>
                <w:noProof/>
                <w:webHidden/>
              </w:rPr>
              <w:fldChar w:fldCharType="begin"/>
            </w:r>
            <w:r w:rsidR="00B31C71">
              <w:rPr>
                <w:noProof/>
                <w:webHidden/>
              </w:rPr>
              <w:instrText xml:space="preserve"> PAGEREF _Toc93321058 \h </w:instrText>
            </w:r>
            <w:r w:rsidR="00B31C71">
              <w:rPr>
                <w:noProof/>
                <w:webHidden/>
              </w:rPr>
            </w:r>
            <w:r w:rsidR="00B31C71">
              <w:rPr>
                <w:noProof/>
                <w:webHidden/>
              </w:rPr>
              <w:fldChar w:fldCharType="separate"/>
            </w:r>
            <w:r w:rsidR="00B31C71">
              <w:rPr>
                <w:noProof/>
                <w:webHidden/>
              </w:rPr>
              <w:t>64</w:t>
            </w:r>
            <w:r w:rsidR="00B31C71">
              <w:rPr>
                <w:noProof/>
                <w:webHidden/>
              </w:rPr>
              <w:fldChar w:fldCharType="end"/>
            </w:r>
          </w:hyperlink>
        </w:p>
        <w:p w14:paraId="5A3FCB73" w14:textId="22C1D9B0" w:rsidR="00B31C71" w:rsidRDefault="00E23157">
          <w:pPr>
            <w:pStyle w:val="Verzeichnis3"/>
            <w:tabs>
              <w:tab w:val="left" w:pos="1000"/>
              <w:tab w:val="right" w:leader="dot" w:pos="9060"/>
            </w:tabs>
            <w:rPr>
              <w:rFonts w:eastAsiaTheme="minorEastAsia" w:cstheme="minorBidi"/>
              <w:noProof/>
              <w:sz w:val="22"/>
              <w:szCs w:val="22"/>
              <w:lang w:eastAsia="de-DE"/>
            </w:rPr>
          </w:pPr>
          <w:hyperlink w:anchor="_Toc93321059" w:history="1">
            <w:r w:rsidR="00B31C71" w:rsidRPr="00A33A1E">
              <w:rPr>
                <w:rStyle w:val="Hyperlink"/>
                <w:noProof/>
              </w:rPr>
              <w:t>6.8.2</w:t>
            </w:r>
            <w:r w:rsidR="00B31C71">
              <w:rPr>
                <w:rFonts w:eastAsiaTheme="minorEastAsia" w:cstheme="minorBidi"/>
                <w:noProof/>
                <w:sz w:val="22"/>
                <w:szCs w:val="22"/>
                <w:lang w:eastAsia="de-DE"/>
              </w:rPr>
              <w:tab/>
            </w:r>
            <w:r w:rsidR="00B31C71" w:rsidRPr="00A33A1E">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9 \h </w:instrText>
            </w:r>
            <w:r w:rsidR="00B31C71">
              <w:rPr>
                <w:noProof/>
                <w:webHidden/>
              </w:rPr>
            </w:r>
            <w:r w:rsidR="00B31C71">
              <w:rPr>
                <w:noProof/>
                <w:webHidden/>
              </w:rPr>
              <w:fldChar w:fldCharType="separate"/>
            </w:r>
            <w:r w:rsidR="00B31C71">
              <w:rPr>
                <w:noProof/>
                <w:webHidden/>
              </w:rPr>
              <w:t>64</w:t>
            </w:r>
            <w:r w:rsidR="00B31C71">
              <w:rPr>
                <w:noProof/>
                <w:webHidden/>
              </w:rPr>
              <w:fldChar w:fldCharType="end"/>
            </w:r>
          </w:hyperlink>
        </w:p>
        <w:p w14:paraId="5C6CCF12" w14:textId="0BA22D44" w:rsidR="00B31C71" w:rsidRDefault="00E23157">
          <w:pPr>
            <w:pStyle w:val="Verzeichnis3"/>
            <w:tabs>
              <w:tab w:val="left" w:pos="1000"/>
              <w:tab w:val="right" w:leader="dot" w:pos="9060"/>
            </w:tabs>
            <w:rPr>
              <w:rFonts w:eastAsiaTheme="minorEastAsia" w:cstheme="minorBidi"/>
              <w:noProof/>
              <w:sz w:val="22"/>
              <w:szCs w:val="22"/>
              <w:lang w:eastAsia="de-DE"/>
            </w:rPr>
          </w:pPr>
          <w:hyperlink w:anchor="_Toc93321060" w:history="1">
            <w:r w:rsidR="00B31C71" w:rsidRPr="00A33A1E">
              <w:rPr>
                <w:rStyle w:val="Hyperlink"/>
                <w:noProof/>
              </w:rPr>
              <w:t>6.8.3</w:t>
            </w:r>
            <w:r w:rsidR="00B31C71">
              <w:rPr>
                <w:rFonts w:eastAsiaTheme="minorEastAsia" w:cstheme="minorBidi"/>
                <w:noProof/>
                <w:sz w:val="22"/>
                <w:szCs w:val="22"/>
                <w:lang w:eastAsia="de-DE"/>
              </w:rPr>
              <w:tab/>
            </w:r>
            <w:r w:rsidR="00B31C71" w:rsidRPr="00A33A1E">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60 \h </w:instrText>
            </w:r>
            <w:r w:rsidR="00B31C71">
              <w:rPr>
                <w:noProof/>
                <w:webHidden/>
              </w:rPr>
            </w:r>
            <w:r w:rsidR="00B31C71">
              <w:rPr>
                <w:noProof/>
                <w:webHidden/>
              </w:rPr>
              <w:fldChar w:fldCharType="separate"/>
            </w:r>
            <w:r w:rsidR="00B31C71">
              <w:rPr>
                <w:noProof/>
                <w:webHidden/>
              </w:rPr>
              <w:t>65</w:t>
            </w:r>
            <w:r w:rsidR="00B31C71">
              <w:rPr>
                <w:noProof/>
                <w:webHidden/>
              </w:rPr>
              <w:fldChar w:fldCharType="end"/>
            </w:r>
          </w:hyperlink>
        </w:p>
        <w:p w14:paraId="5550CCA4" w14:textId="4D5EC598" w:rsidR="00B31C71" w:rsidRDefault="00E23157">
          <w:pPr>
            <w:pStyle w:val="Verzeichnis3"/>
            <w:tabs>
              <w:tab w:val="left" w:pos="1000"/>
              <w:tab w:val="right" w:leader="dot" w:pos="9060"/>
            </w:tabs>
            <w:rPr>
              <w:rFonts w:eastAsiaTheme="minorEastAsia" w:cstheme="minorBidi"/>
              <w:noProof/>
              <w:sz w:val="22"/>
              <w:szCs w:val="22"/>
              <w:lang w:eastAsia="de-DE"/>
            </w:rPr>
          </w:pPr>
          <w:hyperlink w:anchor="_Toc93321061" w:history="1">
            <w:r w:rsidR="00B31C71" w:rsidRPr="00A33A1E">
              <w:rPr>
                <w:rStyle w:val="Hyperlink"/>
                <w:noProof/>
              </w:rPr>
              <w:t>6.8.4</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61 \h </w:instrText>
            </w:r>
            <w:r w:rsidR="00B31C71">
              <w:rPr>
                <w:noProof/>
                <w:webHidden/>
              </w:rPr>
            </w:r>
            <w:r w:rsidR="00B31C71">
              <w:rPr>
                <w:noProof/>
                <w:webHidden/>
              </w:rPr>
              <w:fldChar w:fldCharType="separate"/>
            </w:r>
            <w:r w:rsidR="00B31C71">
              <w:rPr>
                <w:noProof/>
                <w:webHidden/>
              </w:rPr>
              <w:t>66</w:t>
            </w:r>
            <w:r w:rsidR="00B31C71">
              <w:rPr>
                <w:noProof/>
                <w:webHidden/>
              </w:rPr>
              <w:fldChar w:fldCharType="end"/>
            </w:r>
          </w:hyperlink>
        </w:p>
        <w:p w14:paraId="17C78706" w14:textId="0D2B7788" w:rsidR="00B31C71" w:rsidRDefault="00E23157">
          <w:pPr>
            <w:pStyle w:val="Verzeichnis2"/>
            <w:tabs>
              <w:tab w:val="left" w:pos="600"/>
              <w:tab w:val="right" w:leader="dot" w:pos="9060"/>
            </w:tabs>
            <w:rPr>
              <w:rFonts w:eastAsiaTheme="minorEastAsia" w:cstheme="minorBidi"/>
              <w:b w:val="0"/>
              <w:bCs w:val="0"/>
              <w:noProof/>
              <w:sz w:val="22"/>
              <w:szCs w:val="22"/>
              <w:lang w:eastAsia="de-DE"/>
            </w:rPr>
          </w:pPr>
          <w:hyperlink w:anchor="_Toc93321062" w:history="1">
            <w:r w:rsidR="00B31C71" w:rsidRPr="00A33A1E">
              <w:rPr>
                <w:rStyle w:val="Hyperlink"/>
                <w:noProof/>
              </w:rPr>
              <w:t>6.9</w:t>
            </w:r>
            <w:r w:rsidR="00B31C71">
              <w:rPr>
                <w:rFonts w:eastAsiaTheme="minorEastAsia" w:cstheme="minorBidi"/>
                <w:b w:val="0"/>
                <w:bCs w:val="0"/>
                <w:noProof/>
                <w:sz w:val="22"/>
                <w:szCs w:val="22"/>
                <w:lang w:eastAsia="de-DE"/>
              </w:rPr>
              <w:tab/>
            </w:r>
            <w:r w:rsidR="00B31C71" w:rsidRPr="00A33A1E">
              <w:rPr>
                <w:rStyle w:val="Hyperlink"/>
                <w:noProof/>
              </w:rPr>
              <w:t>Fazit und Ausblick</w:t>
            </w:r>
            <w:r w:rsidR="00B31C71">
              <w:rPr>
                <w:noProof/>
                <w:webHidden/>
              </w:rPr>
              <w:tab/>
            </w:r>
            <w:r w:rsidR="00B31C71">
              <w:rPr>
                <w:noProof/>
                <w:webHidden/>
              </w:rPr>
              <w:fldChar w:fldCharType="begin"/>
            </w:r>
            <w:r w:rsidR="00B31C71">
              <w:rPr>
                <w:noProof/>
                <w:webHidden/>
              </w:rPr>
              <w:instrText xml:space="preserve"> PAGEREF _Toc93321062 \h </w:instrText>
            </w:r>
            <w:r w:rsidR="00B31C71">
              <w:rPr>
                <w:noProof/>
                <w:webHidden/>
              </w:rPr>
            </w:r>
            <w:r w:rsidR="00B31C71">
              <w:rPr>
                <w:noProof/>
                <w:webHidden/>
              </w:rPr>
              <w:fldChar w:fldCharType="separate"/>
            </w:r>
            <w:r w:rsidR="00B31C71">
              <w:rPr>
                <w:noProof/>
                <w:webHidden/>
              </w:rPr>
              <w:t>67</w:t>
            </w:r>
            <w:r w:rsidR="00B31C71">
              <w:rPr>
                <w:noProof/>
                <w:webHidden/>
              </w:rPr>
              <w:fldChar w:fldCharType="end"/>
            </w:r>
          </w:hyperlink>
        </w:p>
        <w:p w14:paraId="5C93A3AE" w14:textId="4380B32B" w:rsidR="00B31C71" w:rsidRDefault="00E23157">
          <w:pPr>
            <w:pStyle w:val="Verzeichnis2"/>
            <w:tabs>
              <w:tab w:val="right" w:leader="dot" w:pos="9060"/>
            </w:tabs>
            <w:rPr>
              <w:rFonts w:eastAsiaTheme="minorEastAsia" w:cstheme="minorBidi"/>
              <w:b w:val="0"/>
              <w:bCs w:val="0"/>
              <w:noProof/>
              <w:sz w:val="22"/>
              <w:szCs w:val="22"/>
              <w:lang w:eastAsia="de-DE"/>
            </w:rPr>
          </w:pPr>
          <w:hyperlink w:anchor="_Toc93321063" w:history="1">
            <w:r w:rsidR="00B31C71" w:rsidRPr="00A33A1E">
              <w:rPr>
                <w:rStyle w:val="Hyperlink"/>
                <w:noProof/>
              </w:rPr>
              <w:t>Koppelung der Deckenelemente zur Deckenscheibe</w:t>
            </w:r>
            <w:r w:rsidR="00B31C71">
              <w:rPr>
                <w:noProof/>
                <w:webHidden/>
              </w:rPr>
              <w:tab/>
            </w:r>
            <w:r w:rsidR="00B31C71">
              <w:rPr>
                <w:noProof/>
                <w:webHidden/>
              </w:rPr>
              <w:fldChar w:fldCharType="begin"/>
            </w:r>
            <w:r w:rsidR="00B31C71">
              <w:rPr>
                <w:noProof/>
                <w:webHidden/>
              </w:rPr>
              <w:instrText xml:space="preserve"> PAGEREF _Toc93321063 \h </w:instrText>
            </w:r>
            <w:r w:rsidR="00B31C71">
              <w:rPr>
                <w:noProof/>
                <w:webHidden/>
              </w:rPr>
            </w:r>
            <w:r w:rsidR="00B31C71">
              <w:rPr>
                <w:noProof/>
                <w:webHidden/>
              </w:rPr>
              <w:fldChar w:fldCharType="separate"/>
            </w:r>
            <w:r w:rsidR="00B31C71">
              <w:rPr>
                <w:noProof/>
                <w:webHidden/>
              </w:rPr>
              <w:t>70</w:t>
            </w:r>
            <w:r w:rsidR="00B31C71">
              <w:rPr>
                <w:noProof/>
                <w:webHidden/>
              </w:rPr>
              <w:fldChar w:fldCharType="end"/>
            </w:r>
          </w:hyperlink>
        </w:p>
        <w:p w14:paraId="26FB3463" w14:textId="30878DB1" w:rsidR="00B31C71" w:rsidRDefault="00E23157">
          <w:pPr>
            <w:pStyle w:val="Verzeichnis2"/>
            <w:tabs>
              <w:tab w:val="right" w:leader="dot" w:pos="9060"/>
            </w:tabs>
            <w:rPr>
              <w:rFonts w:eastAsiaTheme="minorEastAsia" w:cstheme="minorBidi"/>
              <w:b w:val="0"/>
              <w:bCs w:val="0"/>
              <w:noProof/>
              <w:sz w:val="22"/>
              <w:szCs w:val="22"/>
              <w:lang w:eastAsia="de-DE"/>
            </w:rPr>
          </w:pPr>
          <w:hyperlink w:anchor="_Toc93321064" w:history="1">
            <w:r w:rsidR="00B31C71" w:rsidRPr="00A33A1E">
              <w:rPr>
                <w:rStyle w:val="Hyperlink"/>
                <w:noProof/>
              </w:rPr>
              <w:t>Ortbeton Ringbalken</w:t>
            </w:r>
            <w:r w:rsidR="00B31C71">
              <w:rPr>
                <w:noProof/>
                <w:webHidden/>
              </w:rPr>
              <w:tab/>
            </w:r>
            <w:r w:rsidR="00B31C71">
              <w:rPr>
                <w:noProof/>
                <w:webHidden/>
              </w:rPr>
              <w:fldChar w:fldCharType="begin"/>
            </w:r>
            <w:r w:rsidR="00B31C71">
              <w:rPr>
                <w:noProof/>
                <w:webHidden/>
              </w:rPr>
              <w:instrText xml:space="preserve"> PAGEREF _Toc93321064 \h </w:instrText>
            </w:r>
            <w:r w:rsidR="00B31C71">
              <w:rPr>
                <w:noProof/>
                <w:webHidden/>
              </w:rPr>
            </w:r>
            <w:r w:rsidR="00B31C71">
              <w:rPr>
                <w:noProof/>
                <w:webHidden/>
              </w:rPr>
              <w:fldChar w:fldCharType="separate"/>
            </w:r>
            <w:r w:rsidR="00B31C71">
              <w:rPr>
                <w:noProof/>
                <w:webHidden/>
              </w:rPr>
              <w:t>71</w:t>
            </w:r>
            <w:r w:rsidR="00B31C71">
              <w:rPr>
                <w:noProof/>
                <w:webHidden/>
              </w:rPr>
              <w:fldChar w:fldCharType="end"/>
            </w:r>
          </w:hyperlink>
        </w:p>
        <w:p w14:paraId="0E157C34" w14:textId="79EF92C8" w:rsidR="00B31C71" w:rsidRDefault="00E23157">
          <w:pPr>
            <w:pStyle w:val="Verzeichnis2"/>
            <w:tabs>
              <w:tab w:val="right" w:leader="dot" w:pos="9060"/>
            </w:tabs>
            <w:rPr>
              <w:rFonts w:eastAsiaTheme="minorEastAsia" w:cstheme="minorBidi"/>
              <w:b w:val="0"/>
              <w:bCs w:val="0"/>
              <w:noProof/>
              <w:sz w:val="22"/>
              <w:szCs w:val="22"/>
              <w:lang w:eastAsia="de-DE"/>
            </w:rPr>
          </w:pPr>
          <w:hyperlink w:anchor="_Toc93321065" w:history="1">
            <w:r w:rsidR="00B31C71" w:rsidRPr="00A33A1E">
              <w:rPr>
                <w:rStyle w:val="Hyperlink"/>
                <w:noProof/>
              </w:rPr>
              <w:t>Geschweißte Stahl-Verbindung</w:t>
            </w:r>
            <w:r w:rsidR="00B31C71">
              <w:rPr>
                <w:noProof/>
                <w:webHidden/>
              </w:rPr>
              <w:tab/>
            </w:r>
            <w:r w:rsidR="00B31C71">
              <w:rPr>
                <w:noProof/>
                <w:webHidden/>
              </w:rPr>
              <w:fldChar w:fldCharType="begin"/>
            </w:r>
            <w:r w:rsidR="00B31C71">
              <w:rPr>
                <w:noProof/>
                <w:webHidden/>
              </w:rPr>
              <w:instrText xml:space="preserve"> PAGEREF _Toc93321065 \h </w:instrText>
            </w:r>
            <w:r w:rsidR="00B31C71">
              <w:rPr>
                <w:noProof/>
                <w:webHidden/>
              </w:rPr>
            </w:r>
            <w:r w:rsidR="00B31C71">
              <w:rPr>
                <w:noProof/>
                <w:webHidden/>
              </w:rPr>
              <w:fldChar w:fldCharType="separate"/>
            </w:r>
            <w:r w:rsidR="00B31C71">
              <w:rPr>
                <w:noProof/>
                <w:webHidden/>
              </w:rPr>
              <w:t>72</w:t>
            </w:r>
            <w:r w:rsidR="00B31C71">
              <w:rPr>
                <w:noProof/>
                <w:webHidden/>
              </w:rPr>
              <w:fldChar w:fldCharType="end"/>
            </w:r>
          </w:hyperlink>
        </w:p>
        <w:p w14:paraId="694AA03E" w14:textId="7AC5A554" w:rsidR="00B31C71" w:rsidRDefault="00E23157">
          <w:pPr>
            <w:pStyle w:val="Verzeichnis2"/>
            <w:tabs>
              <w:tab w:val="right" w:leader="dot" w:pos="9060"/>
            </w:tabs>
            <w:rPr>
              <w:rFonts w:eastAsiaTheme="minorEastAsia" w:cstheme="minorBidi"/>
              <w:b w:val="0"/>
              <w:bCs w:val="0"/>
              <w:noProof/>
              <w:sz w:val="22"/>
              <w:szCs w:val="22"/>
              <w:lang w:eastAsia="de-DE"/>
            </w:rPr>
          </w:pPr>
          <w:hyperlink w:anchor="_Toc93321066" w:history="1">
            <w:r w:rsidR="00B31C71" w:rsidRPr="00A33A1E">
              <w:rPr>
                <w:rStyle w:val="Hyperlink"/>
                <w:noProof/>
              </w:rPr>
              <w:t>Bewehrungsverbindung über Koppler</w:t>
            </w:r>
            <w:r w:rsidR="00B31C71">
              <w:rPr>
                <w:noProof/>
                <w:webHidden/>
              </w:rPr>
              <w:tab/>
            </w:r>
            <w:r w:rsidR="00B31C71">
              <w:rPr>
                <w:noProof/>
                <w:webHidden/>
              </w:rPr>
              <w:fldChar w:fldCharType="begin"/>
            </w:r>
            <w:r w:rsidR="00B31C71">
              <w:rPr>
                <w:noProof/>
                <w:webHidden/>
              </w:rPr>
              <w:instrText xml:space="preserve"> PAGEREF _Toc93321066 \h </w:instrText>
            </w:r>
            <w:r w:rsidR="00B31C71">
              <w:rPr>
                <w:noProof/>
                <w:webHidden/>
              </w:rPr>
            </w:r>
            <w:r w:rsidR="00B31C71">
              <w:rPr>
                <w:noProof/>
                <w:webHidden/>
              </w:rPr>
              <w:fldChar w:fldCharType="separate"/>
            </w:r>
            <w:r w:rsidR="00B31C71">
              <w:rPr>
                <w:noProof/>
                <w:webHidden/>
              </w:rPr>
              <w:t>73</w:t>
            </w:r>
            <w:r w:rsidR="00B31C71">
              <w:rPr>
                <w:noProof/>
                <w:webHidden/>
              </w:rPr>
              <w:fldChar w:fldCharType="end"/>
            </w:r>
          </w:hyperlink>
        </w:p>
        <w:p w14:paraId="6EF2640E" w14:textId="196C96F7" w:rsidR="00B31C71" w:rsidRDefault="00E23157">
          <w:pPr>
            <w:pStyle w:val="Verzeichnis2"/>
            <w:tabs>
              <w:tab w:val="right" w:leader="dot" w:pos="9060"/>
            </w:tabs>
            <w:rPr>
              <w:rFonts w:eastAsiaTheme="minorEastAsia" w:cstheme="minorBidi"/>
              <w:b w:val="0"/>
              <w:bCs w:val="0"/>
              <w:noProof/>
              <w:sz w:val="22"/>
              <w:szCs w:val="22"/>
              <w:lang w:eastAsia="de-DE"/>
            </w:rPr>
          </w:pPr>
          <w:hyperlink w:anchor="_Toc93321067" w:history="1">
            <w:r w:rsidR="00B31C71" w:rsidRPr="00A33A1E">
              <w:rPr>
                <w:rStyle w:val="Hyperlink"/>
                <w:noProof/>
              </w:rPr>
              <w:t>Fugenbemessung</w:t>
            </w:r>
            <w:r w:rsidR="00B31C71">
              <w:rPr>
                <w:noProof/>
                <w:webHidden/>
              </w:rPr>
              <w:tab/>
            </w:r>
            <w:r w:rsidR="00B31C71">
              <w:rPr>
                <w:noProof/>
                <w:webHidden/>
              </w:rPr>
              <w:fldChar w:fldCharType="begin"/>
            </w:r>
            <w:r w:rsidR="00B31C71">
              <w:rPr>
                <w:noProof/>
                <w:webHidden/>
              </w:rPr>
              <w:instrText xml:space="preserve"> PAGEREF _Toc93321067 \h </w:instrText>
            </w:r>
            <w:r w:rsidR="00B31C71">
              <w:rPr>
                <w:noProof/>
                <w:webHidden/>
              </w:rPr>
            </w:r>
            <w:r w:rsidR="00B31C71">
              <w:rPr>
                <w:noProof/>
                <w:webHidden/>
              </w:rPr>
              <w:fldChar w:fldCharType="separate"/>
            </w:r>
            <w:r w:rsidR="00B31C71">
              <w:rPr>
                <w:noProof/>
                <w:webHidden/>
              </w:rPr>
              <w:t>74</w:t>
            </w:r>
            <w:r w:rsidR="00B31C71">
              <w:rPr>
                <w:noProof/>
                <w:webHidden/>
              </w:rPr>
              <w:fldChar w:fldCharType="end"/>
            </w:r>
          </w:hyperlink>
        </w:p>
        <w:p w14:paraId="63F55EC0" w14:textId="66DE7C8D" w:rsidR="00B31C71" w:rsidRDefault="00E23157">
          <w:pPr>
            <w:pStyle w:val="Verzeichnis2"/>
            <w:tabs>
              <w:tab w:val="right" w:leader="dot" w:pos="9060"/>
            </w:tabs>
            <w:rPr>
              <w:rFonts w:eastAsiaTheme="minorEastAsia" w:cstheme="minorBidi"/>
              <w:b w:val="0"/>
              <w:bCs w:val="0"/>
              <w:noProof/>
              <w:sz w:val="22"/>
              <w:szCs w:val="22"/>
              <w:lang w:eastAsia="de-DE"/>
            </w:rPr>
          </w:pPr>
          <w:hyperlink w:anchor="_Toc93321068" w:history="1">
            <w:r w:rsidR="00B31C71" w:rsidRPr="00A33A1E">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68 \h </w:instrText>
            </w:r>
            <w:r w:rsidR="00B31C71">
              <w:rPr>
                <w:noProof/>
                <w:webHidden/>
              </w:rPr>
            </w:r>
            <w:r w:rsidR="00B31C71">
              <w:rPr>
                <w:noProof/>
                <w:webHidden/>
              </w:rPr>
              <w:fldChar w:fldCharType="separate"/>
            </w:r>
            <w:r w:rsidR="00B31C71">
              <w:rPr>
                <w:noProof/>
                <w:webHidden/>
              </w:rPr>
              <w:t>75</w:t>
            </w:r>
            <w:r w:rsidR="00B31C71">
              <w:rPr>
                <w:noProof/>
                <w:webHidden/>
              </w:rPr>
              <w:fldChar w:fldCharType="end"/>
            </w:r>
          </w:hyperlink>
        </w:p>
        <w:p w14:paraId="5740DAB8" w14:textId="75FDF7C4" w:rsidR="00B31C71" w:rsidRDefault="00E23157">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69" w:history="1">
            <w:r w:rsidR="00B31C71" w:rsidRPr="00A33A1E">
              <w:rPr>
                <w:rStyle w:val="Hyperlink"/>
                <w:noProof/>
              </w:rPr>
              <w:t>Schallschutz</w:t>
            </w:r>
            <w:r w:rsidR="00B31C71">
              <w:rPr>
                <w:noProof/>
                <w:webHidden/>
              </w:rPr>
              <w:tab/>
            </w:r>
            <w:r w:rsidR="00B31C71">
              <w:rPr>
                <w:noProof/>
                <w:webHidden/>
              </w:rPr>
              <w:fldChar w:fldCharType="begin"/>
            </w:r>
            <w:r w:rsidR="00B31C71">
              <w:rPr>
                <w:noProof/>
                <w:webHidden/>
              </w:rPr>
              <w:instrText xml:space="preserve"> PAGEREF _Toc93321069 \h </w:instrText>
            </w:r>
            <w:r w:rsidR="00B31C71">
              <w:rPr>
                <w:noProof/>
                <w:webHidden/>
              </w:rPr>
            </w:r>
            <w:r w:rsidR="00B31C71">
              <w:rPr>
                <w:noProof/>
                <w:webHidden/>
              </w:rPr>
              <w:fldChar w:fldCharType="separate"/>
            </w:r>
            <w:r w:rsidR="00B31C71">
              <w:rPr>
                <w:noProof/>
                <w:webHidden/>
              </w:rPr>
              <w:t>76</w:t>
            </w:r>
            <w:r w:rsidR="00B31C71">
              <w:rPr>
                <w:noProof/>
                <w:webHidden/>
              </w:rPr>
              <w:fldChar w:fldCharType="end"/>
            </w:r>
          </w:hyperlink>
        </w:p>
        <w:p w14:paraId="6E139F0E" w14:textId="28A57F74" w:rsidR="00B31C71" w:rsidRDefault="00E23157">
          <w:pPr>
            <w:pStyle w:val="Verzeichnis2"/>
            <w:tabs>
              <w:tab w:val="right" w:leader="dot" w:pos="9060"/>
            </w:tabs>
            <w:rPr>
              <w:rFonts w:eastAsiaTheme="minorEastAsia" w:cstheme="minorBidi"/>
              <w:b w:val="0"/>
              <w:bCs w:val="0"/>
              <w:noProof/>
              <w:sz w:val="22"/>
              <w:szCs w:val="22"/>
              <w:lang w:eastAsia="de-DE"/>
            </w:rPr>
          </w:pPr>
          <w:hyperlink w:anchor="_Toc93321070" w:history="1">
            <w:r w:rsidR="00B31C71" w:rsidRPr="00A33A1E">
              <w:rPr>
                <w:rStyle w:val="Hyperlink"/>
                <w:noProof/>
              </w:rPr>
              <w:t>Untersuchte Varianten</w:t>
            </w:r>
            <w:r w:rsidR="00B31C71">
              <w:rPr>
                <w:noProof/>
                <w:webHidden/>
              </w:rPr>
              <w:tab/>
            </w:r>
            <w:r w:rsidR="00B31C71">
              <w:rPr>
                <w:noProof/>
                <w:webHidden/>
              </w:rPr>
              <w:fldChar w:fldCharType="begin"/>
            </w:r>
            <w:r w:rsidR="00B31C71">
              <w:rPr>
                <w:noProof/>
                <w:webHidden/>
              </w:rPr>
              <w:instrText xml:space="preserve"> PAGEREF _Toc93321070 \h </w:instrText>
            </w:r>
            <w:r w:rsidR="00B31C71">
              <w:rPr>
                <w:noProof/>
                <w:webHidden/>
              </w:rPr>
            </w:r>
            <w:r w:rsidR="00B31C71">
              <w:rPr>
                <w:noProof/>
                <w:webHidden/>
              </w:rPr>
              <w:fldChar w:fldCharType="separate"/>
            </w:r>
            <w:r w:rsidR="00B31C71">
              <w:rPr>
                <w:noProof/>
                <w:webHidden/>
              </w:rPr>
              <w:t>76</w:t>
            </w:r>
            <w:r w:rsidR="00B31C71">
              <w:rPr>
                <w:noProof/>
                <w:webHidden/>
              </w:rPr>
              <w:fldChar w:fldCharType="end"/>
            </w:r>
          </w:hyperlink>
        </w:p>
        <w:p w14:paraId="01C9D09B" w14:textId="4C0CAA66" w:rsidR="00B31C71" w:rsidRDefault="00E23157">
          <w:pPr>
            <w:pStyle w:val="Verzeichnis2"/>
            <w:tabs>
              <w:tab w:val="right" w:leader="dot" w:pos="9060"/>
            </w:tabs>
            <w:rPr>
              <w:rFonts w:eastAsiaTheme="minorEastAsia" w:cstheme="minorBidi"/>
              <w:b w:val="0"/>
              <w:bCs w:val="0"/>
              <w:noProof/>
              <w:sz w:val="22"/>
              <w:szCs w:val="22"/>
              <w:lang w:eastAsia="de-DE"/>
            </w:rPr>
          </w:pPr>
          <w:hyperlink w:anchor="_Toc93321071" w:history="1">
            <w:r w:rsidR="00B31C71" w:rsidRPr="00A33A1E">
              <w:rPr>
                <w:rStyle w:val="Hyperlink"/>
                <w:noProof/>
              </w:rPr>
              <w:t>Anforderungen an den Schallschutz</w:t>
            </w:r>
            <w:r w:rsidR="00B31C71">
              <w:rPr>
                <w:noProof/>
                <w:webHidden/>
              </w:rPr>
              <w:tab/>
            </w:r>
            <w:r w:rsidR="00B31C71">
              <w:rPr>
                <w:noProof/>
                <w:webHidden/>
              </w:rPr>
              <w:fldChar w:fldCharType="begin"/>
            </w:r>
            <w:r w:rsidR="00B31C71">
              <w:rPr>
                <w:noProof/>
                <w:webHidden/>
              </w:rPr>
              <w:instrText xml:space="preserve"> PAGEREF _Toc93321071 \h </w:instrText>
            </w:r>
            <w:r w:rsidR="00B31C71">
              <w:rPr>
                <w:noProof/>
                <w:webHidden/>
              </w:rPr>
            </w:r>
            <w:r w:rsidR="00B31C71">
              <w:rPr>
                <w:noProof/>
                <w:webHidden/>
              </w:rPr>
              <w:fldChar w:fldCharType="separate"/>
            </w:r>
            <w:r w:rsidR="00B31C71">
              <w:rPr>
                <w:noProof/>
                <w:webHidden/>
              </w:rPr>
              <w:t>78</w:t>
            </w:r>
            <w:r w:rsidR="00B31C71">
              <w:rPr>
                <w:noProof/>
                <w:webHidden/>
              </w:rPr>
              <w:fldChar w:fldCharType="end"/>
            </w:r>
          </w:hyperlink>
        </w:p>
        <w:p w14:paraId="365468CE" w14:textId="14151715" w:rsidR="00B31C71" w:rsidRDefault="00E23157">
          <w:pPr>
            <w:pStyle w:val="Verzeichnis2"/>
            <w:tabs>
              <w:tab w:val="right" w:leader="dot" w:pos="9060"/>
            </w:tabs>
            <w:rPr>
              <w:rFonts w:eastAsiaTheme="minorEastAsia" w:cstheme="minorBidi"/>
              <w:b w:val="0"/>
              <w:bCs w:val="0"/>
              <w:noProof/>
              <w:sz w:val="22"/>
              <w:szCs w:val="22"/>
              <w:lang w:eastAsia="de-DE"/>
            </w:rPr>
          </w:pPr>
          <w:hyperlink w:anchor="_Toc93321072" w:history="1">
            <w:r w:rsidR="00B31C71" w:rsidRPr="00A33A1E">
              <w:rPr>
                <w:rStyle w:val="Hyperlink"/>
                <w:noProof/>
              </w:rPr>
              <w:t>Rechnerische Bewertung</w:t>
            </w:r>
            <w:r w:rsidR="00B31C71">
              <w:rPr>
                <w:noProof/>
                <w:webHidden/>
              </w:rPr>
              <w:tab/>
            </w:r>
            <w:r w:rsidR="00B31C71">
              <w:rPr>
                <w:noProof/>
                <w:webHidden/>
              </w:rPr>
              <w:fldChar w:fldCharType="begin"/>
            </w:r>
            <w:r w:rsidR="00B31C71">
              <w:rPr>
                <w:noProof/>
                <w:webHidden/>
              </w:rPr>
              <w:instrText xml:space="preserve"> PAGEREF _Toc93321072 \h </w:instrText>
            </w:r>
            <w:r w:rsidR="00B31C71">
              <w:rPr>
                <w:noProof/>
                <w:webHidden/>
              </w:rPr>
            </w:r>
            <w:r w:rsidR="00B31C71">
              <w:rPr>
                <w:noProof/>
                <w:webHidden/>
              </w:rPr>
              <w:fldChar w:fldCharType="separate"/>
            </w:r>
            <w:r w:rsidR="00B31C71">
              <w:rPr>
                <w:noProof/>
                <w:webHidden/>
              </w:rPr>
              <w:t>78</w:t>
            </w:r>
            <w:r w:rsidR="00B31C71">
              <w:rPr>
                <w:noProof/>
                <w:webHidden/>
              </w:rPr>
              <w:fldChar w:fldCharType="end"/>
            </w:r>
          </w:hyperlink>
        </w:p>
        <w:p w14:paraId="5F457DE7" w14:textId="6B79494B" w:rsidR="00B31C71" w:rsidRDefault="00E23157">
          <w:pPr>
            <w:pStyle w:val="Verzeichnis2"/>
            <w:tabs>
              <w:tab w:val="right" w:leader="dot" w:pos="9060"/>
            </w:tabs>
            <w:rPr>
              <w:rFonts w:eastAsiaTheme="minorEastAsia" w:cstheme="minorBidi"/>
              <w:b w:val="0"/>
              <w:bCs w:val="0"/>
              <w:noProof/>
              <w:sz w:val="22"/>
              <w:szCs w:val="22"/>
              <w:lang w:eastAsia="de-DE"/>
            </w:rPr>
          </w:pPr>
          <w:hyperlink w:anchor="_Toc93321073" w:history="1">
            <w:r w:rsidR="00B31C71" w:rsidRPr="00A33A1E">
              <w:rPr>
                <w:rStyle w:val="Hyperlink"/>
                <w:noProof/>
              </w:rPr>
              <w:t>Ergebnisse</w:t>
            </w:r>
            <w:r w:rsidR="00B31C71">
              <w:rPr>
                <w:noProof/>
                <w:webHidden/>
              </w:rPr>
              <w:tab/>
            </w:r>
            <w:r w:rsidR="00B31C71">
              <w:rPr>
                <w:noProof/>
                <w:webHidden/>
              </w:rPr>
              <w:fldChar w:fldCharType="begin"/>
            </w:r>
            <w:r w:rsidR="00B31C71">
              <w:rPr>
                <w:noProof/>
                <w:webHidden/>
              </w:rPr>
              <w:instrText xml:space="preserve"> PAGEREF _Toc93321073 \h </w:instrText>
            </w:r>
            <w:r w:rsidR="00B31C71">
              <w:rPr>
                <w:noProof/>
                <w:webHidden/>
              </w:rPr>
            </w:r>
            <w:r w:rsidR="00B31C71">
              <w:rPr>
                <w:noProof/>
                <w:webHidden/>
              </w:rPr>
              <w:fldChar w:fldCharType="separate"/>
            </w:r>
            <w:r w:rsidR="00B31C71">
              <w:rPr>
                <w:noProof/>
                <w:webHidden/>
              </w:rPr>
              <w:t>79</w:t>
            </w:r>
            <w:r w:rsidR="00B31C71">
              <w:rPr>
                <w:noProof/>
                <w:webHidden/>
              </w:rPr>
              <w:fldChar w:fldCharType="end"/>
            </w:r>
          </w:hyperlink>
        </w:p>
        <w:p w14:paraId="07FBFA50" w14:textId="4B74F80A" w:rsidR="00B31C71" w:rsidRDefault="00E23157">
          <w:pPr>
            <w:pStyle w:val="Verzeichnis2"/>
            <w:tabs>
              <w:tab w:val="right" w:leader="dot" w:pos="9060"/>
            </w:tabs>
            <w:rPr>
              <w:rFonts w:eastAsiaTheme="minorEastAsia" w:cstheme="minorBidi"/>
              <w:b w:val="0"/>
              <w:bCs w:val="0"/>
              <w:noProof/>
              <w:sz w:val="22"/>
              <w:szCs w:val="22"/>
              <w:lang w:eastAsia="de-DE"/>
            </w:rPr>
          </w:pPr>
          <w:hyperlink w:anchor="_Toc93321074" w:history="1">
            <w:r w:rsidR="00B31C71" w:rsidRPr="00A33A1E">
              <w:rPr>
                <w:rStyle w:val="Hyperlink"/>
                <w:noProof/>
              </w:rPr>
              <w:t>Unterdecken</w:t>
            </w:r>
            <w:r w:rsidR="00B31C71">
              <w:rPr>
                <w:noProof/>
                <w:webHidden/>
              </w:rPr>
              <w:tab/>
            </w:r>
            <w:r w:rsidR="00B31C71">
              <w:rPr>
                <w:noProof/>
                <w:webHidden/>
              </w:rPr>
              <w:fldChar w:fldCharType="begin"/>
            </w:r>
            <w:r w:rsidR="00B31C71">
              <w:rPr>
                <w:noProof/>
                <w:webHidden/>
              </w:rPr>
              <w:instrText xml:space="preserve"> PAGEREF _Toc93321074 \h </w:instrText>
            </w:r>
            <w:r w:rsidR="00B31C71">
              <w:rPr>
                <w:noProof/>
                <w:webHidden/>
              </w:rPr>
            </w:r>
            <w:r w:rsidR="00B31C71">
              <w:rPr>
                <w:noProof/>
                <w:webHidden/>
              </w:rPr>
              <w:fldChar w:fldCharType="separate"/>
            </w:r>
            <w:r w:rsidR="00B31C71">
              <w:rPr>
                <w:noProof/>
                <w:webHidden/>
              </w:rPr>
              <w:t>82</w:t>
            </w:r>
            <w:r w:rsidR="00B31C71">
              <w:rPr>
                <w:noProof/>
                <w:webHidden/>
              </w:rPr>
              <w:fldChar w:fldCharType="end"/>
            </w:r>
          </w:hyperlink>
        </w:p>
        <w:p w14:paraId="68BE780C" w14:textId="3E6A8114" w:rsidR="00B31C71" w:rsidRDefault="00E23157">
          <w:pPr>
            <w:pStyle w:val="Verzeichnis2"/>
            <w:tabs>
              <w:tab w:val="right" w:leader="dot" w:pos="9060"/>
            </w:tabs>
            <w:rPr>
              <w:rFonts w:eastAsiaTheme="minorEastAsia" w:cstheme="minorBidi"/>
              <w:b w:val="0"/>
              <w:bCs w:val="0"/>
              <w:noProof/>
              <w:sz w:val="22"/>
              <w:szCs w:val="22"/>
              <w:lang w:eastAsia="de-DE"/>
            </w:rPr>
          </w:pPr>
          <w:hyperlink w:anchor="_Toc93321075" w:history="1">
            <w:r w:rsidR="00B31C71" w:rsidRPr="00A33A1E">
              <w:rPr>
                <w:rStyle w:val="Hyperlink"/>
                <w:noProof/>
              </w:rPr>
              <w:t>Konstruktive Hinweise</w:t>
            </w:r>
            <w:r w:rsidR="00B31C71">
              <w:rPr>
                <w:noProof/>
                <w:webHidden/>
              </w:rPr>
              <w:tab/>
            </w:r>
            <w:r w:rsidR="00B31C71">
              <w:rPr>
                <w:noProof/>
                <w:webHidden/>
              </w:rPr>
              <w:fldChar w:fldCharType="begin"/>
            </w:r>
            <w:r w:rsidR="00B31C71">
              <w:rPr>
                <w:noProof/>
                <w:webHidden/>
              </w:rPr>
              <w:instrText xml:space="preserve"> PAGEREF _Toc93321075 \h </w:instrText>
            </w:r>
            <w:r w:rsidR="00B31C71">
              <w:rPr>
                <w:noProof/>
                <w:webHidden/>
              </w:rPr>
            </w:r>
            <w:r w:rsidR="00B31C71">
              <w:rPr>
                <w:noProof/>
                <w:webHidden/>
              </w:rPr>
              <w:fldChar w:fldCharType="separate"/>
            </w:r>
            <w:r w:rsidR="00B31C71">
              <w:rPr>
                <w:noProof/>
                <w:webHidden/>
              </w:rPr>
              <w:t>82</w:t>
            </w:r>
            <w:r w:rsidR="00B31C71">
              <w:rPr>
                <w:noProof/>
                <w:webHidden/>
              </w:rPr>
              <w:fldChar w:fldCharType="end"/>
            </w:r>
          </w:hyperlink>
        </w:p>
        <w:p w14:paraId="6E104BE8" w14:textId="3288307D" w:rsidR="00B31C71" w:rsidRDefault="00E23157">
          <w:pPr>
            <w:pStyle w:val="Verzeichnis2"/>
            <w:tabs>
              <w:tab w:val="right" w:leader="dot" w:pos="9060"/>
            </w:tabs>
            <w:rPr>
              <w:rFonts w:eastAsiaTheme="minorEastAsia" w:cstheme="minorBidi"/>
              <w:b w:val="0"/>
              <w:bCs w:val="0"/>
              <w:noProof/>
              <w:sz w:val="22"/>
              <w:szCs w:val="22"/>
              <w:lang w:eastAsia="de-DE"/>
            </w:rPr>
          </w:pPr>
          <w:hyperlink w:anchor="_Toc93321076" w:history="1">
            <w:r w:rsidR="00B31C71" w:rsidRPr="00A33A1E">
              <w:rPr>
                <w:rStyle w:val="Hyperlink"/>
                <w:noProof/>
              </w:rPr>
              <w:t>Projektbezogene Prüfung</w:t>
            </w:r>
            <w:r w:rsidR="00B31C71">
              <w:rPr>
                <w:noProof/>
                <w:webHidden/>
              </w:rPr>
              <w:tab/>
            </w:r>
            <w:r w:rsidR="00B31C71">
              <w:rPr>
                <w:noProof/>
                <w:webHidden/>
              </w:rPr>
              <w:fldChar w:fldCharType="begin"/>
            </w:r>
            <w:r w:rsidR="00B31C71">
              <w:rPr>
                <w:noProof/>
                <w:webHidden/>
              </w:rPr>
              <w:instrText xml:space="preserve"> PAGEREF _Toc93321076 \h </w:instrText>
            </w:r>
            <w:r w:rsidR="00B31C71">
              <w:rPr>
                <w:noProof/>
                <w:webHidden/>
              </w:rPr>
            </w:r>
            <w:r w:rsidR="00B31C71">
              <w:rPr>
                <w:noProof/>
                <w:webHidden/>
              </w:rPr>
              <w:fldChar w:fldCharType="separate"/>
            </w:r>
            <w:r w:rsidR="00B31C71">
              <w:rPr>
                <w:noProof/>
                <w:webHidden/>
              </w:rPr>
              <w:t>83</w:t>
            </w:r>
            <w:r w:rsidR="00B31C71">
              <w:rPr>
                <w:noProof/>
                <w:webHidden/>
              </w:rPr>
              <w:fldChar w:fldCharType="end"/>
            </w:r>
          </w:hyperlink>
        </w:p>
        <w:p w14:paraId="023D0489" w14:textId="02C7B0F2" w:rsidR="00B31C71" w:rsidRDefault="00E23157">
          <w:pPr>
            <w:pStyle w:val="Verzeichnis2"/>
            <w:tabs>
              <w:tab w:val="right" w:leader="dot" w:pos="9060"/>
            </w:tabs>
            <w:rPr>
              <w:rFonts w:eastAsiaTheme="minorEastAsia" w:cstheme="minorBidi"/>
              <w:b w:val="0"/>
              <w:bCs w:val="0"/>
              <w:noProof/>
              <w:sz w:val="22"/>
              <w:szCs w:val="22"/>
              <w:lang w:eastAsia="de-DE"/>
            </w:rPr>
          </w:pPr>
          <w:hyperlink w:anchor="_Toc93321077" w:history="1">
            <w:r w:rsidR="00B31C71" w:rsidRPr="00A33A1E">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77 \h </w:instrText>
            </w:r>
            <w:r w:rsidR="00B31C71">
              <w:rPr>
                <w:noProof/>
                <w:webHidden/>
              </w:rPr>
            </w:r>
            <w:r w:rsidR="00B31C71">
              <w:rPr>
                <w:noProof/>
                <w:webHidden/>
              </w:rPr>
              <w:fldChar w:fldCharType="separate"/>
            </w:r>
            <w:r w:rsidR="00B31C71">
              <w:rPr>
                <w:noProof/>
                <w:webHidden/>
              </w:rPr>
              <w:t>83</w:t>
            </w:r>
            <w:r w:rsidR="00B31C71">
              <w:rPr>
                <w:noProof/>
                <w:webHidden/>
              </w:rPr>
              <w:fldChar w:fldCharType="end"/>
            </w:r>
          </w:hyperlink>
        </w:p>
        <w:p w14:paraId="79E3BBFB" w14:textId="17559C65" w:rsidR="00B31C71" w:rsidRDefault="00E23157">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78" w:history="1">
            <w:r w:rsidR="00B31C71" w:rsidRPr="00A33A1E">
              <w:rPr>
                <w:rStyle w:val="Hyperlink"/>
                <w:noProof/>
              </w:rPr>
              <w:t>TGA-Register</w:t>
            </w:r>
            <w:r w:rsidR="00B31C71">
              <w:rPr>
                <w:noProof/>
                <w:webHidden/>
              </w:rPr>
              <w:tab/>
            </w:r>
            <w:r w:rsidR="00B31C71">
              <w:rPr>
                <w:noProof/>
                <w:webHidden/>
              </w:rPr>
              <w:fldChar w:fldCharType="begin"/>
            </w:r>
            <w:r w:rsidR="00B31C71">
              <w:rPr>
                <w:noProof/>
                <w:webHidden/>
              </w:rPr>
              <w:instrText xml:space="preserve"> PAGEREF _Toc93321078 \h </w:instrText>
            </w:r>
            <w:r w:rsidR="00B31C71">
              <w:rPr>
                <w:noProof/>
                <w:webHidden/>
              </w:rPr>
            </w:r>
            <w:r w:rsidR="00B31C71">
              <w:rPr>
                <w:noProof/>
                <w:webHidden/>
              </w:rPr>
              <w:fldChar w:fldCharType="separate"/>
            </w:r>
            <w:r w:rsidR="00B31C71">
              <w:rPr>
                <w:noProof/>
                <w:webHidden/>
              </w:rPr>
              <w:t>84</w:t>
            </w:r>
            <w:r w:rsidR="00B31C71">
              <w:rPr>
                <w:noProof/>
                <w:webHidden/>
              </w:rPr>
              <w:fldChar w:fldCharType="end"/>
            </w:r>
          </w:hyperlink>
        </w:p>
        <w:p w14:paraId="30AF7F94" w14:textId="5ECE2D64" w:rsidR="00B31C71" w:rsidRDefault="00E23157">
          <w:pPr>
            <w:pStyle w:val="Verzeichnis2"/>
            <w:tabs>
              <w:tab w:val="right" w:leader="dot" w:pos="9060"/>
            </w:tabs>
            <w:rPr>
              <w:rFonts w:eastAsiaTheme="minorEastAsia" w:cstheme="minorBidi"/>
              <w:b w:val="0"/>
              <w:bCs w:val="0"/>
              <w:noProof/>
              <w:sz w:val="22"/>
              <w:szCs w:val="22"/>
              <w:lang w:eastAsia="de-DE"/>
            </w:rPr>
          </w:pPr>
          <w:hyperlink w:anchor="_Toc93321079" w:history="1">
            <w:r w:rsidR="00B31C71" w:rsidRPr="00A33A1E">
              <w:rPr>
                <w:rStyle w:val="Hyperlink"/>
                <w:noProof/>
              </w:rPr>
              <w:t>Annahmen zur Planung/Untersuchung</w:t>
            </w:r>
            <w:r w:rsidR="00B31C71">
              <w:rPr>
                <w:noProof/>
                <w:webHidden/>
              </w:rPr>
              <w:tab/>
            </w:r>
            <w:r w:rsidR="00B31C71">
              <w:rPr>
                <w:noProof/>
                <w:webHidden/>
              </w:rPr>
              <w:fldChar w:fldCharType="begin"/>
            </w:r>
            <w:r w:rsidR="00B31C71">
              <w:rPr>
                <w:noProof/>
                <w:webHidden/>
              </w:rPr>
              <w:instrText xml:space="preserve"> PAGEREF _Toc93321079 \h </w:instrText>
            </w:r>
            <w:r w:rsidR="00B31C71">
              <w:rPr>
                <w:noProof/>
                <w:webHidden/>
              </w:rPr>
            </w:r>
            <w:r w:rsidR="00B31C71">
              <w:rPr>
                <w:noProof/>
                <w:webHidden/>
              </w:rPr>
              <w:fldChar w:fldCharType="separate"/>
            </w:r>
            <w:r w:rsidR="00B31C71">
              <w:rPr>
                <w:noProof/>
                <w:webHidden/>
              </w:rPr>
              <w:t>84</w:t>
            </w:r>
            <w:r w:rsidR="00B31C71">
              <w:rPr>
                <w:noProof/>
                <w:webHidden/>
              </w:rPr>
              <w:fldChar w:fldCharType="end"/>
            </w:r>
          </w:hyperlink>
        </w:p>
        <w:p w14:paraId="57BE10D4" w14:textId="4D5C9C2E" w:rsidR="00B31C71" w:rsidRDefault="00E23157">
          <w:pPr>
            <w:pStyle w:val="Verzeichnis2"/>
            <w:tabs>
              <w:tab w:val="right" w:leader="dot" w:pos="9060"/>
            </w:tabs>
            <w:rPr>
              <w:rFonts w:eastAsiaTheme="minorEastAsia" w:cstheme="minorBidi"/>
              <w:b w:val="0"/>
              <w:bCs w:val="0"/>
              <w:noProof/>
              <w:sz w:val="22"/>
              <w:szCs w:val="22"/>
              <w:lang w:eastAsia="de-DE"/>
            </w:rPr>
          </w:pPr>
          <w:hyperlink w:anchor="_Toc93321080" w:history="1">
            <w:r w:rsidR="00B31C71" w:rsidRPr="00A33A1E">
              <w:rPr>
                <w:rStyle w:val="Hyperlink"/>
                <w:noProof/>
              </w:rPr>
              <w:t>Koordination mit den übrigen Gewerken</w:t>
            </w:r>
            <w:r w:rsidR="00B31C71">
              <w:rPr>
                <w:noProof/>
                <w:webHidden/>
              </w:rPr>
              <w:tab/>
            </w:r>
            <w:r w:rsidR="00B31C71">
              <w:rPr>
                <w:noProof/>
                <w:webHidden/>
              </w:rPr>
              <w:fldChar w:fldCharType="begin"/>
            </w:r>
            <w:r w:rsidR="00B31C71">
              <w:rPr>
                <w:noProof/>
                <w:webHidden/>
              </w:rPr>
              <w:instrText xml:space="preserve"> PAGEREF _Toc93321080 \h </w:instrText>
            </w:r>
            <w:r w:rsidR="00B31C71">
              <w:rPr>
                <w:noProof/>
                <w:webHidden/>
              </w:rPr>
            </w:r>
            <w:r w:rsidR="00B31C71">
              <w:rPr>
                <w:noProof/>
                <w:webHidden/>
              </w:rPr>
              <w:fldChar w:fldCharType="separate"/>
            </w:r>
            <w:r w:rsidR="00B31C71">
              <w:rPr>
                <w:noProof/>
                <w:webHidden/>
              </w:rPr>
              <w:t>88</w:t>
            </w:r>
            <w:r w:rsidR="00B31C71">
              <w:rPr>
                <w:noProof/>
                <w:webHidden/>
              </w:rPr>
              <w:fldChar w:fldCharType="end"/>
            </w:r>
          </w:hyperlink>
        </w:p>
        <w:p w14:paraId="31987A78" w14:textId="1CB8A144" w:rsidR="00B31C71" w:rsidRDefault="00E23157">
          <w:pPr>
            <w:pStyle w:val="Verzeichnis2"/>
            <w:tabs>
              <w:tab w:val="right" w:leader="dot" w:pos="9060"/>
            </w:tabs>
            <w:rPr>
              <w:rFonts w:eastAsiaTheme="minorEastAsia" w:cstheme="minorBidi"/>
              <w:b w:val="0"/>
              <w:bCs w:val="0"/>
              <w:noProof/>
              <w:sz w:val="22"/>
              <w:szCs w:val="22"/>
              <w:lang w:eastAsia="de-DE"/>
            </w:rPr>
          </w:pPr>
          <w:hyperlink w:anchor="_Toc93321081" w:history="1">
            <w:r w:rsidR="00B31C71" w:rsidRPr="00B31C71">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81 \h </w:instrText>
            </w:r>
            <w:r w:rsidR="00B31C71">
              <w:rPr>
                <w:noProof/>
                <w:webHidden/>
              </w:rPr>
            </w:r>
            <w:r w:rsidR="00B31C71">
              <w:rPr>
                <w:noProof/>
                <w:webHidden/>
              </w:rPr>
              <w:fldChar w:fldCharType="separate"/>
            </w:r>
            <w:r w:rsidR="00B31C71">
              <w:rPr>
                <w:noProof/>
                <w:webHidden/>
              </w:rPr>
              <w:t>89</w:t>
            </w:r>
            <w:r w:rsidR="00B31C71">
              <w:rPr>
                <w:noProof/>
                <w:webHidden/>
              </w:rPr>
              <w:fldChar w:fldCharType="end"/>
            </w:r>
          </w:hyperlink>
        </w:p>
        <w:p w14:paraId="419F252F" w14:textId="4E5BCF7E" w:rsidR="00B31C71" w:rsidRDefault="00E23157">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82" w:history="1">
            <w:r w:rsidR="00B31C71" w:rsidRPr="00A33A1E">
              <w:rPr>
                <w:rStyle w:val="Hyperlink"/>
                <w:rFonts w:eastAsia="Calibri"/>
                <w:noProof/>
              </w:rPr>
              <w:t>7</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rFonts w:eastAsia="Calibri"/>
                <w:noProof/>
              </w:rPr>
              <w:t>Planungs- und Vergabeprozesse</w:t>
            </w:r>
            <w:r w:rsidR="00B31C71">
              <w:rPr>
                <w:noProof/>
                <w:webHidden/>
              </w:rPr>
              <w:tab/>
            </w:r>
            <w:r w:rsidR="00B31C71">
              <w:rPr>
                <w:noProof/>
                <w:webHidden/>
              </w:rPr>
              <w:fldChar w:fldCharType="begin"/>
            </w:r>
            <w:r w:rsidR="00B31C71">
              <w:rPr>
                <w:noProof/>
                <w:webHidden/>
              </w:rPr>
              <w:instrText xml:space="preserve"> PAGEREF _Toc93321082 \h </w:instrText>
            </w:r>
            <w:r w:rsidR="00B31C71">
              <w:rPr>
                <w:noProof/>
                <w:webHidden/>
              </w:rPr>
            </w:r>
            <w:r w:rsidR="00B31C71">
              <w:rPr>
                <w:noProof/>
                <w:webHidden/>
              </w:rPr>
              <w:fldChar w:fldCharType="separate"/>
            </w:r>
            <w:r w:rsidR="00B31C71">
              <w:rPr>
                <w:noProof/>
                <w:webHidden/>
              </w:rPr>
              <w:t>90</w:t>
            </w:r>
            <w:r w:rsidR="00B31C71">
              <w:rPr>
                <w:noProof/>
                <w:webHidden/>
              </w:rPr>
              <w:fldChar w:fldCharType="end"/>
            </w:r>
          </w:hyperlink>
        </w:p>
        <w:p w14:paraId="116262E1" w14:textId="5BB7B6AC" w:rsidR="00B31C71" w:rsidRDefault="00E23157">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3" w:history="1">
            <w:r w:rsidR="00B31C71" w:rsidRPr="00A33A1E">
              <w:rPr>
                <w:rStyle w:val="Hyperlink"/>
                <w:noProof/>
              </w:rPr>
              <w:t>Bewertung/Diskussion/Zielerreichung – Einordnung in den wissenschaftlichen Kontext inkl. möglicherweise bekannt gewordenen Ergebnissen von dritter Seite</w:t>
            </w:r>
            <w:r w:rsidR="00B31C71">
              <w:rPr>
                <w:noProof/>
                <w:webHidden/>
              </w:rPr>
              <w:tab/>
            </w:r>
            <w:r w:rsidR="00B31C71">
              <w:rPr>
                <w:noProof/>
                <w:webHidden/>
              </w:rPr>
              <w:fldChar w:fldCharType="begin"/>
            </w:r>
            <w:r w:rsidR="00B31C71">
              <w:rPr>
                <w:noProof/>
                <w:webHidden/>
              </w:rPr>
              <w:instrText xml:space="preserve"> PAGEREF _Toc93321083 \h </w:instrText>
            </w:r>
            <w:r w:rsidR="00B31C71">
              <w:rPr>
                <w:noProof/>
                <w:webHidden/>
              </w:rPr>
            </w:r>
            <w:r w:rsidR="00B31C71">
              <w:rPr>
                <w:noProof/>
                <w:webHidden/>
              </w:rPr>
              <w:fldChar w:fldCharType="separate"/>
            </w:r>
            <w:r w:rsidR="00B31C71">
              <w:rPr>
                <w:noProof/>
                <w:webHidden/>
              </w:rPr>
              <w:t>93</w:t>
            </w:r>
            <w:r w:rsidR="00B31C71">
              <w:rPr>
                <w:noProof/>
                <w:webHidden/>
              </w:rPr>
              <w:fldChar w:fldCharType="end"/>
            </w:r>
          </w:hyperlink>
        </w:p>
        <w:p w14:paraId="06780D4F" w14:textId="0904BD75" w:rsidR="00B31C71" w:rsidRDefault="00E23157">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4" w:history="1">
            <w:r w:rsidR="00B31C71" w:rsidRPr="00A33A1E">
              <w:rPr>
                <w:rStyle w:val="Hyperlink"/>
                <w:noProof/>
              </w:rPr>
              <w:t>Ausblick</w:t>
            </w:r>
            <w:r w:rsidR="00B31C71">
              <w:rPr>
                <w:noProof/>
                <w:webHidden/>
              </w:rPr>
              <w:tab/>
            </w:r>
            <w:r w:rsidR="00B31C71">
              <w:rPr>
                <w:noProof/>
                <w:webHidden/>
              </w:rPr>
              <w:fldChar w:fldCharType="begin"/>
            </w:r>
            <w:r w:rsidR="00B31C71">
              <w:rPr>
                <w:noProof/>
                <w:webHidden/>
              </w:rPr>
              <w:instrText xml:space="preserve"> PAGEREF _Toc93321084 \h </w:instrText>
            </w:r>
            <w:r w:rsidR="00B31C71">
              <w:rPr>
                <w:noProof/>
                <w:webHidden/>
              </w:rPr>
            </w:r>
            <w:r w:rsidR="00B31C71">
              <w:rPr>
                <w:noProof/>
                <w:webHidden/>
              </w:rPr>
              <w:fldChar w:fldCharType="separate"/>
            </w:r>
            <w:r w:rsidR="00B31C71">
              <w:rPr>
                <w:noProof/>
                <w:webHidden/>
              </w:rPr>
              <w:t>94</w:t>
            </w:r>
            <w:r w:rsidR="00B31C71">
              <w:rPr>
                <w:noProof/>
                <w:webHidden/>
              </w:rPr>
              <w:fldChar w:fldCharType="end"/>
            </w:r>
          </w:hyperlink>
        </w:p>
        <w:p w14:paraId="46A352AF" w14:textId="45E517FA" w:rsidR="00B31C71" w:rsidRDefault="00E23157">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5" w:history="1">
            <w:r w:rsidR="00B31C71" w:rsidRPr="00A33A1E">
              <w:rPr>
                <w:rStyle w:val="Hyperlink"/>
                <w:noProof/>
              </w:rPr>
              <w:t>Mitwirkende</w:t>
            </w:r>
            <w:r w:rsidR="00B31C71">
              <w:rPr>
                <w:noProof/>
                <w:webHidden/>
              </w:rPr>
              <w:tab/>
            </w:r>
            <w:r w:rsidR="00B31C71">
              <w:rPr>
                <w:noProof/>
                <w:webHidden/>
              </w:rPr>
              <w:fldChar w:fldCharType="begin"/>
            </w:r>
            <w:r w:rsidR="00B31C71">
              <w:rPr>
                <w:noProof/>
                <w:webHidden/>
              </w:rPr>
              <w:instrText xml:space="preserve"> PAGEREF _Toc93321085 \h </w:instrText>
            </w:r>
            <w:r w:rsidR="00B31C71">
              <w:rPr>
                <w:noProof/>
                <w:webHidden/>
              </w:rPr>
            </w:r>
            <w:r w:rsidR="00B31C71">
              <w:rPr>
                <w:noProof/>
                <w:webHidden/>
              </w:rPr>
              <w:fldChar w:fldCharType="separate"/>
            </w:r>
            <w:r w:rsidR="00B31C71">
              <w:rPr>
                <w:noProof/>
                <w:webHidden/>
              </w:rPr>
              <w:t>95</w:t>
            </w:r>
            <w:r w:rsidR="00B31C71">
              <w:rPr>
                <w:noProof/>
                <w:webHidden/>
              </w:rPr>
              <w:fldChar w:fldCharType="end"/>
            </w:r>
          </w:hyperlink>
        </w:p>
        <w:p w14:paraId="02A7EC41" w14:textId="2F45BE48" w:rsidR="00B31C71" w:rsidRDefault="00E23157">
          <w:pPr>
            <w:pStyle w:val="Verzeichnis2"/>
            <w:tabs>
              <w:tab w:val="right" w:leader="dot" w:pos="9060"/>
            </w:tabs>
            <w:rPr>
              <w:rFonts w:eastAsiaTheme="minorEastAsia" w:cstheme="minorBidi"/>
              <w:b w:val="0"/>
              <w:bCs w:val="0"/>
              <w:noProof/>
              <w:sz w:val="22"/>
              <w:szCs w:val="22"/>
              <w:lang w:eastAsia="de-DE"/>
            </w:rPr>
          </w:pPr>
          <w:hyperlink w:anchor="_Toc93321086" w:history="1">
            <w:r w:rsidR="00B31C71" w:rsidRPr="00A33A1E">
              <w:rPr>
                <w:rStyle w:val="Hyperlink"/>
                <w:noProof/>
              </w:rPr>
              <w:t>Kurzbiographien</w:t>
            </w:r>
            <w:r w:rsidR="00B31C71">
              <w:rPr>
                <w:noProof/>
                <w:webHidden/>
              </w:rPr>
              <w:tab/>
            </w:r>
            <w:r w:rsidR="00B31C71">
              <w:rPr>
                <w:noProof/>
                <w:webHidden/>
              </w:rPr>
              <w:fldChar w:fldCharType="begin"/>
            </w:r>
            <w:r w:rsidR="00B31C71">
              <w:rPr>
                <w:noProof/>
                <w:webHidden/>
              </w:rPr>
              <w:instrText xml:space="preserve"> PAGEREF _Toc93321086 \h </w:instrText>
            </w:r>
            <w:r w:rsidR="00B31C71">
              <w:rPr>
                <w:noProof/>
                <w:webHidden/>
              </w:rPr>
            </w:r>
            <w:r w:rsidR="00B31C71">
              <w:rPr>
                <w:noProof/>
                <w:webHidden/>
              </w:rPr>
              <w:fldChar w:fldCharType="separate"/>
            </w:r>
            <w:r w:rsidR="00B31C71">
              <w:rPr>
                <w:noProof/>
                <w:webHidden/>
              </w:rPr>
              <w:t>96</w:t>
            </w:r>
            <w:r w:rsidR="00B31C71">
              <w:rPr>
                <w:noProof/>
                <w:webHidden/>
              </w:rPr>
              <w:fldChar w:fldCharType="end"/>
            </w:r>
          </w:hyperlink>
        </w:p>
        <w:p w14:paraId="7F1F2392" w14:textId="35E2EDF0" w:rsidR="00B31C71" w:rsidRDefault="00E23157">
          <w:pPr>
            <w:pStyle w:val="Verzeichnis1"/>
            <w:tabs>
              <w:tab w:val="left" w:pos="1681"/>
              <w:tab w:val="right" w:leader="dot" w:pos="9060"/>
            </w:tabs>
            <w:rPr>
              <w:rFonts w:asciiTheme="minorHAnsi" w:eastAsiaTheme="minorEastAsia" w:hAnsiTheme="minorHAnsi" w:cstheme="minorBidi"/>
              <w:b w:val="0"/>
              <w:bCs w:val="0"/>
              <w:caps w:val="0"/>
              <w:noProof/>
              <w:sz w:val="22"/>
              <w:szCs w:val="22"/>
              <w:lang w:eastAsia="de-DE"/>
            </w:rPr>
          </w:pPr>
          <w:hyperlink w:anchor="_Toc93321087" w:history="1">
            <w:r w:rsidR="00B31C71" w:rsidRPr="00A33A1E">
              <w:rPr>
                <w:rStyle w:val="Hyperlink"/>
                <w:noProof/>
              </w:rPr>
              <w:t>Verzeichnisse</w:t>
            </w:r>
            <w:r w:rsidR="00B31C71">
              <w:rPr>
                <w:rFonts w:asciiTheme="minorHAnsi" w:eastAsiaTheme="minorEastAsia" w:hAnsiTheme="minorHAnsi" w:cstheme="minorBidi"/>
                <w:b w:val="0"/>
                <w:bCs w:val="0"/>
                <w:caps w:val="0"/>
                <w:noProof/>
                <w:sz w:val="22"/>
                <w:szCs w:val="22"/>
                <w:lang w:eastAsia="de-DE"/>
              </w:rPr>
              <w:tab/>
            </w:r>
            <w:r w:rsidR="00B31C71">
              <w:rPr>
                <w:noProof/>
                <w:webHidden/>
              </w:rPr>
              <w:tab/>
            </w:r>
            <w:r w:rsidR="00B31C71">
              <w:rPr>
                <w:noProof/>
                <w:webHidden/>
              </w:rPr>
              <w:fldChar w:fldCharType="begin"/>
            </w:r>
            <w:r w:rsidR="00B31C71">
              <w:rPr>
                <w:noProof/>
                <w:webHidden/>
              </w:rPr>
              <w:instrText xml:space="preserve"> PAGEREF _Toc93321087 \h </w:instrText>
            </w:r>
            <w:r w:rsidR="00B31C71">
              <w:rPr>
                <w:noProof/>
                <w:webHidden/>
              </w:rPr>
            </w:r>
            <w:r w:rsidR="00B31C71">
              <w:rPr>
                <w:noProof/>
                <w:webHidden/>
              </w:rPr>
              <w:fldChar w:fldCharType="separate"/>
            </w:r>
            <w:r w:rsidR="00B31C71">
              <w:rPr>
                <w:noProof/>
                <w:webHidden/>
              </w:rPr>
              <w:t>98</w:t>
            </w:r>
            <w:r w:rsidR="00B31C71">
              <w:rPr>
                <w:noProof/>
                <w:webHidden/>
              </w:rPr>
              <w:fldChar w:fldCharType="end"/>
            </w:r>
          </w:hyperlink>
        </w:p>
        <w:p w14:paraId="68A48D74" w14:textId="25B0BF36" w:rsidR="00B31C71" w:rsidRDefault="00E23157">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8" w:history="1">
            <w:r w:rsidR="00B31C71" w:rsidRPr="00A33A1E">
              <w:rPr>
                <w:rStyle w:val="Hyperlink"/>
                <w:noProof/>
              </w:rPr>
              <w:t>Literaturverzeichnis</w:t>
            </w:r>
            <w:r w:rsidR="00B31C71">
              <w:rPr>
                <w:noProof/>
                <w:webHidden/>
              </w:rPr>
              <w:tab/>
            </w:r>
            <w:r w:rsidR="00B31C71">
              <w:rPr>
                <w:noProof/>
                <w:webHidden/>
              </w:rPr>
              <w:fldChar w:fldCharType="begin"/>
            </w:r>
            <w:r w:rsidR="00B31C71">
              <w:rPr>
                <w:noProof/>
                <w:webHidden/>
              </w:rPr>
              <w:instrText xml:space="preserve"> PAGEREF _Toc93321088 \h </w:instrText>
            </w:r>
            <w:r w:rsidR="00B31C71">
              <w:rPr>
                <w:noProof/>
                <w:webHidden/>
              </w:rPr>
            </w:r>
            <w:r w:rsidR="00B31C71">
              <w:rPr>
                <w:noProof/>
                <w:webHidden/>
              </w:rPr>
              <w:fldChar w:fldCharType="separate"/>
            </w:r>
            <w:r w:rsidR="00B31C71">
              <w:rPr>
                <w:noProof/>
                <w:webHidden/>
              </w:rPr>
              <w:t>98</w:t>
            </w:r>
            <w:r w:rsidR="00B31C71">
              <w:rPr>
                <w:noProof/>
                <w:webHidden/>
              </w:rPr>
              <w:fldChar w:fldCharType="end"/>
            </w:r>
          </w:hyperlink>
        </w:p>
        <w:p w14:paraId="0BD37DD3" w14:textId="01144844" w:rsidR="00B31C71" w:rsidRDefault="00E23157">
          <w:pPr>
            <w:pStyle w:val="Verzeichnis2"/>
            <w:tabs>
              <w:tab w:val="right" w:leader="dot" w:pos="9060"/>
            </w:tabs>
            <w:rPr>
              <w:rFonts w:eastAsiaTheme="minorEastAsia" w:cstheme="minorBidi"/>
              <w:b w:val="0"/>
              <w:bCs w:val="0"/>
              <w:noProof/>
              <w:sz w:val="22"/>
              <w:szCs w:val="22"/>
              <w:lang w:eastAsia="de-DE"/>
            </w:rPr>
          </w:pPr>
          <w:hyperlink w:anchor="_Toc93321089" w:history="1">
            <w:r w:rsidR="00B31C71" w:rsidRPr="00A33A1E">
              <w:rPr>
                <w:rStyle w:val="Hyperlink"/>
                <w:noProof/>
              </w:rPr>
              <w:t>Abbildungsverzeichnis</w:t>
            </w:r>
            <w:r w:rsidR="00B31C71">
              <w:rPr>
                <w:noProof/>
                <w:webHidden/>
              </w:rPr>
              <w:tab/>
            </w:r>
            <w:r w:rsidR="00B31C71">
              <w:rPr>
                <w:noProof/>
                <w:webHidden/>
              </w:rPr>
              <w:fldChar w:fldCharType="begin"/>
            </w:r>
            <w:r w:rsidR="00B31C71">
              <w:rPr>
                <w:noProof/>
                <w:webHidden/>
              </w:rPr>
              <w:instrText xml:space="preserve"> PAGEREF _Toc93321089 \h </w:instrText>
            </w:r>
            <w:r w:rsidR="00B31C71">
              <w:rPr>
                <w:noProof/>
                <w:webHidden/>
              </w:rPr>
            </w:r>
            <w:r w:rsidR="00B31C71">
              <w:rPr>
                <w:noProof/>
                <w:webHidden/>
              </w:rPr>
              <w:fldChar w:fldCharType="separate"/>
            </w:r>
            <w:r w:rsidR="00B31C71">
              <w:rPr>
                <w:noProof/>
                <w:webHidden/>
              </w:rPr>
              <w:t>101</w:t>
            </w:r>
            <w:r w:rsidR="00B31C71">
              <w:rPr>
                <w:noProof/>
                <w:webHidden/>
              </w:rPr>
              <w:fldChar w:fldCharType="end"/>
            </w:r>
          </w:hyperlink>
        </w:p>
        <w:p w14:paraId="4B8EC398" w14:textId="49A2BEF4" w:rsidR="00B31C71" w:rsidRDefault="00E23157">
          <w:pPr>
            <w:pStyle w:val="Verzeichnis2"/>
            <w:tabs>
              <w:tab w:val="right" w:leader="dot" w:pos="9060"/>
            </w:tabs>
            <w:rPr>
              <w:rFonts w:eastAsiaTheme="minorEastAsia" w:cstheme="minorBidi"/>
              <w:b w:val="0"/>
              <w:bCs w:val="0"/>
              <w:noProof/>
              <w:sz w:val="22"/>
              <w:szCs w:val="22"/>
              <w:lang w:eastAsia="de-DE"/>
            </w:rPr>
          </w:pPr>
          <w:hyperlink w:anchor="_Toc93321090" w:history="1">
            <w:r w:rsidR="00B31C71" w:rsidRPr="00A33A1E">
              <w:rPr>
                <w:rStyle w:val="Hyperlink"/>
                <w:noProof/>
              </w:rPr>
              <w:t>Tabellenverzeichnis</w:t>
            </w:r>
            <w:r w:rsidR="00B31C71">
              <w:rPr>
                <w:noProof/>
                <w:webHidden/>
              </w:rPr>
              <w:tab/>
            </w:r>
            <w:r w:rsidR="00B31C71">
              <w:rPr>
                <w:noProof/>
                <w:webHidden/>
              </w:rPr>
              <w:fldChar w:fldCharType="begin"/>
            </w:r>
            <w:r w:rsidR="00B31C71">
              <w:rPr>
                <w:noProof/>
                <w:webHidden/>
              </w:rPr>
              <w:instrText xml:space="preserve"> PAGEREF _Toc93321090 \h </w:instrText>
            </w:r>
            <w:r w:rsidR="00B31C71">
              <w:rPr>
                <w:noProof/>
                <w:webHidden/>
              </w:rPr>
            </w:r>
            <w:r w:rsidR="00B31C71">
              <w:rPr>
                <w:noProof/>
                <w:webHidden/>
              </w:rPr>
              <w:fldChar w:fldCharType="separate"/>
            </w:r>
            <w:r w:rsidR="00B31C71">
              <w:rPr>
                <w:noProof/>
                <w:webHidden/>
              </w:rPr>
              <w:t>104</w:t>
            </w:r>
            <w:r w:rsidR="00B31C71">
              <w:rPr>
                <w:noProof/>
                <w:webHidden/>
              </w:rPr>
              <w:fldChar w:fldCharType="end"/>
            </w:r>
          </w:hyperlink>
        </w:p>
        <w:p w14:paraId="3EF2840C" w14:textId="6A5212C5" w:rsidR="00B31C71" w:rsidRDefault="00E23157">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91" w:history="1">
            <w:r w:rsidR="00B31C71" w:rsidRPr="00A33A1E">
              <w:rPr>
                <w:rStyle w:val="Hyperlink"/>
                <w:noProof/>
              </w:rPr>
              <w:t>Anlagen</w:t>
            </w:r>
            <w:r w:rsidR="00B31C71">
              <w:rPr>
                <w:noProof/>
                <w:webHidden/>
              </w:rPr>
              <w:tab/>
            </w:r>
            <w:r w:rsidR="00B31C71">
              <w:rPr>
                <w:noProof/>
                <w:webHidden/>
              </w:rPr>
              <w:fldChar w:fldCharType="begin"/>
            </w:r>
            <w:r w:rsidR="00B31C71">
              <w:rPr>
                <w:noProof/>
                <w:webHidden/>
              </w:rPr>
              <w:instrText xml:space="preserve"> PAGEREF _Toc93321091 \h </w:instrText>
            </w:r>
            <w:r w:rsidR="00B31C71">
              <w:rPr>
                <w:noProof/>
                <w:webHidden/>
              </w:rPr>
            </w:r>
            <w:r w:rsidR="00B31C71">
              <w:rPr>
                <w:noProof/>
                <w:webHidden/>
              </w:rPr>
              <w:fldChar w:fldCharType="separate"/>
            </w:r>
            <w:r w:rsidR="00B31C71">
              <w:rPr>
                <w:noProof/>
                <w:webHidden/>
              </w:rPr>
              <w:t>105</w:t>
            </w:r>
            <w:r w:rsidR="00B31C71">
              <w:rPr>
                <w:noProof/>
                <w:webHidden/>
              </w:rPr>
              <w:fldChar w:fldCharType="end"/>
            </w:r>
          </w:hyperlink>
        </w:p>
        <w:p w14:paraId="391B4FE2" w14:textId="57393274" w:rsidR="007B714A" w:rsidRDefault="007B714A">
          <w:pPr>
            <w:rPr>
              <w:ins w:id="27" w:author="Carsten Hein" w:date="2022-01-03T11:35:00Z"/>
            </w:rPr>
          </w:pPr>
          <w:ins w:id="28" w:author="Carsten Hein" w:date="2022-01-03T11:35:00Z">
            <w:r>
              <w:rPr>
                <w:b/>
                <w:bCs/>
              </w:rPr>
              <w:fldChar w:fldCharType="end"/>
            </w:r>
          </w:ins>
        </w:p>
      </w:sdtContent>
    </w:sdt>
    <w:p w14:paraId="1ED49987" w14:textId="77777777" w:rsidR="007B714A" w:rsidRDefault="007B714A">
      <w:pPr>
        <w:spacing w:before="0" w:after="160" w:line="259" w:lineRule="auto"/>
        <w:jc w:val="left"/>
        <w:rPr>
          <w:ins w:id="29" w:author="Carsten Hein" w:date="2022-01-03T11:35:00Z"/>
          <w:rStyle w:val="berschriftZchn"/>
          <w:b w:val="0"/>
          <w:lang w:val="en-GB"/>
        </w:rPr>
      </w:pPr>
    </w:p>
    <w:p w14:paraId="4E79C2CB" w14:textId="6E1E634E" w:rsidR="00002B01" w:rsidRDefault="00002B01">
      <w:pPr>
        <w:spacing w:before="0" w:after="160" w:line="259" w:lineRule="auto"/>
        <w:jc w:val="left"/>
        <w:rPr>
          <w:ins w:id="30" w:author="Carsten Hein" w:date="2022-01-03T08:45:00Z"/>
          <w:rStyle w:val="berschriftZchn"/>
          <w:lang w:val="en-GB"/>
        </w:rPr>
      </w:pPr>
      <w:ins w:id="31" w:author="Carsten Hein" w:date="2022-01-03T08:45:00Z">
        <w:r>
          <w:rPr>
            <w:rStyle w:val="berschriftZchn"/>
            <w:b w:val="0"/>
            <w:lang w:val="en-GB"/>
          </w:rPr>
          <w:br w:type="page"/>
        </w:r>
      </w:ins>
    </w:p>
    <w:p w14:paraId="3AC94912" w14:textId="43B694DD" w:rsidR="00D976CC" w:rsidRPr="00AF63C3" w:rsidRDefault="00D976CC">
      <w:pPr>
        <w:pStyle w:val="berschrift1"/>
        <w:rPr>
          <w:lang w:val="en-GB"/>
        </w:rPr>
        <w:pPrChange w:id="32" w:author="Carsten Hein" w:date="2022-01-03T08:38:00Z">
          <w:pPr>
            <w:pStyle w:val="berschrift"/>
          </w:pPr>
        </w:pPrChange>
      </w:pPr>
      <w:bookmarkStart w:id="33" w:name="_Toc92092104"/>
      <w:bookmarkStart w:id="34" w:name="_Toc92092216"/>
      <w:bookmarkStart w:id="35" w:name="_Toc93321013"/>
      <w:r w:rsidRPr="00AF63C3">
        <w:rPr>
          <w:rStyle w:val="berschriftZchn"/>
          <w:b/>
          <w:lang w:val="en-GB"/>
        </w:rPr>
        <w:lastRenderedPageBreak/>
        <w:t>Kurzfassung</w:t>
      </w:r>
      <w:bookmarkEnd w:id="23"/>
      <w:bookmarkEnd w:id="22"/>
      <w:bookmarkEnd w:id="33"/>
      <w:bookmarkEnd w:id="34"/>
      <w:bookmarkEnd w:id="35"/>
    </w:p>
    <w:p w14:paraId="24D6F67C" w14:textId="13853554" w:rsidR="00E44ABE" w:rsidRPr="00AF63C3" w:rsidRDefault="00420E44" w:rsidP="00FF3EF3">
      <w:pPr>
        <w:rPr>
          <w:lang w:val="en-GB"/>
        </w:rPr>
      </w:pPr>
      <w:commentRangeStart w:id="36"/>
      <w:r w:rsidRPr="00AF63C3">
        <w:rPr>
          <w:lang w:val="en-GB"/>
        </w:rPr>
        <w:t xml:space="preserve">   </w:t>
      </w:r>
      <w:commentRangeEnd w:id="36"/>
      <w:r>
        <w:rPr>
          <w:rStyle w:val="Kommentarzeichen"/>
        </w:rPr>
        <w:commentReference w:id="36"/>
      </w:r>
      <w:r w:rsidR="00FF3EF3" w:rsidRPr="00AF63C3">
        <w:rPr>
          <w:lang w:val="en-GB"/>
        </w:rPr>
        <w:t>.</w:t>
      </w:r>
      <w:r w:rsidR="00E44ABE" w:rsidRPr="00AF63C3">
        <w:rPr>
          <w:lang w:val="en-GB"/>
        </w:rPr>
        <w:t xml:space="preserve"> </w:t>
      </w:r>
      <w:r w:rsidR="00E44ABE" w:rsidRPr="00AF63C3">
        <w:rPr>
          <w:lang w:val="en-GB"/>
        </w:rPr>
        <w:br w:type="page"/>
      </w:r>
    </w:p>
    <w:p w14:paraId="6D3A0472" w14:textId="58745EF6" w:rsidR="005C71CA" w:rsidRPr="00AF63C3" w:rsidRDefault="005C71CA">
      <w:pPr>
        <w:pStyle w:val="berschrift1"/>
        <w:rPr>
          <w:lang w:val="en-GB"/>
        </w:rPr>
        <w:pPrChange w:id="37" w:author="Carsten Hein" w:date="2022-01-03T08:38:00Z">
          <w:pPr>
            <w:pStyle w:val="berschrift"/>
          </w:pPr>
        </w:pPrChange>
      </w:pPr>
      <w:bookmarkStart w:id="38" w:name="_Toc92091517"/>
      <w:bookmarkStart w:id="39" w:name="_Toc92091663"/>
      <w:bookmarkStart w:id="40" w:name="_Toc92092105"/>
      <w:bookmarkStart w:id="41" w:name="_Toc92092217"/>
      <w:bookmarkStart w:id="42" w:name="_Toc93321014"/>
      <w:commentRangeStart w:id="43"/>
      <w:r w:rsidRPr="00AF63C3">
        <w:rPr>
          <w:rStyle w:val="berschriftZchn"/>
          <w:b/>
          <w:lang w:val="en-GB"/>
        </w:rPr>
        <w:lastRenderedPageBreak/>
        <w:t>Abstract</w:t>
      </w:r>
      <w:bookmarkEnd w:id="38"/>
      <w:r w:rsidR="00885C4C" w:rsidRPr="00AF63C3">
        <w:rPr>
          <w:rStyle w:val="berschriftZchn"/>
          <w:b/>
          <w:lang w:val="en-GB"/>
        </w:rPr>
        <w:t xml:space="preserve"> </w:t>
      </w:r>
      <w:commentRangeEnd w:id="43"/>
      <w:r w:rsidR="001870E4">
        <w:rPr>
          <w:rStyle w:val="Kommentarzeichen"/>
          <w:rFonts w:ascii="Myriad Pro" w:eastAsiaTheme="minorHAnsi" w:hAnsi="Myriad Pro" w:cstheme="minorBidi"/>
          <w:b w:val="0"/>
          <w:color w:val="auto"/>
        </w:rPr>
        <w:commentReference w:id="43"/>
      </w:r>
      <w:r w:rsidR="00885C4C" w:rsidRPr="00AF63C3">
        <w:rPr>
          <w:rStyle w:val="berschriftZchn"/>
          <w:b/>
          <w:lang w:val="en-GB"/>
        </w:rPr>
        <w:t xml:space="preserve">in </w:t>
      </w:r>
      <w:commentRangeStart w:id="44"/>
      <w:commentRangeStart w:id="45"/>
      <w:r w:rsidR="00885C4C" w:rsidRPr="00AF63C3">
        <w:rPr>
          <w:rStyle w:val="berschriftZchn"/>
          <w:b/>
          <w:lang w:val="en-GB"/>
        </w:rPr>
        <w:t>English</w:t>
      </w:r>
      <w:commentRangeEnd w:id="44"/>
      <w:r w:rsidR="00516495">
        <w:rPr>
          <w:rStyle w:val="Kommentarzeichen"/>
          <w:rFonts w:ascii="Myriad Pro" w:eastAsiaTheme="minorHAnsi" w:hAnsi="Myriad Pro" w:cstheme="minorBidi"/>
          <w:b w:val="0"/>
          <w:color w:val="auto"/>
        </w:rPr>
        <w:commentReference w:id="44"/>
      </w:r>
      <w:commentRangeEnd w:id="45"/>
      <w:r w:rsidR="008B6995">
        <w:rPr>
          <w:rStyle w:val="Kommentarzeichen"/>
          <w:rFonts w:ascii="Myriad Pro" w:eastAsiaTheme="minorHAnsi" w:hAnsi="Myriad Pro" w:cstheme="minorBidi"/>
          <w:b w:val="0"/>
          <w:color w:val="auto"/>
        </w:rPr>
        <w:commentReference w:id="45"/>
      </w:r>
      <w:bookmarkEnd w:id="39"/>
      <w:bookmarkEnd w:id="40"/>
      <w:bookmarkEnd w:id="41"/>
      <w:bookmarkEnd w:id="42"/>
    </w:p>
    <w:p w14:paraId="79863282" w14:textId="2B812C70" w:rsidR="001564B6" w:rsidRPr="00AF63C3" w:rsidRDefault="00141996" w:rsidP="00E614B6">
      <w:pPr>
        <w:rPr>
          <w:lang w:val="en-GB"/>
        </w:rPr>
      </w:pPr>
      <w:r w:rsidRPr="00AF63C3">
        <w:rPr>
          <w:lang w:val="en-GB"/>
        </w:rPr>
        <w:t>In German cities, there is a very high, strongly rising demand for affordable and and flexible residential and office space. This demand must be met quickly and cost-effectively with with high-quality, energy-efficient and climate-friendly buildings.</w:t>
      </w:r>
      <w:r w:rsidR="00297081" w:rsidRPr="00AF63C3">
        <w:rPr>
          <w:lang w:val="en-GB"/>
        </w:rPr>
        <w:t xml:space="preserve"> Timber and hybrid timber buildings meet these requirements, however the costs still exceed the cost of conventiona</w:t>
      </w:r>
      <w:r w:rsidR="001564B6" w:rsidRPr="00AF63C3">
        <w:rPr>
          <w:lang w:val="en-GB"/>
        </w:rPr>
        <w:t>lly built structures</w:t>
      </w:r>
      <w:del w:id="46" w:author="Jan Wenker" w:date="2021-12-07T08:29:00Z">
        <w:r w:rsidR="001564B6" w:rsidRPr="00AF63C3" w:rsidDel="00297D39">
          <w:rPr>
            <w:lang w:val="en-GB"/>
          </w:rPr>
          <w:delText xml:space="preserve"> made</w:delText>
        </w:r>
      </w:del>
      <w:r w:rsidR="001564B6" w:rsidRPr="00AF63C3">
        <w:rPr>
          <w:lang w:val="en-GB"/>
        </w:rPr>
        <w:t xml:space="preserve">. </w:t>
      </w:r>
    </w:p>
    <w:p w14:paraId="665D0434" w14:textId="332BA1DF" w:rsidR="00A526DD" w:rsidRPr="00AF63C3" w:rsidRDefault="001564B6" w:rsidP="00E614B6">
      <w:pPr>
        <w:rPr>
          <w:lang w:val="en-GB"/>
        </w:rPr>
      </w:pPr>
      <w:r w:rsidRPr="003F6BBD">
        <w:rPr>
          <w:lang w:val="en-GB"/>
        </w:rPr>
        <w:t xml:space="preserve">The ceilings of a building incorporate a lot of different functions and they are a major cost driver in timber or hybrid timber </w:t>
      </w:r>
      <w:del w:id="47" w:author="Jan Wenker" w:date="2021-12-07T08:39:00Z">
        <w:r w:rsidRPr="003F6BBD" w:rsidDel="00436447">
          <w:rPr>
            <w:lang w:val="en-GB"/>
          </w:rPr>
          <w:delText>buidlings</w:delText>
        </w:r>
      </w:del>
      <w:ins w:id="48" w:author="Jan Wenker" w:date="2021-12-07T08:39:00Z">
        <w:r w:rsidR="00436447" w:rsidRPr="003F6BBD">
          <w:rPr>
            <w:lang w:val="en-GB"/>
          </w:rPr>
          <w:t>buildings</w:t>
        </w:r>
      </w:ins>
      <w:r w:rsidRPr="003F6BBD">
        <w:rPr>
          <w:lang w:val="en-GB"/>
        </w:rPr>
        <w:t>.</w:t>
      </w:r>
      <w:ins w:id="49" w:author="Jan Wenker" w:date="2021-12-07T08:30:00Z">
        <w:r w:rsidR="00391FEB">
          <w:rPr>
            <w:lang w:val="en-GB"/>
          </w:rPr>
          <w:t xml:space="preserve"> </w:t>
        </w:r>
      </w:ins>
      <w:r w:rsidRPr="003F6BBD">
        <w:rPr>
          <w:lang w:val="en-GB"/>
        </w:rPr>
        <w:t>This project aimed at optimizing the ceilings, taking into account all the requirements the structure has to meet</w:t>
      </w:r>
      <w:del w:id="50" w:author="Jan Wenker" w:date="2021-12-07T08:30:00Z">
        <w:r w:rsidRPr="003F6BBD" w:rsidDel="00391FEB">
          <w:rPr>
            <w:lang w:val="en-GB"/>
          </w:rPr>
          <w:delText>.</w:delText>
        </w:r>
      </w:del>
      <w:r w:rsidRPr="003F6BBD">
        <w:rPr>
          <w:lang w:val="en-GB"/>
        </w:rPr>
        <w:t xml:space="preserve">: fire protection, sound insulation, building services and structural requirements. </w:t>
      </w:r>
      <w:r w:rsidR="00A526DD" w:rsidRPr="00AF63C3">
        <w:rPr>
          <w:lang w:val="en-GB"/>
        </w:rPr>
        <w:t>Since</w:t>
      </w:r>
      <w:r w:rsidRPr="00AF63C3">
        <w:rPr>
          <w:lang w:val="en-GB"/>
        </w:rPr>
        <w:t xml:space="preserve"> </w:t>
      </w:r>
      <w:r w:rsidR="00A526DD" w:rsidRPr="00AF63C3">
        <w:rPr>
          <w:lang w:val="en-GB"/>
        </w:rPr>
        <w:t>planning and prefabrication processes play a major role, these aspects were also taken into account. To achieve this, a interdisciplinary project team was set up. This team consisted of berlinovo, a project developer and estate manager, Arup, a multidisciplinary engineering office, Br</w:t>
      </w:r>
      <w:ins w:id="51" w:author="Jan Wenker" w:date="2021-12-07T08:31:00Z">
        <w:r w:rsidR="00997F1B">
          <w:rPr>
            <w:lang w:val="en-GB"/>
          </w:rPr>
          <w:t>ü</w:t>
        </w:r>
      </w:ins>
      <w:del w:id="52" w:author="Jan Wenker" w:date="2021-12-07T08:31:00Z">
        <w:r w:rsidR="00A526DD" w:rsidRPr="00AF63C3" w:rsidDel="00997F1B">
          <w:rPr>
            <w:lang w:val="en-GB"/>
          </w:rPr>
          <w:delText>u</w:delText>
        </w:r>
      </w:del>
      <w:r w:rsidR="00A526DD" w:rsidRPr="00AF63C3">
        <w:rPr>
          <w:lang w:val="en-GB"/>
        </w:rPr>
        <w:t xml:space="preserve">ninghoff, a construction company and the Technische Universität Berlin. </w:t>
      </w:r>
    </w:p>
    <w:p w14:paraId="2BEEECBF" w14:textId="77777777" w:rsidR="00C80747" w:rsidRPr="00AF63C3" w:rsidRDefault="00A526DD" w:rsidP="00E614B6">
      <w:pPr>
        <w:rPr>
          <w:lang w:val="en-GB"/>
        </w:rPr>
      </w:pPr>
      <w:r w:rsidRPr="00AF63C3">
        <w:rPr>
          <w:lang w:val="en-GB"/>
        </w:rPr>
        <w:t xml:space="preserve">Berlinovo analysed the </w:t>
      </w:r>
      <w:r w:rsidR="00C80747" w:rsidRPr="00AF63C3">
        <w:rPr>
          <w:lang w:val="en-GB"/>
        </w:rPr>
        <w:t>award procedures in Germany and carved out their pros and contras for putting new construction methods to practice. Berlinovo also acted as an advisor or fictious client throughout the project.</w:t>
      </w:r>
    </w:p>
    <w:p w14:paraId="41B734B2" w14:textId="70633200" w:rsidR="002B23C7" w:rsidRPr="00AF63C3" w:rsidRDefault="00C80747" w:rsidP="002B23C7">
      <w:pPr>
        <w:rPr>
          <w:lang w:val="en-GB"/>
        </w:rPr>
      </w:pPr>
      <w:r w:rsidRPr="00AF63C3">
        <w:rPr>
          <w:lang w:val="en-GB"/>
        </w:rPr>
        <w:t xml:space="preserve">The engineering office Arup did the acoustic design and investigated MEP (mechanical, </w:t>
      </w:r>
      <w:del w:id="53" w:author="Jan Wenker" w:date="2021-12-07T08:39:00Z">
        <w:r w:rsidRPr="00AF63C3" w:rsidDel="00436447">
          <w:rPr>
            <w:lang w:val="en-GB"/>
          </w:rPr>
          <w:delText>electrial</w:delText>
        </w:r>
      </w:del>
      <w:ins w:id="54" w:author="Jan Wenker" w:date="2021-12-07T08:39:00Z">
        <w:r w:rsidR="00436447" w:rsidRPr="00AF63C3">
          <w:rPr>
            <w:lang w:val="en-GB"/>
          </w:rPr>
          <w:t>electrical</w:t>
        </w:r>
      </w:ins>
      <w:r w:rsidRPr="00AF63C3">
        <w:rPr>
          <w:lang w:val="en-GB"/>
        </w:rPr>
        <w:t xml:space="preserve">,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002B23C7" w:rsidRPr="00AF63C3">
        <w:rPr>
          <w:lang w:val="en-GB"/>
        </w:rPr>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14:paraId="55D115A4" w14:textId="481E90AA" w:rsidR="002B23C7" w:rsidRPr="003F6BBD" w:rsidRDefault="000277E5" w:rsidP="002B23C7">
      <w:pPr>
        <w:rPr>
          <w:lang w:val="en-GB"/>
        </w:rPr>
      </w:pPr>
      <w:r w:rsidRPr="003F6BBD">
        <w:rPr>
          <w:lang w:val="en-GB"/>
        </w:rPr>
        <w:t xml:space="preserve">MEP modules complement the modular construction of TCC ceilings in office buildings. They </w:t>
      </w:r>
      <w:r w:rsidR="00120B79" w:rsidRPr="003F6BBD">
        <w:rPr>
          <w:lang w:val="en-GB"/>
        </w:rPr>
        <w:t xml:space="preserve">provide prefabricated functions for heating, cooling, ventilation, fire detection etc. </w:t>
      </w:r>
      <w:r w:rsidR="002B23C7" w:rsidRPr="003F6BBD">
        <w:rPr>
          <w:lang w:val="en-GB"/>
        </w:rPr>
        <w:t xml:space="preserve">For the investigations of the MEP panels assumptions had to be made. </w:t>
      </w:r>
      <w:r w:rsidRPr="003F6BBD">
        <w:rPr>
          <w:lang w:val="en-GB"/>
        </w:rPr>
        <w:t>Unlike the structural or acoustic design the  design of MEP modules require the knowled</w:t>
      </w:r>
      <w:ins w:id="55" w:author="Jan Wenker" w:date="2021-12-07T08:38:00Z">
        <w:r w:rsidR="006B372B">
          <w:rPr>
            <w:lang w:val="en-GB"/>
          </w:rPr>
          <w:t>g</w:t>
        </w:r>
      </w:ins>
      <w:r w:rsidRPr="003F6BBD">
        <w:rPr>
          <w:lang w:val="en-GB"/>
        </w:rPr>
        <w:t xml:space="preserve">e of various properties of the entire building: The </w:t>
      </w:r>
      <w:r w:rsidR="002B23C7" w:rsidRPr="003F6BBD">
        <w:rPr>
          <w:lang w:val="en-GB"/>
        </w:rPr>
        <w:t>room volume to be air-conditioned</w:t>
      </w:r>
      <w:r w:rsidR="00120B79" w:rsidRPr="003F6BBD">
        <w:rPr>
          <w:lang w:val="en-GB"/>
        </w:rPr>
        <w:t xml:space="preserve">, </w:t>
      </w:r>
      <w:r w:rsidR="002B23C7" w:rsidRPr="003F6BBD">
        <w:rPr>
          <w:lang w:val="en-GB"/>
        </w:rPr>
        <w:t>the quality of the façade and windows</w:t>
      </w:r>
      <w:r w:rsidR="00120B79" w:rsidRPr="003F6BBD">
        <w:rPr>
          <w:lang w:val="en-GB"/>
        </w:rPr>
        <w:t xml:space="preserve"> as well as the floor layout and occupancy.</w:t>
      </w:r>
    </w:p>
    <w:p w14:paraId="5138092C" w14:textId="74DFD43C" w:rsidR="002B23C7" w:rsidRPr="00AF63C3" w:rsidRDefault="002B23C7" w:rsidP="002B23C7">
      <w:pPr>
        <w:rPr>
          <w:lang w:val="en-GB"/>
        </w:rPr>
      </w:pPr>
      <w:r w:rsidRPr="00AF63C3">
        <w:rPr>
          <w:lang w:val="en-GB"/>
        </w:rPr>
        <w:t xml:space="preserve">Two different room widths </w:t>
      </w:r>
      <w:r w:rsidR="00120B79" w:rsidRPr="00AF63C3">
        <w:rPr>
          <w:lang w:val="en-GB"/>
        </w:rPr>
        <w:t>were</w:t>
      </w:r>
      <w:r w:rsidRPr="00AF63C3">
        <w:rPr>
          <w:lang w:val="en-GB"/>
        </w:rPr>
        <w:t xml:space="preserve"> considered, as well as the room depth of 5.4</w:t>
      </w:r>
      <w:ins w:id="56" w:author="Jan Wenker" w:date="2021-12-07T08:33:00Z">
        <w:r w:rsidR="002B5F32">
          <w:rPr>
            <w:lang w:val="en-GB"/>
          </w:rPr>
          <w:t xml:space="preserve"> </w:t>
        </w:r>
      </w:ins>
      <w:r w:rsidRPr="00AF63C3">
        <w:rPr>
          <w:lang w:val="en-GB"/>
        </w:rPr>
        <w:t>m, which can still be assumed to be naturally lit with a clear room height of 3.0</w:t>
      </w:r>
      <w:ins w:id="57" w:author="Jan Wenker" w:date="2021-12-07T08:33:00Z">
        <w:r w:rsidR="002B5F32">
          <w:rPr>
            <w:lang w:val="en-GB"/>
          </w:rPr>
          <w:t xml:space="preserve"> </w:t>
        </w:r>
      </w:ins>
      <w:r w:rsidRPr="00AF63C3">
        <w:rPr>
          <w:lang w:val="en-GB"/>
        </w:rPr>
        <w:t xml:space="preserve">m. The guideline values according to </w:t>
      </w:r>
      <w:r w:rsidR="00120B79" w:rsidRPr="00AF63C3">
        <w:rPr>
          <w:lang w:val="en-GB"/>
        </w:rPr>
        <w:t>workplace regulations (</w:t>
      </w:r>
      <w:r w:rsidRPr="00AF63C3">
        <w:rPr>
          <w:lang w:val="en-GB"/>
        </w:rPr>
        <w:t>ASR A1.2</w:t>
      </w:r>
      <w:r w:rsidR="00120B79" w:rsidRPr="00AF63C3">
        <w:rPr>
          <w:lang w:val="en-GB"/>
        </w:rPr>
        <w:t>)</w:t>
      </w:r>
      <w:r w:rsidRPr="00AF63C3">
        <w:rPr>
          <w:lang w:val="en-GB"/>
        </w:rPr>
        <w:t>, which recommend 8 - 10 m² of space per workstation in a cellular office, are used as a basis.</w:t>
      </w:r>
    </w:p>
    <w:p w14:paraId="1CFA3762" w14:textId="77777777" w:rsidR="000277E5" w:rsidRPr="00AF63C3" w:rsidRDefault="000277E5" w:rsidP="000277E5">
      <w:pPr>
        <w:rPr>
          <w:lang w:val="en-GB"/>
        </w:rPr>
      </w:pPr>
      <w:commentRangeStart w:id="58"/>
      <w:r w:rsidRPr="00AF63C3">
        <w:rPr>
          <w:lang w:val="en-GB"/>
        </w:rPr>
        <w:t xml:space="preserve">The </w:t>
      </w:r>
      <w:r w:rsidR="002B23C7" w:rsidRPr="00AF63C3">
        <w:rPr>
          <w:lang w:val="en-GB"/>
        </w:rPr>
        <w:t>following additional requirements result from the other trades.</w:t>
      </w:r>
      <w:commentRangeEnd w:id="58"/>
      <w:r w:rsidR="00CA358C">
        <w:rPr>
          <w:rStyle w:val="Kommentarzeichen"/>
        </w:rPr>
        <w:commentReference w:id="58"/>
      </w:r>
    </w:p>
    <w:p w14:paraId="37CD1D18" w14:textId="7F438FA7" w:rsidR="002B23C7" w:rsidRPr="00AF63C3" w:rsidRDefault="002B23C7" w:rsidP="00537717">
      <w:pPr>
        <w:rPr>
          <w:lang w:val="en-GB"/>
        </w:rPr>
      </w:pPr>
      <w:commentRangeStart w:id="59"/>
      <w:r w:rsidRPr="003F6BBD">
        <w:rPr>
          <w:lang w:val="en-GB"/>
        </w:rPr>
        <w:t xml:space="preserve">The </w:t>
      </w:r>
      <w:r w:rsidR="000277E5" w:rsidRPr="003F6BBD">
        <w:rPr>
          <w:lang w:val="en-GB"/>
        </w:rPr>
        <w:t xml:space="preserve">As a free-hanging ceiling sail has </w:t>
      </w:r>
      <w:commentRangeEnd w:id="59"/>
      <w:r w:rsidR="00924CFC">
        <w:rPr>
          <w:rStyle w:val="Kommentarzeichen"/>
        </w:rPr>
        <w:commentReference w:id="59"/>
      </w:r>
      <w:r w:rsidR="000277E5" w:rsidRPr="003F6BBD">
        <w:rPr>
          <w:lang w:val="en-GB"/>
        </w:rPr>
        <w:t>a better performance with respect to the other functions of the MEP module,</w:t>
      </w:r>
      <w:r w:rsidRPr="003F6BBD">
        <w:rPr>
          <w:lang w:val="en-GB"/>
        </w:rPr>
        <w:t xml:space="preserve"> no continuous suspended ceiling is created</w:t>
      </w:r>
      <w:r w:rsidR="000277E5" w:rsidRPr="003F6BBD">
        <w:rPr>
          <w:lang w:val="en-GB"/>
        </w:rPr>
        <w:t>. This means the MEP register cannot be util</w:t>
      </w:r>
      <w:ins w:id="60" w:author="Jan Wenker" w:date="2021-12-07T08:38:00Z">
        <w:r w:rsidR="00522398">
          <w:rPr>
            <w:lang w:val="en-GB"/>
          </w:rPr>
          <w:t>i</w:t>
        </w:r>
      </w:ins>
      <w:r w:rsidR="000277E5" w:rsidRPr="003F6BBD">
        <w:rPr>
          <w:lang w:val="en-GB"/>
        </w:rPr>
        <w:t xml:space="preserve">zed to reduce impact sound and airborne sound transmission between the floors. </w:t>
      </w:r>
      <w:r w:rsidRPr="003F6BBD">
        <w:rPr>
          <w:lang w:val="en-GB"/>
        </w:rPr>
        <w:t>However, the register can be used to improve the room acoustics.</w:t>
      </w:r>
      <w:r w:rsidR="00537717" w:rsidRPr="003F6BBD">
        <w:rPr>
          <w:lang w:val="en-GB"/>
        </w:rPr>
        <w:t xml:space="preserve"> </w:t>
      </w:r>
      <w:r w:rsidRPr="003F6BBD">
        <w:rPr>
          <w:lang w:val="en-GB"/>
        </w:rPr>
        <w:t>For fire protection, it is</w:t>
      </w:r>
      <w:r w:rsidR="000277E5" w:rsidRPr="003F6BBD">
        <w:rPr>
          <w:lang w:val="en-GB"/>
        </w:rPr>
        <w:t xml:space="preserve"> again</w:t>
      </w:r>
      <w:r w:rsidRPr="003F6BBD">
        <w:rPr>
          <w:lang w:val="en-GB"/>
        </w:rPr>
        <w:t xml:space="preserve"> necessary to design the construction details in such a way that air circulation</w:t>
      </w:r>
      <w:r w:rsidR="000277E5" w:rsidRPr="003F6BBD">
        <w:rPr>
          <w:lang w:val="en-GB"/>
        </w:rPr>
        <w:t xml:space="preserve"> </w:t>
      </w:r>
      <w:r w:rsidRPr="003F6BBD">
        <w:rPr>
          <w:lang w:val="en-GB"/>
        </w:rPr>
        <w:t>around the heating/cooling ceiling elements is possible. The distances between the ceiling elements and the joists must be large enough to allow the fire brigade to carry out a visual inspection in the event of fire.</w:t>
      </w:r>
      <w:ins w:id="61" w:author="Jan Wenker" w:date="2021-12-07T08:38:00Z">
        <w:r w:rsidR="006B372B">
          <w:rPr>
            <w:lang w:val="en-GB"/>
          </w:rPr>
          <w:t xml:space="preserve"> </w:t>
        </w:r>
      </w:ins>
      <w:r w:rsidRPr="003F6BBD">
        <w:rPr>
          <w:lang w:val="en-GB"/>
        </w:rPr>
        <w:t xml:space="preserve">Due to the modular construction and a circular planning concept, the shell is designed for </w:t>
      </w:r>
      <w:r w:rsidR="00537717" w:rsidRPr="003F6BBD">
        <w:rPr>
          <w:lang w:val="en-GB"/>
        </w:rPr>
        <w:t xml:space="preserve">more than a </w:t>
      </w:r>
      <w:r w:rsidRPr="003F6BBD">
        <w:rPr>
          <w:lang w:val="en-GB"/>
        </w:rPr>
        <w:t>100 years, while the</w:t>
      </w:r>
      <w:r w:rsidR="00537717" w:rsidRPr="003F6BBD">
        <w:rPr>
          <w:lang w:val="en-GB"/>
        </w:rPr>
        <w:t xml:space="preserve"> MEP modules</w:t>
      </w:r>
      <w:r w:rsidRPr="003F6BBD">
        <w:rPr>
          <w:lang w:val="en-GB"/>
        </w:rPr>
        <w:t xml:space="preserve"> have an </w:t>
      </w:r>
      <w:r w:rsidR="00537717" w:rsidRPr="003F6BBD">
        <w:rPr>
          <w:lang w:val="en-GB"/>
        </w:rPr>
        <w:t xml:space="preserve">life cycle </w:t>
      </w:r>
      <w:r w:rsidRPr="003F6BBD">
        <w:rPr>
          <w:lang w:val="en-GB"/>
        </w:rPr>
        <w:t xml:space="preserve">expectation of approx. </w:t>
      </w:r>
      <w:r w:rsidRPr="00AF63C3">
        <w:rPr>
          <w:lang w:val="en-GB"/>
        </w:rPr>
        <w:t>20 years. Therefore, flexible assembly</w:t>
      </w:r>
      <w:r w:rsidR="00537717" w:rsidRPr="00AF63C3">
        <w:rPr>
          <w:lang w:val="en-GB"/>
        </w:rPr>
        <w:t xml:space="preserve"> and </w:t>
      </w:r>
      <w:r w:rsidRPr="00AF63C3">
        <w:rPr>
          <w:lang w:val="en-GB"/>
        </w:rPr>
        <w:t xml:space="preserve">maintenance must be considered in the design of the elements. </w:t>
      </w:r>
    </w:p>
    <w:p w14:paraId="56047235" w14:textId="77777777" w:rsidR="00B657E8" w:rsidRPr="00AF63C3" w:rsidRDefault="004062F8" w:rsidP="00FF3EF3">
      <w:pPr>
        <w:rPr>
          <w:lang w:val="en-GB"/>
        </w:rPr>
      </w:pPr>
      <w:r w:rsidRPr="003F6BBD">
        <w:rPr>
          <w:lang w:val="en-GB"/>
        </w:rPr>
        <w:t xml:space="preserve">The investigations on the ceiling structure comprises two parts: The theoretical evaluation of the performance of various connector types and the experimental research on glued connection. The theoretical part </w:t>
      </w:r>
      <w:del w:id="62" w:author="Jan Wenker" w:date="2021-12-07T08:40:00Z">
        <w:r w:rsidRPr="003F6BBD" w:rsidDel="0081760B">
          <w:rPr>
            <w:lang w:val="en-GB"/>
          </w:rPr>
          <w:delText xml:space="preserve"> </w:delText>
        </w:r>
      </w:del>
      <w:r w:rsidRPr="003F6BBD">
        <w:rPr>
          <w:lang w:val="en-GB"/>
        </w:rPr>
        <w:t xml:space="preserve">was </w:t>
      </w:r>
      <w:del w:id="63" w:author="Jan Wenker" w:date="2021-12-07T08:40:00Z">
        <w:r w:rsidRPr="003F6BBD" w:rsidDel="0081760B">
          <w:rPr>
            <w:lang w:val="en-GB"/>
          </w:rPr>
          <w:delText xml:space="preserve">  </w:delText>
        </w:r>
      </w:del>
      <w:r w:rsidRPr="003F6BBD">
        <w:rPr>
          <w:lang w:val="en-GB"/>
        </w:rPr>
        <w:t xml:space="preserve">conducted by means of a parametric study. This study </w:t>
      </w:r>
      <w:del w:id="64" w:author="Jan Wenker" w:date="2021-12-07T08:40:00Z">
        <w:r w:rsidRPr="003F6BBD" w:rsidDel="0081760B">
          <w:rPr>
            <w:lang w:val="en-GB"/>
          </w:rPr>
          <w:delText xml:space="preserve"> </w:delText>
        </w:r>
      </w:del>
      <w:r w:rsidRPr="003F6BBD">
        <w:rPr>
          <w:lang w:val="en-GB"/>
        </w:rPr>
        <w:t xml:space="preserve">was based on the latest outlook on the future design of TCC structures in the Eurocode. The considered ceiling structure consists of a concrete deck with timber joists. The dimensions of the concrete deck varied between 10-15 cm, according to the results of the acoustic </w:t>
      </w:r>
      <w:r w:rsidRPr="003F6BBD">
        <w:rPr>
          <w:lang w:val="en-GB"/>
        </w:rPr>
        <w:lastRenderedPageBreak/>
        <w:t>design and fire protection requirements. The timber joists were pre</w:t>
      </w:r>
      <w:r w:rsidR="00092FB0" w:rsidRPr="003F6BBD">
        <w:rPr>
          <w:lang w:val="en-GB"/>
        </w:rPr>
        <w:t xml:space="preserve">-dimensioned by looking at the fire resistance. This 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00AF2062" w:rsidRPr="003F6BBD">
        <w:rPr>
          <w:lang w:val="en-GB"/>
        </w:rPr>
        <w:t xml:space="preserve">This is evident especially for </w:t>
      </w:r>
      <w:r w:rsidR="00092FB0" w:rsidRPr="003F6BBD">
        <w:rPr>
          <w:lang w:val="en-GB"/>
        </w:rPr>
        <w:t xml:space="preserve">screws with built-in components that allow prefabricated </w:t>
      </w:r>
      <w:del w:id="65" w:author="Jan Wenker" w:date="2021-12-07T08:41:00Z">
        <w:r w:rsidR="00092FB0" w:rsidRPr="003F6BBD" w:rsidDel="005C6949">
          <w:rPr>
            <w:lang w:val="en-GB"/>
          </w:rPr>
          <w:delText xml:space="preserve"> </w:delText>
        </w:r>
      </w:del>
      <w:r w:rsidR="00092FB0" w:rsidRPr="003F6BBD">
        <w:rPr>
          <w:lang w:val="en-GB"/>
        </w:rPr>
        <w:t>concrete elements to be connected to timber jois</w:t>
      </w:r>
      <w:r w:rsidR="00AF2062" w:rsidRPr="003F6BBD">
        <w:rPr>
          <w:lang w:val="en-GB"/>
        </w:rPr>
        <w:t xml:space="preserve">ts. </w:t>
      </w:r>
      <w:r w:rsidR="00AF2062" w:rsidRPr="00AF63C3">
        <w:rPr>
          <w:lang w:val="en-GB"/>
        </w:rPr>
        <w:t>Due to their very limited stiffness, a lot of screws are needed to meet the required deformations and eigenfrequencies.</w:t>
      </w:r>
    </w:p>
    <w:p w14:paraId="637E96F2" w14:textId="391A2CE1" w:rsidR="00AF2062" w:rsidRPr="00AF63C3" w:rsidRDefault="00AF2062" w:rsidP="00FF3EF3">
      <w:pPr>
        <w:rPr>
          <w:lang w:val="en-GB"/>
        </w:rPr>
        <w:sectPr w:rsidR="00AF2062" w:rsidRPr="00AF63C3" w:rsidSect="00E713C0">
          <w:headerReference w:type="default" r:id="rId28"/>
          <w:footerReference w:type="default" r:id="rId29"/>
          <w:footerReference w:type="first" r:id="rId30"/>
          <w:pgSz w:w="11906" w:h="16838"/>
          <w:pgMar w:top="1701" w:right="1418" w:bottom="1701" w:left="1418" w:header="709" w:footer="709" w:gutter="0"/>
          <w:cols w:space="708"/>
          <w:titlePg/>
          <w:docGrid w:linePitch="360"/>
        </w:sectPr>
      </w:pPr>
      <w:r w:rsidRPr="003F6BBD">
        <w:rPr>
          <w:lang w:val="en-GB"/>
        </w:rPr>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glueing of precast elements to timber and a wet-in-wet glueing process, in which the concrete is poured on the fresh glue.  With </w:t>
      </w:r>
      <w:r w:rsidR="00606EA1" w:rsidRPr="003F6BBD">
        <w:rPr>
          <w:lang w:val="en-GB"/>
        </w:rPr>
        <w:t xml:space="preserve">preliminary measures a load-bearing  connection can be  obtained with both methods. However, glueing  precast concrete  is highly dependant on the  surface quality of the concrete. </w:t>
      </w:r>
      <w:r w:rsidR="00606EA1" w:rsidRPr="00AF63C3">
        <w:rPr>
          <w:lang w:val="en-GB"/>
        </w:rPr>
        <w:t>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longterm performance, concrete surfaces made with release agent were not investigated further. Instead the surfaces were ground until the first cement layer was removed and the aggregates were visible. This method proved to work well on large specimens as well as the small scale specimens. The wet-in-wet process yielded</w:t>
      </w:r>
      <w:r w:rsidR="001471C5" w:rsidRPr="00AF63C3">
        <w:rPr>
          <w:lang w:val="en-GB"/>
        </w:rPr>
        <w:t xml:space="preserve"> similar results. Both processes have advantages and disadvantages. The wet-in-wet is more economic since it reuqires less hoisting processes and the adhesive and concrete set at the same time. Furthermore, tolernaces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glueing of precast elements is advantageous as the concrete is allowed to shrink unobstructedly for a few days before bonding.</w:t>
      </w:r>
      <w:r w:rsidR="00606EA1" w:rsidRPr="00AF63C3">
        <w:rPr>
          <w:lang w:val="en-GB"/>
        </w:rPr>
        <w:t xml:space="preserve"> </w:t>
      </w:r>
    </w:p>
    <w:p w14:paraId="73B856C7" w14:textId="3D87DF82" w:rsidR="002F4942" w:rsidRPr="00E81B1B" w:rsidRDefault="002F79BC" w:rsidP="00AC12F5">
      <w:pPr>
        <w:pStyle w:val="berschrift1"/>
        <w:numPr>
          <w:ilvl w:val="0"/>
          <w:numId w:val="43"/>
        </w:numPr>
      </w:pPr>
      <w:bookmarkStart w:id="75" w:name="_Toc71185028"/>
      <w:bookmarkStart w:id="76" w:name="_Ref82361683"/>
      <w:bookmarkStart w:id="77" w:name="_Toc92091664"/>
      <w:bookmarkStart w:id="78" w:name="_Toc92092106"/>
      <w:bookmarkStart w:id="79" w:name="_Toc92092218"/>
      <w:bookmarkStart w:id="80" w:name="_Toc93321015"/>
      <w:commentRangeStart w:id="81"/>
      <w:r>
        <w:lastRenderedPageBreak/>
        <w:t>Einführung</w:t>
      </w:r>
      <w:bookmarkEnd w:id="75"/>
      <w:bookmarkEnd w:id="76"/>
      <w:commentRangeEnd w:id="81"/>
      <w:r>
        <w:commentReference w:id="81"/>
      </w:r>
      <w:bookmarkEnd w:id="77"/>
      <w:bookmarkEnd w:id="78"/>
      <w:bookmarkEnd w:id="79"/>
      <w:bookmarkEnd w:id="80"/>
    </w:p>
    <w:p w14:paraId="1493921E" w14:textId="10ED2AB1" w:rsidR="002F4942" w:rsidRPr="00E81B1B" w:rsidRDefault="002F4942" w:rsidP="002F4942">
      <w:commentRangeStart w:id="82"/>
      <w:r w:rsidRPr="00E81B1B">
        <w:t>In deutschen Städten herrscht ein wachsender Bedarf an Wohnraum und Büroflächen. Gleichzeitig rückt die Forderung nach nachhaltigen Bauweisen immer stärker in den Fokus</w:t>
      </w:r>
      <w:r w:rsidR="004E6CEC" w:rsidRPr="00E81B1B">
        <w:t>, sodass immer häufiger auch mehrgeschossige Gebäude in Holz- oder Holzhybridbauweise erstellt werden. In mehrgeschossigen Gebäuden bieten Hybriddecken Vorteile in Bezug auf den</w:t>
      </w:r>
      <w:r w:rsidR="008E7748" w:rsidRPr="00E81B1B">
        <w:t xml:space="preserve"> Brandschutz und den Schallschutz. Weiterhin ist die Hybridbauweise</w:t>
      </w:r>
      <w:r w:rsidR="004E6CEC" w:rsidRPr="00E81B1B">
        <w:t xml:space="preserve">, wie auch die Holzbauweise, </w:t>
      </w:r>
      <w:r w:rsidR="008E7748" w:rsidRPr="00E81B1B">
        <w:t xml:space="preserve">durch </w:t>
      </w:r>
      <w:r w:rsidR="004E6CEC" w:rsidRPr="00E81B1B">
        <w:t xml:space="preserve">einen hohen Vorfertigungsgrad geprägt, </w:t>
      </w:r>
      <w:r w:rsidR="008E7748" w:rsidRPr="00E81B1B">
        <w:t xml:space="preserve">sodass Bauten in </w:t>
      </w:r>
      <w:r w:rsidR="004E6CEC" w:rsidRPr="00E81B1B">
        <w:t xml:space="preserve">Hybridbauweise schnell und mit geringerer Belastung des näheren </w:t>
      </w:r>
      <w:r w:rsidR="00FA5162">
        <w:t>Baustellenu</w:t>
      </w:r>
      <w:r w:rsidR="004E6CEC" w:rsidRPr="00E81B1B">
        <w:t>mfelds errichtet</w:t>
      </w:r>
      <w:r w:rsidR="008E7748" w:rsidRPr="00E81B1B">
        <w:t xml:space="preserve"> sind</w:t>
      </w:r>
      <w:r w:rsidR="004E6CEC" w:rsidRPr="00E81B1B">
        <w:t>.</w:t>
      </w:r>
    </w:p>
    <w:p w14:paraId="02695046" w14:textId="07047558" w:rsidR="00663F0B" w:rsidRDefault="004E6CEC" w:rsidP="002F4942">
      <w:pPr>
        <w:rPr>
          <w:ins w:id="83" w:author="Carsten Hein" w:date="2021-12-28T14:45:00Z"/>
        </w:rPr>
      </w:pPr>
      <w:r w:rsidRPr="00E81B1B">
        <w:t xml:space="preserve">Die Bauweise scheitert aktuell </w:t>
      </w:r>
      <w:r w:rsidR="00854EED" w:rsidRPr="00E81B1B">
        <w:t xml:space="preserve">teilweise </w:t>
      </w:r>
      <w:r w:rsidRPr="00E81B1B">
        <w:t xml:space="preserve">noch an den </w:t>
      </w:r>
      <w:r w:rsidR="005E7D1E">
        <w:t>i</w:t>
      </w:r>
      <w:r w:rsidRPr="00E81B1B">
        <w:t>m Vergleich zu der klassischen Massivbauweise</w:t>
      </w:r>
      <w:r w:rsidR="005E7D1E">
        <w:t xml:space="preserve"> höheren Kosten</w:t>
      </w:r>
      <w:r w:rsidRPr="00E81B1B">
        <w:t xml:space="preserve">. </w:t>
      </w:r>
      <w:r w:rsidR="000C2AC3">
        <w:t xml:space="preserve">2019 ermittelte Arup für ein Referenz Projekt Mehrkosten für die Holz-Beton-Verbund-Konstruktionen gegenüber einer reinen Massivbauweise von ca. 50€/m², netto. Als Grundlage diente das Projekt H7 in Münster. Kosteneinsparungen in den Gründungsmaßnahmen wurden nicht gegengerechnet. Die ursprünglichen Baukosten wurden mit dem lokalen Baukostenindex hochgerechnet. </w:t>
      </w:r>
      <w:r w:rsidR="006B614F">
        <w:t xml:space="preserve">In Zeiten von Pandemie </w:t>
      </w:r>
      <w:r w:rsidR="00965FEF">
        <w:t xml:space="preserve">und politischen Auseinandersetzungen </w:t>
      </w:r>
      <w:r w:rsidR="00D26B0F">
        <w:t xml:space="preserve">schwanken die Holzpreise </w:t>
      </w:r>
      <w:r w:rsidR="00C5777B">
        <w:t xml:space="preserve">deutlich </w:t>
      </w:r>
      <w:r w:rsidR="00D26B0F">
        <w:t xml:space="preserve">stärker als die Massivbaupreise. </w:t>
      </w:r>
      <w:r w:rsidR="008E33C1">
        <w:t xml:space="preserve">Zu </w:t>
      </w:r>
      <w:r w:rsidR="005E7D1E">
        <w:t xml:space="preserve">diesem </w:t>
      </w:r>
      <w:r w:rsidR="008E33C1">
        <w:t xml:space="preserve">Zeitpunkt wurden die Mehrkosten einer Holzhybridkonstruktion </w:t>
      </w:r>
      <w:r w:rsidR="00FB664C">
        <w:t xml:space="preserve">unter Berücksichtigung von Einsparungen in Gründungsmaßnahmen und Bauzeit mit 0% - 5% </w:t>
      </w:r>
      <w:r w:rsidR="00FE3D20">
        <w:t>über den Kosten für ein Vergleichsprojekt eingeschätzt. Im Sommer 2021</w:t>
      </w:r>
      <w:r w:rsidR="00B43009">
        <w:t xml:space="preserve"> explodierten die Holzbaupreise</w:t>
      </w:r>
      <w:r w:rsidR="00203799">
        <w:t xml:space="preserve"> auf Grund der oben angeführten Faktoren</w:t>
      </w:r>
      <w:r w:rsidR="00DB4916">
        <w:t>.</w:t>
      </w:r>
      <w:r w:rsidR="00AA0916">
        <w:t xml:space="preserve"> </w:t>
      </w:r>
      <w:r w:rsidR="00663F0B">
        <w:t xml:space="preserve">Für 2022 </w:t>
      </w:r>
      <w:r w:rsidR="00DB4916">
        <w:t xml:space="preserve">rechnet </w:t>
      </w:r>
      <w:r w:rsidR="00AA4DCB">
        <w:t>d</w:t>
      </w:r>
      <w:r w:rsidR="00DB4916">
        <w:t>ie</w:t>
      </w:r>
      <w:r w:rsidR="00AA4DCB">
        <w:t xml:space="preserve"> Industrie</w:t>
      </w:r>
      <w:r w:rsidR="00570A14">
        <w:t xml:space="preserve"> </w:t>
      </w:r>
      <w:r w:rsidR="00DB4916">
        <w:t xml:space="preserve">damit, dass die Kosten für Holz und Beton gleichmäßig ansteigen werden. </w:t>
      </w:r>
      <w:r w:rsidR="00AA0916">
        <w:t xml:space="preserve">, </w:t>
      </w:r>
      <w:r w:rsidR="00DB4916">
        <w:t xml:space="preserve"> Da die </w:t>
      </w:r>
      <w:r w:rsidR="003D67D0">
        <w:t xml:space="preserve">Lieferengpässe </w:t>
      </w:r>
      <w:r w:rsidR="00DB4916">
        <w:t xml:space="preserve">von 2021 weitgehend </w:t>
      </w:r>
      <w:r w:rsidR="003D67D0">
        <w:t>überwunden</w:t>
      </w:r>
      <w:r w:rsidR="00DB4916">
        <w:t xml:space="preserve"> zu sein scheinen</w:t>
      </w:r>
      <w:r w:rsidR="003D67D0">
        <w:t xml:space="preserve">, </w:t>
      </w:r>
      <w:r w:rsidR="00DB4916">
        <w:t xml:space="preserve"> wird davon ausgegangen, dass die </w:t>
      </w:r>
      <w:r w:rsidR="003D67D0">
        <w:t>Holz</w:t>
      </w:r>
      <w:r w:rsidR="00DB4916">
        <w:t>preise die Mehrkosten für die Verbundbauweise</w:t>
      </w:r>
      <w:r w:rsidR="00484BDA">
        <w:t xml:space="preserve"> </w:t>
      </w:r>
      <w:r w:rsidR="003D67D0">
        <w:t>nicht mehr signifikant</w:t>
      </w:r>
      <w:r w:rsidR="00DB4916">
        <w:t xml:space="preserve"> in die Höhe treiben wird. </w:t>
      </w:r>
      <w:ins w:id="84" w:author="Carsten Hein" w:date="2021-12-28T15:22:00Z">
        <w:r w:rsidR="003D67D0">
          <w:t>.</w:t>
        </w:r>
      </w:ins>
    </w:p>
    <w:p w14:paraId="6CB5F434" w14:textId="0507E4B4" w:rsidR="004E6CEC" w:rsidRPr="00E81B1B" w:rsidRDefault="004E6CEC" w:rsidP="002F4942">
      <w:r w:rsidRPr="00E81B1B">
        <w:t>Als größte</w:t>
      </w:r>
      <w:del w:id="85" w:author="Marie" w:date="2022-01-13T14:45:00Z">
        <w:r w:rsidRPr="00E81B1B" w:rsidDel="00DB4916">
          <w:delText>r</w:delText>
        </w:r>
      </w:del>
      <w:r w:rsidRPr="00E81B1B">
        <w:t xml:space="preserve"> Kostentreiber wurde</w:t>
      </w:r>
      <w:ins w:id="86" w:author="Marie" w:date="2022-01-13T14:45:00Z">
        <w:r w:rsidR="00DB4916">
          <w:t>n</w:t>
        </w:r>
      </w:ins>
      <w:r w:rsidRPr="00E81B1B">
        <w:t xml:space="preserve"> in Vorbereitung für dieses Projekt die </w:t>
      </w:r>
      <w:ins w:id="87" w:author="Marie" w:date="2022-01-13T14:45:00Z">
        <w:r w:rsidR="00DB4916">
          <w:t>Geschossd</w:t>
        </w:r>
      </w:ins>
      <w:del w:id="88" w:author="Marie" w:date="2022-01-13T14:45:00Z">
        <w:r w:rsidRPr="00E81B1B" w:rsidDel="00DB4916">
          <w:delText>D</w:delText>
        </w:r>
      </w:del>
      <w:r w:rsidRPr="00E81B1B">
        <w:t>ecke</w:t>
      </w:r>
      <w:ins w:id="89" w:author="Marie" w:date="2022-01-13T14:45:00Z">
        <w:r w:rsidR="00DB4916">
          <w:t>n</w:t>
        </w:r>
      </w:ins>
      <w:r w:rsidRPr="00E81B1B">
        <w:t xml:space="preserve"> identifiziert</w:t>
      </w:r>
      <w:ins w:id="90" w:author="Carsten Hein" w:date="2021-12-28T15:23:00Z">
        <w:r w:rsidR="00A96468">
          <w:t>, weil d</w:t>
        </w:r>
      </w:ins>
      <w:ins w:id="91" w:author="Marie" w:date="2022-01-13T14:45:00Z">
        <w:r w:rsidR="00DB4916">
          <w:t xml:space="preserve">iese in den </w:t>
        </w:r>
      </w:ins>
      <w:ins w:id="92" w:author="Carsten Hein" w:date="2021-12-28T15:23:00Z">
        <w:del w:id="93" w:author="Marie" w:date="2022-01-13T14:45:00Z">
          <w:r w:rsidR="00A96468" w:rsidDel="00DB4916">
            <w:delText xml:space="preserve">as System Decke </w:delText>
          </w:r>
          <w:r w:rsidR="00433840" w:rsidDel="00DB4916">
            <w:delText xml:space="preserve">in </w:delText>
          </w:r>
        </w:del>
      </w:ins>
      <w:ins w:id="94" w:author="Carsten Hein" w:date="2021-12-28T15:24:00Z">
        <w:del w:id="95" w:author="Marie" w:date="2022-01-13T14:45:00Z">
          <w:r w:rsidR="00433840" w:rsidDel="00DB4916">
            <w:delText>den Hochbauprojekten der</w:delText>
          </w:r>
        </w:del>
        <w:r w:rsidR="00433840">
          <w:t xml:space="preserve"> betrachteten Gebäudeklassen 3 bis 5 </w:t>
        </w:r>
      </w:ins>
      <w:ins w:id="96" w:author="Marie" w:date="2022-01-13T14:45:00Z">
        <w:r w:rsidR="00DB4916">
          <w:t xml:space="preserve">einen Großteil des </w:t>
        </w:r>
      </w:ins>
      <w:ins w:id="97" w:author="Carsten Hein" w:date="2021-12-28T15:24:00Z">
        <w:del w:id="98" w:author="Marie" w:date="2022-01-13T14:45:00Z">
          <w:r w:rsidR="00845F5E" w:rsidDel="00DB4916">
            <w:delText xml:space="preserve">das größte </w:delText>
          </w:r>
        </w:del>
        <w:r w:rsidR="00845F5E">
          <w:t>Bauvolumen</w:t>
        </w:r>
      </w:ins>
      <w:ins w:id="99" w:author="Marie" w:date="2022-01-13T14:45:00Z">
        <w:r w:rsidR="00DB4916">
          <w:t>s einnehmen</w:t>
        </w:r>
      </w:ins>
      <w:ins w:id="100" w:author="Carsten Hein" w:date="2021-12-28T15:24:00Z">
        <w:del w:id="101" w:author="Marie" w:date="2022-01-13T14:45:00Z">
          <w:r w:rsidR="00845F5E" w:rsidDel="00DB4916">
            <w:delText xml:space="preserve"> darstellt</w:delText>
          </w:r>
        </w:del>
      </w:ins>
      <w:r w:rsidRPr="00E81B1B">
        <w:t xml:space="preserve">. </w:t>
      </w:r>
      <w:r w:rsidR="296368F0">
        <w:t>Im Rahmen des Projektes sollen</w:t>
      </w:r>
      <w:r w:rsidR="006836D3" w:rsidRPr="00E81B1B">
        <w:t xml:space="preserve"> </w:t>
      </w:r>
      <w:r w:rsidR="00845F5E" w:rsidRPr="00E81B1B">
        <w:t>die konstruktive Ausbildung der Verbunddecke</w:t>
      </w:r>
      <w:r w:rsidR="001A7E83">
        <w:t>,</w:t>
      </w:r>
      <w:r w:rsidR="00845F5E" w:rsidRPr="00E81B1B">
        <w:t xml:space="preserve"> </w:t>
      </w:r>
      <w:r w:rsidR="006836D3" w:rsidRPr="00E81B1B">
        <w:t>der Schallschutz, die technische Gebäudeausrüstung, sowie die Planungs- und Vergabeprozesse</w:t>
      </w:r>
      <w:r w:rsidR="1D99264B">
        <w:t xml:space="preserve"> näher betrachtet werden</w:t>
      </w:r>
      <w:r w:rsidR="006836D3" w:rsidRPr="00E81B1B">
        <w:t xml:space="preserve">. </w:t>
      </w:r>
      <w:commentRangeEnd w:id="82"/>
      <w:r w:rsidR="000C2AC3">
        <w:rPr>
          <w:rStyle w:val="Kommentarzeichen"/>
        </w:rPr>
        <w:commentReference w:id="82"/>
      </w:r>
    </w:p>
    <w:p w14:paraId="246FBE7F" w14:textId="29955AFD" w:rsidR="006836D3" w:rsidRPr="00E81B1B" w:rsidRDefault="006836D3" w:rsidP="00AC12F5">
      <w:pPr>
        <w:pStyle w:val="berschrift2"/>
        <w:numPr>
          <w:ilvl w:val="1"/>
          <w:numId w:val="43"/>
        </w:numPr>
      </w:pPr>
      <w:bookmarkStart w:id="102" w:name="_Toc92091665"/>
      <w:bookmarkStart w:id="103" w:name="_Toc92092107"/>
      <w:bookmarkStart w:id="104" w:name="_Toc92092219"/>
      <w:bookmarkStart w:id="105" w:name="_Toc93321016"/>
      <w:r>
        <w:t>Untersuchungsgegenstand</w:t>
      </w:r>
      <w:bookmarkEnd w:id="102"/>
      <w:bookmarkEnd w:id="103"/>
      <w:bookmarkEnd w:id="104"/>
      <w:bookmarkEnd w:id="105"/>
    </w:p>
    <w:p w14:paraId="2B01AD7C" w14:textId="40194307" w:rsidR="006836D3" w:rsidRPr="00E81B1B" w:rsidRDefault="006836D3" w:rsidP="006836D3">
      <w:r w:rsidRPr="00E81B1B">
        <w:t xml:space="preserve">Die Decke eines Gebäudes nimmt </w:t>
      </w:r>
      <w:r w:rsidR="00EA28C4" w:rsidRPr="00E81B1B">
        <w:t>neben de</w:t>
      </w:r>
      <w:r w:rsidR="00304E60" w:rsidRPr="00E81B1B">
        <w:t>m Lastabtrag noch eine Vielzahl</w:t>
      </w:r>
      <w:r w:rsidR="00EA28C4" w:rsidRPr="00E81B1B">
        <w:t xml:space="preserve"> weitere</w:t>
      </w:r>
      <w:r w:rsidR="00304E60" w:rsidRPr="00E81B1B">
        <w:t xml:space="preserve">r </w:t>
      </w:r>
      <w:r w:rsidR="00EA28C4" w:rsidRPr="00E81B1B">
        <w:t xml:space="preserve">Funktionen </w:t>
      </w:r>
      <w:r w:rsidRPr="00E81B1B">
        <w:t>auf</w:t>
      </w:r>
      <w:r w:rsidR="00304E60" w:rsidRPr="00E81B1B">
        <w:t>. Die Anforderungen hängen dabei maßgeblich von der Gebäudenutzung ab</w:t>
      </w:r>
      <w:r w:rsidR="002F2B6E" w:rsidRPr="00E81B1B">
        <w:t xml:space="preserve">. Daraus ergeben sich maßgebliche Unterschiede insbesondere in Bezug auf den Deckenaufbau. </w:t>
      </w:r>
      <w:r w:rsidR="00304E60" w:rsidRPr="00E81B1B">
        <w:t>Im Folgenden werden die zwei häufigsten Deckentypen betrachtet: Decken über Büroräumen und über Wohnräumen.</w:t>
      </w:r>
    </w:p>
    <w:p w14:paraId="4E40AEC5" w14:textId="2C1AD481" w:rsidR="006836D3" w:rsidRPr="00E81B1B" w:rsidRDefault="002F2B6E" w:rsidP="006836D3">
      <w:r w:rsidRPr="00E81B1B">
        <w:t>An dieser Stelle sei erwähnt, dass d</w:t>
      </w:r>
      <w:r w:rsidR="006836D3" w:rsidRPr="00E81B1B">
        <w:t xml:space="preserve">er Fokus der folgenden Ausführungen auf </w:t>
      </w:r>
      <w:r w:rsidRPr="00E81B1B">
        <w:t xml:space="preserve">Bauten </w:t>
      </w:r>
      <w:r w:rsidR="006836D3" w:rsidRPr="00E81B1B">
        <w:t>der Gebäudeklassen 5</w:t>
      </w:r>
      <w:r w:rsidRPr="00E81B1B">
        <w:t xml:space="preserve"> liegt</w:t>
      </w:r>
      <w:r w:rsidR="006836D3" w:rsidRPr="00E81B1B">
        <w:t>, also auf Bauten mit einer Höhe von mehr als 13 Metern</w:t>
      </w:r>
      <w:r w:rsidR="00955A3E">
        <w:t xml:space="preserve"> und weniger als 22 Metern</w:t>
      </w:r>
      <w:r w:rsidR="00EA28C4" w:rsidRPr="00E81B1B">
        <w:t>, die eine Feuerwiderstandsdauer von 90 Minuten gewährleisten</w:t>
      </w:r>
      <w:r w:rsidR="00F83E38" w:rsidRPr="00E81B1B">
        <w:t xml:space="preserve"> müssen</w:t>
      </w:r>
      <w:r w:rsidR="00EA28C4" w:rsidRPr="00E81B1B">
        <w:t>. Holz-Beton-Verbunddecken</w:t>
      </w:r>
      <w:r w:rsidR="002266D3">
        <w:t xml:space="preserve"> (HBV-Decken)</w:t>
      </w:r>
      <w:r w:rsidR="00EA28C4" w:rsidRPr="00E81B1B">
        <w:t xml:space="preserve"> </w:t>
      </w:r>
      <w:r w:rsidR="39ABA90E">
        <w:t xml:space="preserve">bieten </w:t>
      </w:r>
      <w:r w:rsidR="008E7748" w:rsidRPr="00E81B1B">
        <w:t xml:space="preserve">gegenüber reinen Holzdecken </w:t>
      </w:r>
      <w:r w:rsidR="5BE79C8F">
        <w:t>den</w:t>
      </w:r>
      <w:r w:rsidR="008E7748" w:rsidRPr="00E81B1B">
        <w:t xml:space="preserve"> </w:t>
      </w:r>
      <w:r w:rsidR="00EA28C4" w:rsidRPr="00E81B1B">
        <w:t xml:space="preserve">Vorteil, </w:t>
      </w:r>
      <w:r w:rsidR="00EA28C4">
        <w:t>da</w:t>
      </w:r>
      <w:r w:rsidR="40F69822">
        <w:t>ss</w:t>
      </w:r>
      <w:r w:rsidR="00EA28C4" w:rsidRPr="00E81B1B">
        <w:t xml:space="preserve"> sie </w:t>
      </w:r>
      <w:r w:rsidR="008E7748" w:rsidRPr="00E81B1B">
        <w:t xml:space="preserve">ohne weitere Maßnahmen </w:t>
      </w:r>
      <w:r w:rsidR="00EA28C4" w:rsidRPr="00E81B1B">
        <w:t xml:space="preserve">eine raumabschließende Funktion </w:t>
      </w:r>
      <w:r w:rsidR="008E7748" w:rsidRPr="00E81B1B">
        <w:t xml:space="preserve">erfüllen </w:t>
      </w:r>
      <w:r w:rsidR="00EA28C4" w:rsidRPr="00E81B1B">
        <w:t xml:space="preserve">und die Betondecke feuerbeständig ist. </w:t>
      </w:r>
    </w:p>
    <w:p w14:paraId="77FD1BF2" w14:textId="37698A35" w:rsidR="00EA28C4" w:rsidRPr="00E81B1B" w:rsidRDefault="00EA28C4" w:rsidP="006836D3">
      <w:r w:rsidRPr="00E81B1B">
        <w:t xml:space="preserve">Insbesondere in Bürobauten wird ein großer Anteil der technischen Gebäudeausrüstung in der Deckenebene geführt. In hoch ausgestatteten Büros </w:t>
      </w:r>
      <w:r w:rsidR="00251B51" w:rsidRPr="00E81B1B">
        <w:t xml:space="preserve">kann </w:t>
      </w:r>
      <w:r w:rsidR="00F83E38" w:rsidRPr="00E81B1B">
        <w:t xml:space="preserve">dies </w:t>
      </w:r>
      <w:r w:rsidR="5BFD0607">
        <w:t>neben</w:t>
      </w:r>
      <w:r w:rsidR="00734D5F">
        <w:t xml:space="preserve"> </w:t>
      </w:r>
      <w:r>
        <w:t>elektrische</w:t>
      </w:r>
      <w:r w:rsidR="20844F7B">
        <w:t>r</w:t>
      </w:r>
      <w:r w:rsidRPr="00E81B1B">
        <w:t xml:space="preserve"> Versorgung</w:t>
      </w:r>
      <w:r w:rsidR="009F2C0A">
        <w:t xml:space="preserve"> </w:t>
      </w:r>
      <w:r w:rsidR="00C90EE9">
        <w:t xml:space="preserve">und </w:t>
      </w:r>
      <w:r w:rsidR="00C90EE9" w:rsidRPr="00E81B1B">
        <w:t>Beleuchtung</w:t>
      </w:r>
      <w:r w:rsidR="00C90EE9">
        <w:t xml:space="preserve"> auch </w:t>
      </w:r>
      <w:r w:rsidRPr="00E81B1B">
        <w:t>Zuluft und Abluft, Heizung und Kühlung, Sprinkler, Rauchmeldesysteme sowie Messtech</w:t>
      </w:r>
      <w:r w:rsidR="00F83E38" w:rsidRPr="00E81B1B">
        <w:t>ni</w:t>
      </w:r>
      <w:r w:rsidRPr="00E81B1B">
        <w:t>k zum Überprüfen der Raumluftqualität</w:t>
      </w:r>
      <w:r w:rsidR="00251B51" w:rsidRPr="00E81B1B">
        <w:t xml:space="preserve"> umfassen</w:t>
      </w:r>
      <w:r w:rsidRPr="00E81B1B">
        <w:t xml:space="preserve">. </w:t>
      </w:r>
      <w:r w:rsidR="00F83E38" w:rsidRPr="00E81B1B">
        <w:t xml:space="preserve">In Wohnbauten </w:t>
      </w:r>
      <w:r w:rsidR="00251B51" w:rsidRPr="00E81B1B">
        <w:t xml:space="preserve">sind </w:t>
      </w:r>
      <w:r w:rsidR="00F83E38" w:rsidRPr="00E81B1B">
        <w:t xml:space="preserve">in der Regel lediglich Rauchmelder und Beleuchtung </w:t>
      </w:r>
      <w:r w:rsidR="00251B51" w:rsidRPr="00E81B1B">
        <w:t>in der Deckenebene positioniert</w:t>
      </w:r>
      <w:r w:rsidR="006E1FA8">
        <w:t>, gelegentlich auch die Heizung</w:t>
      </w:r>
      <w:r w:rsidR="00F83E38" w:rsidRPr="00E81B1B">
        <w:t>.</w:t>
      </w:r>
      <w:r w:rsidR="00251B51" w:rsidRPr="00E81B1B">
        <w:t xml:space="preserve"> Wohnungen mit höherem Standard verfügen</w:t>
      </w:r>
      <w:r w:rsidR="00F83E38" w:rsidRPr="00E81B1B">
        <w:t xml:space="preserve"> gegebenenfalls </w:t>
      </w:r>
      <w:r w:rsidR="00251B51" w:rsidRPr="00E81B1B">
        <w:t>noch über ein</w:t>
      </w:r>
      <w:r w:rsidR="00802EEA">
        <w:t>e</w:t>
      </w:r>
      <w:r w:rsidR="00251B51" w:rsidRPr="00E81B1B">
        <w:t xml:space="preserve"> </w:t>
      </w:r>
      <w:r w:rsidR="00F83E38" w:rsidRPr="00E81B1B">
        <w:t>Kühlung. Die Lüftung kann in den meisten Fällen über die Fenster erfolgen.</w:t>
      </w:r>
    </w:p>
    <w:p w14:paraId="6C0380ED" w14:textId="03ED6BB3" w:rsidR="00F83E38" w:rsidRPr="00E81B1B" w:rsidRDefault="00F83E38" w:rsidP="006836D3">
      <w:r w:rsidRPr="00E81B1B">
        <w:t xml:space="preserve">Neben diesen Funktionen muss die Decke </w:t>
      </w:r>
      <w:r w:rsidR="00251B51" w:rsidRPr="00E81B1B">
        <w:t xml:space="preserve">Anforderungen an den </w:t>
      </w:r>
      <w:r w:rsidRPr="00E81B1B">
        <w:t>Schallschutz</w:t>
      </w:r>
      <w:r w:rsidR="00251B51" w:rsidRPr="00E81B1B">
        <w:t xml:space="preserve"> erfüllen</w:t>
      </w:r>
      <w:r w:rsidRPr="00E81B1B">
        <w:t>. Dieser richtet sich nach der Nutzung und ist in DIN EN 4109 festgelegt. Je nach gefordertem Komfort kann jedoch vom Bauherrn auch ein höherer Schallschutz verlangt werden.</w:t>
      </w:r>
      <w:r w:rsidR="008E7748" w:rsidRPr="00E81B1B">
        <w:t xml:space="preserve"> Gegenüber reinen Holz</w:t>
      </w:r>
      <w:r w:rsidR="00216933">
        <w:t>decken</w:t>
      </w:r>
      <w:r w:rsidR="008E7748" w:rsidRPr="00E81B1B">
        <w:t xml:space="preserve"> haben HBV-Decken den Vorteil, dass der Beton eine gewisse</w:t>
      </w:r>
      <w:r w:rsidR="00A230FA" w:rsidRPr="00E81B1B">
        <w:t xml:space="preserve"> </w:t>
      </w:r>
      <w:r w:rsidR="008E7748" w:rsidRPr="00E81B1B">
        <w:t>Masse mit sich bringt, die zur</w:t>
      </w:r>
      <w:r w:rsidR="00F152BE" w:rsidRPr="00E81B1B">
        <w:t xml:space="preserve"> Schalldämmung beiträgt. In Holzdecken wird diese Masse </w:t>
      </w:r>
      <w:r w:rsidR="00F152BE" w:rsidRPr="00E81B1B">
        <w:lastRenderedPageBreak/>
        <w:t xml:space="preserve">häufig durch Schüttungen eingebracht. Dennoch müssen auch </w:t>
      </w:r>
      <w:r w:rsidR="00802EEA">
        <w:t>bei</w:t>
      </w:r>
      <w:r w:rsidR="00F152BE" w:rsidRPr="00E81B1B">
        <w:t xml:space="preserve"> H</w:t>
      </w:r>
      <w:r w:rsidR="00802EEA">
        <w:t>BV-D</w:t>
      </w:r>
      <w:r w:rsidR="00F152BE" w:rsidRPr="00E81B1B">
        <w:t>ecken schallschützende Maßnahmen ergriffen werden. Hier kommen</w:t>
      </w:r>
      <w:r w:rsidRPr="00E81B1B">
        <w:t xml:space="preserve"> die Verlegung eines Estrichs mit Trittschalldämmung, schalldämmende Matten, Schüttungen </w:t>
      </w:r>
      <w:r w:rsidR="00251B51" w:rsidRPr="00E81B1B">
        <w:t>oder zweischalige Aufbauten zur Entkopplung des Schalls</w:t>
      </w:r>
      <w:r w:rsidR="002F2B6E" w:rsidRPr="00E81B1B">
        <w:t xml:space="preserve"> in Betracht</w:t>
      </w:r>
      <w:r w:rsidR="00251B51" w:rsidRPr="00E81B1B">
        <w:t xml:space="preserve">. </w:t>
      </w:r>
      <w:r w:rsidRPr="00E81B1B">
        <w:t xml:space="preserve">Letztere finden sich </w:t>
      </w:r>
      <w:r w:rsidR="00251B51" w:rsidRPr="00E81B1B">
        <w:t xml:space="preserve">als Hohlboden </w:t>
      </w:r>
      <w:r w:rsidRPr="00E81B1B">
        <w:t>allerdings in erster Linie in Bürobauten</w:t>
      </w:r>
      <w:r w:rsidR="00251B51" w:rsidRPr="00E81B1B">
        <w:t>, da in dem Hohlraum Elektro- und Kommunikationsleitungen geführt werden.</w:t>
      </w:r>
      <w:r w:rsidRPr="00E81B1B">
        <w:t xml:space="preserve"> </w:t>
      </w:r>
    </w:p>
    <w:p w14:paraId="4E155529" w14:textId="2FF9E7D1" w:rsidR="002C5695" w:rsidRDefault="00F83E38" w:rsidP="006836D3">
      <w:r w:rsidRPr="00E81B1B">
        <w:t xml:space="preserve">Die </w:t>
      </w:r>
      <w:r w:rsidR="0029171C" w:rsidRPr="00E81B1B">
        <w:t xml:space="preserve">Wahl des Verbundmittels zwischen Holz und Beton übt einen großen Einfluss auf den Bauablauf oder die Prozesse im Fertigteilwerk aus. </w:t>
      </w:r>
      <w:r w:rsidR="00251B51" w:rsidRPr="00E81B1B">
        <w:t>Die Betondecke kann vor Ort betoniert werden oder im Fertigteilwerk hergestellt werden</w:t>
      </w:r>
      <w:r w:rsidR="002F2B6E" w:rsidRPr="00E81B1B">
        <w:t xml:space="preserve">; </w:t>
      </w:r>
      <w:r w:rsidR="00802EEA">
        <w:t>b</w:t>
      </w:r>
      <w:r w:rsidR="1507644E">
        <w:t>ei HBV-Decken als Fertigteil kann der Verbund zwischen Holz und Beton</w:t>
      </w:r>
      <w:r w:rsidR="00251B51" w:rsidRPr="00E81B1B">
        <w:t xml:space="preserve"> entweder </w:t>
      </w:r>
      <w:r w:rsidR="0029171C" w:rsidRPr="00E81B1B">
        <w:t xml:space="preserve">im Werk oder auf der Baustelle </w:t>
      </w:r>
      <w:r w:rsidR="51CD8445">
        <w:t>erfolgen</w:t>
      </w:r>
      <w:r w:rsidR="00251B51">
        <w:t>.</w:t>
      </w:r>
      <w:r w:rsidR="00251B51" w:rsidRPr="00E81B1B">
        <w:t xml:space="preserve"> </w:t>
      </w:r>
      <w:r w:rsidR="00951DF5" w:rsidRPr="00E81B1B">
        <w:t>Diese Entscheidung kann von Projekt zu Projekt anders ausfallen, da jede Methode eigene Vorteile mit sich bring</w:t>
      </w:r>
      <w:r w:rsidR="008A6A8D" w:rsidRPr="00E81B1B">
        <w:t>t</w:t>
      </w:r>
      <w:r w:rsidR="00951DF5" w:rsidRPr="00E81B1B">
        <w:t>. Die Wahl der Fertigungsmethode steht in engem Zusammenhang mit der des Verbundmittels</w:t>
      </w:r>
      <w:r w:rsidR="008A6A8D" w:rsidRPr="00E81B1B">
        <w:t>, da nicht jedes Verbundmittel für jede Herstellungsmethode geeignet ist.</w:t>
      </w:r>
    </w:p>
    <w:p w14:paraId="7C73F47B" w14:textId="2A130C66" w:rsidR="005E5270" w:rsidRDefault="00CB058A" w:rsidP="006836D3">
      <w:r>
        <w:t>Im Rahmen des Projektes sind kleinmaßstäbliche Tests vorgesehen sowie die Herstellung eines Demonstrators</w:t>
      </w:r>
      <w:r w:rsidR="009E39EC">
        <w:t xml:space="preserve">. Für die tragwerksplanerischen Belange </w:t>
      </w:r>
      <w:r w:rsidR="003116AF">
        <w:t>we</w:t>
      </w:r>
      <w:r w:rsidR="00C07EB4">
        <w:t xml:space="preserve">rden diese Tests detaillierte Rückschlüsse auf die Verbindungsmittel und die </w:t>
      </w:r>
      <w:r w:rsidR="007D7869">
        <w:t>statische Leistung der untersuchten HBV Systeme erlauben.</w:t>
      </w:r>
    </w:p>
    <w:p w14:paraId="340556BA" w14:textId="24706865" w:rsidR="005E5270" w:rsidRDefault="00DE78C8" w:rsidP="00AC12F5">
      <w:pPr>
        <w:pStyle w:val="berschrift2"/>
        <w:numPr>
          <w:ilvl w:val="1"/>
          <w:numId w:val="43"/>
        </w:numPr>
      </w:pPr>
      <w:bookmarkStart w:id="106" w:name="_Toc92091666"/>
      <w:bookmarkStart w:id="107" w:name="_Toc92092108"/>
      <w:bookmarkStart w:id="108" w:name="_Toc92092220"/>
      <w:bookmarkStart w:id="109" w:name="_Toc93321017"/>
      <w:commentRangeStart w:id="110"/>
      <w:r>
        <w:t>Strukturierung des Forschungsprojektes</w:t>
      </w:r>
      <w:bookmarkEnd w:id="106"/>
      <w:bookmarkEnd w:id="107"/>
      <w:bookmarkEnd w:id="108"/>
      <w:commentRangeEnd w:id="110"/>
      <w:r w:rsidR="00AC12F5">
        <w:rPr>
          <w:rStyle w:val="Kommentarzeichen"/>
          <w:rFonts w:ascii="Myriad Pro" w:eastAsiaTheme="minorHAnsi" w:hAnsi="Myriad Pro" w:cstheme="minorBidi"/>
          <w:b w:val="0"/>
        </w:rPr>
        <w:commentReference w:id="110"/>
      </w:r>
      <w:bookmarkEnd w:id="109"/>
    </w:p>
    <w:p w14:paraId="3C8B554B" w14:textId="54F2F457" w:rsidR="005F2688" w:rsidRDefault="00730EC5" w:rsidP="005F2688">
      <w:r>
        <w:t>D</w:t>
      </w:r>
      <w:r w:rsidR="009E2236">
        <w:t xml:space="preserve">ie statische Konstruktion </w:t>
      </w:r>
      <w:r>
        <w:t xml:space="preserve">wird im Rahmen des Forschungsprojektes </w:t>
      </w:r>
      <w:r w:rsidR="009E2236">
        <w:t xml:space="preserve">detaillierter </w:t>
      </w:r>
      <w:r w:rsidR="00113EFB">
        <w:t>be</w:t>
      </w:r>
      <w:r w:rsidR="00B72CF0">
        <w:t>trachtet</w:t>
      </w:r>
      <w:r w:rsidR="00113EFB">
        <w:t xml:space="preserve">. Die einzelnen </w:t>
      </w:r>
      <w:r w:rsidR="00B72CF0">
        <w:t>K</w:t>
      </w:r>
      <w:r w:rsidR="00113EFB">
        <w:t>onstruktion</w:t>
      </w:r>
      <w:r w:rsidR="00B72CF0">
        <w:t xml:space="preserve">svarianten </w:t>
      </w:r>
      <w:r w:rsidR="00113EFB">
        <w:t xml:space="preserve">werden anhand </w:t>
      </w:r>
      <w:r w:rsidR="008545D8">
        <w:t>kleinmaßstäblicher</w:t>
      </w:r>
      <w:r w:rsidR="00113EFB">
        <w:t xml:space="preserve"> </w:t>
      </w:r>
      <w:r w:rsidR="0086723B">
        <w:t xml:space="preserve">Tests bewertet. </w:t>
      </w:r>
      <w:r w:rsidR="00707E05">
        <w:t xml:space="preserve">Für eine gewählte Variante wird ein Demonstrator hergestellt </w:t>
      </w:r>
      <w:r w:rsidR="00020DCB">
        <w:t>–</w:t>
      </w:r>
      <w:r w:rsidR="00707E05">
        <w:t xml:space="preserve"> </w:t>
      </w:r>
      <w:r w:rsidR="00020DCB">
        <w:t xml:space="preserve">ein Deckenelement von 2,7 m Breite und 8,1 m Länge. </w:t>
      </w:r>
      <w:r w:rsidR="0086723B">
        <w:t>Ein weiteres Kriterium ist die Genehmigungsfähigkeit</w:t>
      </w:r>
      <w:r w:rsidR="002D1B6C">
        <w:t xml:space="preserve"> der Verbundbauweise</w:t>
      </w:r>
      <w:r w:rsidR="009C1351">
        <w:t xml:space="preserve">, was bedeutet, dass zugelassene Verbindungsmittel am einfachsten einzusetzen sind, </w:t>
      </w:r>
      <w:r w:rsidR="00D77CA8">
        <w:t>Verbindungsmittel</w:t>
      </w:r>
      <w:r w:rsidR="00BB5F5C">
        <w:t>,</w:t>
      </w:r>
      <w:r w:rsidR="00D77CA8">
        <w:t xml:space="preserve"> die eine allgemeine Bauaufsichtliche Zulassung haben und nach </w:t>
      </w:r>
      <w:r w:rsidR="007D7EB0">
        <w:t>Eurocode ausgelegt werden</w:t>
      </w:r>
      <w:r w:rsidR="00BB5F5C">
        <w:t>,</w:t>
      </w:r>
      <w:r w:rsidR="009E2236">
        <w:t xml:space="preserve"> </w:t>
      </w:r>
      <w:r w:rsidR="007D7EB0">
        <w:t xml:space="preserve">eine längere Genehmigungszeit benötigen und schließlich </w:t>
      </w:r>
      <w:r w:rsidR="00672042">
        <w:t xml:space="preserve">Verbindungsmittel, die eine Zulassung im Einzelfall oder </w:t>
      </w:r>
      <w:r w:rsidR="006D3425">
        <w:t>Erlangung einer allgemeinen Bauaufsichtlichen Zulassung mittels Tests</w:t>
      </w:r>
      <w:r w:rsidR="00672042">
        <w:t xml:space="preserve"> erfordern</w:t>
      </w:r>
      <w:r w:rsidR="00B268E0">
        <w:t xml:space="preserve">, den längsten Genehmigungsprozess erfordern. </w:t>
      </w:r>
      <w:r w:rsidR="005317FF">
        <w:t xml:space="preserve">Zur ersten Gruppe von Verbindungsmitteln gehören zum Beispiel </w:t>
      </w:r>
      <w:r w:rsidR="00625398">
        <w:t>das System von Würth ©</w:t>
      </w:r>
      <w:r w:rsidR="007A062F">
        <w:t xml:space="preserve"> mit den Vollgewindeschrauben und FT Verbindern, zur zweiten Gruppe </w:t>
      </w:r>
      <w:r w:rsidR="00EB47AB">
        <w:t>Kerven und zur dritten rein geklebte Verbindungen zwischen Holz und Beton.</w:t>
      </w:r>
      <w:r w:rsidR="002A6417">
        <w:t xml:space="preserve"> </w:t>
      </w:r>
      <w:r w:rsidR="006A6F09">
        <w:t>Der vorgesehene Vergabeprozess hat ebenfalls Einfluss auf die Wahl der Schubverbindungen.</w:t>
      </w:r>
    </w:p>
    <w:p w14:paraId="5C3B87E1" w14:textId="0AE81109" w:rsidR="00F621AA" w:rsidRPr="005F2688" w:rsidRDefault="00713E75">
      <w:r>
        <w:t xml:space="preserve">Daraus ergibt sich Abschnitt 3. </w:t>
      </w:r>
      <w:r w:rsidR="00A91661">
        <w:t>Statik und Konstruktion der HBV Deckenelemente.</w:t>
      </w:r>
      <w:r w:rsidR="002A6417">
        <w:t xml:space="preserve"> </w:t>
      </w:r>
      <w:r w:rsidR="00DE4CCE">
        <w:t xml:space="preserve">Hier werden die Forschungsergebnisse anhand von Tests verifiziert. </w:t>
      </w:r>
      <w:r w:rsidR="00E623BB">
        <w:t xml:space="preserve">Verbindungen der Deckenscheiben untereinander zur Ausbildung von Deckenscheiben </w:t>
      </w:r>
      <w:r w:rsidR="00294F7D">
        <w:t>werden nur theoretisch untersucht, da die erforderlichen großformatigen Tests im Rahmen dieses Forschungsprojektes nicht umsetzbar sind.</w:t>
      </w:r>
      <w:r w:rsidR="00927E86">
        <w:t xml:space="preserve"> Tests zum Brandverhalten sind im Forschungsprojekt nicht vorgesehen</w:t>
      </w:r>
      <w:r w:rsidR="00B125A6">
        <w:t xml:space="preserve">, </w:t>
      </w:r>
      <w:r w:rsidR="00F725D6">
        <w:t xml:space="preserve">Vorgaben und Anforderungen aus dem </w:t>
      </w:r>
      <w:r w:rsidR="00B125A6">
        <w:t>Brandschutz w</w:t>
      </w:r>
      <w:r w:rsidR="00F725D6">
        <w:t>e</w:t>
      </w:r>
      <w:r w:rsidR="00B125A6">
        <w:t>rd</w:t>
      </w:r>
      <w:r w:rsidR="00F725D6">
        <w:t>en</w:t>
      </w:r>
      <w:r w:rsidR="00B125A6">
        <w:t xml:space="preserve"> als Randbedingung </w:t>
      </w:r>
      <w:r w:rsidR="00A6406A">
        <w:t xml:space="preserve">für die Wahl der Querschnitte und Verbindungsmittel berücksichtigt. </w:t>
      </w:r>
    </w:p>
    <w:p w14:paraId="48E21C21" w14:textId="0F331284" w:rsidR="00E01652" w:rsidRDefault="00E01652" w:rsidP="006836D3">
      <w:r>
        <w:t xml:space="preserve">Für die Bereiche Schallschutz, Technische Gebäudeausrüstung und </w:t>
      </w:r>
      <w:r w:rsidRPr="00E81B1B">
        <w:t>Planungs- und Vergabeprozesse</w:t>
      </w:r>
      <w:r>
        <w:t xml:space="preserve"> </w:t>
      </w:r>
      <w:r w:rsidR="00294F7D">
        <w:t>sind</w:t>
      </w:r>
      <w:r w:rsidR="00FF2E24">
        <w:t xml:space="preserve"> auf Grund des erforderlichen Maßstabs keine Versuche oder Tests </w:t>
      </w:r>
      <w:r w:rsidR="006D2AE1">
        <w:t>vorgesehen</w:t>
      </w:r>
      <w:r w:rsidR="008E3DBB">
        <w:t>.</w:t>
      </w:r>
    </w:p>
    <w:p w14:paraId="66A9C1F3" w14:textId="4B4289EB" w:rsidR="008E3DBB" w:rsidRDefault="008E3DBB">
      <w:pPr>
        <w:pStyle w:val="Aufzhlungszeichen"/>
        <w:numPr>
          <w:ilvl w:val="0"/>
          <w:numId w:val="38"/>
        </w:numPr>
        <w:pPrChange w:id="111" w:author="Carsten Hein" w:date="2021-12-29T14:28:00Z">
          <w:pPr>
            <w:pStyle w:val="Listenabsatz"/>
            <w:numPr>
              <w:numId w:val="38"/>
            </w:numPr>
            <w:tabs>
              <w:tab w:val="clear" w:pos="720"/>
            </w:tabs>
            <w:ind w:hanging="360"/>
          </w:pPr>
        </w:pPrChange>
      </w:pPr>
      <w:r>
        <w:rPr>
          <w:lang w:eastAsia="de-DE"/>
        </w:rPr>
        <w:t xml:space="preserve">Für Schallschutztests und -messungen wären </w:t>
      </w:r>
      <w:r w:rsidR="00BD01FC">
        <w:rPr>
          <w:lang w:eastAsia="de-DE"/>
        </w:rPr>
        <w:t>größere Testeinheiten zu bauen. Zwei übereinander</w:t>
      </w:r>
      <w:r w:rsidR="00A06948">
        <w:rPr>
          <w:lang w:eastAsia="de-DE"/>
        </w:rPr>
        <w:t xml:space="preserve"> liegende Räume komplett mit Decken, Wänden und Fassade, um so d</w:t>
      </w:r>
      <w:r w:rsidR="00957CAB">
        <w:rPr>
          <w:lang w:eastAsia="de-DE"/>
        </w:rPr>
        <w:t>ie</w:t>
      </w:r>
      <w:r w:rsidR="00A06948">
        <w:rPr>
          <w:lang w:eastAsia="de-DE"/>
        </w:rPr>
        <w:t xml:space="preserve"> Schall</w:t>
      </w:r>
      <w:r w:rsidR="00957CAB">
        <w:rPr>
          <w:lang w:eastAsia="de-DE"/>
        </w:rPr>
        <w:t>übertragung durch die Decke messen zu können.</w:t>
      </w:r>
      <w:r w:rsidR="00574C43">
        <w:rPr>
          <w:lang w:eastAsia="de-DE"/>
        </w:rPr>
        <w:t xml:space="preserve"> Der Demonstrator </w:t>
      </w:r>
      <w:r w:rsidR="007643CD">
        <w:rPr>
          <w:lang w:eastAsia="de-DE"/>
        </w:rPr>
        <w:t>–</w:t>
      </w:r>
      <w:r w:rsidR="00574C43">
        <w:rPr>
          <w:lang w:eastAsia="de-DE"/>
        </w:rPr>
        <w:t xml:space="preserve"> </w:t>
      </w:r>
      <w:r w:rsidR="007643CD">
        <w:rPr>
          <w:lang w:eastAsia="de-DE"/>
        </w:rPr>
        <w:t xml:space="preserve">ein einzelnes komplettes Deckenelement </w:t>
      </w:r>
      <w:r w:rsidR="00C75E5C">
        <w:rPr>
          <w:lang w:eastAsia="de-DE"/>
        </w:rPr>
        <w:t>–</w:t>
      </w:r>
      <w:r w:rsidR="005C0EEB">
        <w:rPr>
          <w:lang w:eastAsia="de-DE"/>
        </w:rPr>
        <w:t xml:space="preserve"> </w:t>
      </w:r>
      <w:r w:rsidR="00C75E5C">
        <w:rPr>
          <w:lang w:eastAsia="de-DE"/>
        </w:rPr>
        <w:t>erlaubt keine aussagekräftigen Messungen.</w:t>
      </w:r>
    </w:p>
    <w:p w14:paraId="751F0C6F" w14:textId="741D3BCB" w:rsidR="007369BF" w:rsidRDefault="007369BF">
      <w:pPr>
        <w:pStyle w:val="Aufzhlungszeichen"/>
        <w:numPr>
          <w:ilvl w:val="0"/>
          <w:numId w:val="38"/>
        </w:numPr>
      </w:pPr>
      <w:r>
        <w:rPr>
          <w:lang w:eastAsia="de-DE"/>
        </w:rPr>
        <w:t xml:space="preserve">Für die Technische Gebäudeausrüstung wäre </w:t>
      </w:r>
      <w:r w:rsidR="00574C43">
        <w:rPr>
          <w:lang w:eastAsia="de-DE"/>
        </w:rPr>
        <w:t xml:space="preserve">eine Raumeinheit </w:t>
      </w:r>
      <w:r w:rsidR="009A064E">
        <w:rPr>
          <w:lang w:eastAsia="de-DE"/>
        </w:rPr>
        <w:t xml:space="preserve">je </w:t>
      </w:r>
      <w:r w:rsidR="00574C43">
        <w:rPr>
          <w:lang w:eastAsia="de-DE"/>
        </w:rPr>
        <w:t xml:space="preserve">für Büro und </w:t>
      </w:r>
      <w:r w:rsidR="009A064E">
        <w:rPr>
          <w:lang w:eastAsia="de-DE"/>
        </w:rPr>
        <w:t xml:space="preserve">Wohnen nötig inklusive </w:t>
      </w:r>
      <w:r w:rsidR="00D22F7B">
        <w:rPr>
          <w:lang w:eastAsia="de-DE"/>
        </w:rPr>
        <w:t xml:space="preserve">Gebäudehülle und einer Zentraleinheit </w:t>
      </w:r>
      <w:r w:rsidR="00B03B45">
        <w:rPr>
          <w:lang w:eastAsia="de-DE"/>
        </w:rPr>
        <w:t xml:space="preserve">zum Betrieb des integrierten Technikpaneels. </w:t>
      </w:r>
      <w:r w:rsidR="00B03B45">
        <w:t>Der Demonstrator erlaubt auch hier keine aussagekräftigen Messungen.</w:t>
      </w:r>
    </w:p>
    <w:p w14:paraId="00DBA6C0" w14:textId="77777777" w:rsidR="00C5178C" w:rsidRDefault="0060272D">
      <w:pPr>
        <w:pStyle w:val="Aufzhlungszeichen"/>
        <w:numPr>
          <w:ilvl w:val="0"/>
          <w:numId w:val="38"/>
        </w:numPr>
      </w:pPr>
      <w:r>
        <w:t>Vergabe</w:t>
      </w:r>
      <w:r w:rsidR="00C5178C">
        <w:t>p</w:t>
      </w:r>
      <w:r w:rsidR="003E7E91">
        <w:t>rozesse werden</w:t>
      </w:r>
      <w:r w:rsidR="00276BDF">
        <w:t xml:space="preserve"> </w:t>
      </w:r>
      <w:r>
        <w:t xml:space="preserve">anhand </w:t>
      </w:r>
      <w:r w:rsidR="00C5178C">
        <w:t>einer Matrix bewertet.</w:t>
      </w:r>
    </w:p>
    <w:p w14:paraId="208BDB7A" w14:textId="0F229E89" w:rsidR="005F2688" w:rsidRPr="005E7D1E" w:rsidRDefault="00C5178C">
      <w:pPr>
        <w:pStyle w:val="Aufzhlungszeichen"/>
        <w:numPr>
          <w:ilvl w:val="0"/>
          <w:numId w:val="38"/>
        </w:numPr>
        <w:pPrChange w:id="112" w:author="Carsten Hein" w:date="2021-12-28T15:41:00Z">
          <w:pPr>
            <w:pStyle w:val="Listenabsatz"/>
            <w:numPr>
              <w:numId w:val="38"/>
            </w:numPr>
            <w:tabs>
              <w:tab w:val="clear" w:pos="720"/>
            </w:tabs>
            <w:ind w:hanging="360"/>
          </w:pPr>
        </w:pPrChange>
      </w:pPr>
      <w:r>
        <w:t xml:space="preserve">BIM bzw. die digitale Planung und Fertigung </w:t>
      </w:r>
      <w:r w:rsidR="00363552">
        <w:t>werden im letzten Kapitel angesprochen und diskutiert.</w:t>
      </w:r>
    </w:p>
    <w:p w14:paraId="03D08F94" w14:textId="1066CDA3" w:rsidR="002F79BC" w:rsidRPr="00E81B1B" w:rsidRDefault="00384C99" w:rsidP="00512B5F">
      <w:pPr>
        <w:spacing w:before="0" w:after="160" w:line="259" w:lineRule="auto"/>
        <w:jc w:val="left"/>
        <w:rPr>
          <w:lang w:eastAsia="de-DE"/>
        </w:rPr>
      </w:pPr>
      <w:r>
        <w:rPr>
          <w:lang w:eastAsia="de-DE"/>
        </w:rPr>
        <w:br w:type="page"/>
      </w:r>
    </w:p>
    <w:p w14:paraId="61F779ED" w14:textId="5A813534" w:rsidR="003D0842" w:rsidRDefault="003D0842" w:rsidP="00AC12F5">
      <w:pPr>
        <w:pStyle w:val="berschrift1"/>
        <w:numPr>
          <w:ilvl w:val="0"/>
          <w:numId w:val="43"/>
        </w:numPr>
      </w:pPr>
      <w:bookmarkStart w:id="113" w:name="_Toc92091667"/>
      <w:bookmarkStart w:id="114" w:name="_Toc92092109"/>
      <w:bookmarkStart w:id="115" w:name="_Toc92092221"/>
      <w:bookmarkStart w:id="116" w:name="_Toc93321018"/>
      <w:commentRangeStart w:id="117"/>
      <w:r>
        <w:lastRenderedPageBreak/>
        <w:t>Stand der Technik</w:t>
      </w:r>
      <w:bookmarkStart w:id="118" w:name="_Ref80175687"/>
      <w:bookmarkEnd w:id="113"/>
      <w:bookmarkEnd w:id="114"/>
      <w:bookmarkEnd w:id="115"/>
      <w:bookmarkEnd w:id="116"/>
      <w:commentRangeEnd w:id="117"/>
      <w:r w:rsidR="000C2AC3">
        <w:rPr>
          <w:rStyle w:val="Kommentarzeichen"/>
          <w:rFonts w:ascii="Myriad Pro" w:eastAsiaTheme="minorHAnsi" w:hAnsi="Myriad Pro" w:cstheme="minorBidi"/>
          <w:b w:val="0"/>
          <w:color w:val="auto"/>
        </w:rPr>
        <w:commentReference w:id="117"/>
      </w:r>
    </w:p>
    <w:p w14:paraId="0AF0FF10" w14:textId="44FCF319" w:rsidR="008A7426" w:rsidRDefault="008A7426" w:rsidP="008A7426">
      <w:r>
        <w:t xml:space="preserve">Aktuell werden bei vielen Neubauvorhaben Holzbetonverbunddecken eingesetzt. </w:t>
      </w:r>
      <w:r w:rsidR="00855EA8">
        <w:t xml:space="preserve">Als Beispiele </w:t>
      </w:r>
      <w:r w:rsidR="0068220E">
        <w:t>dienen einige Projekte, an de</w:t>
      </w:r>
      <w:r w:rsidR="003707F8">
        <w:t>nen</w:t>
      </w:r>
      <w:r w:rsidR="0068220E">
        <w:t xml:space="preserve"> die Forschungspartner beteiligt waren.</w:t>
      </w:r>
    </w:p>
    <w:p w14:paraId="26D15AC0" w14:textId="21548181" w:rsidR="0068220E" w:rsidRDefault="0068220E">
      <w:pPr>
        <w:pStyle w:val="Aufzhlungszeichen"/>
        <w:numPr>
          <w:ilvl w:val="0"/>
          <w:numId w:val="37"/>
        </w:numPr>
        <w:jc w:val="left"/>
      </w:pPr>
      <w:r w:rsidRPr="00CF387B">
        <w:rPr>
          <w:b/>
          <w:bCs/>
          <w:rPrChange w:id="119" w:author="Carsten Hein" w:date="2021-12-28T16:15:00Z">
            <w:rPr/>
          </w:rPrChange>
        </w:rPr>
        <w:t>Das H7 in Münster</w:t>
      </w:r>
      <w:r w:rsidR="003707F8">
        <w:t xml:space="preserve"> – P</w:t>
      </w:r>
      <w:r w:rsidR="000A4E8A">
        <w:t>lanung: Arup, Ausführung</w:t>
      </w:r>
      <w:r w:rsidR="003707F8">
        <w:t>:</w:t>
      </w:r>
      <w:r w:rsidR="000A4E8A">
        <w:t xml:space="preserve"> Brüninghoff. </w:t>
      </w:r>
      <w:r w:rsidR="00125290">
        <w:t xml:space="preserve">Für dieses Bürogebäude </w:t>
      </w:r>
      <w:r w:rsidR="00DF4F9E">
        <w:t xml:space="preserve">wurden </w:t>
      </w:r>
      <w:r w:rsidR="0042211C">
        <w:t>Holzbeton</w:t>
      </w:r>
      <w:r w:rsidR="00B90DFD">
        <w:t>verbunddeckensystem</w:t>
      </w:r>
      <w:r w:rsidR="00DF4F9E">
        <w:t xml:space="preserve">e auf Holzstützen mit einer Aussteifung in Stahlbeton </w:t>
      </w:r>
      <w:r w:rsidR="00FF4268">
        <w:t>eingesetzt</w:t>
      </w:r>
      <w:r w:rsidR="00DF4F9E">
        <w:t>. Die Verbundsicherung erfolgte</w:t>
      </w:r>
      <w:r w:rsidR="00FF4268">
        <w:t xml:space="preserve"> </w:t>
      </w:r>
      <w:r w:rsidR="00DF4F9E">
        <w:t>in Abstimmung zwischen Planer</w:t>
      </w:r>
      <w:r w:rsidR="00125290">
        <w:t>n</w:t>
      </w:r>
      <w:r w:rsidR="00DF4F9E">
        <w:t xml:space="preserve"> und Ausführe</w:t>
      </w:r>
      <w:r w:rsidR="00655DC5">
        <w:t>nden mit Vollgewindeschrauben und FT Verbindern der Fa. Würth ©</w:t>
      </w:r>
      <w:r w:rsidR="00125290">
        <w:t xml:space="preserve">. </w:t>
      </w:r>
      <w:r w:rsidR="00DE1465">
        <w:t>Der Schallschutz w</w:t>
      </w:r>
      <w:r w:rsidR="00D91BCD">
        <w:t>u</w:t>
      </w:r>
      <w:r w:rsidR="00DE1465">
        <w:t>rd</w:t>
      </w:r>
      <w:r w:rsidR="00D91BCD">
        <w:t>e</w:t>
      </w:r>
      <w:r w:rsidR="00DE1465">
        <w:t xml:space="preserve"> durch die 12cm starke Stahlbetondecke erreicht</w:t>
      </w:r>
      <w:r w:rsidR="006E5A11">
        <w:t xml:space="preserve"> in Kombination mit einem </w:t>
      </w:r>
      <w:r w:rsidR="00586690">
        <w:t>Hohlraumb</w:t>
      </w:r>
      <w:r w:rsidR="006E5A11">
        <w:t xml:space="preserve">oden, der zusätzlich mit Gummiplättchen </w:t>
      </w:r>
      <w:r w:rsidR="00AA08CA">
        <w:t xml:space="preserve">unter den </w:t>
      </w:r>
      <w:r w:rsidR="00586690">
        <w:t xml:space="preserve">Stützen des Bodens </w:t>
      </w:r>
      <w:r w:rsidR="00B23FC6">
        <w:t xml:space="preserve">entkoppelt wurde. Es wurden im Rohbau Akustik- und </w:t>
      </w:r>
      <w:r w:rsidR="00362F66">
        <w:t>Dynamik</w:t>
      </w:r>
      <w:r w:rsidR="00B23FC6">
        <w:t>messungen durchgeführt</w:t>
      </w:r>
      <w:r w:rsidR="00672761">
        <w:t xml:space="preserve">, um die errechneten Schallschutzwerte zu verifizieren. </w:t>
      </w:r>
      <w:r w:rsidR="00987785">
        <w:t xml:space="preserve">Es sind Kühldecken installiert mit integrierter </w:t>
      </w:r>
      <w:r w:rsidR="00911D3A">
        <w:t>Beleuchtung</w:t>
      </w:r>
      <w:r w:rsidR="00987785">
        <w:t xml:space="preserve"> und Bra</w:t>
      </w:r>
      <w:r w:rsidR="00911D3A">
        <w:t xml:space="preserve">ndmeldung. Die übliche Fensterlüftung wird lokal </w:t>
      </w:r>
      <w:r w:rsidR="00960C6B">
        <w:t>durch eine freie, mechanische Lüftung unterstützt.</w:t>
      </w:r>
    </w:p>
    <w:p w14:paraId="41F902DC" w14:textId="77777777" w:rsidR="00960C6B" w:rsidRDefault="00960C6B">
      <w:pPr>
        <w:pStyle w:val="Aufzhlungszeichen"/>
        <w:ind w:left="720"/>
        <w:jc w:val="left"/>
        <w:pPrChange w:id="120" w:author="Carsten Hein" w:date="2021-12-28T16:14:00Z">
          <w:pPr>
            <w:pStyle w:val="Aufzhlungszeichen"/>
            <w:numPr>
              <w:numId w:val="37"/>
            </w:numPr>
            <w:ind w:left="720" w:hanging="360"/>
            <w:jc w:val="left"/>
          </w:pPr>
        </w:pPrChange>
      </w:pPr>
    </w:p>
    <w:p w14:paraId="14B0F591" w14:textId="77777777" w:rsidR="0010707D" w:rsidRDefault="00794974">
      <w:pPr>
        <w:pStyle w:val="Aufzhlungszeichen"/>
        <w:keepNext/>
        <w:ind w:left="720"/>
        <w:jc w:val="left"/>
        <w:pPrChange w:id="121" w:author="Carsten Hein" w:date="2021-12-28T15:52:00Z">
          <w:pPr>
            <w:pStyle w:val="Aufzhlungszeichen"/>
            <w:ind w:left="720"/>
            <w:jc w:val="left"/>
          </w:pPr>
        </w:pPrChange>
      </w:pPr>
      <w:r>
        <w:rPr>
          <w:noProof/>
        </w:rPr>
        <w:drawing>
          <wp:inline distT="0" distB="0" distL="0" distR="0" wp14:anchorId="6D102A7C" wp14:editId="63F054F2">
            <wp:extent cx="4936890" cy="3292897"/>
            <wp:effectExtent l="0" t="0" r="0" b="3175"/>
            <wp:docPr id="1079579648" name="Picture 1079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79468" cy="3321297"/>
                    </a:xfrm>
                    <a:prstGeom prst="rect">
                      <a:avLst/>
                    </a:prstGeom>
                    <a:noFill/>
                    <a:ln>
                      <a:noFill/>
                    </a:ln>
                  </pic:spPr>
                </pic:pic>
              </a:graphicData>
            </a:graphic>
          </wp:inline>
        </w:drawing>
      </w:r>
    </w:p>
    <w:p w14:paraId="099135B5" w14:textId="2520ECA0" w:rsidR="008A6552" w:rsidRDefault="0010707D" w:rsidP="0010707D">
      <w:pPr>
        <w:pStyle w:val="Beschriftung"/>
        <w:ind w:firstLine="709"/>
      </w:pPr>
      <w:bookmarkStart w:id="122" w:name="_Toc92091774"/>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0D73A7">
        <w:rPr>
          <w:noProof/>
        </w:rPr>
        <w:t>1</w:t>
      </w:r>
      <w:r w:rsidR="00FC7192">
        <w:rPr>
          <w:noProof/>
        </w:rPr>
        <w:fldChar w:fldCharType="end"/>
      </w:r>
      <w:r>
        <w:t xml:space="preserve">  Innenansicht H7 </w:t>
      </w:r>
      <w:r w:rsidR="00BC2B9F">
        <w:t xml:space="preserve">© </w:t>
      </w:r>
      <w:r w:rsidR="00BC2B9F" w:rsidRPr="00BC2B9F">
        <w:t>Andreas Heupel Architekten BDA.jpg</w:t>
      </w:r>
      <w:bookmarkEnd w:id="122"/>
    </w:p>
    <w:p w14:paraId="5740388D" w14:textId="77777777" w:rsidR="00960C6B" w:rsidRPr="00960C6B" w:rsidRDefault="00960C6B">
      <w:pPr>
        <w:pPrChange w:id="123" w:author="Carsten Hein" w:date="2021-12-28T16:14:00Z">
          <w:pPr>
            <w:pStyle w:val="Aufzhlungszeichen"/>
            <w:numPr>
              <w:numId w:val="37"/>
            </w:numPr>
            <w:ind w:left="720" w:hanging="360"/>
          </w:pPr>
        </w:pPrChange>
      </w:pPr>
    </w:p>
    <w:p w14:paraId="6DC7DEDE" w14:textId="0FEAADAA" w:rsidR="004E41C1" w:rsidRDefault="009A319A">
      <w:pPr>
        <w:pStyle w:val="Aufzhlungszeichen"/>
        <w:numPr>
          <w:ilvl w:val="0"/>
          <w:numId w:val="37"/>
        </w:numPr>
        <w:jc w:val="left"/>
      </w:pPr>
      <w:r w:rsidRPr="00CF387B">
        <w:rPr>
          <w:b/>
          <w:bCs/>
          <w:rPrChange w:id="124" w:author="Carsten Hein" w:date="2021-12-28T16:15:00Z">
            <w:rPr/>
          </w:rPrChange>
        </w:rPr>
        <w:t>Das Projekt TOP</w:t>
      </w:r>
      <w:r w:rsidR="00CF387B">
        <w:t xml:space="preserve"> in der Storkower Straße in Berlin</w:t>
      </w:r>
      <w:r w:rsidR="00B11820">
        <w:t>, ein Studentenwohnheim</w:t>
      </w:r>
      <w:r>
        <w:t xml:space="preserve"> </w:t>
      </w:r>
      <w:r w:rsidR="00971500">
        <w:t>–</w:t>
      </w:r>
      <w:r w:rsidR="00CF387B">
        <w:t xml:space="preserve"> B</w:t>
      </w:r>
      <w:r w:rsidR="00362F66">
        <w:t>auherr</w:t>
      </w:r>
      <w:r w:rsidR="00971500">
        <w:t xml:space="preserve"> und </w:t>
      </w:r>
      <w:r w:rsidR="00362F66">
        <w:t xml:space="preserve">Ausschreibung: Berlinovo, Planung </w:t>
      </w:r>
      <w:r w:rsidR="00C943C9">
        <w:t>Arup/Brüninghoff, Ausführung Brüninghoff</w:t>
      </w:r>
      <w:r w:rsidR="00971500">
        <w:t xml:space="preserve">. </w:t>
      </w:r>
      <w:r w:rsidR="00C943C9">
        <w:t>Ursprünglich als HBV Deckensystem analog zum H7 entworfen wurde</w:t>
      </w:r>
      <w:r w:rsidR="00162848">
        <w:t>n</w:t>
      </w:r>
      <w:r w:rsidR="00C943C9">
        <w:t xml:space="preserve"> </w:t>
      </w:r>
      <w:r w:rsidR="00162848">
        <w:t xml:space="preserve">in der Ausführung die Holzrippen durch Stahlbetonrippen ersetzt. </w:t>
      </w:r>
      <w:r w:rsidR="006C6530">
        <w:t xml:space="preserve">Wie auch beim H7 wurde der Schallschutz </w:t>
      </w:r>
      <w:r w:rsidR="00B11820">
        <w:t xml:space="preserve">(erhöhter Schallschutz nach DIN EN 4109) </w:t>
      </w:r>
      <w:r w:rsidR="006C6530">
        <w:t xml:space="preserve">über Tests/Messungen geprüft, </w:t>
      </w:r>
      <w:r w:rsidR="00270150">
        <w:t xml:space="preserve">für die erhöhten Anforderungen war bei 12cm Betonplatte zusätzlich eine mineralische Schüttung </w:t>
      </w:r>
      <w:r w:rsidR="00401853">
        <w:t xml:space="preserve">unter dem Estrich erforderlich. </w:t>
      </w:r>
      <w:r w:rsidR="00B31DFB">
        <w:t xml:space="preserve">Die Zimmer verfügen nicht über eine Heiz- Kühldecke, </w:t>
      </w:r>
      <w:r w:rsidR="00B0313E">
        <w:t>Beleuchtung und Brandmelder sind auf Putz installiert.</w:t>
      </w:r>
    </w:p>
    <w:p w14:paraId="02FA9BA6" w14:textId="4683CC8D" w:rsidR="00AC6414" w:rsidRDefault="00AC6414">
      <w:pPr>
        <w:pStyle w:val="Aufzhlungszeichen"/>
        <w:keepNext/>
        <w:ind w:left="720"/>
        <w:jc w:val="left"/>
        <w:pPrChange w:id="125" w:author="Carsten Hein" w:date="2021-12-28T15:54:00Z">
          <w:pPr>
            <w:pStyle w:val="Aufzhlungszeichen"/>
            <w:ind w:left="720"/>
            <w:jc w:val="left"/>
          </w:pPr>
        </w:pPrChange>
      </w:pPr>
      <w:r>
        <w:rPr>
          <w:noProof/>
        </w:rPr>
        <w:lastRenderedPageBreak/>
        <w:drawing>
          <wp:inline distT="0" distB="0" distL="0" distR="0" wp14:anchorId="2037C1BE" wp14:editId="6172CA77">
            <wp:extent cx="4941989" cy="3293386"/>
            <wp:effectExtent l="0" t="0" r="0" b="2540"/>
            <wp:docPr id="1079579649" name="Picture 1079579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45631" cy="3295813"/>
                    </a:xfrm>
                    <a:prstGeom prst="rect">
                      <a:avLst/>
                    </a:prstGeom>
                    <a:noFill/>
                    <a:ln>
                      <a:noFill/>
                    </a:ln>
                  </pic:spPr>
                </pic:pic>
              </a:graphicData>
            </a:graphic>
          </wp:inline>
        </w:drawing>
      </w:r>
    </w:p>
    <w:p w14:paraId="22F0038F" w14:textId="0E148CAF" w:rsidR="00794974" w:rsidRDefault="4C11F93A">
      <w:pPr>
        <w:pStyle w:val="Beschriftung"/>
        <w:ind w:firstLine="709"/>
        <w:pPrChange w:id="126" w:author="Carsten Hein" w:date="2021-12-28T15:54:00Z">
          <w:pPr>
            <w:pStyle w:val="Aufzhlungszeichen"/>
            <w:numPr>
              <w:numId w:val="37"/>
            </w:numPr>
            <w:ind w:left="720" w:hanging="360"/>
          </w:pPr>
        </w:pPrChange>
      </w:pPr>
      <w:bookmarkStart w:id="127" w:name="_Toc92091775"/>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0D73A7">
        <w:rPr>
          <w:noProof/>
        </w:rPr>
        <w:t>2</w:t>
      </w:r>
      <w:r w:rsidR="00FC7192">
        <w:rPr>
          <w:noProof/>
        </w:rPr>
        <w:fldChar w:fldCharType="end"/>
      </w:r>
      <w:r>
        <w:t xml:space="preserve">  Innenansicht TOP, Storkower Straße © Berlinovo</w:t>
      </w:r>
      <w:bookmarkEnd w:id="127"/>
    </w:p>
    <w:p w14:paraId="021DBFD1" w14:textId="53A5EBB7" w:rsidR="003707F8" w:rsidRPr="00181EDF" w:rsidRDefault="005C11E5">
      <w:pPr>
        <w:pStyle w:val="Aufzhlungszeichen"/>
        <w:numPr>
          <w:ilvl w:val="0"/>
          <w:numId w:val="37"/>
        </w:numPr>
        <w:jc w:val="left"/>
        <w:pPrChange w:id="128" w:author="Carsten Hein" w:date="2022-01-06T14:38:00Z">
          <w:pPr>
            <w:pStyle w:val="Aufzhlungszeichen"/>
            <w:ind w:left="720"/>
            <w:jc w:val="left"/>
          </w:pPr>
        </w:pPrChange>
      </w:pPr>
      <w:r w:rsidRPr="00181EDF">
        <w:rPr>
          <w:rPrChange w:id="129" w:author="Carsten Hein" w:date="2022-01-06T14:38:00Z">
            <w:rPr>
              <w:highlight w:val="yellow"/>
            </w:rPr>
          </w:rPrChange>
        </w:rPr>
        <w:t>Es gibt verschiedene bauaufsichtlich zu</w:t>
      </w:r>
      <w:r w:rsidR="008726D3" w:rsidRPr="00181EDF">
        <w:t xml:space="preserve">gelassene </w:t>
      </w:r>
      <w:r w:rsidR="00885A5A" w:rsidRPr="00181EDF">
        <w:t>Deckensystem</w:t>
      </w:r>
      <w:r w:rsidRPr="00181EDF">
        <w:t>e in Holzbetonverbundbauweise – unter anderem</w:t>
      </w:r>
      <w:r w:rsidR="00260499" w:rsidRPr="00181EDF">
        <w:t xml:space="preserve"> </w:t>
      </w:r>
      <w:r w:rsidR="000365E8" w:rsidRPr="00181EDF">
        <w:t>das</w:t>
      </w:r>
      <w:r w:rsidR="00260499" w:rsidRPr="00181EDF">
        <w:t xml:space="preserve"> </w:t>
      </w:r>
      <w:r w:rsidR="00260499" w:rsidRPr="00181EDF">
        <w:rPr>
          <w:b/>
          <w:bCs/>
          <w:rPrChange w:id="130" w:author="Carsten Hein" w:date="2022-01-06T14:38:00Z">
            <w:rPr/>
          </w:rPrChange>
        </w:rPr>
        <w:t>CREE</w:t>
      </w:r>
      <w:r w:rsidR="00B814C5">
        <w:rPr>
          <w:b/>
          <w:bCs/>
        </w:rPr>
        <w:t>©</w:t>
      </w:r>
      <w:r w:rsidR="00885A5A" w:rsidRPr="00181EDF">
        <w:t xml:space="preserve"> </w:t>
      </w:r>
      <w:r w:rsidR="000365E8" w:rsidRPr="00181EDF">
        <w:t xml:space="preserve">System und </w:t>
      </w:r>
      <w:r w:rsidR="007633A7" w:rsidRPr="00181EDF">
        <w:t xml:space="preserve">das </w:t>
      </w:r>
      <w:r w:rsidR="00B814C5">
        <w:t xml:space="preserve">System </w:t>
      </w:r>
      <w:r w:rsidR="007633A7" w:rsidRPr="00181EDF">
        <w:t>HOLZ - BETON - VERBUND</w:t>
      </w:r>
      <w:r w:rsidR="009338A8" w:rsidRPr="00181EDF">
        <w:t xml:space="preserve"> von </w:t>
      </w:r>
      <w:r w:rsidR="009338A8" w:rsidRPr="00181EDF">
        <w:rPr>
          <w:b/>
          <w:bCs/>
          <w:rPrChange w:id="131" w:author="Carsten Hein" w:date="2022-01-06T14:38:00Z">
            <w:rPr/>
          </w:rPrChange>
        </w:rPr>
        <w:t>KLH</w:t>
      </w:r>
      <w:r w:rsidR="009338A8" w:rsidRPr="00181EDF">
        <w:t xml:space="preserve">©. </w:t>
      </w:r>
      <w:r w:rsidR="00B814C5">
        <w:t>Die Systeme verfügen über bauaufsichtliche Zulassungen</w:t>
      </w:r>
      <w:r w:rsidR="002035F6">
        <w:t xml:space="preserve"> zur Anwendung als statisches Konstruktionselement</w:t>
      </w:r>
      <w:r w:rsidR="00E615D9">
        <w:t xml:space="preserve"> unter Berücksichtigung des Feuerwiderstandes</w:t>
      </w:r>
      <w:r w:rsidR="002035F6">
        <w:t xml:space="preserve">. </w:t>
      </w:r>
      <w:r w:rsidR="00925F51">
        <w:t xml:space="preserve">Oberflächen Finishes zur </w:t>
      </w:r>
      <w:r w:rsidR="00E615D9">
        <w:t xml:space="preserve">Verbesserung der Akustik oder </w:t>
      </w:r>
      <w:r w:rsidR="00A81DAF">
        <w:t>Integrierte TGA Register werden bisher nicht angeboten.</w:t>
      </w:r>
    </w:p>
    <w:p w14:paraId="389B610D" w14:textId="5E42738F" w:rsidR="00AE7DF6" w:rsidRDefault="00AE7DF6">
      <w:pPr>
        <w:pPrChange w:id="132" w:author="Carsten Hein" w:date="2022-01-06T14:37:00Z">
          <w:pPr>
            <w:pStyle w:val="Aufzhlungszeichen"/>
            <w:ind w:left="720"/>
            <w:jc w:val="left"/>
          </w:pPr>
        </w:pPrChange>
      </w:pPr>
    </w:p>
    <w:p w14:paraId="252364C8" w14:textId="4A1FD0EC" w:rsidR="00061B3B" w:rsidRDefault="00F57792" w:rsidP="00D13760">
      <w:pPr>
        <w:pStyle w:val="Aufzhlungszeichen"/>
        <w:jc w:val="left"/>
      </w:pPr>
      <w:r>
        <w:t xml:space="preserve">Bei den ausgeführten Systemen </w:t>
      </w:r>
      <w:r w:rsidR="009763FB">
        <w:t xml:space="preserve">unter 1. und 2. </w:t>
      </w:r>
      <w:r w:rsidR="00913D4B">
        <w:t>wird überwiegend auf Planung/Statik nach Eurocode gesetzt</w:t>
      </w:r>
      <w:r w:rsidR="00B92D2A">
        <w:t xml:space="preserve"> statt auf bauaufsichtlich zugelassenen Systeme</w:t>
      </w:r>
      <w:r w:rsidR="00387893">
        <w:t xml:space="preserve"> </w:t>
      </w:r>
      <w:r w:rsidR="00E1221B">
        <w:t>wie unter 3.</w:t>
      </w:r>
    </w:p>
    <w:p w14:paraId="419EDD01" w14:textId="77777777" w:rsidR="001D41CB" w:rsidRDefault="001D41CB" w:rsidP="00D13760">
      <w:pPr>
        <w:pStyle w:val="Aufzhlungszeichen"/>
        <w:jc w:val="left"/>
      </w:pPr>
    </w:p>
    <w:p w14:paraId="1C937CBC" w14:textId="2D843B99" w:rsidR="00C956E4" w:rsidRPr="00926D7A" w:rsidRDefault="00952BD5" w:rsidP="00F40BE3">
      <w:pPr>
        <w:pStyle w:val="Aufzhlungszeichen"/>
        <w:jc w:val="left"/>
      </w:pPr>
      <w:r>
        <w:t xml:space="preserve">Bei der Verbundsicherung </w:t>
      </w:r>
      <w:r w:rsidR="007C40BC">
        <w:t xml:space="preserve">und auch generell bei der Ausführung von Holzbetonverbunddecken </w:t>
      </w:r>
      <w:r>
        <w:t>gibt es noch keinen einheitlichen Standard</w:t>
      </w:r>
      <w:r w:rsidR="00C53EE1">
        <w:t xml:space="preserve"> und die gewählte Ausführung wird üblicherweise zwischen Planung und Ausführung abgestimmt</w:t>
      </w:r>
      <w:r w:rsidR="00C9040F">
        <w:t>; das Ergebnis variiert dabei abhängig von den Beteiligten</w:t>
      </w:r>
      <w:r w:rsidR="00C956E4">
        <w:t>.</w:t>
      </w:r>
      <w:r w:rsidR="007C40BC">
        <w:t xml:space="preserve"> </w:t>
      </w:r>
      <w:r w:rsidR="0095617F" w:rsidRPr="00926D7A">
        <w:rPr>
          <w:rPrChange w:id="133" w:author="Carsten Hein" w:date="2021-12-29T14:35:00Z">
            <w:rPr>
              <w:highlight w:val="yellow"/>
            </w:rPr>
          </w:rPrChange>
        </w:rPr>
        <w:t>Das Thema B</w:t>
      </w:r>
      <w:r w:rsidR="00D24F4A" w:rsidRPr="00926D7A">
        <w:t xml:space="preserve">randschutz </w:t>
      </w:r>
      <w:r w:rsidR="0095617F" w:rsidRPr="00926D7A">
        <w:rPr>
          <w:rPrChange w:id="134" w:author="Carsten Hein" w:date="2021-12-29T14:35:00Z">
            <w:rPr>
              <w:highlight w:val="yellow"/>
            </w:rPr>
          </w:rPrChange>
        </w:rPr>
        <w:t xml:space="preserve">stellt </w:t>
      </w:r>
      <w:r w:rsidR="003132FB" w:rsidRPr="00926D7A">
        <w:rPr>
          <w:rPrChange w:id="135" w:author="Carsten Hein" w:date="2021-12-29T14:35:00Z">
            <w:rPr>
              <w:highlight w:val="yellow"/>
            </w:rPr>
          </w:rPrChange>
        </w:rPr>
        <w:t>üblicherweise eine besondere Herausforderung</w:t>
      </w:r>
      <w:r w:rsidR="00526E45">
        <w:t xml:space="preserve"> dar, da die Planungsgrundlagen im Brandschutz häufig aktualisiert werden</w:t>
      </w:r>
      <w:r w:rsidR="003132FB" w:rsidRPr="00926D7A">
        <w:rPr>
          <w:rPrChange w:id="136" w:author="Carsten Hein" w:date="2021-12-29T14:35:00Z">
            <w:rPr>
              <w:highlight w:val="yellow"/>
            </w:rPr>
          </w:rPrChange>
        </w:rPr>
        <w:t xml:space="preserve">. </w:t>
      </w:r>
      <w:r w:rsidR="00D87F5F">
        <w:t>A</w:t>
      </w:r>
      <w:r w:rsidR="00F40BE3" w:rsidRPr="00926D7A">
        <w:rPr>
          <w:rPrChange w:id="137" w:author="Carsten Hein" w:date="2021-12-29T14:35:00Z">
            <w:rPr>
              <w:highlight w:val="yellow"/>
            </w:rPr>
          </w:rPrChange>
        </w:rPr>
        <w:t xml:space="preserve">ktuell gilt die </w:t>
      </w:r>
      <w:r w:rsidR="00F40BE3" w:rsidRPr="00926D7A">
        <w:t>Muster-Richtlinie über brandschutztechnische Anforderungen an Bauteile und Außenwandbekleidungen in Holzbauweise (MHolzBauRL)</w:t>
      </w:r>
      <w:r w:rsidR="00926D7A" w:rsidRPr="00926D7A">
        <w:t xml:space="preserve"> in der</w:t>
      </w:r>
      <w:r w:rsidR="00F40BE3" w:rsidRPr="00926D7A">
        <w:t xml:space="preserve">Fassung </w:t>
      </w:r>
      <w:r w:rsidR="00926D7A" w:rsidRPr="00926D7A">
        <w:t xml:space="preserve">vom </w:t>
      </w:r>
      <w:r w:rsidR="00F40BE3" w:rsidRPr="00926D7A">
        <w:t xml:space="preserve">Oktober 2020 </w:t>
      </w:r>
      <w:r w:rsidR="00D87F5F">
        <w:t>während d</w:t>
      </w:r>
      <w:r w:rsidR="00D87F5F" w:rsidRPr="00BE3C38">
        <w:t xml:space="preserve">as Forschungsprojekt </w:t>
      </w:r>
      <w:r w:rsidR="00D87F5F">
        <w:t xml:space="preserve">noch </w:t>
      </w:r>
      <w:r w:rsidR="00D87F5F" w:rsidRPr="00BE3C38">
        <w:t xml:space="preserve">auf Grundlage der </w:t>
      </w:r>
      <w:r w:rsidR="00F444D8">
        <w:t>Musterh</w:t>
      </w:r>
      <w:r w:rsidR="00D87F5F" w:rsidRPr="00BE3C38">
        <w:t>olzbaurichtlinie</w:t>
      </w:r>
      <w:r w:rsidR="00F444D8">
        <w:t xml:space="preserve"> bearbeitet wurde. </w:t>
      </w:r>
      <w:r w:rsidR="006C03E4">
        <w:t xml:space="preserve">Darüber hinaus werden die </w:t>
      </w:r>
      <w:r w:rsidR="006F219B" w:rsidRPr="00BE3C38">
        <w:t>MHolzBauRL</w:t>
      </w:r>
      <w:r w:rsidR="006F219B">
        <w:t xml:space="preserve"> und die lokalen Bauordnungen von den Sachverständigen durchaus unterschiedlich ausgelegt.</w:t>
      </w:r>
    </w:p>
    <w:p w14:paraId="612676DD" w14:textId="1B28FFE9" w:rsidR="00CC5D9A" w:rsidRDefault="00CC5D9A">
      <w:pPr>
        <w:rPr>
          <w:rFonts w:ascii="Minion Pro" w:eastAsiaTheme="majorEastAsia" w:hAnsi="Minion Pro" w:cstheme="majorBidi"/>
          <w:color w:val="004250"/>
          <w:sz w:val="36"/>
          <w:szCs w:val="32"/>
        </w:rPr>
        <w:pPrChange w:id="138" w:author="Carsten Hein" w:date="2022-01-07T10:43:00Z">
          <w:pPr>
            <w:spacing w:before="0" w:after="160" w:line="259" w:lineRule="auto"/>
            <w:jc w:val="left"/>
          </w:pPr>
        </w:pPrChange>
      </w:pPr>
      <w:r>
        <w:br w:type="page"/>
      </w:r>
    </w:p>
    <w:p w14:paraId="39369189" w14:textId="77777777" w:rsidR="00C92088" w:rsidRDefault="00AC12F5" w:rsidP="00C92088">
      <w:pPr>
        <w:pStyle w:val="berschrift"/>
        <w:numPr>
          <w:ilvl w:val="0"/>
          <w:numId w:val="43"/>
        </w:numPr>
      </w:pPr>
      <w:bookmarkStart w:id="139" w:name="_Toc92102155"/>
      <w:bookmarkStart w:id="140" w:name="_Toc92102156"/>
      <w:bookmarkStart w:id="141" w:name="_Toc92102157"/>
      <w:bookmarkStart w:id="142" w:name="_Toc92102158"/>
      <w:bookmarkStart w:id="143" w:name="_Toc92102194"/>
      <w:bookmarkStart w:id="144" w:name="_Toc92102195"/>
      <w:bookmarkStart w:id="145" w:name="_Toc92102196"/>
      <w:bookmarkStart w:id="146" w:name="_Toc92102214"/>
      <w:bookmarkStart w:id="147" w:name="_Toc92102215"/>
      <w:bookmarkStart w:id="148" w:name="_Toc92102217"/>
      <w:bookmarkStart w:id="149" w:name="_Toc92102220"/>
      <w:bookmarkStart w:id="150" w:name="_Toc92102225"/>
      <w:bookmarkStart w:id="151" w:name="_Toc92102229"/>
      <w:bookmarkStart w:id="152" w:name="_Toc92102493"/>
      <w:bookmarkStart w:id="153" w:name="_Toc92102496"/>
      <w:bookmarkStart w:id="154" w:name="_Toc92102497"/>
      <w:bookmarkStart w:id="155" w:name="_Toc92102500"/>
      <w:bookmarkStart w:id="156" w:name="_Toc92102501"/>
      <w:bookmarkStart w:id="157" w:name="_Toc92102504"/>
      <w:bookmarkStart w:id="158" w:name="_Toc92102505"/>
      <w:bookmarkStart w:id="159" w:name="_Toc92102508"/>
      <w:bookmarkStart w:id="160" w:name="_Toc92102509"/>
      <w:bookmarkStart w:id="161" w:name="_Toc92102510"/>
      <w:bookmarkStart w:id="162" w:name="_Toc92102512"/>
      <w:bookmarkStart w:id="163" w:name="_Toc92102513"/>
      <w:bookmarkStart w:id="164" w:name="_Toc92102515"/>
      <w:bookmarkStart w:id="165" w:name="_Toc92102516"/>
      <w:bookmarkStart w:id="166" w:name="_Toc92102520"/>
      <w:bookmarkStart w:id="167" w:name="_Toc92102522"/>
      <w:bookmarkStart w:id="168" w:name="_Toc92102523"/>
      <w:bookmarkStart w:id="169" w:name="_Toc92102524"/>
      <w:bookmarkStart w:id="170" w:name="_Toc92102525"/>
      <w:bookmarkStart w:id="171" w:name="_Toc92102526"/>
      <w:bookmarkStart w:id="172" w:name="_Toc92102531"/>
      <w:bookmarkStart w:id="173" w:name="_Toc92102532"/>
      <w:bookmarkStart w:id="174" w:name="_Toc92102533"/>
      <w:bookmarkStart w:id="175" w:name="_Toc92102534"/>
      <w:bookmarkStart w:id="176" w:name="_Toc92102535"/>
      <w:bookmarkStart w:id="177" w:name="_Toc92102536"/>
      <w:bookmarkStart w:id="178" w:name="_Toc92102538"/>
      <w:bookmarkStart w:id="179" w:name="_Toc92102539"/>
      <w:bookmarkStart w:id="180" w:name="_Toc92102540"/>
      <w:bookmarkStart w:id="181" w:name="_Toc92102541"/>
      <w:bookmarkStart w:id="182" w:name="_Toc92102542"/>
      <w:bookmarkStart w:id="183" w:name="_Toc92102544"/>
      <w:bookmarkStart w:id="184" w:name="_Toc92102546"/>
      <w:bookmarkStart w:id="185" w:name="_Toc92102547"/>
      <w:bookmarkStart w:id="186" w:name="_Toc92102548"/>
      <w:bookmarkStart w:id="187" w:name="_Toc92102549"/>
      <w:bookmarkStart w:id="188" w:name="_Toc92102550"/>
      <w:bookmarkStart w:id="189" w:name="_Toc92102551"/>
      <w:bookmarkStart w:id="190" w:name="_Toc92102553"/>
      <w:bookmarkStart w:id="191" w:name="_Toc92102554"/>
      <w:bookmarkStart w:id="192" w:name="_Toc92102556"/>
      <w:bookmarkStart w:id="193" w:name="_Toc92102560"/>
      <w:bookmarkStart w:id="194" w:name="_Toc92102586"/>
      <w:bookmarkStart w:id="195" w:name="_Toc92102587"/>
      <w:bookmarkStart w:id="196" w:name="_Toc92102588"/>
      <w:bookmarkStart w:id="197" w:name="_Toc92102589"/>
      <w:bookmarkStart w:id="198" w:name="_Toc92102590"/>
      <w:bookmarkStart w:id="199" w:name="_Toc92102591"/>
      <w:bookmarkStart w:id="200" w:name="_Toc92102592"/>
      <w:bookmarkStart w:id="201" w:name="_Toc92102593"/>
      <w:bookmarkStart w:id="202" w:name="_Toc92102594"/>
      <w:bookmarkStart w:id="203" w:name="_Toc92102595"/>
      <w:bookmarkStart w:id="204" w:name="_Toc92102596"/>
      <w:bookmarkStart w:id="205" w:name="_Toc93321019"/>
      <w:bookmarkEnd w:id="11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r>
        <w:lastRenderedPageBreak/>
        <w:t>B</w:t>
      </w:r>
      <w:r w:rsidR="00D567E4" w:rsidRPr="00AC12F5">
        <w:t>ewertungs</w:t>
      </w:r>
      <w:r w:rsidR="00D567E4" w:rsidRPr="005E7D1E">
        <w:t>-Matri</w:t>
      </w:r>
      <w:bookmarkStart w:id="206" w:name="_Toc92091684"/>
      <w:bookmarkStart w:id="207" w:name="_Toc92092126"/>
      <w:bookmarkStart w:id="208" w:name="_Toc92092238"/>
      <w:r w:rsidR="00D567E4" w:rsidRPr="005E7D1E">
        <w:t>x zu Holz-Beton-Deckensystemen in Hinblick auf die konstruktive Ausführung</w:t>
      </w:r>
      <w:bookmarkEnd w:id="205"/>
    </w:p>
    <w:bookmarkEnd w:id="206"/>
    <w:bookmarkEnd w:id="207"/>
    <w:bookmarkEnd w:id="208"/>
    <w:p w14:paraId="5D4DF6DD" w14:textId="50296FA5" w:rsidR="00DB5622" w:rsidRPr="00E81B1B" w:rsidRDefault="69DC07D8" w:rsidP="00E057EF">
      <w:commentRangeStart w:id="209"/>
      <w:commentRangeStart w:id="210"/>
      <w:r>
        <w:t>Zi</w:t>
      </w:r>
      <w:r w:rsidR="6E800051">
        <w:t>e</w:t>
      </w:r>
      <w:r>
        <w:t>l</w:t>
      </w:r>
      <w:commentRangeEnd w:id="209"/>
      <w:r w:rsidR="00D567E4">
        <w:commentReference w:id="209"/>
      </w:r>
      <w:r>
        <w:t xml:space="preserve"> des gemeinsamen Forschungsvorhabens war die</w:t>
      </w:r>
      <w:r w:rsidR="11277038">
        <w:t xml:space="preserve"> Untersuchung und</w:t>
      </w:r>
      <w:r>
        <w:t xml:space="preserve"> </w:t>
      </w:r>
      <w:r w:rsidR="23BB73E0">
        <w:t>Weitere</w:t>
      </w:r>
      <w:r>
        <w:t>ntwicklung einer effekti</w:t>
      </w:r>
      <w:r w:rsidR="093AA234">
        <w:t>v</w:t>
      </w:r>
      <w:r>
        <w:t xml:space="preserve">en </w:t>
      </w:r>
      <w:r w:rsidR="4243F33A">
        <w:t>Verbindungstechnologie zwischen Holz und Beton</w:t>
      </w:r>
      <w:r w:rsidR="248551A8">
        <w:t xml:space="preserve"> für Deckenspannweiten zwischen </w:t>
      </w:r>
      <w:r w:rsidR="39268250">
        <w:t>5,40</w:t>
      </w:r>
      <w:r w:rsidR="248551A8">
        <w:t xml:space="preserve"> und </w:t>
      </w:r>
      <w:r w:rsidR="3C1C7D18">
        <w:t xml:space="preserve">9,45 </w:t>
      </w:r>
      <w:r w:rsidR="248551A8">
        <w:t>m</w:t>
      </w:r>
      <w:r w:rsidR="4243F33A">
        <w:t>.</w:t>
      </w:r>
      <w:r w:rsidR="28256F99">
        <w:t xml:space="preserve"> Im Rahmen des Vorhabens wurden Verbindungen mit Kerven, geschraubte Verbindungen und </w:t>
      </w:r>
      <w:r w:rsidR="63728074">
        <w:t>die vollflächige Verklebung untersucht.</w:t>
      </w:r>
      <w:r w:rsidR="4243F33A">
        <w:t xml:space="preserve"> </w:t>
      </w:r>
      <w:r w:rsidR="63AA7AEF">
        <w:t>Auf der Grundlage einer analytischen Vorbetrachtung wurden Versuche geplant und durchgeführt.</w:t>
      </w:r>
      <w:commentRangeEnd w:id="210"/>
      <w:r w:rsidR="00B27ECA">
        <w:rPr>
          <w:rStyle w:val="Kommentarzeichen"/>
        </w:rPr>
        <w:commentReference w:id="210"/>
      </w:r>
    </w:p>
    <w:p w14:paraId="5E9146A8" w14:textId="67C16D19" w:rsidR="00DB5622" w:rsidRPr="00E81B1B" w:rsidRDefault="00497D8C" w:rsidP="00E057EF">
      <w:r>
        <w:t>Zu diesem Zweck wurde ein statisches Berechnungsmodell erarbeitet und Eingangsparameter festgelegt.</w:t>
      </w:r>
      <w:r w:rsidR="00D567E4">
        <w:t xml:space="preserve"> Neben</w:t>
      </w:r>
      <w:r w:rsidR="1EA2D363">
        <w:t xml:space="preserve"> den</w:t>
      </w:r>
      <w:r w:rsidR="00D567E4">
        <w:t xml:space="preserve"> Anforderungen </w:t>
      </w:r>
      <w:r>
        <w:t>der</w:t>
      </w:r>
      <w:r w:rsidR="00D567E4">
        <w:t xml:space="preserve"> Tragwerksplanung fließen Überlegungen zum Schallschutz </w:t>
      </w:r>
      <w:r w:rsidR="00CB76E6">
        <w:t xml:space="preserve">(entsprechend </w:t>
      </w:r>
      <w:commentRangeStart w:id="211"/>
      <w:r w:rsidR="218CDA88">
        <w:t>A</w:t>
      </w:r>
      <w:commentRangeStart w:id="212"/>
      <w:r w:rsidR="218CDA88">
        <w:t>bs</w:t>
      </w:r>
      <w:commentRangeEnd w:id="212"/>
      <w:r w:rsidR="00D567E4">
        <w:commentReference w:id="212"/>
      </w:r>
      <w:r w:rsidR="218CDA88">
        <w:t>chnitt</w:t>
      </w:r>
      <w:r w:rsidR="00CB76E6">
        <w:t xml:space="preserve"> </w:t>
      </w:r>
      <w:r w:rsidR="00094B3B">
        <w:t>4</w:t>
      </w:r>
      <w:commentRangeEnd w:id="211"/>
      <w:r w:rsidR="00B27ECA">
        <w:rPr>
          <w:rStyle w:val="Kommentarzeichen"/>
        </w:rPr>
        <w:commentReference w:id="211"/>
      </w:r>
      <w:r w:rsidR="00CB76E6">
        <w:t xml:space="preserve">) </w:t>
      </w:r>
      <w:r w:rsidR="00D567E4">
        <w:t xml:space="preserve">und </w:t>
      </w:r>
      <w:commentRangeStart w:id="213"/>
      <w:commentRangeStart w:id="214"/>
      <w:r w:rsidR="00D567E4">
        <w:t xml:space="preserve">Brandschutz </w:t>
      </w:r>
      <w:commentRangeEnd w:id="213"/>
      <w:r w:rsidR="00D567E4">
        <w:commentReference w:id="213"/>
      </w:r>
      <w:commentRangeEnd w:id="214"/>
      <w:r w:rsidR="00B27ECA">
        <w:rPr>
          <w:rStyle w:val="Kommentarzeichen"/>
        </w:rPr>
        <w:commentReference w:id="214"/>
      </w:r>
      <w:r w:rsidR="00D567E4">
        <w:t xml:space="preserve">in die Betrachtung ein. </w:t>
      </w:r>
    </w:p>
    <w:p w14:paraId="675F659B" w14:textId="2FA4847A" w:rsidR="00D567E4" w:rsidRPr="00E81B1B" w:rsidDel="00F944C7" w:rsidRDefault="00D567E4" w:rsidP="00D567E4">
      <w:pPr>
        <w:rPr>
          <w:del w:id="215" w:author="Jan Wenker" w:date="2021-12-09T15:09:00Z"/>
        </w:rPr>
      </w:pPr>
      <w:r w:rsidRPr="00E81B1B">
        <w:t>Die statischen Nachweise</w:t>
      </w:r>
      <w:r w:rsidR="00177341">
        <w:t xml:space="preserve"> der HBV-Decke</w:t>
      </w:r>
      <w:r w:rsidRPr="00E81B1B">
        <w:t xml:space="preserve"> wurden nach dem aktuellen Stand der Forschung und Technik durchgeführt. </w:t>
      </w:r>
      <w:r w:rsidR="1FB176AF">
        <w:t>D</w:t>
      </w:r>
      <w:r w:rsidRPr="00E81B1B">
        <w:t xml:space="preserve">ie Bemessung von Holz-Beton-Verbundkonstruktionen </w:t>
      </w:r>
      <w:r w:rsidR="520D613A">
        <w:t xml:space="preserve">wird </w:t>
      </w:r>
      <w:r w:rsidR="02174986">
        <w:t>hier</w:t>
      </w:r>
      <w:r w:rsidR="520D613A">
        <w:t xml:space="preserve"> </w:t>
      </w:r>
      <w:r w:rsidR="22DDA554">
        <w:t>auf der Grundlage der</w:t>
      </w:r>
      <w:r w:rsidRPr="00E81B1B">
        <w:t xml:space="preserve"> Technical Specification</w:t>
      </w:r>
      <w:r w:rsidR="00511FBD" w:rsidRPr="00E81B1B">
        <w:t xml:space="preserve"> </w:t>
      </w:r>
      <w:sdt>
        <w:sdtPr>
          <w:id w:val="1433558937"/>
          <w:citation/>
        </w:sdtPr>
        <w:sdtContent>
          <w:r w:rsidR="00511FBD" w:rsidRPr="00E81B1B">
            <w:fldChar w:fldCharType="begin"/>
          </w:r>
          <w:r w:rsidR="00511FBD" w:rsidRPr="00E81B1B">
            <w:instrText xml:space="preserve"> CITATION Dia182 \l 1031 </w:instrText>
          </w:r>
          <w:r w:rsidR="00511FBD" w:rsidRPr="00E81B1B">
            <w:fldChar w:fldCharType="separate"/>
          </w:r>
          <w:r w:rsidR="009737A6">
            <w:rPr>
              <w:noProof/>
            </w:rPr>
            <w:t>(Dias, et al., 2018)</w:t>
          </w:r>
          <w:r w:rsidR="00511FBD" w:rsidRPr="00E81B1B">
            <w:fldChar w:fldCharType="end"/>
          </w:r>
        </w:sdtContent>
      </w:sdt>
      <w:r w:rsidRPr="00E81B1B">
        <w:t>,</w:t>
      </w:r>
      <w:r w:rsidR="4C1CC3DE">
        <w:t>geführt</w:t>
      </w:r>
      <w:r w:rsidR="3E179723">
        <w:t xml:space="preserve">, da anzunehmen ist, dass </w:t>
      </w:r>
      <w:r w:rsidR="210FD536">
        <w:t>darin aufgeführten Vorschläge</w:t>
      </w:r>
      <w:r w:rsidR="3E179723">
        <w:t xml:space="preserve"> </w:t>
      </w:r>
      <w:r w:rsidR="534FF73E">
        <w:t xml:space="preserve">bei der </w:t>
      </w:r>
      <w:r w:rsidR="00094B3B">
        <w:t>Novellierung</w:t>
      </w:r>
      <w:r w:rsidR="534FF73E">
        <w:t xml:space="preserve"> des</w:t>
      </w:r>
      <w:r w:rsidR="3E179723">
        <w:t xml:space="preserve"> EC 5 übe</w:t>
      </w:r>
      <w:r w:rsidR="6A2254C2">
        <w:t>r</w:t>
      </w:r>
      <w:r w:rsidR="3E179723">
        <w:t>nommen werden.</w:t>
      </w:r>
      <w:r w:rsidR="00F6400F" w:rsidRPr="00E81B1B">
        <w:t xml:space="preserve"> </w:t>
      </w:r>
      <w:r w:rsidR="001F7BDD">
        <w:t xml:space="preserve">Für </w:t>
      </w:r>
      <w:r w:rsidR="00F6400F" w:rsidRPr="00E81B1B">
        <w:t>Aspekte</w:t>
      </w:r>
      <w:r w:rsidRPr="00E81B1B">
        <w:t xml:space="preserve">, die </w:t>
      </w:r>
      <w:r w:rsidR="001F7BDD">
        <w:t>von der Technical Specification nicht</w:t>
      </w:r>
      <w:r w:rsidRPr="00E81B1B">
        <w:t xml:space="preserve"> abgedeckt sind, werden </w:t>
      </w:r>
      <w:r w:rsidR="001F7BDD">
        <w:t xml:space="preserve">Annahmen </w:t>
      </w:r>
      <w:r w:rsidRPr="00E81B1B">
        <w:t>entsprechend der Bemessung</w:t>
      </w:r>
      <w:r w:rsidR="001F7BDD">
        <w:t>s</w:t>
      </w:r>
      <w:r w:rsidRPr="00E81B1B">
        <w:t>normen für Holz</w:t>
      </w:r>
      <w:sdt>
        <w:sdtPr>
          <w:id w:val="1552423102"/>
          <w:citation/>
        </w:sdtPr>
        <w:sdtContent>
          <w:r w:rsidR="00511FBD" w:rsidRPr="00E81B1B">
            <w:fldChar w:fldCharType="begin"/>
          </w:r>
          <w:r w:rsidR="00511FBD" w:rsidRPr="00E81B1B">
            <w:instrText xml:space="preserve"> CITATION DIN \l 1031 </w:instrText>
          </w:r>
          <w:r w:rsidR="00511FBD" w:rsidRPr="00E81B1B">
            <w:fldChar w:fldCharType="separate"/>
          </w:r>
          <w:r w:rsidR="00511FBD" w:rsidRPr="00E81B1B">
            <w:rPr>
              <w:noProof/>
            </w:rPr>
            <w:t xml:space="preserve"> (DIN EN 1995-1-2:2010-12, 2010)</w:t>
          </w:r>
          <w:r w:rsidR="00511FBD" w:rsidRPr="00E81B1B">
            <w:fldChar w:fldCharType="end"/>
          </w:r>
        </w:sdtContent>
      </w:sdt>
      <w:r w:rsidR="00511FBD" w:rsidRPr="00E81B1B">
        <w:t xml:space="preserve"> </w:t>
      </w:r>
      <w:r w:rsidRPr="00E81B1B">
        <w:t xml:space="preserve">bzw. Beton </w:t>
      </w:r>
      <w:sdt>
        <w:sdtPr>
          <w:id w:val="-1243333086"/>
          <w:citation/>
        </w:sdtPr>
        <w:sdtContent>
          <w:r w:rsidR="00511FBD" w:rsidRPr="00E81B1B">
            <w:fldChar w:fldCharType="begin"/>
          </w:r>
          <w:r w:rsidR="00511FBD" w:rsidRPr="00E81B1B">
            <w:instrText xml:space="preserve"> CITATION Eur11 \l 1031 </w:instrText>
          </w:r>
          <w:r w:rsidR="00511FBD" w:rsidRPr="00E81B1B">
            <w:fldChar w:fldCharType="separate"/>
          </w:r>
          <w:r w:rsidR="009737A6">
            <w:rPr>
              <w:noProof/>
            </w:rPr>
            <w:t>(DIN EN 1992-1-1:2011-01, 2011)</w:t>
          </w:r>
          <w:r w:rsidR="00511FBD" w:rsidRPr="00E81B1B">
            <w:fldChar w:fldCharType="end"/>
          </w:r>
        </w:sdtContent>
      </w:sdt>
      <w:r w:rsidR="00511FBD" w:rsidRPr="00E81B1B">
        <w:t xml:space="preserve"> </w:t>
      </w:r>
      <w:r w:rsidR="001F7BDD">
        <w:t xml:space="preserve">getroffen. Sind auch in diesen Dokumenten keine passenden Angaben zu finden, wird auf die </w:t>
      </w:r>
      <w:r w:rsidR="00F6400F" w:rsidRPr="00E81B1B">
        <w:t>aktuelle Fachliteratur</w:t>
      </w:r>
      <w:r w:rsidR="001F7BDD">
        <w:t xml:space="preserve"> herangezogen</w:t>
      </w:r>
      <w:r w:rsidR="00F6400F" w:rsidRPr="00E81B1B">
        <w:t xml:space="preserve">. </w:t>
      </w:r>
      <w:del w:id="216" w:author="Stefan Behring" w:date="2021-12-19T17:57:00Z">
        <w:r w:rsidDel="00D567E4">
          <w:delText>Auf diese wird an den entsprechenden Stellen direkt verwiesen.</w:delText>
        </w:r>
      </w:del>
    </w:p>
    <w:p w14:paraId="2F318242" w14:textId="6C62A8EF" w:rsidR="00D567E4" w:rsidRPr="00E81B1B" w:rsidDel="00F944C7" w:rsidRDefault="5ED38546" w:rsidP="00D567E4">
      <w:pPr>
        <w:rPr>
          <w:del w:id="217" w:author="Jan Wenker" w:date="2021-12-09T15:09:00Z"/>
        </w:rPr>
      </w:pPr>
      <w:r w:rsidRPr="00E81B1B">
        <w:t>Für</w:t>
      </w:r>
      <w:r w:rsidR="00D567E4" w:rsidRPr="00E81B1B">
        <w:t xml:space="preserve"> Einwirkungen, Lastfallkombinationen und grundsätzliche Bemessungsregeln </w:t>
      </w:r>
      <w:r w:rsidR="00C17394" w:rsidRPr="00E81B1B">
        <w:t xml:space="preserve">gelten wie  die </w:t>
      </w:r>
      <w:sdt>
        <w:sdtPr>
          <w:id w:val="-1766832562"/>
          <w:citation/>
        </w:sdtPr>
        <w:sdtContent>
          <w:r w:rsidR="00511FBD" w:rsidRPr="00E81B1B">
            <w:fldChar w:fldCharType="begin"/>
          </w:r>
          <w:r w:rsidR="00511FBD" w:rsidRPr="00E81B1B">
            <w:instrText xml:space="preserve"> CITATION DIN10 \l 1031 </w:instrText>
          </w:r>
          <w:r w:rsidR="00511FBD" w:rsidRPr="00E81B1B">
            <w:fldChar w:fldCharType="separate"/>
          </w:r>
          <w:r w:rsidR="009737A6">
            <w:rPr>
              <w:noProof/>
            </w:rPr>
            <w:t>(DIN EN 1990:2010-12, 2010)</w:t>
          </w:r>
          <w:r w:rsidR="00511FBD" w:rsidRPr="00E81B1B">
            <w:fldChar w:fldCharType="end"/>
          </w:r>
        </w:sdtContent>
      </w:sdt>
      <w:r w:rsidR="00511FBD" w:rsidRPr="00E81B1B">
        <w:t xml:space="preserve"> </w:t>
      </w:r>
      <w:r w:rsidR="00D567E4" w:rsidRPr="00E81B1B">
        <w:t>und</w:t>
      </w:r>
      <w:r w:rsidR="00511FBD" w:rsidRPr="00E81B1B">
        <w:t xml:space="preserve"> </w:t>
      </w:r>
      <w:sdt>
        <w:sdtPr>
          <w:id w:val="1489519461"/>
          <w:citation/>
        </w:sdtPr>
        <w:sdtContent>
          <w:r w:rsidR="00511FBD" w:rsidRPr="00E81B1B">
            <w:fldChar w:fldCharType="begin"/>
          </w:r>
          <w:r w:rsidR="00511FBD" w:rsidRPr="00E81B1B">
            <w:instrText xml:space="preserve"> CITATION DIN102 \l 1031 </w:instrText>
          </w:r>
          <w:r w:rsidR="00511FBD" w:rsidRPr="00E81B1B">
            <w:fldChar w:fldCharType="separate"/>
          </w:r>
          <w:r w:rsidR="009737A6">
            <w:rPr>
              <w:noProof/>
            </w:rPr>
            <w:t>(DIN EN 1991-1-1:2010-12, 2010)</w:t>
          </w:r>
          <w:r w:rsidR="00511FBD" w:rsidRPr="00E81B1B">
            <w:fldChar w:fldCharType="end"/>
          </w:r>
        </w:sdtContent>
      </w:sdt>
      <w:r w:rsidR="00C17394" w:rsidRPr="00E81B1B">
        <w:t xml:space="preserve">. </w:t>
      </w:r>
    </w:p>
    <w:p w14:paraId="571EF5DD" w14:textId="2595A3B4" w:rsidR="00F6400F" w:rsidRPr="00E81B1B" w:rsidRDefault="00F6400F" w:rsidP="00D567E4">
      <w:pPr>
        <w:rPr>
          <w:ins w:id="218" w:author="Stefan Behring" w:date="2021-12-19T21:57:00Z"/>
        </w:rPr>
      </w:pPr>
      <w:del w:id="219" w:author="Stefan Behring" w:date="2021-12-19T18:08:00Z">
        <w:r w:rsidDel="00F6400F">
          <w:delText>An dieser Stelle sei darauf hingewiesen, dass die folgende Studie keinen Ersatz für eine Bemessung durch einen Tragwerksplaner liefert.</w:delText>
        </w:r>
      </w:del>
    </w:p>
    <w:p w14:paraId="3AC8AF73" w14:textId="34DF247F" w:rsidR="419F0D2C" w:rsidRDefault="00094B3B" w:rsidP="1224384F">
      <w:pPr>
        <w:rPr>
          <w:rFonts w:eastAsia="Calibri"/>
          <w:szCs w:val="20"/>
        </w:rPr>
      </w:pPr>
      <w:r w:rsidRPr="1224384F">
        <w:rPr>
          <w:rFonts w:eastAsia="Calibri"/>
          <w:szCs w:val="20"/>
        </w:rPr>
        <w:t>Mit Hilfe</w:t>
      </w:r>
      <w:r w:rsidR="419F0D2C" w:rsidRPr="1224384F">
        <w:rPr>
          <w:rFonts w:eastAsia="Calibri"/>
          <w:szCs w:val="20"/>
        </w:rPr>
        <w:t xml:space="preserve"> des Berechnungsmodells wird eine Param</w:t>
      </w:r>
      <w:r>
        <w:rPr>
          <w:rFonts w:eastAsia="Calibri"/>
          <w:szCs w:val="20"/>
        </w:rPr>
        <w:t>e</w:t>
      </w:r>
      <w:r w:rsidR="419F0D2C" w:rsidRPr="1224384F">
        <w:rPr>
          <w:rFonts w:eastAsia="Calibri"/>
          <w:szCs w:val="20"/>
        </w:rPr>
        <w:t xml:space="preserve">terstudie mit dem Ziel </w:t>
      </w:r>
      <w:commentRangeStart w:id="220"/>
      <w:r w:rsidR="419F0D2C" w:rsidRPr="1224384F">
        <w:rPr>
          <w:rFonts w:eastAsia="Calibri"/>
          <w:szCs w:val="20"/>
        </w:rPr>
        <w:t xml:space="preserve">(haben wir eines???)   </w:t>
      </w:r>
      <w:commentRangeEnd w:id="220"/>
      <w:r w:rsidR="00177341">
        <w:rPr>
          <w:rStyle w:val="Kommentarzeichen"/>
        </w:rPr>
        <w:commentReference w:id="220"/>
      </w:r>
      <w:r w:rsidR="419F0D2C" w:rsidRPr="1224384F">
        <w:rPr>
          <w:rFonts w:eastAsia="Calibri"/>
          <w:szCs w:val="20"/>
        </w:rPr>
        <w:t>durchgeführt.</w:t>
      </w:r>
    </w:p>
    <w:p w14:paraId="30233A2C" w14:textId="5917AD7D" w:rsidR="6AF8FCC9" w:rsidRDefault="6AF8FCC9">
      <w:r>
        <w:t>Aufgrund der zahlreichen Parameter des Systems der Holz-Beton-Verbunddecke wurden zunächst einige Schranken definiert, die in erster Linie aus Schallschutz- und Brandschutzanforderungen resultieren. Weitere Grenzen ergeben sich durch übliche Stützenraster im Hochbau sowie übliche Querschnittsmaße im Holzbau.</w:t>
      </w:r>
    </w:p>
    <w:p w14:paraId="65195D36" w14:textId="35A6C405" w:rsidR="00C00AFB" w:rsidRPr="005E7D1E" w:rsidRDefault="61CF98CF" w:rsidP="00C92088">
      <w:pPr>
        <w:pStyle w:val="berschrift2"/>
        <w:numPr>
          <w:ilvl w:val="1"/>
          <w:numId w:val="43"/>
        </w:numPr>
      </w:pPr>
      <w:bookmarkStart w:id="221" w:name="_Toc92091573"/>
      <w:bookmarkStart w:id="222" w:name="_Toc92091685"/>
      <w:bookmarkStart w:id="223" w:name="_Toc92092127"/>
      <w:bookmarkStart w:id="224" w:name="_Toc92092239"/>
      <w:bookmarkStart w:id="225" w:name="_Toc92102598"/>
      <w:bookmarkStart w:id="226" w:name="_Toc92091686"/>
      <w:bookmarkStart w:id="227" w:name="_Toc92092128"/>
      <w:bookmarkStart w:id="228" w:name="_Toc92092240"/>
      <w:bookmarkStart w:id="229" w:name="_Toc93321020"/>
      <w:bookmarkEnd w:id="221"/>
      <w:bookmarkEnd w:id="222"/>
      <w:bookmarkEnd w:id="223"/>
      <w:bookmarkEnd w:id="224"/>
      <w:bookmarkEnd w:id="225"/>
      <w:r w:rsidRPr="00AF093B">
        <w:t>Festlegung des betrachteten Deckentyps</w:t>
      </w:r>
      <w:bookmarkEnd w:id="226"/>
      <w:bookmarkEnd w:id="227"/>
      <w:bookmarkEnd w:id="228"/>
      <w:bookmarkEnd w:id="229"/>
    </w:p>
    <w:p w14:paraId="48E61EC1" w14:textId="356C1C1D" w:rsidR="00F32BDF" w:rsidRPr="00E81B1B" w:rsidRDefault="00EF2320" w:rsidP="00C17394">
      <w:commentRangeStart w:id="230"/>
      <w:del w:id="231" w:author="Stefan Behring" w:date="2021-12-20T14:37:00Z">
        <w:r>
          <w:delText>Das zugrunde liegende Berechnungsmodell wurde durch die Projektpartner</w:delText>
        </w:r>
        <w:r w:rsidR="00F32BDF">
          <w:delText xml:space="preserve"> TU Berlin, Arup und Brüninghoff</w:delText>
        </w:r>
        <w:r>
          <w:delText xml:space="preserve"> </w:delText>
        </w:r>
      </w:del>
      <w:del w:id="232" w:author="Stefan Behring" w:date="2021-12-19T18:23:00Z">
        <w:r w:rsidDel="00EF2320">
          <w:delText>an vorhandenen oder speziell entwickelten Rechenmodellen und Berechnungs-Werkzeugen</w:delText>
        </w:r>
      </w:del>
      <w:del w:id="233" w:author="Stefan Behring" w:date="2021-12-20T14:37:00Z">
        <w:r w:rsidR="00F32BDF">
          <w:delText xml:space="preserve"> validiert. </w:delText>
        </w:r>
      </w:del>
      <w:del w:id="234" w:author="Stefan Behring" w:date="2021-12-19T18:24:00Z">
        <w:r w:rsidDel="00EF2320">
          <w:delText>Fragen zu Annahmen bei der Berechnung oder zur Interpretation gewisser Bemessungsgrundsätze in</w:delText>
        </w:r>
      </w:del>
      <w:del w:id="235" w:author="Stefan Behring" w:date="2021-12-20T14:37:00Z">
        <w:r w:rsidR="00F32BDF">
          <w:delText xml:space="preserve"> der Technical Specification wurde</w:delText>
        </w:r>
      </w:del>
      <w:del w:id="236" w:author="Stefan Behring" w:date="2021-12-19T18:24:00Z">
        <w:r w:rsidDel="00EF2320">
          <w:delText>n</w:delText>
        </w:r>
      </w:del>
      <w:del w:id="237" w:author="Stefan Behring" w:date="2021-12-20T14:37:00Z">
        <w:r w:rsidR="00F32BDF">
          <w:delText xml:space="preserve"> gemeinsam diskutiert. Ebenso</w:delText>
        </w:r>
        <w:r w:rsidR="00C00AFB">
          <w:delText xml:space="preserve"> wurden </w:delText>
        </w:r>
        <w:r w:rsidR="00F32BDF">
          <w:delText xml:space="preserve">die zu untersuchenden </w:delText>
        </w:r>
        <w:r w:rsidR="00C00AFB">
          <w:delText>Parameter</w:delText>
        </w:r>
      </w:del>
      <w:del w:id="238" w:author="Stefan Behring" w:date="2021-12-19T20:59:00Z">
        <w:r w:rsidDel="00C00AFB">
          <w:delText>,</w:delText>
        </w:r>
      </w:del>
      <w:del w:id="239" w:author="Stefan Behring" w:date="2021-12-20T14:37:00Z">
        <w:r w:rsidR="00C00AFB">
          <w:delText xml:space="preserve"> deren </w:delText>
        </w:r>
      </w:del>
      <w:del w:id="240" w:author="Stefan Behring" w:date="2021-12-19T21:00:00Z">
        <w:r w:rsidDel="00C00AFB">
          <w:delText>Stufen und Schrittweiten</w:delText>
        </w:r>
        <w:r w:rsidDel="00F32BDF">
          <w:delText xml:space="preserve"> in Zusammenarbeit </w:delText>
        </w:r>
        <w:r w:rsidDel="00C00AFB">
          <w:delText>ausgewählt</w:delText>
        </w:r>
      </w:del>
      <w:del w:id="241" w:author="Stefan Behring" w:date="2021-12-20T14:37:00Z">
        <w:r w:rsidDel="48DE319C">
          <w:delText>.</w:delText>
        </w:r>
        <w:r w:rsidR="00C00AFB">
          <w:delText xml:space="preserve"> Diese umfassen die Spannweite, den Balkenabstand, die </w:delText>
        </w:r>
      </w:del>
      <w:del w:id="242" w:author="Stefan Behring" w:date="2021-12-19T21:00:00Z">
        <w:r w:rsidDel="00C00AFB">
          <w:delText xml:space="preserve">Stärke </w:delText>
        </w:r>
      </w:del>
      <w:del w:id="243" w:author="Stefan Behring" w:date="2021-12-20T14:37:00Z">
        <w:r w:rsidDel="48DE319C">
          <w:delText>der</w:delText>
        </w:r>
        <w:r w:rsidR="00C00AFB">
          <w:delText xml:space="preserve"> Betondecke, die Balkenmaße sowie das gewählte Verbindungsmittel</w:delText>
        </w:r>
        <w:r w:rsidR="00511FBD">
          <w:delText xml:space="preserve"> und die Materialgüten von Holz und Beton</w:delText>
        </w:r>
      </w:del>
      <w:commentRangeEnd w:id="230"/>
      <w:r>
        <w:commentReference w:id="230"/>
      </w:r>
      <w:r w:rsidR="00F32BDF">
        <w:t>Gegenstand der Betrachtungen ist eine</w:t>
      </w:r>
      <w:commentRangeStart w:id="244"/>
      <w:r w:rsidR="66DB4682">
        <w:t xml:space="preserve"> </w:t>
      </w:r>
      <w:r w:rsidR="55A8B9D7">
        <w:t>HBV-</w:t>
      </w:r>
      <w:r w:rsidR="66DB4682">
        <w:t>Rippendecke</w:t>
      </w:r>
      <w:commentRangeEnd w:id="244"/>
      <w:r w:rsidR="00F32BDF">
        <w:commentReference w:id="244"/>
      </w:r>
      <w:r w:rsidR="00F32BDF">
        <w:t xml:space="preserve">, </w:t>
      </w:r>
      <w:r w:rsidR="00ED54EA">
        <w:t xml:space="preserve">wie in </w:t>
      </w:r>
      <w:r w:rsidR="00ED54EA">
        <w:fldChar w:fldCharType="begin"/>
      </w:r>
      <w:r w:rsidR="00ED54EA">
        <w:instrText xml:space="preserve"> REF _Ref93139649 \h </w:instrText>
      </w:r>
      <w:r w:rsidR="00ED54EA">
        <w:fldChar w:fldCharType="separate"/>
      </w:r>
      <w:r w:rsidR="00ED54EA" w:rsidRPr="00E81B1B">
        <w:t xml:space="preserve">Abbildung </w:t>
      </w:r>
      <w:r w:rsidR="00ED54EA">
        <w:rPr>
          <w:noProof/>
        </w:rPr>
        <w:t>9</w:t>
      </w:r>
      <w:r w:rsidR="00ED54EA">
        <w:fldChar w:fldCharType="end"/>
      </w:r>
      <w:r w:rsidR="00F32BDF">
        <w:t xml:space="preserve"> </w:t>
      </w:r>
      <w:r w:rsidR="00ED54EA">
        <w:t>dargestellt.</w:t>
      </w:r>
      <w:r w:rsidR="167F3230">
        <w:t xml:space="preserve"> Die Decken werden als Fertigteile hergestellt. Es wird davon ausgegangen, dass ein Deckenelement </w:t>
      </w:r>
      <w:r w:rsidR="674F7649">
        <w:t>mindestens aus zwei Randrippen und einer Betonplatte besteht.</w:t>
      </w:r>
      <w:r w:rsidR="00CB76E6">
        <w:t xml:space="preserve"> </w:t>
      </w:r>
      <w:commentRangeStart w:id="245"/>
      <w:commentRangeStart w:id="246"/>
      <w:del w:id="247" w:author="Stefan Behring" w:date="2021-12-20T14:39:00Z">
        <w:r w:rsidR="00CB76E6">
          <w:delText xml:space="preserve">Die Überlegungen sind in gewissem Maße auch auf Module übertragbar, bei denen </w:delText>
        </w:r>
        <w:r w:rsidR="007638CB">
          <w:delText>zwei Fertigteile einen Balken teilen. Hierzu sind lediglich die Ergebnisse für die doppelte Modulbreite zu betrachten, da sich die Lasteinzugsbreite verdoppelt.</w:delText>
        </w:r>
      </w:del>
      <w:commentRangeEnd w:id="245"/>
      <w:r w:rsidR="00F32BDF">
        <w:commentReference w:id="245"/>
      </w:r>
      <w:del w:id="248" w:author="Stefan Behring" w:date="2021-12-20T14:39:00Z">
        <w:r w:rsidR="007638CB">
          <w:delText xml:space="preserve"> </w:delText>
        </w:r>
        <w:commentRangeStart w:id="249"/>
        <w:r w:rsidR="007638CB">
          <w:delText>Es</w:delText>
        </w:r>
      </w:del>
      <w:commentRangeEnd w:id="249"/>
      <w:r w:rsidR="00F32BDF">
        <w:commentReference w:id="249"/>
      </w:r>
      <w:del w:id="250" w:author="Stefan Behring" w:date="2021-12-20T14:39:00Z">
        <w:r w:rsidR="007638CB">
          <w:delText xml:space="preserve"> sollte jedoch geprüft werden, ob die Annahme einer voll mittragenden Betonbreite zutrifft. Des Weiteren ist zu überprüfen, ob der Brandschutz eingehalten wird, da hier von einer dreiseitigen Beflammung ausgegangen werden muss</w:delText>
        </w:r>
      </w:del>
      <w:r w:rsidR="007638CB">
        <w:t>.</w:t>
      </w:r>
      <w:commentRangeEnd w:id="246"/>
      <w:r w:rsidR="00F32BDF">
        <w:commentReference w:id="246"/>
      </w:r>
    </w:p>
    <w:p w14:paraId="2C611B15" w14:textId="0F95B6D6" w:rsidR="00F32BDF" w:rsidRPr="00E81B1B" w:rsidRDefault="002753C1" w:rsidP="00C17394">
      <w:r w:rsidRPr="00E81B1B">
        <w:rPr>
          <w:noProof/>
          <w:lang w:eastAsia="de-DE"/>
        </w:rPr>
        <w:lastRenderedPageBreak/>
        <w:drawing>
          <wp:inline distT="0" distB="0" distL="0" distR="0" wp14:anchorId="49B25E1E" wp14:editId="60F2CB95">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33">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14:paraId="6499C480" w14:textId="4AB505A1" w:rsidR="00AF093B" w:rsidRPr="00AF093B" w:rsidRDefault="002753C1" w:rsidP="00644814">
      <w:pPr>
        <w:pStyle w:val="Beschriftung"/>
      </w:pPr>
      <w:bookmarkStart w:id="251" w:name="_Ref93139649"/>
      <w:bookmarkStart w:id="252" w:name="_Toc92091782"/>
      <w:r w:rsidRPr="00E81B1B">
        <w:t xml:space="preserve">Abbildung </w:t>
      </w:r>
      <w:r>
        <w:rPr>
          <w:iCs w:val="0"/>
        </w:rPr>
        <w:fldChar w:fldCharType="begin"/>
      </w:r>
      <w:r>
        <w:instrText>SEQ Abbildung \* ARABIC</w:instrText>
      </w:r>
      <w:r>
        <w:rPr>
          <w:iCs w:val="0"/>
        </w:rPr>
        <w:fldChar w:fldCharType="separate"/>
      </w:r>
      <w:r w:rsidR="000D73A7">
        <w:rPr>
          <w:noProof/>
        </w:rPr>
        <w:t>3</w:t>
      </w:r>
      <w:r>
        <w:rPr>
          <w:iCs w:val="0"/>
        </w:rPr>
        <w:fldChar w:fldCharType="end"/>
      </w:r>
      <w:bookmarkEnd w:id="251"/>
      <w:r w:rsidRPr="00E81B1B">
        <w:t xml:space="preserve"> Beispiel </w:t>
      </w:r>
      <w:commentRangeStart w:id="253"/>
      <w:r w:rsidRPr="00E81B1B">
        <w:t xml:space="preserve">für eine </w:t>
      </w:r>
      <w:r w:rsidR="00F65934">
        <w:t xml:space="preserve">HBV-Rippendecke </w:t>
      </w:r>
      <w:r w:rsidR="00F65934" w:rsidRPr="00E81B1B">
        <w:t>mit</w:t>
      </w:r>
      <w:r w:rsidRPr="00E81B1B">
        <w:t xml:space="preserve"> einer</w:t>
      </w:r>
      <w:r w:rsidR="00F65934">
        <w:t xml:space="preserve"> Element</w:t>
      </w:r>
      <w:r w:rsidRPr="00E81B1B">
        <w:t>breite von 1,35 Metern (eigene Abbildung)</w:t>
      </w:r>
      <w:commentRangeEnd w:id="253"/>
      <w:r w:rsidR="00F65934">
        <w:rPr>
          <w:rStyle w:val="Kommentarzeichen"/>
          <w:iCs w:val="0"/>
        </w:rPr>
        <w:commentReference w:id="253"/>
      </w:r>
      <w:bookmarkEnd w:id="252"/>
    </w:p>
    <w:p w14:paraId="40E9F45B" w14:textId="2CE2410C" w:rsidR="00DC79EF" w:rsidRPr="00E81B1B" w:rsidRDefault="000D2C2C" w:rsidP="00C92088">
      <w:pPr>
        <w:pStyle w:val="berschrift2"/>
        <w:numPr>
          <w:ilvl w:val="1"/>
          <w:numId w:val="43"/>
        </w:numPr>
      </w:pPr>
      <w:bookmarkStart w:id="254" w:name="_Toc92091687"/>
      <w:bookmarkStart w:id="255" w:name="_Toc92092129"/>
      <w:bookmarkStart w:id="256" w:name="_Toc92092241"/>
      <w:bookmarkStart w:id="257" w:name="_Toc93321021"/>
      <w:commentRangeStart w:id="258"/>
      <w:r>
        <w:t>A</w:t>
      </w:r>
      <w:r w:rsidR="6A72CB98" w:rsidRPr="6EB7351C">
        <w:t>nforderungen an die Decke infolge Brandschutz</w:t>
      </w:r>
      <w:bookmarkEnd w:id="254"/>
      <w:bookmarkEnd w:id="255"/>
      <w:bookmarkEnd w:id="256"/>
      <w:commentRangeEnd w:id="258"/>
      <w:r w:rsidR="00180741">
        <w:rPr>
          <w:rStyle w:val="Kommentarzeichen"/>
          <w:rFonts w:ascii="Myriad Pro" w:eastAsiaTheme="minorHAnsi" w:hAnsi="Myriad Pro" w:cstheme="minorBidi"/>
          <w:b w:val="0"/>
        </w:rPr>
        <w:commentReference w:id="258"/>
      </w:r>
      <w:bookmarkEnd w:id="257"/>
    </w:p>
    <w:p w14:paraId="238A008A" w14:textId="5637FC2E" w:rsidR="00E75FF2" w:rsidRPr="00E81B1B" w:rsidRDefault="36DBA0AE" w:rsidP="00C17394">
      <w:r w:rsidRPr="00E81B1B">
        <w:t>N</w:t>
      </w:r>
      <w:r w:rsidR="00B75205" w:rsidRPr="00E81B1B">
        <w:t xml:space="preserve">ach </w:t>
      </w:r>
      <w:sdt>
        <w:sdtPr>
          <w:id w:val="-635336015"/>
          <w:citation/>
        </w:sdtPr>
        <w:sdtContent>
          <w:r w:rsidR="00B75205" w:rsidRPr="00E81B1B">
            <w:fldChar w:fldCharType="begin"/>
          </w:r>
          <w:r w:rsidR="00B75205" w:rsidRPr="00E81B1B">
            <w:instrText xml:space="preserve"> CITATION DIN105 \l 1031 </w:instrText>
          </w:r>
          <w:r w:rsidR="00B75205" w:rsidRPr="00E81B1B">
            <w:fldChar w:fldCharType="separate"/>
          </w:r>
          <w:r w:rsidR="009737A6">
            <w:rPr>
              <w:noProof/>
            </w:rPr>
            <w:t>(DIN EN 1992-1-2:2010-12, 2010)</w:t>
          </w:r>
          <w:r w:rsidR="00B75205" w:rsidRPr="00E81B1B">
            <w:fldChar w:fldCharType="end"/>
          </w:r>
        </w:sdtContent>
      </w:sdt>
      <w:r w:rsidR="00B75205" w:rsidRPr="00E81B1B">
        <w:t xml:space="preserve"> </w:t>
      </w:r>
      <w:r w:rsidR="4E2D6F52" w:rsidRPr="00E81B1B">
        <w:t xml:space="preserve">erfüllt eine Decke mit einer Dicke von 10cm die Anforderungen </w:t>
      </w:r>
      <w:r w:rsidR="00461BC0" w:rsidRPr="00E81B1B">
        <w:t>für</w:t>
      </w:r>
      <w:r w:rsidR="00E75FF2" w:rsidRPr="00E81B1B">
        <w:t xml:space="preserve"> eine Brandschutzdauer von 90 Minuten.</w:t>
      </w:r>
      <w:ins w:id="259" w:author="Carsten Hein" w:date="2022-01-06T14:47:00Z">
        <w:r w:rsidR="00F611CE">
          <w:t xml:space="preserve"> Die Betonplatte </w:t>
        </w:r>
        <w:r w:rsidR="00195501">
          <w:t xml:space="preserve">erfüllt </w:t>
        </w:r>
      </w:ins>
      <w:ins w:id="260" w:author="Carsten Hein" w:date="2022-01-06T14:49:00Z">
        <w:r w:rsidR="001133DB">
          <w:t>dabei</w:t>
        </w:r>
      </w:ins>
      <w:ins w:id="261" w:author="Carsten Hein" w:date="2022-01-06T14:47:00Z">
        <w:r w:rsidR="00195501">
          <w:t xml:space="preserve"> die Anforderung REI90 </w:t>
        </w:r>
      </w:ins>
      <w:ins w:id="262" w:author="Carsten Hein" w:date="2022-01-06T14:50:00Z">
        <w:r w:rsidR="001133DB">
          <w:t>als Trennung zwi</w:t>
        </w:r>
      </w:ins>
      <w:ins w:id="263" w:author="Carsten Hein" w:date="2022-01-06T14:47:00Z">
        <w:r w:rsidR="00195501">
          <w:t>schen den Gescho</w:t>
        </w:r>
      </w:ins>
      <w:ins w:id="264" w:author="Carsten Hein" w:date="2022-01-06T14:48:00Z">
        <w:r w:rsidR="00195501">
          <w:t xml:space="preserve">ssen, </w:t>
        </w:r>
        <w:r w:rsidR="00256304">
          <w:t xml:space="preserve">die Holzträger </w:t>
        </w:r>
      </w:ins>
      <w:ins w:id="265" w:author="Carsten Hein" w:date="2022-01-06T14:49:00Z">
        <w:r w:rsidR="00A35C47">
          <w:t>R90</w:t>
        </w:r>
      </w:ins>
      <w:ins w:id="266" w:author="Carsten Hein" w:date="2022-01-06T14:50:00Z">
        <w:r w:rsidR="001133DB">
          <w:t xml:space="preserve"> </w:t>
        </w:r>
        <w:r w:rsidR="00D14E9F">
          <w:t>Feuerwiderstand des Tragwerks.</w:t>
        </w:r>
      </w:ins>
      <w:ins w:id="267" w:author="Carsten Hein" w:date="2022-01-06T14:49:00Z">
        <w:r w:rsidR="001133DB">
          <w:t xml:space="preserve"> </w:t>
        </w:r>
      </w:ins>
    </w:p>
    <w:p w14:paraId="786A2741" w14:textId="0B2A1FB3" w:rsidR="00E75FF2" w:rsidRPr="00520322" w:rsidRDefault="3EA5AAF5" w:rsidP="00C17394">
      <w:pPr>
        <w:rPr>
          <w:rFonts w:eastAsia="Calibri"/>
          <w:szCs w:val="20"/>
        </w:rPr>
      </w:pPr>
      <w:r w:rsidRPr="6EB7351C">
        <w:rPr>
          <w:rFonts w:eastAsia="Calibri"/>
          <w:szCs w:val="20"/>
        </w:rPr>
        <w:t xml:space="preserve">Gleichzeitig lässt sich </w:t>
      </w:r>
      <w:r w:rsidR="5AB55CBA" w:rsidRPr="6EB7351C">
        <w:rPr>
          <w:rFonts w:eastAsia="Calibri"/>
          <w:szCs w:val="20"/>
        </w:rPr>
        <w:t xml:space="preserve">mit einer </w:t>
      </w:r>
      <w:r w:rsidRPr="6EB7351C">
        <w:rPr>
          <w:rFonts w:eastAsia="Calibri"/>
          <w:szCs w:val="20"/>
        </w:rPr>
        <w:t>Deckendicke</w:t>
      </w:r>
      <w:r w:rsidR="5AB55CBA" w:rsidRPr="6EB7351C">
        <w:rPr>
          <w:rFonts w:eastAsia="Calibri"/>
          <w:szCs w:val="20"/>
        </w:rPr>
        <w:t xml:space="preserve"> von </w:t>
      </w:r>
      <w:r w:rsidR="00D14E9F">
        <w:rPr>
          <w:rFonts w:eastAsia="Calibri"/>
          <w:szCs w:val="20"/>
        </w:rPr>
        <w:t xml:space="preserve">ca. </w:t>
      </w:r>
      <w:r w:rsidRPr="6EB7351C">
        <w:rPr>
          <w:rFonts w:eastAsia="Calibri"/>
          <w:szCs w:val="20"/>
        </w:rPr>
        <w:t xml:space="preserve">10 cm </w:t>
      </w:r>
      <w:r w:rsidR="5AB55CBA" w:rsidRPr="6EB7351C">
        <w:rPr>
          <w:rFonts w:eastAsia="Calibri"/>
          <w:szCs w:val="20"/>
        </w:rPr>
        <w:t xml:space="preserve">der erforderliche Schallschutz </w:t>
      </w:r>
      <w:r w:rsidR="008B4F15">
        <w:rPr>
          <w:rFonts w:eastAsia="Calibri"/>
          <w:szCs w:val="20"/>
        </w:rPr>
        <w:t>erzielen</w:t>
      </w:r>
      <w:r w:rsidR="0A37758B" w:rsidRPr="6EB7351C">
        <w:rPr>
          <w:rFonts w:eastAsia="Calibri"/>
          <w:szCs w:val="20"/>
        </w:rPr>
        <w:t>.</w:t>
      </w:r>
      <w:r w:rsidR="008B4F15">
        <w:rPr>
          <w:rFonts w:eastAsia="Calibri"/>
          <w:szCs w:val="20"/>
        </w:rPr>
        <w:t xml:space="preserve"> Das Thema Schallschutz wird im Abschnitt 4 detailliert untersucht. D</w:t>
      </w:r>
      <w:r w:rsidR="25A33C92" w:rsidRPr="6EB7351C">
        <w:rPr>
          <w:rFonts w:eastAsia="Calibri"/>
          <w:szCs w:val="20"/>
        </w:rPr>
        <w:t xml:space="preserve">ie Mindestdicke der </w:t>
      </w:r>
      <w:r w:rsidR="273FDE53" w:rsidRPr="6EB7351C">
        <w:rPr>
          <w:rFonts w:eastAsia="Calibri"/>
          <w:szCs w:val="20"/>
        </w:rPr>
        <w:t xml:space="preserve">Betonschicht </w:t>
      </w:r>
      <w:r w:rsidR="00F22689">
        <w:rPr>
          <w:rFonts w:eastAsia="Calibri"/>
          <w:szCs w:val="20"/>
        </w:rPr>
        <w:t xml:space="preserve">für die statischen Untersuchungen wird </w:t>
      </w:r>
      <w:r w:rsidR="273FDE53" w:rsidRPr="6EB7351C">
        <w:rPr>
          <w:rFonts w:eastAsia="Calibri"/>
          <w:szCs w:val="20"/>
        </w:rPr>
        <w:t xml:space="preserve">mit10 cm </w:t>
      </w:r>
      <w:r w:rsidR="25A33C92" w:rsidRPr="6EB7351C">
        <w:rPr>
          <w:rFonts w:eastAsia="Calibri"/>
          <w:szCs w:val="20"/>
        </w:rPr>
        <w:t>festgelegt.</w:t>
      </w:r>
    </w:p>
    <w:p w14:paraId="3346B9C4" w14:textId="48DF00DC" w:rsidR="6EB7351C" w:rsidRDefault="3B0834F2">
      <w:r>
        <w:t>Nach</w:t>
      </w:r>
      <w:r w:rsidR="00520322">
        <w:t xml:space="preserve"> der Technical Specification </w:t>
      </w:r>
      <w:sdt>
        <w:sdtPr>
          <w:id w:val="-1933268198"/>
          <w:citation/>
        </w:sdtPr>
        <w:sdtContent>
          <w:r w:rsidR="00520322">
            <w:fldChar w:fldCharType="begin"/>
          </w:r>
          <w:r w:rsidR="00520322">
            <w:instrText xml:space="preserve"> CITATION Dia182 \l 1031 </w:instrText>
          </w:r>
          <w:r w:rsidR="00520322">
            <w:fldChar w:fldCharType="separate"/>
          </w:r>
          <w:r w:rsidR="00520322">
            <w:rPr>
              <w:noProof/>
            </w:rPr>
            <w:t>(Dias, et al., 2018)</w:t>
          </w:r>
          <w:r w:rsidR="00520322">
            <w:fldChar w:fldCharType="end"/>
          </w:r>
        </w:sdtContent>
      </w:sdt>
      <w:r>
        <w:t xml:space="preserve"> ist die Bemessung einer HBV-Decke im Brandfall bisher nicht geregelt</w:t>
      </w:r>
      <w:r w:rsidR="2C0B7A0A">
        <w:t>.</w:t>
      </w:r>
      <w:ins w:id="268" w:author="Jan Wenker" w:date="2021-12-21T08:34:00Z">
        <w:r w:rsidR="00315950">
          <w:t xml:space="preserve"> </w:t>
        </w:r>
      </w:ins>
      <w:r w:rsidR="00461BC0" w:rsidRPr="00E81B1B">
        <w:t>N</w:t>
      </w:r>
      <w:r w:rsidR="00E75FF2" w:rsidRPr="00E81B1B">
        <w:t>ach aktueller</w:t>
      </w:r>
      <w:r w:rsidR="002753C1" w:rsidRPr="00E81B1B">
        <w:t xml:space="preserve"> Norm für Brandschutz im Holzbau </w:t>
      </w:r>
      <w:sdt>
        <w:sdtPr>
          <w:id w:val="199446320"/>
          <w:citation/>
        </w:sdtPr>
        <w:sdtContent>
          <w:r w:rsidR="002753C1" w:rsidRPr="00E81B1B">
            <w:fldChar w:fldCharType="begin"/>
          </w:r>
          <w:r w:rsidR="002753C1" w:rsidRPr="00E81B1B">
            <w:instrText xml:space="preserve"> CITATION DIN104 \l 1031 </w:instrText>
          </w:r>
          <w:r w:rsidR="002753C1" w:rsidRPr="00E81B1B">
            <w:fldChar w:fldCharType="separate"/>
          </w:r>
          <w:r w:rsidR="009737A6">
            <w:rPr>
              <w:noProof/>
            </w:rPr>
            <w:t>(DIN EN 1995-1-2:2010-12, 2010)</w:t>
          </w:r>
          <w:r w:rsidR="002753C1" w:rsidRPr="00E81B1B">
            <w:fldChar w:fldCharType="end"/>
          </w:r>
        </w:sdtContent>
      </w:sdt>
      <w:r w:rsidR="00E75FF2" w:rsidRPr="00E81B1B">
        <w:t xml:space="preserve"> </w:t>
      </w:r>
      <w:r w:rsidR="00461BC0" w:rsidRPr="00E81B1B">
        <w:t xml:space="preserve">sind </w:t>
      </w:r>
      <w:r w:rsidR="00272B65" w:rsidRPr="00E81B1B">
        <w:t>Verbindungsmittel</w:t>
      </w:r>
      <w:r w:rsidR="00E75FF2" w:rsidRPr="00E81B1B">
        <w:t xml:space="preserve"> </w:t>
      </w:r>
      <w:r w:rsidR="00461BC0" w:rsidRPr="00E81B1B">
        <w:t xml:space="preserve">maximal </w:t>
      </w:r>
      <w:r w:rsidR="79FDBDED" w:rsidRPr="00E81B1B">
        <w:t>bis zur</w:t>
      </w:r>
      <w:r w:rsidR="00461BC0" w:rsidRPr="00E81B1B">
        <w:t xml:space="preserve"> </w:t>
      </w:r>
      <w:r w:rsidR="37460A57" w:rsidRPr="00E81B1B">
        <w:t>Feuerwiderstandsklasse</w:t>
      </w:r>
      <w:r w:rsidR="00E75FF2" w:rsidRPr="00E81B1B">
        <w:t xml:space="preserve"> F</w:t>
      </w:r>
      <w:r w:rsidR="00461BC0" w:rsidRPr="00E81B1B">
        <w:t>6</w:t>
      </w:r>
      <w:r w:rsidR="00E75FF2" w:rsidRPr="00E81B1B">
        <w:t>0 nachweisbar</w:t>
      </w:r>
      <w:r w:rsidR="00461BC0" w:rsidRPr="00E81B1B">
        <w:t>. Ebenso finden sich in den Zulassungen von Verb</w:t>
      </w:r>
      <w:r w:rsidR="00B300D5">
        <w:t>indungs</w:t>
      </w:r>
      <w:r w:rsidR="00461BC0" w:rsidRPr="00E81B1B">
        <w:t>mittel</w:t>
      </w:r>
      <w:r w:rsidR="002753C1" w:rsidRPr="00E81B1B">
        <w:t>n</w:t>
      </w:r>
      <w:r w:rsidR="00461BC0" w:rsidRPr="00E81B1B">
        <w:t xml:space="preserve"> keine Angaben zum </w:t>
      </w:r>
      <w:r w:rsidR="4E24479B" w:rsidRPr="00E81B1B">
        <w:t>Nachweis im Brandfall.</w:t>
      </w:r>
      <w:r w:rsidR="00461BC0" w:rsidRPr="00E81B1B">
        <w:t xml:space="preserve"> Dennoch sind</w:t>
      </w:r>
      <w:r w:rsidR="00E75FF2" w:rsidRPr="00E81B1B">
        <w:t xml:space="preserve"> im letzten Jahrzehnt zunehmend </w:t>
      </w:r>
      <w:r w:rsidR="00B300D5">
        <w:t xml:space="preserve">Gebäude mit </w:t>
      </w:r>
      <w:r w:rsidR="00E75FF2" w:rsidRPr="00E81B1B">
        <w:t>Holz-Beton-Verbund</w:t>
      </w:r>
      <w:r w:rsidR="00B300D5">
        <w:t xml:space="preserve"> Konstruktionen</w:t>
      </w:r>
      <w:r w:rsidR="00E75FF2" w:rsidRPr="00E81B1B">
        <w:t xml:space="preserve"> </w:t>
      </w:r>
      <w:r w:rsidR="00461BC0" w:rsidRPr="00E81B1B">
        <w:t xml:space="preserve">in </w:t>
      </w:r>
      <w:r w:rsidR="00E75FF2" w:rsidRPr="00E81B1B">
        <w:t xml:space="preserve">F90 </w:t>
      </w:r>
      <w:r w:rsidR="17D88C60" w:rsidRPr="00E81B1B">
        <w:t xml:space="preserve">geplant und </w:t>
      </w:r>
      <w:r w:rsidR="00E75FF2" w:rsidRPr="00E81B1B">
        <w:t>errichtet worden</w:t>
      </w:r>
      <w:r w:rsidR="00461BC0" w:rsidRPr="00E81B1B">
        <w:t xml:space="preserve">. </w:t>
      </w:r>
      <w:r w:rsidR="3BF251E3" w:rsidRPr="00E81B1B">
        <w:t>Die im Folgenden für die Brandbemessung getroffenen Annahmen</w:t>
      </w:r>
      <w:commentRangeStart w:id="269"/>
      <w:r w:rsidR="00461BC0" w:rsidRPr="00E81B1B">
        <w:t xml:space="preserve"> </w:t>
      </w:r>
      <w:r w:rsidR="00E75FF2" w:rsidRPr="00E81B1B">
        <w:t>beruhen auf de</w:t>
      </w:r>
      <w:r w:rsidR="13036777" w:rsidRPr="00E81B1B">
        <w:t>n</w:t>
      </w:r>
      <w:r w:rsidR="00E75FF2" w:rsidRPr="00E81B1B">
        <w:t xml:space="preserve"> </w:t>
      </w:r>
      <w:r w:rsidR="002B454F" w:rsidRPr="00E81B1B">
        <w:t xml:space="preserve">Erfahrungen </w:t>
      </w:r>
      <w:r w:rsidR="268C8B3C" w:rsidRPr="00E81B1B">
        <w:t xml:space="preserve">bei </w:t>
      </w:r>
      <w:r w:rsidR="268C8B3C">
        <w:t>der Realisierung entsprechender Projekte</w:t>
      </w:r>
      <w:r w:rsidR="00C74C59">
        <w:t xml:space="preserve"> (Arup, Brüninghoff)</w:t>
      </w:r>
      <w:r w:rsidR="00E75FF2" w:rsidRPr="00E81B1B">
        <w:t>.</w:t>
      </w:r>
      <w:commentRangeEnd w:id="269"/>
      <w:r w:rsidR="00804CE4">
        <w:rPr>
          <w:rStyle w:val="Kommentarzeichen"/>
        </w:rPr>
        <w:commentReference w:id="269"/>
      </w:r>
    </w:p>
    <w:p w14:paraId="54992A36" w14:textId="3C7E439A" w:rsidR="4ABC680C" w:rsidRDefault="4ABC680C" w:rsidP="6EB7351C">
      <w:pPr>
        <w:rPr>
          <w:rFonts w:eastAsia="Calibri"/>
          <w:szCs w:val="20"/>
        </w:rPr>
      </w:pPr>
      <w:r w:rsidRPr="6EB7351C">
        <w:rPr>
          <w:rFonts w:eastAsia="Calibri"/>
          <w:szCs w:val="20"/>
        </w:rPr>
        <w:t xml:space="preserve">Im Rahmen dieses Dokuments </w:t>
      </w:r>
      <w:r w:rsidR="1A41DE92" w:rsidRPr="6EB7351C">
        <w:rPr>
          <w:rFonts w:eastAsia="Calibri"/>
          <w:szCs w:val="20"/>
        </w:rPr>
        <w:t>wird eine Vordimensionierung der Holzbalken unter Berücksichtigung verschiedener Parameter, siehe</w:t>
      </w:r>
      <w:r w:rsidR="00180741">
        <w:rPr>
          <w:rFonts w:eastAsia="Calibri"/>
          <w:szCs w:val="20"/>
        </w:rPr>
        <w:t xml:space="preserve"> </w:t>
      </w:r>
      <w:r w:rsidR="00180741">
        <w:rPr>
          <w:rFonts w:eastAsia="Calibri"/>
          <w:szCs w:val="20"/>
        </w:rPr>
        <w:fldChar w:fldCharType="begin"/>
      </w:r>
      <w:r w:rsidR="00180741">
        <w:rPr>
          <w:rFonts w:eastAsia="Calibri"/>
          <w:szCs w:val="20"/>
        </w:rPr>
        <w:instrText xml:space="preserve"> REF _Ref80177619 \h </w:instrText>
      </w:r>
      <w:r w:rsidR="00180741">
        <w:rPr>
          <w:rFonts w:eastAsia="Calibri"/>
          <w:szCs w:val="20"/>
        </w:rPr>
      </w:r>
      <w:r w:rsidR="00180741">
        <w:rPr>
          <w:rFonts w:eastAsia="Calibri"/>
          <w:szCs w:val="20"/>
        </w:rPr>
        <w:fldChar w:fldCharType="separate"/>
      </w:r>
      <w:r w:rsidR="00180741" w:rsidRPr="00E81B1B">
        <w:t xml:space="preserve">Tabelle </w:t>
      </w:r>
      <w:r w:rsidR="00180741">
        <w:rPr>
          <w:noProof/>
        </w:rPr>
        <w:t>7</w:t>
      </w:r>
      <w:r w:rsidR="00180741">
        <w:rPr>
          <w:rFonts w:eastAsia="Calibri"/>
          <w:szCs w:val="20"/>
        </w:rPr>
        <w:fldChar w:fldCharType="end"/>
      </w:r>
      <w:r w:rsidR="7F1B2261" w:rsidRPr="6EB7351C">
        <w:rPr>
          <w:rFonts w:eastAsia="Calibri"/>
          <w:szCs w:val="20"/>
        </w:rPr>
        <w:t>, durchgeführt.</w:t>
      </w:r>
    </w:p>
    <w:p w14:paraId="74281B02" w14:textId="3DE87B93" w:rsidR="591E2512" w:rsidRDefault="591E2512" w:rsidP="6EB7351C">
      <w:r>
        <w:t xml:space="preserve">Bei der Brandbemessung wird die Wirkung der Verbindungsmittel vernachlässigt. Die Bemessung in Deckenspannrichtung erfolgt über die Resttragfähigkeit des Brettschichtholzquerschnitts. </w:t>
      </w:r>
      <w:r w:rsidR="00D963AA" w:rsidRPr="00E81B1B">
        <w:t xml:space="preserve">Die Betondecke trägt die Lasten nur in Querrichtung </w:t>
      </w:r>
      <w:r w:rsidR="00D963AA">
        <w:t>zwischen den Balken ab und wird i</w:t>
      </w:r>
      <w:r>
        <w:t>n Spannrichtung als schlaffe Last berücksichtigt.</w:t>
      </w:r>
      <w:r w:rsidR="7F3D6F25">
        <w:t xml:space="preserve"> Dieser Ansatz ist konservativ, kann jedoch auf alle Arten von Verbindungsmitteln, auch für eine vollflächige Verklebung, zum Ansatz gebracht werden.</w:t>
      </w:r>
      <w:r w:rsidR="00D963AA">
        <w:t xml:space="preserve"> </w:t>
      </w:r>
      <w:r w:rsidR="00D963AA" w:rsidRPr="00E81B1B">
        <w:t>D</w:t>
      </w:r>
      <w:del w:id="270" w:author="Stefan Behring" w:date="2021-12-20T16:14:00Z">
        <w:r w:rsidR="00D963AA" w:rsidRPr="00E81B1B">
          <w:delText xml:space="preserve">ieser Ansatz ist konservativ, allerdings werden Brandnachweise bei Decken gegenüber den Nachweisen im </w:delText>
        </w:r>
        <w:commentRangeStart w:id="271"/>
        <w:r w:rsidR="00D963AA" w:rsidRPr="00E81B1B">
          <w:delText xml:space="preserve">GZG </w:delText>
        </w:r>
      </w:del>
      <w:commentRangeEnd w:id="271"/>
      <w:r w:rsidR="00D963AA">
        <w:rPr>
          <w:rStyle w:val="Kommentarzeichen"/>
        </w:rPr>
        <w:commentReference w:id="271"/>
      </w:r>
      <w:del w:id="272" w:author="Stefan Behring" w:date="2021-12-20T16:14:00Z">
        <w:r w:rsidR="00D963AA" w:rsidRPr="00E81B1B">
          <w:delText>sehr selten maßgebend, sodas dieser Ansatz nicht unbedint zu einem schlechteren Ergebnis führt</w:delText>
        </w:r>
      </w:del>
    </w:p>
    <w:p w14:paraId="7DE3E1FE" w14:textId="1D5183C4" w:rsidR="003948D5" w:rsidRDefault="58FEC3D8" w:rsidP="6EB7351C">
      <w:r>
        <w:t xml:space="preserve">Die Holzbalken werden dazu nach dem Verfahren mit reduziertem Querschnitt bzw. reduzierten Eigenschaften </w:t>
      </w:r>
      <w:r>
        <w:fldChar w:fldCharType="begin"/>
      </w:r>
      <w:r>
        <w:instrText xml:space="preserve"> CITATION DIN \l 1031 </w:instrText>
      </w:r>
      <w:r>
        <w:fldChar w:fldCharType="separate"/>
      </w:r>
      <w:r w:rsidR="009737A6">
        <w:rPr>
          <w:noProof/>
        </w:rPr>
        <w:t xml:space="preserve"> (DIN EN 1995-1-2:2010-12, 2010)</w:t>
      </w:r>
      <w:r>
        <w:fldChar w:fldCharType="end"/>
      </w:r>
      <w:r>
        <w:t xml:space="preserve"> bemessen. Die </w:t>
      </w:r>
      <w:r w:rsidR="00991C78" w:rsidRPr="00991C78">
        <w:t>ideelle</w:t>
      </w:r>
      <w:r w:rsidR="00991C78">
        <w:t>n</w:t>
      </w:r>
      <w:r w:rsidR="00991C78" w:rsidRPr="00991C78">
        <w:t xml:space="preserve"> Restquerschnitt</w:t>
      </w:r>
      <w:r w:rsidR="00991C78">
        <w:t>e</w:t>
      </w:r>
      <w:r w:rsidR="00991C78" w:rsidRPr="00991C78">
        <w:t xml:space="preserve"> </w:t>
      </w:r>
      <w:r w:rsidR="00991C78">
        <w:t xml:space="preserve">werden nach </w:t>
      </w:r>
      <w:r w:rsidR="00D7644B" w:rsidRPr="00AF093B">
        <w:t>DIN EN 1995-1-2:2010-12</w:t>
      </w:r>
      <w:r w:rsidR="00AA6156">
        <w:t>, 2010</w:t>
      </w:r>
      <w:r w:rsidR="00991C78" w:rsidRPr="00991C78">
        <w:t xml:space="preserve"> durch die Reduzierung des Ausgangsquerschnitts um die ideelle Abbrandtiefe d</w:t>
      </w:r>
      <w:r w:rsidR="00991C78" w:rsidRPr="00AF093B">
        <w:rPr>
          <w:vertAlign w:val="subscript"/>
        </w:rPr>
        <w:t>ef</w:t>
      </w:r>
      <w:r w:rsidR="00991C78" w:rsidRPr="00991C78">
        <w:t xml:space="preserve"> </w:t>
      </w:r>
      <w:r w:rsidR="004934AC">
        <w:t xml:space="preserve">berechnet. </w:t>
      </w:r>
    </w:p>
    <w:p w14:paraId="541C6D25" w14:textId="77777777" w:rsidR="003948D5" w:rsidRDefault="003948D5">
      <w:pPr>
        <w:keepNext/>
        <w:pPrChange w:id="273" w:author="Carsten Hein" w:date="2022-01-06T17:54:00Z">
          <w:pPr/>
        </w:pPrChange>
      </w:pPr>
      <w:r>
        <w:rPr>
          <w:noProof/>
        </w:rPr>
        <w:lastRenderedPageBreak/>
        <w:drawing>
          <wp:inline distT="0" distB="0" distL="0" distR="0" wp14:anchorId="67956E20" wp14:editId="772F53D0">
            <wp:extent cx="3819239" cy="3220035"/>
            <wp:effectExtent l="0" t="0" r="0" b="0"/>
            <wp:docPr id="1079579669" name="Picture 10795796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9" name="Picture 1079579669" descr="Text&#10;&#10;Description automatically generated"/>
                    <pic:cNvPicPr/>
                  </pic:nvPicPr>
                  <pic:blipFill>
                    <a:blip r:embed="rId34"/>
                    <a:stretch>
                      <a:fillRect/>
                    </a:stretch>
                  </pic:blipFill>
                  <pic:spPr>
                    <a:xfrm>
                      <a:off x="0" y="0"/>
                      <a:ext cx="3825995" cy="3225731"/>
                    </a:xfrm>
                    <a:prstGeom prst="rect">
                      <a:avLst/>
                    </a:prstGeom>
                  </pic:spPr>
                </pic:pic>
              </a:graphicData>
            </a:graphic>
          </wp:inline>
        </w:drawing>
      </w:r>
    </w:p>
    <w:p w14:paraId="2D017781" w14:textId="2A893A25" w:rsidR="003948D5" w:rsidRDefault="003948D5">
      <w:pPr>
        <w:pStyle w:val="Beschriftung"/>
        <w:pPrChange w:id="274" w:author="Carsten Hein" w:date="2022-01-06T17:54:00Z">
          <w:pPr/>
        </w:pPrChange>
      </w:pPr>
      <w:r>
        <w:t xml:space="preserve">Abbildung </w:t>
      </w:r>
      <w:r w:rsidR="00FC7192">
        <w:rPr>
          <w:noProof/>
        </w:rPr>
        <w:fldChar w:fldCharType="begin"/>
      </w:r>
      <w:r w:rsidR="00FC7192">
        <w:rPr>
          <w:noProof/>
        </w:rPr>
        <w:instrText xml:space="preserve"> SEQ Figure \* ARABIC </w:instrText>
      </w:r>
      <w:r w:rsidR="00FC7192">
        <w:rPr>
          <w:noProof/>
        </w:rPr>
        <w:fldChar w:fldCharType="separate"/>
      </w:r>
      <w:r w:rsidR="00B76F93">
        <w:rPr>
          <w:noProof/>
        </w:rPr>
        <w:t>1</w:t>
      </w:r>
      <w:r w:rsidR="00FC7192">
        <w:rPr>
          <w:noProof/>
        </w:rPr>
        <w:fldChar w:fldCharType="end"/>
      </w:r>
      <w:r>
        <w:t xml:space="preserve">  </w:t>
      </w:r>
      <w:r w:rsidR="00866676">
        <w:t>Auszug DIN EN 1995</w:t>
      </w:r>
    </w:p>
    <w:p w14:paraId="32F7DE10" w14:textId="4A2A1147" w:rsidR="00DD094D" w:rsidRDefault="58FEC3D8" w:rsidP="6EB7351C">
      <w:pPr>
        <w:rPr>
          <w:ins w:id="275" w:author="Carsten Hein" w:date="2022-01-06T17:49:00Z"/>
        </w:rPr>
      </w:pPr>
      <w:ins w:id="276" w:author="Stefan Behring" w:date="2021-12-20T15:35:00Z">
        <w:del w:id="277" w:author="Carsten Hein" w:date="2022-01-06T17:55:00Z">
          <w:r w:rsidDel="00AE25D0">
            <w:delText xml:space="preserve">. </w:delText>
          </w:r>
        </w:del>
        <w:r>
          <w:t xml:space="preserve">Im Fall </w:t>
        </w:r>
      </w:ins>
      <w:ins w:id="278" w:author="Carsten Hein" w:date="2022-01-06T17:55:00Z">
        <w:r w:rsidR="00AE25D0">
          <w:t>der untersuchten</w:t>
        </w:r>
      </w:ins>
      <w:ins w:id="279" w:author="Stefan Behring" w:date="2021-12-20T15:35:00Z">
        <w:del w:id="280" w:author="Carsten Hein" w:date="2022-01-06T17:55:00Z">
          <w:r w:rsidDel="00AE25D0">
            <w:delText>von</w:delText>
          </w:r>
        </w:del>
        <w:r>
          <w:t xml:space="preserve"> Brettschichtholz</w:t>
        </w:r>
      </w:ins>
      <w:ins w:id="281" w:author="Carsten Hein" w:date="2022-01-06T17:55:00Z">
        <w:r w:rsidR="00AE25D0">
          <w:t>träger</w:t>
        </w:r>
      </w:ins>
      <w:ins w:id="282" w:author="Stefan Behring" w:date="2021-12-20T15:35:00Z">
        <w:r>
          <w:t xml:space="preserve"> </w:t>
        </w:r>
        <w:del w:id="283" w:author="Carsten Hein" w:date="2022-01-06T17:56:00Z">
          <w:r w:rsidDel="0051502D">
            <w:delText xml:space="preserve">ist ein </w:delText>
          </w:r>
          <w:commentRangeStart w:id="284"/>
          <w:r w:rsidDel="0051502D">
            <w:delText>Abbrand von etwa</w:delText>
          </w:r>
        </w:del>
      </w:ins>
      <w:ins w:id="285" w:author="Carsten Hein" w:date="2022-01-06T17:56:00Z">
        <w:r w:rsidR="0051502D">
          <w:t xml:space="preserve">wird eine Querschnittsreduktion von </w:t>
        </w:r>
      </w:ins>
      <w:ins w:id="286" w:author="Stefan Behring" w:date="2021-12-20T15:35:00Z">
        <w:del w:id="287" w:author="Carsten Hein" w:date="2022-01-06T17:56:00Z">
          <w:r w:rsidDel="0051502D">
            <w:delText xml:space="preserve"> </w:delText>
          </w:r>
        </w:del>
        <w:r>
          <w:t xml:space="preserve">7 cm </w:t>
        </w:r>
      </w:ins>
      <w:ins w:id="288" w:author="Carsten Hein" w:date="2022-01-06T17:56:00Z">
        <w:r w:rsidR="004D42B7">
          <w:t xml:space="preserve">an den beflammten Seiten </w:t>
        </w:r>
      </w:ins>
      <w:ins w:id="289" w:author="Carsten Hein" w:date="2022-01-06T17:57:00Z">
        <w:r w:rsidR="0006463A">
          <w:t>berücksichtigt</w:t>
        </w:r>
      </w:ins>
      <w:ins w:id="290" w:author="Carsten Hein" w:date="2022-01-06T17:56:00Z">
        <w:r w:rsidR="004D42B7">
          <w:t xml:space="preserve"> – bei 90 </w:t>
        </w:r>
      </w:ins>
      <w:ins w:id="291" w:author="Stefan Behring" w:date="2021-12-20T15:35:00Z">
        <w:del w:id="292" w:author="Carsten Hein" w:date="2022-01-06T17:56:00Z">
          <w:r w:rsidDel="004D42B7">
            <w:delText>innerhalb von</w:delText>
          </w:r>
        </w:del>
        <w:del w:id="293" w:author="Carsten Hein" w:date="2022-01-06T17:57:00Z">
          <w:r w:rsidDel="004D42B7">
            <w:delText xml:space="preserve"> </w:delText>
          </w:r>
        </w:del>
        <w:r>
          <w:t xml:space="preserve">90 Minuten </w:t>
        </w:r>
        <w:del w:id="294" w:author="Carsten Hein" w:date="2022-01-06T17:57:00Z">
          <w:r w:rsidDel="004D42B7">
            <w:delText>zu erwarten</w:delText>
          </w:r>
        </w:del>
      </w:ins>
      <w:commentRangeEnd w:id="284"/>
      <w:ins w:id="295" w:author="Carsten Hein" w:date="2022-01-06T17:57:00Z">
        <w:r w:rsidR="004D42B7">
          <w:t>Brandbelastung</w:t>
        </w:r>
      </w:ins>
      <w:r>
        <w:commentReference w:id="284"/>
      </w:r>
      <w:ins w:id="296" w:author="Stefan Behring" w:date="2021-12-20T15:35:00Z">
        <w:r>
          <w:t xml:space="preserve">. Der Abbrand wird als zweiseitig angenommen, da eine Seite vom Beton geschützt ist und eine andere durch den benachbarten Balken. </w:t>
        </w:r>
      </w:ins>
    </w:p>
    <w:p w14:paraId="70C5FD72" w14:textId="77777777" w:rsidR="003F5D4F" w:rsidRDefault="003F5D4F" w:rsidP="6EB7351C">
      <w:pPr>
        <w:rPr>
          <w:ins w:id="297" w:author="Carsten Hein" w:date="2022-01-06T14:55:00Z"/>
        </w:rPr>
      </w:pPr>
    </w:p>
    <w:p w14:paraId="127A3088" w14:textId="58A15CBF" w:rsidR="58FEC3D8" w:rsidRPr="006D5374" w:rsidRDefault="009179F6" w:rsidP="6EB7351C">
      <w:pPr>
        <w:rPr>
          <w:ins w:id="298" w:author="Stefan Behring" w:date="2021-12-20T15:28:00Z"/>
          <w:rFonts w:eastAsia="Calibri"/>
          <w:szCs w:val="20"/>
        </w:rPr>
      </w:pPr>
      <w:r>
        <w:t>Die Annahme, dass</w:t>
      </w:r>
      <w:r w:rsidR="00D963AA">
        <w:t xml:space="preserve"> </w:t>
      </w:r>
      <w:commentRangeStart w:id="299"/>
      <w:r w:rsidR="00D963AA">
        <w:t xml:space="preserve">die Seitenflächen </w:t>
      </w:r>
      <w:commentRangeEnd w:id="299"/>
      <w:r w:rsidR="00D963AA">
        <w:rPr>
          <w:rStyle w:val="Kommentarzeichen"/>
        </w:rPr>
        <w:commentReference w:id="299"/>
      </w:r>
      <w:r w:rsidR="00D963AA">
        <w:t>zweier benachbarter</w:t>
      </w:r>
      <w:r>
        <w:t xml:space="preserve"> Balken </w:t>
      </w:r>
      <w:r w:rsidR="00D963AA">
        <w:t>nicht abbrennen</w:t>
      </w:r>
      <w:r>
        <w:t>, ist n</w:t>
      </w:r>
      <w:r w:rsidR="58FEC3D8" w:rsidRPr="006D5374">
        <w:t xml:space="preserve">ur dann gültig, wenn Maßnahmen getroffen wurden, um die Fuge zwischen den Balken vor Feuer zu schützen. Dies geschieht durch Ausstopfen des Spalts </w:t>
      </w:r>
      <w:commentRangeStart w:id="300"/>
      <w:r w:rsidR="58FEC3D8" w:rsidRPr="006D5374">
        <w:t>mit Mineralwolle</w:t>
      </w:r>
      <w:ins w:id="301" w:author="Carsten Hein" w:date="2022-01-06T18:31:00Z">
        <w:r w:rsidR="0014609F">
          <w:t>Steinwolle</w:t>
        </w:r>
      </w:ins>
      <w:ins w:id="302" w:author="Stefan Behring" w:date="2021-12-20T15:35:00Z">
        <w:r w:rsidR="58FEC3D8" w:rsidRPr="006D5374">
          <w:t xml:space="preserve"> </w:t>
        </w:r>
      </w:ins>
      <w:ins w:id="303" w:author="Carsten Hein" w:date="2022-01-06T18:31:00Z">
        <w:r w:rsidR="009975C1">
          <w:t>mit mec</w:t>
        </w:r>
      </w:ins>
      <w:ins w:id="304" w:author="Carsten Hein" w:date="2022-01-06T18:32:00Z">
        <w:r w:rsidR="009975C1">
          <w:t xml:space="preserve">hanischer Sicherung </w:t>
        </w:r>
      </w:ins>
      <w:ins w:id="305" w:author="Stefan Behring" w:date="2021-12-20T15:35:00Z">
        <w:del w:id="306" w:author="Carsten Hein" w:date="2022-01-06T18:32:00Z">
          <w:r w:rsidR="58FEC3D8" w:rsidRPr="006D5374" w:rsidDel="009975C1">
            <w:delText>und eine Dichtung mit einem nicht-brennbaren Stoff beispielsweise</w:delText>
          </w:r>
        </w:del>
      </w:ins>
      <w:ins w:id="307" w:author="Carsten Hein" w:date="2022-01-06T14:54:00Z">
        <w:r w:rsidR="00167E5B" w:rsidRPr="006D5374">
          <w:t>oder Einsatz eines sogenannten Koppelbrettes</w:t>
        </w:r>
      </w:ins>
      <w:commentRangeEnd w:id="300"/>
      <w:r w:rsidR="00D963AA">
        <w:rPr>
          <w:rStyle w:val="Kommentarzeichen"/>
        </w:rPr>
        <w:commentReference w:id="300"/>
      </w:r>
      <w:ins w:id="308" w:author="Stefan Behring" w:date="2021-12-20T15:35:00Z">
        <w:r w:rsidR="58FEC3D8" w:rsidRPr="006D5374">
          <w:t>.</w:t>
        </w:r>
      </w:ins>
    </w:p>
    <w:p w14:paraId="292A4AA0" w14:textId="77777777" w:rsidR="00B76F93" w:rsidRDefault="00B76F93">
      <w:pPr>
        <w:keepNext/>
        <w:rPr>
          <w:ins w:id="309" w:author="Carsten Hein" w:date="2022-01-06T18:30:00Z"/>
        </w:rPr>
      </w:pPr>
      <w:ins w:id="310" w:author="Carsten Hein" w:date="2022-01-06T18:29:00Z">
        <w:r>
          <w:rPr>
            <w:noProof/>
          </w:rPr>
          <w:lastRenderedPageBreak/>
          <w:drawing>
            <wp:inline distT="0" distB="0" distL="0" distR="0" wp14:anchorId="723285BA" wp14:editId="76D29DD1">
              <wp:extent cx="4588830" cy="3345242"/>
              <wp:effectExtent l="0" t="0" r="2540" b="7620"/>
              <wp:docPr id="1079579670" name="Picture 10795796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0" name="Picture 1079579670" descr="Diagram&#10;&#10;Description automatically generated"/>
                      <pic:cNvPicPr/>
                    </pic:nvPicPr>
                    <pic:blipFill>
                      <a:blip r:embed="rId35"/>
                      <a:stretch>
                        <a:fillRect/>
                      </a:stretch>
                    </pic:blipFill>
                    <pic:spPr>
                      <a:xfrm>
                        <a:off x="0" y="0"/>
                        <a:ext cx="4593969" cy="3348989"/>
                      </a:xfrm>
                      <a:prstGeom prst="rect">
                        <a:avLst/>
                      </a:prstGeom>
                    </pic:spPr>
                  </pic:pic>
                </a:graphicData>
              </a:graphic>
            </wp:inline>
          </w:drawing>
        </w:r>
      </w:ins>
    </w:p>
    <w:p w14:paraId="5C18E31F" w14:textId="07D22C98" w:rsidR="00B76F93" w:rsidRDefault="00B76F93">
      <w:pPr>
        <w:pStyle w:val="Beschriftung"/>
        <w:jc w:val="both"/>
        <w:rPr>
          <w:ins w:id="311" w:author="Carsten Hein" w:date="2022-01-07T10:44:00Z"/>
        </w:rPr>
      </w:pPr>
      <w:ins w:id="312" w:author="Carsten Hein" w:date="2022-01-06T18:30:00Z">
        <w:r>
          <w:t xml:space="preserve">Abbildung </w:t>
        </w:r>
        <w:r>
          <w:fldChar w:fldCharType="begin"/>
        </w:r>
        <w:r>
          <w:instrText xml:space="preserve"> SEQ Abbildung \* ARABIC </w:instrText>
        </w:r>
      </w:ins>
      <w:r>
        <w:fldChar w:fldCharType="separate"/>
      </w:r>
      <w:r w:rsidR="000D73A7">
        <w:rPr>
          <w:noProof/>
        </w:rPr>
        <w:t>4</w:t>
      </w:r>
      <w:ins w:id="313" w:author="Carsten Hein" w:date="2022-01-06T18:30:00Z">
        <w:r>
          <w:fldChar w:fldCharType="end"/>
        </w:r>
        <w:r>
          <w:t xml:space="preserve">  </w:t>
        </w:r>
        <w:r w:rsidR="006D5374">
          <w:t>Ausbildung der Fugen zwischen den Trägern</w:t>
        </w:r>
      </w:ins>
    </w:p>
    <w:p w14:paraId="5C44E655" w14:textId="61DEB2D9" w:rsidR="0059262B" w:rsidRPr="0059262B" w:rsidRDefault="00471E46">
      <w:pPr>
        <w:rPr>
          <w:ins w:id="314" w:author="Carsten Hein" w:date="2022-01-06T18:29:00Z"/>
        </w:rPr>
      </w:pPr>
      <w:ins w:id="315" w:author="Carsten Hein" w:date="2022-01-07T10:45:00Z">
        <w:r>
          <w:t>Ergänzend zu den beiden dargestellten Fugenausbildungen</w:t>
        </w:r>
        <w:r w:rsidR="00D72F1F">
          <w:t xml:space="preserve"> kann der Mittelträger (40</w:t>
        </w:r>
      </w:ins>
      <w:ins w:id="316" w:author="Carsten Hein" w:date="2022-01-07T10:46:00Z">
        <w:r w:rsidR="00D72F1F">
          <w:t xml:space="preserve"> </w:t>
        </w:r>
      </w:ins>
      <w:ins w:id="317" w:author="Carsten Hein" w:date="2022-01-07T10:45:00Z">
        <w:r w:rsidR="00D72F1F">
          <w:t>cm brei</w:t>
        </w:r>
      </w:ins>
      <w:ins w:id="318" w:author="Carsten Hein" w:date="2022-01-07T10:46:00Z">
        <w:r w:rsidR="00D72F1F">
          <w:t>t) eines 2,7 m P</w:t>
        </w:r>
        <w:r w:rsidR="005D26CE">
          <w:t>la</w:t>
        </w:r>
        <w:r w:rsidR="00D72F1F">
          <w:t>ttenelements auch durch Blockverleimung hergestellt werden</w:t>
        </w:r>
        <w:r w:rsidR="005D26CE">
          <w:t>, weitere Brandschutz technis</w:t>
        </w:r>
      </w:ins>
      <w:ins w:id="319" w:author="Carsten Hein" w:date="2022-01-07T10:47:00Z">
        <w:r w:rsidR="005D26CE">
          <w:t>che Maßnehmen sind dann nicht erforderlich.</w:t>
        </w:r>
      </w:ins>
    </w:p>
    <w:p w14:paraId="06A6572D" w14:textId="525643F8" w:rsidR="6EB7351C" w:rsidDel="00B76F93" w:rsidRDefault="6EB7351C">
      <w:pPr>
        <w:pStyle w:val="Beschriftung"/>
        <w:jc w:val="both"/>
        <w:rPr>
          <w:ins w:id="320" w:author="Stefan Behring" w:date="2021-12-20T15:28:00Z"/>
          <w:del w:id="321" w:author="Carsten Hein" w:date="2022-01-06T18:30:00Z"/>
        </w:rPr>
        <w:pPrChange w:id="322" w:author="Carsten Hein" w:date="2022-01-06T18:29:00Z">
          <w:pPr/>
        </w:pPrChange>
      </w:pPr>
    </w:p>
    <w:p w14:paraId="632C9E45" w14:textId="16EADFEB" w:rsidR="00461BC0" w:rsidRPr="00E81B1B" w:rsidRDefault="00461BC0" w:rsidP="00461BC0">
      <w:pPr>
        <w:spacing w:after="240"/>
      </w:pPr>
      <w:commentRangeStart w:id="323"/>
      <w:r w:rsidRPr="00E81B1B">
        <w:t>Durch diese Betrachtungen können die Parameter Balkenhöhe, Balkenbreite und</w:t>
      </w:r>
      <w:r w:rsidR="00644814">
        <w:t xml:space="preserve"> Holzfestigkeitsklasse</w:t>
      </w:r>
      <w:r w:rsidRPr="00E81B1B">
        <w:t xml:space="preserve"> auf ein überschaubares Maß reduziert werden. </w:t>
      </w:r>
      <w:r w:rsidR="00B75205" w:rsidRPr="00E81B1B">
        <w:fldChar w:fldCharType="begin"/>
      </w:r>
      <w:r w:rsidR="00B75205" w:rsidRPr="00E81B1B">
        <w:instrText xml:space="preserve"> REF _Ref80177619 \h </w:instrText>
      </w:r>
      <w:r w:rsidR="00B75205" w:rsidRPr="00E81B1B">
        <w:fldChar w:fldCharType="separate"/>
      </w:r>
      <w:r w:rsidR="009737A6" w:rsidRPr="00E81B1B">
        <w:t xml:space="preserve">Tabelle </w:t>
      </w:r>
      <w:r w:rsidR="009737A6">
        <w:rPr>
          <w:noProof/>
        </w:rPr>
        <w:t>7</w:t>
      </w:r>
      <w:r w:rsidR="00B75205" w:rsidRPr="00E81B1B">
        <w:fldChar w:fldCharType="end"/>
      </w:r>
      <w:r w:rsidR="00B75205" w:rsidRPr="00E81B1B">
        <w:t xml:space="preserve"> bietet einen Überblick über die Parameter und deren Abstufungen</w:t>
      </w:r>
      <w:commentRangeEnd w:id="323"/>
      <w:r w:rsidR="00D963AA">
        <w:rPr>
          <w:rStyle w:val="Kommentarzeichen"/>
        </w:rPr>
        <w:commentReference w:id="323"/>
      </w:r>
      <w:r w:rsidRPr="00E81B1B">
        <w:t>.</w:t>
      </w:r>
    </w:p>
    <w:p w14:paraId="14A41627" w14:textId="70D82C7F" w:rsidR="00C00AFB" w:rsidRPr="00E81B1B" w:rsidRDefault="003B5094" w:rsidP="003B5094">
      <w:pPr>
        <w:pStyle w:val="Beschriftung"/>
      </w:pPr>
      <w:bookmarkStart w:id="324" w:name="_Ref80177619"/>
      <w:bookmarkStart w:id="325" w:name="_Toc92091853"/>
      <w:r w:rsidRPr="00E81B1B">
        <w:t xml:space="preserve">Tabelle </w:t>
      </w:r>
      <w:r w:rsidRPr="00E81B1B">
        <w:fldChar w:fldCharType="begin"/>
      </w:r>
      <w:r w:rsidRPr="00E81B1B">
        <w:instrText>SEQ Tabelle \* ARABIC</w:instrText>
      </w:r>
      <w:r w:rsidRPr="00E81B1B">
        <w:fldChar w:fldCharType="separate"/>
      </w:r>
      <w:r w:rsidR="007C1B12">
        <w:rPr>
          <w:noProof/>
        </w:rPr>
        <w:t>1</w:t>
      </w:r>
      <w:r w:rsidRPr="00E81B1B">
        <w:fldChar w:fldCharType="end"/>
      </w:r>
      <w:bookmarkEnd w:id="324"/>
      <w:r w:rsidRPr="00E81B1B">
        <w:t xml:space="preserve"> Parameter und Stufen für die brandschutztechnische Vorbemessung der Balken</w:t>
      </w:r>
      <w:bookmarkEnd w:id="325"/>
    </w:p>
    <w:tbl>
      <w:tblPr>
        <w:tblStyle w:val="Tabellenraster"/>
        <w:tblW w:w="0" w:type="auto"/>
        <w:tblLook w:val="04A0" w:firstRow="1" w:lastRow="0" w:firstColumn="1" w:lastColumn="0" w:noHBand="0" w:noVBand="1"/>
      </w:tblPr>
      <w:tblGrid>
        <w:gridCol w:w="1812"/>
        <w:gridCol w:w="1812"/>
        <w:gridCol w:w="1812"/>
        <w:gridCol w:w="1812"/>
        <w:gridCol w:w="1812"/>
      </w:tblGrid>
      <w:tr w:rsidR="003B5094" w:rsidRPr="00E81B1B" w14:paraId="535A6A37" w14:textId="77777777" w:rsidTr="003B5094">
        <w:tc>
          <w:tcPr>
            <w:tcW w:w="1812" w:type="dxa"/>
          </w:tcPr>
          <w:p w14:paraId="3D172BC6" w14:textId="77777777" w:rsidR="003B5094" w:rsidRPr="00E81B1B" w:rsidRDefault="003B5094" w:rsidP="00C17394"/>
        </w:tc>
        <w:tc>
          <w:tcPr>
            <w:tcW w:w="1812" w:type="dxa"/>
          </w:tcPr>
          <w:p w14:paraId="3CF71DA7" w14:textId="20DB8645" w:rsidR="003B5094" w:rsidRPr="00E81B1B" w:rsidRDefault="003B5094" w:rsidP="00C17394">
            <w:r w:rsidRPr="00E81B1B">
              <w:t>Minimum</w:t>
            </w:r>
          </w:p>
        </w:tc>
        <w:tc>
          <w:tcPr>
            <w:tcW w:w="1812" w:type="dxa"/>
          </w:tcPr>
          <w:p w14:paraId="6F395786" w14:textId="4BE4B492" w:rsidR="003B5094" w:rsidRPr="00E81B1B" w:rsidRDefault="003B5094" w:rsidP="00C17394">
            <w:r w:rsidRPr="00E81B1B">
              <w:t>Maximum</w:t>
            </w:r>
          </w:p>
        </w:tc>
        <w:tc>
          <w:tcPr>
            <w:tcW w:w="1812" w:type="dxa"/>
          </w:tcPr>
          <w:p w14:paraId="05DF90F1" w14:textId="2FF82F19" w:rsidR="003B5094" w:rsidRPr="00E81B1B" w:rsidRDefault="003B5094" w:rsidP="00C17394">
            <w:r w:rsidRPr="00E81B1B">
              <w:t>Schrittweite</w:t>
            </w:r>
          </w:p>
        </w:tc>
        <w:tc>
          <w:tcPr>
            <w:tcW w:w="1812" w:type="dxa"/>
          </w:tcPr>
          <w:p w14:paraId="6CC81855" w14:textId="2E348BA2" w:rsidR="003B5094" w:rsidRPr="00E81B1B" w:rsidRDefault="003B5094" w:rsidP="00C17394">
            <w:r w:rsidRPr="00E81B1B">
              <w:t>Einheit</w:t>
            </w:r>
          </w:p>
        </w:tc>
      </w:tr>
      <w:tr w:rsidR="003B5094" w:rsidRPr="00E81B1B" w14:paraId="38BE36CA" w14:textId="77777777" w:rsidTr="003B5094">
        <w:tc>
          <w:tcPr>
            <w:tcW w:w="1812" w:type="dxa"/>
          </w:tcPr>
          <w:p w14:paraId="4EA9AB34" w14:textId="276C29CD" w:rsidR="003B5094" w:rsidRPr="00E81B1B" w:rsidRDefault="003B5094" w:rsidP="00C17394">
            <w:r w:rsidRPr="00E81B1B">
              <w:t>Spannweite</w:t>
            </w:r>
          </w:p>
        </w:tc>
        <w:tc>
          <w:tcPr>
            <w:tcW w:w="1812" w:type="dxa"/>
          </w:tcPr>
          <w:p w14:paraId="5E19C0F5" w14:textId="75605A55" w:rsidR="003B5094" w:rsidRPr="00E81B1B" w:rsidRDefault="003B5094" w:rsidP="00C17394">
            <w:r w:rsidRPr="00E81B1B">
              <w:t>5,4</w:t>
            </w:r>
          </w:p>
        </w:tc>
        <w:tc>
          <w:tcPr>
            <w:tcW w:w="1812" w:type="dxa"/>
          </w:tcPr>
          <w:p w14:paraId="1D0C5365" w14:textId="0F8F900B" w:rsidR="003B5094" w:rsidRPr="00E81B1B" w:rsidRDefault="003B5094" w:rsidP="00C17394">
            <w:r w:rsidRPr="00E81B1B">
              <w:t>9,45</w:t>
            </w:r>
          </w:p>
        </w:tc>
        <w:tc>
          <w:tcPr>
            <w:tcW w:w="1812" w:type="dxa"/>
          </w:tcPr>
          <w:p w14:paraId="7CE7FBBD" w14:textId="0B20419F" w:rsidR="003B5094" w:rsidRPr="00E81B1B" w:rsidRDefault="003B5094" w:rsidP="00C17394">
            <w:r w:rsidRPr="00E81B1B">
              <w:t>1,35</w:t>
            </w:r>
          </w:p>
        </w:tc>
        <w:tc>
          <w:tcPr>
            <w:tcW w:w="1812" w:type="dxa"/>
          </w:tcPr>
          <w:p w14:paraId="6AB18EBF" w14:textId="6867C08E" w:rsidR="003B5094" w:rsidRPr="00E81B1B" w:rsidRDefault="003B5094" w:rsidP="00C17394">
            <w:r w:rsidRPr="00E81B1B">
              <w:t>m</w:t>
            </w:r>
          </w:p>
        </w:tc>
      </w:tr>
      <w:tr w:rsidR="003B5094" w:rsidRPr="00E81B1B" w14:paraId="21FC46AB" w14:textId="77777777" w:rsidTr="003B5094">
        <w:tc>
          <w:tcPr>
            <w:tcW w:w="1812" w:type="dxa"/>
          </w:tcPr>
          <w:p w14:paraId="7448B175" w14:textId="4CC63755" w:rsidR="003B5094" w:rsidRPr="00E81B1B" w:rsidRDefault="003B5094" w:rsidP="00C17394">
            <w:r w:rsidRPr="00E81B1B">
              <w:t>Balkenabstand</w:t>
            </w:r>
          </w:p>
        </w:tc>
        <w:tc>
          <w:tcPr>
            <w:tcW w:w="1812" w:type="dxa"/>
          </w:tcPr>
          <w:p w14:paraId="23CCB9AF" w14:textId="574DC167" w:rsidR="003B5094" w:rsidRPr="00E81B1B" w:rsidRDefault="003B5094" w:rsidP="00C17394">
            <w:r w:rsidRPr="00E81B1B">
              <w:t>1,35</w:t>
            </w:r>
          </w:p>
        </w:tc>
        <w:tc>
          <w:tcPr>
            <w:tcW w:w="1812" w:type="dxa"/>
          </w:tcPr>
          <w:p w14:paraId="7FFC42DD" w14:textId="5EEB3D17" w:rsidR="003B5094" w:rsidRPr="00E81B1B" w:rsidRDefault="003B5094" w:rsidP="00C17394">
            <w:r w:rsidRPr="00E81B1B">
              <w:t>2,7</w:t>
            </w:r>
          </w:p>
        </w:tc>
        <w:tc>
          <w:tcPr>
            <w:tcW w:w="1812" w:type="dxa"/>
          </w:tcPr>
          <w:p w14:paraId="0B9E25C1" w14:textId="7C7B9DA4" w:rsidR="003B5094" w:rsidRPr="00E81B1B" w:rsidRDefault="003B5094" w:rsidP="00C17394">
            <w:r w:rsidRPr="00E81B1B">
              <w:t>1,35</w:t>
            </w:r>
          </w:p>
        </w:tc>
        <w:tc>
          <w:tcPr>
            <w:tcW w:w="1812" w:type="dxa"/>
          </w:tcPr>
          <w:p w14:paraId="4D1B0E31" w14:textId="4E4ACA40" w:rsidR="003B5094" w:rsidRPr="00E81B1B" w:rsidRDefault="003B5094" w:rsidP="00C17394">
            <w:r w:rsidRPr="00E81B1B">
              <w:t>m</w:t>
            </w:r>
          </w:p>
        </w:tc>
      </w:tr>
      <w:tr w:rsidR="003B5094" w:rsidRPr="00E81B1B" w14:paraId="1FD18541" w14:textId="77777777" w:rsidTr="003B5094">
        <w:tc>
          <w:tcPr>
            <w:tcW w:w="1812" w:type="dxa"/>
          </w:tcPr>
          <w:p w14:paraId="662FD1EE" w14:textId="23791686" w:rsidR="003B5094" w:rsidRPr="00E81B1B" w:rsidRDefault="003B5094" w:rsidP="00C17394">
            <w:r w:rsidRPr="00E81B1B">
              <w:t>Betonhöhe</w:t>
            </w:r>
          </w:p>
        </w:tc>
        <w:tc>
          <w:tcPr>
            <w:tcW w:w="1812" w:type="dxa"/>
          </w:tcPr>
          <w:p w14:paraId="5395800F" w14:textId="0ABCA69F" w:rsidR="003B5094" w:rsidRPr="00E81B1B" w:rsidRDefault="003B5094" w:rsidP="00C17394">
            <w:r w:rsidRPr="00E81B1B">
              <w:t>0,1</w:t>
            </w:r>
          </w:p>
        </w:tc>
        <w:tc>
          <w:tcPr>
            <w:tcW w:w="1812" w:type="dxa"/>
          </w:tcPr>
          <w:p w14:paraId="295EAF2B" w14:textId="04E01838" w:rsidR="003B5094" w:rsidRPr="00E81B1B" w:rsidRDefault="003B5094" w:rsidP="00C17394">
            <w:r w:rsidRPr="00E81B1B">
              <w:t>0,12</w:t>
            </w:r>
          </w:p>
        </w:tc>
        <w:tc>
          <w:tcPr>
            <w:tcW w:w="1812" w:type="dxa"/>
          </w:tcPr>
          <w:p w14:paraId="3072D7CB" w14:textId="244EAA0C" w:rsidR="003B5094" w:rsidRPr="00E81B1B" w:rsidRDefault="003B5094" w:rsidP="00C17394">
            <w:r w:rsidRPr="00E81B1B">
              <w:t>0,02</w:t>
            </w:r>
          </w:p>
        </w:tc>
        <w:tc>
          <w:tcPr>
            <w:tcW w:w="1812" w:type="dxa"/>
          </w:tcPr>
          <w:p w14:paraId="40CD520D" w14:textId="233A0928" w:rsidR="003B5094" w:rsidRPr="00E81B1B" w:rsidRDefault="003B5094" w:rsidP="00C17394">
            <w:r w:rsidRPr="00E81B1B">
              <w:t>m</w:t>
            </w:r>
          </w:p>
        </w:tc>
      </w:tr>
      <w:tr w:rsidR="003B5094" w:rsidRPr="00E81B1B" w14:paraId="7AB658A0" w14:textId="77777777" w:rsidTr="003B5094">
        <w:tc>
          <w:tcPr>
            <w:tcW w:w="1812" w:type="dxa"/>
          </w:tcPr>
          <w:p w14:paraId="43F1E1DC" w14:textId="6AA54330" w:rsidR="003B5094" w:rsidRPr="00E81B1B" w:rsidRDefault="003B5094" w:rsidP="00C17394">
            <w:r w:rsidRPr="00E81B1B">
              <w:t>Balkenhöhe</w:t>
            </w:r>
          </w:p>
        </w:tc>
        <w:tc>
          <w:tcPr>
            <w:tcW w:w="1812" w:type="dxa"/>
          </w:tcPr>
          <w:p w14:paraId="31728732" w14:textId="5538BA1D" w:rsidR="003B5094" w:rsidRPr="00E81B1B" w:rsidRDefault="003B5094" w:rsidP="00C17394">
            <w:r w:rsidRPr="00E81B1B">
              <w:t>0,16</w:t>
            </w:r>
          </w:p>
        </w:tc>
        <w:tc>
          <w:tcPr>
            <w:tcW w:w="1812" w:type="dxa"/>
          </w:tcPr>
          <w:p w14:paraId="11B94D94" w14:textId="23BBD9AA" w:rsidR="003B5094" w:rsidRPr="00E81B1B" w:rsidRDefault="003B5094" w:rsidP="00C17394">
            <w:r w:rsidRPr="00E81B1B">
              <w:t>0,36</w:t>
            </w:r>
          </w:p>
        </w:tc>
        <w:tc>
          <w:tcPr>
            <w:tcW w:w="1812" w:type="dxa"/>
          </w:tcPr>
          <w:p w14:paraId="0CE1D407" w14:textId="3B45B789" w:rsidR="003B5094" w:rsidRPr="00E81B1B" w:rsidRDefault="003B5094" w:rsidP="00C17394">
            <w:r w:rsidRPr="00E81B1B">
              <w:t>0,04</w:t>
            </w:r>
          </w:p>
        </w:tc>
        <w:tc>
          <w:tcPr>
            <w:tcW w:w="1812" w:type="dxa"/>
          </w:tcPr>
          <w:p w14:paraId="4E8FB8EE" w14:textId="54DC8A2D" w:rsidR="003B5094" w:rsidRPr="00E81B1B" w:rsidRDefault="003B5094" w:rsidP="00C17394">
            <w:r w:rsidRPr="00E81B1B">
              <w:t>m</w:t>
            </w:r>
          </w:p>
        </w:tc>
      </w:tr>
      <w:tr w:rsidR="003B5094" w:rsidRPr="00E81B1B" w14:paraId="1A49AB91" w14:textId="77777777" w:rsidTr="003B5094">
        <w:tc>
          <w:tcPr>
            <w:tcW w:w="1812" w:type="dxa"/>
          </w:tcPr>
          <w:p w14:paraId="4072EDFB" w14:textId="6E768205" w:rsidR="003B5094" w:rsidRPr="00E81B1B" w:rsidRDefault="003B5094" w:rsidP="00C17394">
            <w:r w:rsidRPr="00E81B1B">
              <w:t>Balkenbreite</w:t>
            </w:r>
          </w:p>
        </w:tc>
        <w:tc>
          <w:tcPr>
            <w:tcW w:w="1812" w:type="dxa"/>
          </w:tcPr>
          <w:p w14:paraId="142099C4" w14:textId="24FDF060" w:rsidR="003B5094" w:rsidRPr="00E81B1B" w:rsidRDefault="003B5094" w:rsidP="00C17394">
            <w:r w:rsidRPr="00E81B1B">
              <w:t>0,2</w:t>
            </w:r>
          </w:p>
        </w:tc>
        <w:tc>
          <w:tcPr>
            <w:tcW w:w="1812" w:type="dxa"/>
          </w:tcPr>
          <w:p w14:paraId="41B7B70A" w14:textId="6FF9D177" w:rsidR="003B5094" w:rsidRPr="00E81B1B" w:rsidRDefault="003B5094" w:rsidP="00C17394">
            <w:r w:rsidRPr="00E81B1B">
              <w:t>0,24</w:t>
            </w:r>
          </w:p>
        </w:tc>
        <w:tc>
          <w:tcPr>
            <w:tcW w:w="1812" w:type="dxa"/>
          </w:tcPr>
          <w:p w14:paraId="3FF5D55F" w14:textId="591B9336" w:rsidR="003B5094" w:rsidRPr="00E81B1B" w:rsidRDefault="003B5094" w:rsidP="00C17394">
            <w:r w:rsidRPr="00E81B1B">
              <w:t>0,02</w:t>
            </w:r>
          </w:p>
        </w:tc>
        <w:tc>
          <w:tcPr>
            <w:tcW w:w="1812" w:type="dxa"/>
          </w:tcPr>
          <w:p w14:paraId="55077613" w14:textId="7D92E7D2" w:rsidR="003B5094" w:rsidRPr="00E81B1B" w:rsidRDefault="003B5094" w:rsidP="00C17394">
            <w:r w:rsidRPr="00E81B1B">
              <w:t>m</w:t>
            </w:r>
          </w:p>
        </w:tc>
      </w:tr>
      <w:tr w:rsidR="003B5094" w:rsidRPr="00E81B1B" w14:paraId="64C4DA74" w14:textId="77777777" w:rsidTr="003B5094">
        <w:tc>
          <w:tcPr>
            <w:tcW w:w="1812" w:type="dxa"/>
          </w:tcPr>
          <w:p w14:paraId="12774DAE" w14:textId="62DEE83A" w:rsidR="003B5094" w:rsidRPr="00E81B1B" w:rsidRDefault="003B5094" w:rsidP="00C17394">
            <w:r w:rsidRPr="00E81B1B">
              <w:t>Holzgüte</w:t>
            </w:r>
          </w:p>
        </w:tc>
        <w:tc>
          <w:tcPr>
            <w:tcW w:w="5436" w:type="dxa"/>
            <w:gridSpan w:val="3"/>
          </w:tcPr>
          <w:p w14:paraId="690366C7" w14:textId="0C7609A2" w:rsidR="003B5094" w:rsidRPr="00E81B1B" w:rsidRDefault="003B5094" w:rsidP="003B5094">
            <w:pPr>
              <w:jc w:val="center"/>
            </w:pPr>
            <w:r w:rsidRPr="00E81B1B">
              <w:t>GL24h, GL28h, GL32h</w:t>
            </w:r>
          </w:p>
        </w:tc>
        <w:tc>
          <w:tcPr>
            <w:tcW w:w="1812" w:type="dxa"/>
          </w:tcPr>
          <w:p w14:paraId="428AE01F" w14:textId="63AF055B" w:rsidR="003B5094" w:rsidRPr="00E81B1B" w:rsidRDefault="003B5094" w:rsidP="00C17394">
            <w:r w:rsidRPr="00E81B1B">
              <w:t>-</w:t>
            </w:r>
          </w:p>
        </w:tc>
      </w:tr>
    </w:tbl>
    <w:p w14:paraId="6665D7C9" w14:textId="5B5ED491" w:rsidR="003B5094" w:rsidRPr="00E81B1B" w:rsidRDefault="003B5094" w:rsidP="00DC79EF">
      <w:del w:id="326" w:author="Stefan Behring" w:date="2021-12-20T16:18:00Z">
        <w:r w:rsidRPr="00E81B1B">
          <w:delText xml:space="preserve">Aus der </w:delText>
        </w:r>
        <w:r w:rsidR="00B75205" w:rsidRPr="00E81B1B">
          <w:delText xml:space="preserve">oben erläuterten brandschutztechnischen Vordimensionierung </w:delText>
        </w:r>
        <w:r w:rsidRPr="00E81B1B">
          <w:delText xml:space="preserve">gehen </w:delText>
        </w:r>
        <w:r w:rsidR="00B75205" w:rsidRPr="00E81B1B">
          <w:delText>die in</w:delText>
        </w:r>
      </w:del>
      <w:r w:rsidR="00B75205" w:rsidRPr="00E81B1B">
        <w:t xml:space="preserve"> </w:t>
      </w:r>
      <w:r w:rsidR="00B75205" w:rsidRPr="00E81B1B">
        <w:fldChar w:fldCharType="begin"/>
      </w:r>
      <w:r w:rsidR="00B75205" w:rsidRPr="00E81B1B">
        <w:instrText xml:space="preserve"> REF _Ref80177686 \h </w:instrText>
      </w:r>
      <w:r w:rsidR="00B75205" w:rsidRPr="00E81B1B">
        <w:fldChar w:fldCharType="separate"/>
      </w:r>
      <w:ins w:id="327" w:author="Carsten Hein" w:date="2022-01-03T08:39:00Z">
        <w:r w:rsidR="009737A6" w:rsidRPr="00E81B1B">
          <w:t xml:space="preserve">Abbildung </w:t>
        </w:r>
        <w:r w:rsidR="009737A6">
          <w:rPr>
            <w:noProof/>
          </w:rPr>
          <w:t>10</w:t>
        </w:r>
      </w:ins>
      <w:del w:id="328" w:author="Carsten Hein" w:date="2022-01-03T08:39:00Z">
        <w:r w:rsidR="00BA2AC4" w:rsidRPr="00E81B1B" w:rsidDel="009737A6">
          <w:delText>Abbildung 7</w:delText>
        </w:r>
      </w:del>
      <w:r w:rsidR="00B75205" w:rsidRPr="00E81B1B">
        <w:fldChar w:fldCharType="end"/>
      </w:r>
      <w:r w:rsidR="00B75205" w:rsidRPr="00E81B1B">
        <w:t xml:space="preserve"> </w:t>
      </w:r>
      <w:ins w:id="329" w:author="Stefan Behring" w:date="2021-12-20T16:18:00Z">
        <w:r w:rsidR="4F8DB651">
          <w:t xml:space="preserve">zeigt die Ergebnisse </w:t>
        </w:r>
      </w:ins>
      <w:ins w:id="330" w:author="Stefan Behring" w:date="2021-12-20T16:19:00Z">
        <w:r w:rsidR="4F8DB651">
          <w:t>der Berechnung mit den Parametern aus  TTTAAAABBBBB 7</w:t>
        </w:r>
      </w:ins>
      <w:del w:id="331" w:author="Stefan Behring" w:date="2021-12-20T16:19:00Z">
        <w:r w:rsidR="00B75205" w:rsidRPr="00E81B1B">
          <w:delText xml:space="preserve">dargestellten </w:delText>
        </w:r>
        <w:r w:rsidRPr="00E81B1B">
          <w:delText>Varianten hervor</w:delText>
        </w:r>
      </w:del>
      <w:r w:rsidRPr="00E81B1B">
        <w:t xml:space="preserve">. </w:t>
      </w:r>
      <w:r w:rsidR="00B75205" w:rsidRPr="00E81B1B">
        <w:t>In der Grafik sind</w:t>
      </w:r>
      <w:r w:rsidRPr="00E81B1B">
        <w:t xml:space="preserve"> Kombinationen ausgeschlossen, die eine unwirtschaftlichere Variante darstellen. </w:t>
      </w:r>
      <w:r w:rsidR="00445A05" w:rsidRPr="00E81B1B">
        <w:t xml:space="preserve">Ist bspw. ein Balken b/h=200/240 in GL24h möglich, werden bei gleichem Balkenquerschnitt höhere </w:t>
      </w:r>
      <w:r w:rsidR="009975C1">
        <w:t>Festigkeitsklassen</w:t>
      </w:r>
      <w:r w:rsidR="009975C1" w:rsidRPr="00E81B1B">
        <w:t xml:space="preserve"> </w:t>
      </w:r>
      <w:commentRangeStart w:id="332"/>
      <w:commentRangeEnd w:id="332"/>
      <w:r w:rsidR="00561C0E">
        <w:rPr>
          <w:rStyle w:val="Kommentarzeichen"/>
        </w:rPr>
        <w:commentReference w:id="332"/>
      </w:r>
      <w:r w:rsidR="00445A05" w:rsidRPr="00E81B1B">
        <w:t>zunächst ausgeschlossen.</w:t>
      </w:r>
    </w:p>
    <w:p w14:paraId="3C48D7AF" w14:textId="1BC79CE2" w:rsidR="003B5094" w:rsidRPr="00E81B1B" w:rsidRDefault="003B5094" w:rsidP="00DC79EF">
      <w:r w:rsidRPr="00E81B1B">
        <w:rPr>
          <w:noProof/>
          <w:lang w:eastAsia="de-DE"/>
        </w:rPr>
        <w:lastRenderedPageBreak/>
        <w:drawing>
          <wp:inline distT="0" distB="0" distL="0" distR="0" wp14:anchorId="726F457D" wp14:editId="644DFCA6">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53DA50C2" w14:textId="697832FE" w:rsidR="00BA5901" w:rsidDel="00AF093B" w:rsidRDefault="00BA5901" w:rsidP="00BA5901">
      <w:pPr>
        <w:pStyle w:val="Beschriftung"/>
        <w:rPr>
          <w:del w:id="333" w:author="Marie" w:date="2022-01-13T17:14:00Z"/>
        </w:rPr>
      </w:pPr>
      <w:bookmarkStart w:id="334" w:name="_Ref80177686"/>
      <w:bookmarkStart w:id="335" w:name="_Toc92091783"/>
      <w:r w:rsidRPr="00E81B1B">
        <w:t xml:space="preserve">Abbildung </w:t>
      </w:r>
      <w:r>
        <w:fldChar w:fldCharType="begin"/>
      </w:r>
      <w:r>
        <w:instrText>SEQ Abbildung \* ARABIC</w:instrText>
      </w:r>
      <w:r>
        <w:fldChar w:fldCharType="separate"/>
      </w:r>
      <w:r w:rsidR="000D73A7">
        <w:rPr>
          <w:noProof/>
        </w:rPr>
        <w:t>5</w:t>
      </w:r>
      <w:r>
        <w:fldChar w:fldCharType="end"/>
      </w:r>
      <w:bookmarkEnd w:id="334"/>
      <w:r w:rsidRPr="00E81B1B">
        <w:t xml:space="preserve"> </w:t>
      </w:r>
      <w:commentRangeStart w:id="336"/>
      <w:commentRangeStart w:id="337"/>
      <w:commentRangeStart w:id="338"/>
      <w:r w:rsidRPr="00E81B1B">
        <w:t>Vorauswahl</w:t>
      </w:r>
      <w:commentRangeEnd w:id="336"/>
      <w:r>
        <w:commentReference w:id="336"/>
      </w:r>
      <w:r w:rsidRPr="00E81B1B">
        <w:t xml:space="preserve"> der zu berechnenden Variante</w:t>
      </w:r>
      <w:commentRangeEnd w:id="337"/>
      <w:r w:rsidR="00A400F2">
        <w:commentReference w:id="337"/>
      </w:r>
      <w:commentRangeEnd w:id="338"/>
      <w:r w:rsidR="00D963AA">
        <w:rPr>
          <w:rStyle w:val="Kommentarzeichen"/>
          <w:iCs w:val="0"/>
        </w:rPr>
        <w:commentReference w:id="338"/>
      </w:r>
      <w:r w:rsidRPr="00E81B1B">
        <w:t>n</w:t>
      </w:r>
      <w:bookmarkEnd w:id="335"/>
    </w:p>
    <w:p w14:paraId="039B9C7B" w14:textId="77777777" w:rsidR="000D2C2C" w:rsidRDefault="000D2C2C" w:rsidP="000D2C2C">
      <w:pPr>
        <w:pStyle w:val="berschrift2"/>
        <w:rPr>
          <w:rFonts w:ascii="Myriad Pro" w:eastAsiaTheme="minorHAnsi" w:hAnsi="Myriad Pro" w:cstheme="minorBidi"/>
          <w:b w:val="0"/>
          <w:sz w:val="20"/>
          <w:szCs w:val="22"/>
        </w:rPr>
      </w:pPr>
      <w:bookmarkStart w:id="339" w:name="_Toc92091688"/>
      <w:bookmarkStart w:id="340" w:name="_Toc92092130"/>
      <w:bookmarkStart w:id="341" w:name="_Toc92092242"/>
    </w:p>
    <w:p w14:paraId="47545B1B" w14:textId="1F9A7588" w:rsidR="00DC79EF" w:rsidRPr="00E81B1B" w:rsidRDefault="67B1FD11" w:rsidP="00C92088">
      <w:pPr>
        <w:pStyle w:val="berschrift2"/>
        <w:numPr>
          <w:ilvl w:val="1"/>
          <w:numId w:val="43"/>
        </w:numPr>
      </w:pPr>
      <w:bookmarkStart w:id="342" w:name="_Toc93321022"/>
      <w:r w:rsidRPr="1224384F">
        <w:t>Statisches Modell</w:t>
      </w:r>
      <w:r w:rsidR="000D2C2C">
        <w:t xml:space="preserve"> </w:t>
      </w:r>
      <w:r w:rsidR="1705072A" w:rsidRPr="6EB7351C">
        <w:t xml:space="preserve">zur Bemessung </w:t>
      </w:r>
      <w:r w:rsidR="00F56F63" w:rsidRPr="1224384F">
        <w:t>der Holz-Beton-Verbundkonstruktion</w:t>
      </w:r>
      <w:bookmarkEnd w:id="339"/>
      <w:bookmarkEnd w:id="340"/>
      <w:bookmarkEnd w:id="341"/>
      <w:bookmarkEnd w:id="342"/>
    </w:p>
    <w:p w14:paraId="062B648B" w14:textId="7253A6A6" w:rsidR="56D0727B" w:rsidRDefault="51711312">
      <w:pPr>
        <w:rPr>
          <w:ins w:id="343" w:author="Stefan Behring" w:date="2021-12-20T14:38:00Z"/>
        </w:rPr>
      </w:pPr>
      <w:commentRangeStart w:id="344"/>
      <w:ins w:id="345" w:author="Stefan Behring" w:date="2021-12-20T14:38:00Z">
        <w:r>
          <w:t xml:space="preserve">Die im Folgenden aufgestellten statischen Betrachtungen werden mithilfe eines Stabwerksmodells geführt. Das zugrunde liegende Berechnungsmodell wurde durch die Projektpartner TU Berlin, Arup und Brüninghoff gemeinsam validiert. Der Bemessungsansatz nach der Technical Specification wurde gemeinsam diskutiert. Ebenso wurden die zu untersuchenden Parameter und deren </w:t>
        </w:r>
      </w:ins>
      <w:r w:rsidR="00C73944">
        <w:t xml:space="preserve">Abstufungen </w:t>
      </w:r>
      <w:ins w:id="346" w:author="Stefan Behring" w:date="2021-12-20T14:38:00Z">
        <w:r>
          <w:t>gemeinsam festgelegt. Diese umfassen die Spannweite, den Balkenabstand, die Dicke</w:t>
        </w:r>
      </w:ins>
      <w:ins w:id="347" w:author="Stefan Behring" w:date="2021-12-20T16:37:00Z">
        <w:r w:rsidR="219E5349">
          <w:t xml:space="preserve"> </w:t>
        </w:r>
      </w:ins>
      <w:ins w:id="348" w:author="Stefan Behring" w:date="2021-12-20T14:38:00Z">
        <w:r>
          <w:t xml:space="preserve">der Betondecke, die Balkenmaße sowie das gewählte Verbindungsmittel und die </w:t>
        </w:r>
        <w:commentRangeStart w:id="349"/>
        <w:r>
          <w:t>Materialgüten</w:t>
        </w:r>
      </w:ins>
      <w:commentRangeEnd w:id="349"/>
      <w:r w:rsidR="00C73944">
        <w:rPr>
          <w:rStyle w:val="Kommentarzeichen"/>
        </w:rPr>
        <w:commentReference w:id="349"/>
      </w:r>
      <w:ins w:id="350" w:author="Stefan Behring" w:date="2021-12-20T14:38:00Z">
        <w:r>
          <w:t xml:space="preserve"> von Holz und Beton</w:t>
        </w:r>
      </w:ins>
      <w:commentRangeEnd w:id="344"/>
      <w:r w:rsidR="56D0727B">
        <w:commentReference w:id="344"/>
      </w:r>
      <w:ins w:id="351" w:author="Stefan Behring" w:date="2021-12-20T14:38:00Z">
        <w:r>
          <w:t>.</w:t>
        </w:r>
      </w:ins>
    </w:p>
    <w:p w14:paraId="3A5A44DC" w14:textId="333F8DEB" w:rsidR="6EB7351C" w:rsidRDefault="6EB7351C">
      <w:pPr>
        <w:rPr>
          <w:ins w:id="352" w:author="Stefan Behring" w:date="2021-12-20T14:38:00Z"/>
        </w:rPr>
      </w:pPr>
    </w:p>
    <w:p w14:paraId="5516C350" w14:textId="04B606CF" w:rsidR="00DC79EF" w:rsidRPr="00E81B1B" w:rsidRDefault="7F98DE45" w:rsidP="00DC79EF">
      <w:del w:id="353" w:author="Stefan Behring" w:date="2021-12-20T16:43:00Z">
        <w:r w:rsidDel="63D3C94A">
          <w:delText>Die</w:delText>
        </w:r>
        <w:r w:rsidDel="2AC4F871">
          <w:delText>Ermittlung</w:delText>
        </w:r>
        <w:r w:rsidDel="0F8B3D90">
          <w:delText xml:space="preserve"> der Schnittgrößen </w:delText>
        </w:r>
        <w:r w:rsidDel="4AB19A0B">
          <w:delText xml:space="preserve">erfolgt </w:delText>
        </w:r>
        <w:r w:rsidDel="710D2911">
          <w:delText>mithilfe</w:delText>
        </w:r>
      </w:del>
      <w:ins w:id="354" w:author="Stefan Behring" w:date="2021-12-20T16:43:00Z">
        <w:r w:rsidR="4ABC3DAD" w:rsidRPr="00E81B1B">
          <w:t xml:space="preserve">Die Modellierung des </w:t>
        </w:r>
      </w:ins>
      <w:r w:rsidR="710D2911" w:rsidRPr="00E81B1B">
        <w:t xml:space="preserve"> </w:t>
      </w:r>
      <w:del w:id="355" w:author="Stefan Behring" w:date="2021-12-20T16:43:00Z">
        <w:r w:rsidDel="710D2911">
          <w:delText xml:space="preserve">eines </w:delText>
        </w:r>
      </w:del>
      <w:r w:rsidR="710D2911" w:rsidRPr="00E81B1B">
        <w:t>Stabwerkmodells</w:t>
      </w:r>
      <w:ins w:id="356" w:author="Stefan Behring" w:date="2021-12-20T16:43:00Z">
        <w:r w:rsidR="38DF13F3" w:rsidRPr="00E81B1B">
          <w:t xml:space="preserve"> erfolgt</w:t>
        </w:r>
      </w:ins>
      <w:r w:rsidR="710D2911" w:rsidRPr="00E81B1B">
        <w:t xml:space="preserve"> nach </w:t>
      </w:r>
      <w:commentRangeStart w:id="357"/>
      <w:commentRangeEnd w:id="357"/>
      <w:r w:rsidR="007F32C4">
        <w:rPr>
          <w:rStyle w:val="Kommentarzeichen"/>
        </w:rPr>
        <w:commentReference w:id="357"/>
      </w:r>
      <w:sdt>
        <w:sdtPr>
          <w:id w:val="1597906597"/>
          <w:citation/>
        </w:sdtPr>
        <w:sdtContent>
          <w:r w:rsidR="00064BAD" w:rsidRPr="00E81B1B">
            <w:fldChar w:fldCharType="begin"/>
          </w:r>
          <w:r w:rsidR="00064BAD" w:rsidRPr="00E81B1B">
            <w:instrText xml:space="preserve"> CITATION Gro03 \l 1031 </w:instrText>
          </w:r>
          <w:r w:rsidR="00064BAD" w:rsidRPr="00E81B1B">
            <w:fldChar w:fldCharType="separate"/>
          </w:r>
          <w:r w:rsidR="009737A6">
            <w:rPr>
              <w:noProof/>
            </w:rPr>
            <w:t xml:space="preserve"> (Grosse, Hartnack, Lehmann, &amp; Rautenstrauch, 2003)</w:t>
          </w:r>
          <w:r w:rsidR="00064BAD" w:rsidRPr="00E81B1B">
            <w:fldChar w:fldCharType="end"/>
          </w:r>
        </w:sdtContent>
      </w:sdt>
      <w:r w:rsidR="00BA2AC4" w:rsidRPr="00E81B1B">
        <w:t xml:space="preserve"> </w:t>
      </w:r>
      <w:del w:id="358" w:author="Stefan Behring" w:date="2021-12-20T16:45:00Z">
        <w:r w:rsidR="00BA2AC4" w:rsidRPr="00E81B1B">
          <w:delText>welches in</w:delText>
        </w:r>
      </w:del>
      <w:ins w:id="359" w:author="Stefan Behring" w:date="2021-12-20T16:45:00Z">
        <w:r w:rsidR="1DD9489B" w:rsidRPr="00E81B1B">
          <w:t>, siehe</w:t>
        </w:r>
      </w:ins>
      <w:r w:rsidR="00BA2AC4" w:rsidRPr="00E81B1B">
        <w:t xml:space="preserve"> </w:t>
      </w:r>
      <w:r w:rsidR="00BA2AC4" w:rsidRPr="00E81B1B">
        <w:fldChar w:fldCharType="begin"/>
      </w:r>
      <w:r w:rsidR="00BA2AC4" w:rsidRPr="00E81B1B">
        <w:instrText xml:space="preserve"> REF _Ref80178167 \h </w:instrText>
      </w:r>
      <w:r w:rsidR="00BA2AC4" w:rsidRPr="00E81B1B">
        <w:fldChar w:fldCharType="separate"/>
      </w:r>
      <w:ins w:id="360" w:author="Carsten Hein" w:date="2022-01-03T08:39:00Z">
        <w:r w:rsidR="009737A6" w:rsidRPr="00E81B1B">
          <w:t xml:space="preserve">Abbildung </w:t>
        </w:r>
        <w:r w:rsidR="009737A6">
          <w:rPr>
            <w:noProof/>
          </w:rPr>
          <w:t>11</w:t>
        </w:r>
      </w:ins>
      <w:del w:id="361" w:author="Carsten Hein" w:date="2022-01-03T08:39:00Z">
        <w:r w:rsidR="00BA2AC4" w:rsidRPr="00E81B1B" w:rsidDel="009737A6">
          <w:delText>Abbildung 8</w:delText>
        </w:r>
      </w:del>
      <w:r w:rsidR="00BA2AC4" w:rsidRPr="00E81B1B">
        <w:fldChar w:fldCharType="end"/>
      </w:r>
      <w:r w:rsidR="00BA2AC4" w:rsidRPr="00E81B1B">
        <w:t xml:space="preserve"> </w:t>
      </w:r>
      <w:del w:id="362" w:author="Stefan Behring" w:date="2021-12-20T16:45:00Z">
        <w:r w:rsidR="00BA2AC4" w:rsidRPr="00E81B1B">
          <w:delText>dargestellt ist</w:delText>
        </w:r>
        <w:r w:rsidR="00DC79EF" w:rsidRPr="00E81B1B">
          <w:delText>.</w:delText>
        </w:r>
      </w:del>
      <w:r w:rsidR="00DC79EF" w:rsidRPr="00E81B1B">
        <w:t xml:space="preserve"> </w:t>
      </w:r>
      <w:del w:id="363" w:author="Stefan Behring" w:date="2021-12-20T16:45:00Z">
        <w:r w:rsidR="00DC79EF" w:rsidRPr="00E81B1B">
          <w:delText xml:space="preserve">Dieses Modell bietet gegenüber dem im Holzbau etablierten </w:delText>
        </w:r>
        <w:r w:rsidR="00DC79EF" w:rsidRPr="00E81B1B">
          <w:rPr>
            <w:rFonts w:ascii="Corbel" w:hAnsi="Corbel"/>
          </w:rPr>
          <w:delText>γ</w:delText>
        </w:r>
        <w:r w:rsidR="00DC79EF" w:rsidRPr="00E81B1B">
          <w:delText>-Verfahren</w:delText>
        </w:r>
      </w:del>
      <w:r w:rsidR="00DC79EF" w:rsidRPr="00E81B1B">
        <w:t xml:space="preserve"> </w:t>
      </w:r>
      <w:r w:rsidR="00702167" w:rsidRPr="00E81B1B">
        <w:t>(</w:t>
      </w:r>
      <w:sdt>
        <w:sdtPr>
          <w:id w:val="-166332528"/>
          <w:citation/>
        </w:sdtPr>
        <w:sdtContent>
          <w:r w:rsidR="00702167" w:rsidRPr="00E81B1B">
            <w:fldChar w:fldCharType="begin"/>
          </w:r>
          <w:r w:rsidR="00702167" w:rsidRPr="00E81B1B">
            <w:instrText xml:space="preserve"> CITATION DIN101 \l 1031 </w:instrText>
          </w:r>
          <w:r w:rsidR="00702167" w:rsidRPr="00E81B1B">
            <w:fldChar w:fldCharType="separate"/>
          </w:r>
          <w:ins w:id="364" w:author="Carsten Hein" w:date="2022-01-03T08:39:00Z">
            <w:r w:rsidR="009737A6">
              <w:rPr>
                <w:noProof/>
              </w:rPr>
              <w:t xml:space="preserve"> (DIN EN 1995-1-1:2010-12, 2010)</w:t>
            </w:r>
          </w:ins>
          <w:del w:id="365" w:author="Carsten Hein" w:date="2022-01-03T08:39:00Z">
            <w:r w:rsidR="00702167" w:rsidRPr="00E81B1B" w:rsidDel="009737A6">
              <w:rPr>
                <w:noProof/>
              </w:rPr>
              <w:delText xml:space="preserve"> (DIN EN 1995-1-1:2010-12, 2010)</w:delText>
            </w:r>
          </w:del>
          <w:r w:rsidR="00702167" w:rsidRPr="00E81B1B">
            <w:fldChar w:fldCharType="end"/>
          </w:r>
        </w:sdtContent>
      </w:sdt>
      <w:r w:rsidR="00702167" w:rsidRPr="00E81B1B">
        <w:t xml:space="preserve"> Anhang B)</w:t>
      </w:r>
      <w:r w:rsidR="00BA2AC4" w:rsidRPr="00E81B1B">
        <w:t xml:space="preserve"> </w:t>
      </w:r>
      <w:del w:id="366" w:author="Stefan Behring" w:date="2021-12-20T16:44:00Z">
        <w:r w:rsidR="00DC79EF" w:rsidRPr="00E81B1B">
          <w:delText xml:space="preserve">Vorteile in Hinblick auf die Genauigkeit der Ergebnisse. Weiterhin erfüllen einige der Varianten der Studie, vor allem die Untersuchungen an Kerven, einige der Anforderungen zur Anwendung des </w:delText>
        </w:r>
        <w:r w:rsidR="00DC79EF" w:rsidRPr="00E81B1B">
          <w:rPr>
            <w:rFonts w:ascii="Corbel" w:hAnsi="Corbel"/>
          </w:rPr>
          <w:delText>γ</w:delText>
        </w:r>
        <w:r w:rsidR="00DC79EF" w:rsidRPr="00E81B1B">
          <w:delText xml:space="preserve">-Verfahren nicht. </w:delText>
        </w:r>
      </w:del>
    </w:p>
    <w:p w14:paraId="12990B0A" w14:textId="77777777" w:rsidR="00F56F63" w:rsidRPr="00E81B1B" w:rsidRDefault="00F56F63" w:rsidP="00F56F63">
      <w:pPr>
        <w:pStyle w:val="Beschriftung"/>
      </w:pPr>
      <w:r w:rsidRPr="00E81B1B">
        <w:rPr>
          <w:noProof/>
          <w:lang w:eastAsia="de-DE"/>
        </w:rPr>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14:paraId="1DA9C8AB" w14:textId="427728A1" w:rsidR="00F56F63" w:rsidRPr="00E81B1B" w:rsidRDefault="00F56F63" w:rsidP="00702167">
      <w:pPr>
        <w:pStyle w:val="Beschriftung"/>
      </w:pPr>
      <w:bookmarkStart w:id="367" w:name="_Ref80178167"/>
      <w:bookmarkStart w:id="368" w:name="_Toc92091784"/>
      <w:bookmarkStart w:id="369" w:name="_Ref77329786"/>
      <w:r w:rsidRPr="00E81B1B">
        <w:t xml:space="preserve">Abbildung </w:t>
      </w:r>
      <w:r w:rsidRPr="00E81B1B">
        <w:fldChar w:fldCharType="begin"/>
      </w:r>
      <w:r w:rsidRPr="00E81B1B">
        <w:instrText>SEQ Abbildung \* ARABIC</w:instrText>
      </w:r>
      <w:r w:rsidRPr="00E81B1B">
        <w:fldChar w:fldCharType="separate"/>
      </w:r>
      <w:r w:rsidR="000D73A7">
        <w:rPr>
          <w:noProof/>
        </w:rPr>
        <w:t>6</w:t>
      </w:r>
      <w:r w:rsidRPr="00E81B1B">
        <w:fldChar w:fldCharType="end"/>
      </w:r>
      <w:bookmarkEnd w:id="367"/>
      <w:r w:rsidRPr="00E81B1B">
        <w:t xml:space="preserve"> Stabwerkmodell zur </w:t>
      </w:r>
      <w:commentRangeStart w:id="370"/>
      <w:r w:rsidRPr="00E81B1B">
        <w:t>Bemessung</w:t>
      </w:r>
      <w:commentRangeEnd w:id="370"/>
      <w:r>
        <w:commentReference w:id="370"/>
      </w:r>
      <w:r w:rsidRPr="00E81B1B">
        <w:t xml:space="preserve"> von Holz-Beton-Verbundkonstruktionen am Beispiel einer Decke mit Kerven </w:t>
      </w:r>
      <w:del w:id="371" w:author="Stefan Behring" w:date="2021-12-20T16:47:00Z">
        <w:r w:rsidRPr="00E81B1B">
          <w:delText>(</w:delText>
        </w:r>
        <w:commentRangeStart w:id="372"/>
        <w:r w:rsidRPr="00E81B1B">
          <w:delText>eigene Abbildung</w:delText>
        </w:r>
      </w:del>
      <w:commentRangeEnd w:id="372"/>
      <w:r w:rsidR="00CA6387">
        <w:commentReference w:id="372"/>
      </w:r>
      <w:bookmarkEnd w:id="368"/>
      <w:del w:id="373" w:author="Stefan Behring" w:date="2021-12-20T16:47:00Z">
        <w:r w:rsidRPr="00E81B1B">
          <w:delText>)</w:delText>
        </w:r>
      </w:del>
      <w:bookmarkEnd w:id="369"/>
    </w:p>
    <w:p w14:paraId="5CF4067C" w14:textId="6C55703E" w:rsidR="002753C1" w:rsidRPr="00E81B1B" w:rsidRDefault="00BA2AC4" w:rsidP="00702167">
      <w:r w:rsidRPr="00E81B1B">
        <w:t xml:space="preserve">Im Modell werden </w:t>
      </w:r>
      <w:r w:rsidR="00F56F63" w:rsidRPr="00E81B1B">
        <w:t xml:space="preserve">Holz und Beton durch Stabelemente, die in der Schwerachse </w:t>
      </w:r>
      <w:del w:id="374" w:author="Stefan Behring" w:date="2021-12-20T17:07:00Z">
        <w:r w:rsidR="00F56F63" w:rsidRPr="00E81B1B">
          <w:delText>der Bauteile</w:delText>
        </w:r>
      </w:del>
      <w:ins w:id="375" w:author="Stefan Behring" w:date="2021-12-20T17:07:00Z">
        <w:r w:rsidR="3D3B82E3">
          <w:t>des Holz- bzw. Betonquerschnittes</w:t>
        </w:r>
      </w:ins>
      <w:r w:rsidR="00F56F63" w:rsidRPr="00E81B1B">
        <w:t xml:space="preserve"> liegen</w:t>
      </w:r>
      <w:r w:rsidRPr="00E81B1B">
        <w:t>,</w:t>
      </w:r>
      <w:r w:rsidR="00F56F63" w:rsidRPr="00E81B1B">
        <w:t xml:space="preserve"> abgebildet. Diese </w:t>
      </w:r>
      <w:del w:id="376" w:author="Stefan Behring" w:date="2021-12-20T17:08:00Z">
        <w:r w:rsidR="00F56F63" w:rsidRPr="00E81B1B">
          <w:delText>Stabelemente</w:delText>
        </w:r>
      </w:del>
      <w:ins w:id="377" w:author="Stefan Behring" w:date="2021-12-20T17:08:00Z">
        <w:r w:rsidR="219F4A6D">
          <w:t>Gurtstäbe</w:t>
        </w:r>
      </w:ins>
      <w:r w:rsidR="00F56F63" w:rsidRPr="00E81B1B">
        <w:t xml:space="preserve"> sind in geringen Abständen mittels </w:t>
      </w:r>
      <w:r w:rsidR="00F56F63" w:rsidRPr="00E81B1B">
        <w:lastRenderedPageBreak/>
        <w:t>gelenkig angeschlossen</w:t>
      </w:r>
      <w:r w:rsidRPr="00E81B1B">
        <w:t>er</w:t>
      </w:r>
      <w:r w:rsidR="00702167" w:rsidRPr="00E81B1B">
        <w:t xml:space="preserve">, </w:t>
      </w:r>
      <w:r w:rsidR="00F56F63" w:rsidRPr="00E81B1B">
        <w:t>dehnstarre</w:t>
      </w:r>
      <w:r w:rsidRPr="00E81B1B">
        <w:t>r</w:t>
      </w:r>
      <w:r w:rsidR="00F56F63" w:rsidRPr="00E81B1B">
        <w:t xml:space="preserve"> Stäbe gekoppelt, sodass verträgliche Verschiebungen erzeugt werden. Im Bereich der Verbindungsmittel</w:t>
      </w:r>
      <w:del w:id="378" w:author="Stefan Behring" w:date="2021-12-20T17:09:00Z">
        <w:r w:rsidR="00F56F63" w:rsidRPr="00E81B1B">
          <w:delText xml:space="preserve"> werden der Beton- und der Holzstab durch Stäbe </w:delText>
        </w:r>
        <w:commentRangeStart w:id="379"/>
        <w:r w:rsidR="00F56F63" w:rsidRPr="00E81B1B">
          <w:delText>verbunden</w:delText>
        </w:r>
      </w:del>
      <w:commentRangeEnd w:id="379"/>
      <w:r w:rsidR="00A802E6">
        <w:commentReference w:id="379"/>
      </w:r>
      <w:del w:id="380" w:author="Stefan Behring" w:date="2021-12-20T17:09:00Z">
        <w:r w:rsidR="00F56F63" w:rsidRPr="00E81B1B">
          <w:delText xml:space="preserve">; die biegesteif an den Trägern angeschlossen sind </w:delText>
        </w:r>
      </w:del>
      <w:ins w:id="381" w:author="Stefan Behring" w:date="2021-12-20T17:09:00Z">
        <w:r w:rsidR="59CBD665">
          <w:t>erfolgt die Verbindung mit</w:t>
        </w:r>
      </w:ins>
      <w:ins w:id="382" w:author="Stefan Behring" w:date="2021-12-20T17:10:00Z">
        <w:r w:rsidR="59CBD665">
          <w:t>tels biegesteifer Stäbe, welche</w:t>
        </w:r>
      </w:ins>
      <w:del w:id="383" w:author="Stefan Behring" w:date="2021-12-20T17:10:00Z">
        <w:r w:rsidR="00F56F63" w:rsidRPr="00E81B1B">
          <w:delText>und</w:delText>
        </w:r>
      </w:del>
      <w:r w:rsidR="00F56F63" w:rsidRPr="00E81B1B">
        <w:t xml:space="preserve"> auf Höhe der Verbundfuge über ein Gelenk verfügen. Die Biegesteifigkeit dieser Stäbe hängt von den Verschiebungsmoduln der Verbundmittel sowie von den Abständen der Querschnittsschwerachsen zur Verbundfuge z</w:t>
      </w:r>
      <w:r w:rsidR="00F56F63" w:rsidRPr="00E81B1B">
        <w:rPr>
          <w:vertAlign w:val="superscript"/>
        </w:rPr>
        <w:t>c</w:t>
      </w:r>
      <w:r w:rsidR="00F56F63" w:rsidRPr="00E81B1B">
        <w:t xml:space="preserve"> und z</w:t>
      </w:r>
      <w:r w:rsidR="00F56F63" w:rsidRPr="00E81B1B">
        <w:rPr>
          <w:vertAlign w:val="superscript"/>
        </w:rPr>
        <w:t>t</w:t>
      </w:r>
      <w:r w:rsidR="00F56F63" w:rsidRPr="00E81B1B">
        <w:t xml:space="preserve"> </w:t>
      </w:r>
      <w:ins w:id="384" w:author="Stefan Behring" w:date="2021-12-20T17:10:00Z">
        <w:r w:rsidR="38ECD697">
          <w:t>, siehe AAABBBB   ,</w:t>
        </w:r>
      </w:ins>
      <w:r w:rsidR="00F56F63" w:rsidRPr="00E81B1B">
        <w:t xml:space="preserve">ab und berechnet sich </w:t>
      </w:r>
      <w:r w:rsidR="00702167" w:rsidRPr="00E81B1B">
        <w:t>nach</w:t>
      </w:r>
      <w:ins w:id="385" w:author="Stefan Behring" w:date="2021-12-20T17:11:00Z">
        <w:r w:rsidR="00702167" w:rsidRPr="00E81B1B">
          <w:t xml:space="preserve"> </w:t>
        </w:r>
        <w:r w:rsidR="753C2092">
          <w:t xml:space="preserve">Onkel Rautenbusch gemäß </w:t>
        </w:r>
      </w:ins>
      <w:r w:rsidR="0F8B3D90">
        <w:t xml:space="preserve"> </w:t>
      </w:r>
      <w:r w:rsidR="00702167" w:rsidRPr="00E81B1B">
        <w:fldChar w:fldCharType="begin"/>
      </w:r>
      <w:r w:rsidR="00702167" w:rsidRPr="00E81B1B">
        <w:instrText xml:space="preserve"> REF _Ref80178245 \h </w:instrText>
      </w:r>
      <w:r w:rsidR="00702167" w:rsidRPr="00E81B1B">
        <w:fldChar w:fldCharType="separate"/>
      </w:r>
      <w:r w:rsidR="009737A6" w:rsidRPr="00E81B1B">
        <w:t xml:space="preserve">Gl. </w:t>
      </w:r>
      <w:r w:rsidR="009737A6">
        <w:rPr>
          <w:noProof/>
        </w:rPr>
        <w:t>3</w:t>
      </w:r>
      <w:r w:rsidR="00702167" w:rsidRPr="00E81B1B">
        <w:fldChar w:fldCharType="end"/>
      </w:r>
      <w:r w:rsidR="00702167" w:rsidRPr="00E81B1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2753C1" w:rsidRPr="00E81B1B" w14:paraId="7128183C" w14:textId="77777777" w:rsidTr="002753C1">
        <w:tc>
          <w:tcPr>
            <w:tcW w:w="8217" w:type="dxa"/>
          </w:tcPr>
          <w:p w14:paraId="0A4CD381" w14:textId="71597983" w:rsidR="002753C1" w:rsidRPr="00E81B1B" w:rsidRDefault="00E23157" w:rsidP="00DC79EF">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14:paraId="405AA992" w14:textId="0BA7D2DA" w:rsidR="002753C1" w:rsidRPr="00E81B1B" w:rsidRDefault="002753C1" w:rsidP="00DC79EF">
            <w:bookmarkStart w:id="386" w:name="_Ref80178245"/>
            <w:r w:rsidRPr="00E81B1B">
              <w:t xml:space="preserve">Gl. </w:t>
            </w:r>
            <w:r>
              <w:fldChar w:fldCharType="begin"/>
            </w:r>
            <w:r>
              <w:instrText>SEQ Formel \* ARABIC</w:instrText>
            </w:r>
            <w:r>
              <w:fldChar w:fldCharType="separate"/>
            </w:r>
            <w:r w:rsidR="009737A6">
              <w:rPr>
                <w:noProof/>
              </w:rPr>
              <w:t>3</w:t>
            </w:r>
            <w:r>
              <w:fldChar w:fldCharType="end"/>
            </w:r>
            <w:bookmarkEnd w:id="386"/>
          </w:p>
        </w:tc>
      </w:tr>
    </w:tbl>
    <w:p w14:paraId="4ADF0F82" w14:textId="2518D91A" w:rsidR="00DC79EF" w:rsidRPr="00E81B1B" w:rsidRDefault="1ABD5635" w:rsidP="00C92088">
      <w:pPr>
        <w:pStyle w:val="berschrift2"/>
        <w:numPr>
          <w:ilvl w:val="1"/>
          <w:numId w:val="43"/>
        </w:numPr>
      </w:pPr>
      <w:bookmarkStart w:id="387" w:name="_Toc92091689"/>
      <w:bookmarkStart w:id="388" w:name="_Toc92092131"/>
      <w:bookmarkStart w:id="389" w:name="_Toc92092243"/>
      <w:bookmarkStart w:id="390" w:name="_Toc93321023"/>
      <w:r w:rsidRPr="6EB7351C">
        <w:t>Berücksichtigung</w:t>
      </w:r>
      <w:r w:rsidR="733E1002" w:rsidRPr="6EB7351C">
        <w:t xml:space="preserve"> des </w:t>
      </w:r>
      <w:r w:rsidR="7F3204CC" w:rsidRPr="6EB7351C">
        <w:t>zeitabhängigen Materialverhaltens</w:t>
      </w:r>
      <w:bookmarkEnd w:id="387"/>
      <w:bookmarkEnd w:id="388"/>
      <w:bookmarkEnd w:id="389"/>
      <w:bookmarkEnd w:id="390"/>
      <w:r w:rsidR="00F56F63" w:rsidRPr="1224384F">
        <w:t xml:space="preserve"> </w:t>
      </w:r>
    </w:p>
    <w:p w14:paraId="3C79855D" w14:textId="63875D23" w:rsidR="002753C1" w:rsidRPr="00E81B1B" w:rsidRDefault="00DC79EF" w:rsidP="007905BA">
      <w:r w:rsidRPr="00E81B1B">
        <w:t>Holz und Beton besitzen ein</w:t>
      </w:r>
      <w:ins w:id="391" w:author="Stefan Behring" w:date="2021-12-20T17:32:00Z">
        <w:r w:rsidRPr="00E81B1B">
          <w:t xml:space="preserve"> </w:t>
        </w:r>
        <w:r w:rsidR="750DAF5F" w:rsidRPr="00E81B1B">
          <w:t>ausgeprägt zeitabhängiges Verhalten</w:t>
        </w:r>
      </w:ins>
      <w:ins w:id="392" w:author="Stefan Behring" w:date="2021-12-20T17:58:00Z">
        <w:r w:rsidR="5ADA5BAE" w:rsidRPr="00E81B1B">
          <w:t xml:space="preserve"> (Kriechen,  </w:t>
        </w:r>
      </w:ins>
      <w:ins w:id="393" w:author="Stefan Behring" w:date="2021-12-20T17:59:00Z">
        <w:r w:rsidR="5ADA5BAE" w:rsidRPr="00E81B1B">
          <w:t>nenne</w:t>
        </w:r>
      </w:ins>
      <w:ins w:id="394" w:author="Stefan Behring" w:date="2021-12-20T17:58:00Z">
        <w:r w:rsidR="5ADA5BAE" w:rsidRPr="00E81B1B">
          <w:t xml:space="preserve"> den Begriff hier erstmal)</w:t>
        </w:r>
      </w:ins>
      <w:ins w:id="395" w:author="Stefan Behring" w:date="2021-12-20T17:32:00Z">
        <w:r w:rsidR="750DAF5F" w:rsidRPr="00E81B1B">
          <w:t>.</w:t>
        </w:r>
      </w:ins>
      <w:r w:rsidR="710D2911" w:rsidRPr="00E81B1B">
        <w:t xml:space="preserve"> </w:t>
      </w:r>
      <w:ins w:id="396" w:author="Stefan Behring" w:date="2021-12-20T17:36:00Z">
        <w:r w:rsidR="658785E2" w:rsidRPr="00E81B1B">
          <w:t>D</w:t>
        </w:r>
      </w:ins>
      <w:ins w:id="397" w:author="Stefan Behring" w:date="2021-12-20T17:37:00Z">
        <w:r w:rsidR="658785E2" w:rsidRPr="00E81B1B">
          <w:t xml:space="preserve">er </w:t>
        </w:r>
      </w:ins>
      <w:ins w:id="398" w:author="Stefan Behring" w:date="2021-12-20T17:40:00Z">
        <w:r w:rsidR="4C1F587A" w:rsidRPr="00E81B1B">
          <w:t xml:space="preserve">zeitliche Verlauf beider </w:t>
        </w:r>
      </w:ins>
      <w:ins w:id="399" w:author="Stefan Behring" w:date="2021-12-20T17:41:00Z">
        <w:r w:rsidR="4C1F587A" w:rsidRPr="00E81B1B">
          <w:t>Materialen</w:t>
        </w:r>
      </w:ins>
      <w:ins w:id="400" w:author="Stefan Behring" w:date="2021-12-20T17:44:00Z">
        <w:r w:rsidR="3138B1B2" w:rsidRPr="00E81B1B">
          <w:t xml:space="preserve"> ist unterschiedlich.  </w:t>
        </w:r>
      </w:ins>
      <w:del w:id="401" w:author="Stefan Behring" w:date="2021-12-20T17:41:00Z">
        <w:r w:rsidRPr="00E81B1B">
          <w:delText>unterschiedliches zeitabhängiges Verhalten, soda</w:delText>
        </w:r>
        <w:r w:rsidR="00BA2AC4" w:rsidRPr="00E81B1B">
          <w:delText>s</w:delText>
        </w:r>
        <w:r w:rsidRPr="00E81B1B">
          <w:delText>s</w:delText>
        </w:r>
      </w:del>
      <w:r w:rsidRPr="00E81B1B">
        <w:t xml:space="preserve"> </w:t>
      </w:r>
      <w:del w:id="402" w:author="Stefan Behring" w:date="2021-12-20T17:45:00Z">
        <w:r w:rsidDel="710D2911">
          <w:delText>n</w:delText>
        </w:r>
      </w:del>
      <w:ins w:id="403" w:author="Stefan Behring" w:date="2021-12-20T17:45:00Z">
        <w:r w:rsidR="6B5F86D3" w:rsidRPr="00E81B1B">
          <w:t>N</w:t>
        </w:r>
      </w:ins>
      <w:r w:rsidR="710D2911" w:rsidRPr="00E81B1B">
        <w:t>ach</w:t>
      </w:r>
      <w:r w:rsidR="1E60D07A" w:rsidRPr="00E81B1B">
        <w:t xml:space="preserve"> </w:t>
      </w:r>
      <w:sdt>
        <w:sdtPr>
          <w:id w:val="-1284581687"/>
          <w:citation/>
        </w:sdtPr>
        <w:sdtContent>
          <w:r w:rsidR="00716844" w:rsidRPr="00E81B1B">
            <w:fldChar w:fldCharType="begin"/>
          </w:r>
          <w:r w:rsidR="00716844" w:rsidRPr="00E81B1B">
            <w:instrText xml:space="preserve"> CITATION Sch17 \l 1031 </w:instrText>
          </w:r>
          <w:r w:rsidR="00716844" w:rsidRPr="00E81B1B">
            <w:fldChar w:fldCharType="separate"/>
          </w:r>
          <w:r w:rsidR="009737A6">
            <w:rPr>
              <w:noProof/>
            </w:rPr>
            <w:t>(Schänzlin, Bosch, &amp; Hamm, 2017)</w:t>
          </w:r>
          <w:r w:rsidR="00716844" w:rsidRPr="00E81B1B">
            <w:fldChar w:fldCharType="end"/>
          </w:r>
        </w:sdtContent>
      </w:sdt>
      <w:r w:rsidR="710D2911" w:rsidRPr="00E81B1B">
        <w:t xml:space="preserve"> </w:t>
      </w:r>
      <w:ins w:id="404" w:author="Stefan Behring" w:date="2021-12-20T17:46:00Z">
        <w:r w:rsidR="44A3EBC9" w:rsidRPr="00E81B1B">
          <w:t>kommt es daher</w:t>
        </w:r>
        <w:r w:rsidRPr="00E81B1B">
          <w:t xml:space="preserve"> </w:t>
        </w:r>
      </w:ins>
      <w:r w:rsidRPr="00E81B1B">
        <w:t>neben dem Anfangszustand und dem Endzustand</w:t>
      </w:r>
      <w:ins w:id="405" w:author="Stefan Behring" w:date="2021-12-20T17:45:00Z">
        <w:r w:rsidRPr="00E81B1B">
          <w:t xml:space="preserve"> </w:t>
        </w:r>
        <w:r w:rsidR="38B5BAFE">
          <w:t>zur Schnittgrößenumlagerung im Veb</w:t>
        </w:r>
      </w:ins>
      <w:ins w:id="406" w:author="Stefan Behring" w:date="2021-12-20T17:46:00Z">
        <w:r w:rsidR="4962FA44">
          <w:t>u</w:t>
        </w:r>
      </w:ins>
      <w:ins w:id="407" w:author="Stefan Behring" w:date="2021-12-20T17:45:00Z">
        <w:r w:rsidR="38B5BAFE">
          <w:t>ndquerschnitt</w:t>
        </w:r>
      </w:ins>
      <w:r w:rsidR="710D2911" w:rsidRPr="00E81B1B">
        <w:t xml:space="preserve"> </w:t>
      </w:r>
      <w:del w:id="408" w:author="Stefan Behring" w:date="2021-12-20T17:46:00Z">
        <w:r w:rsidRPr="00E81B1B">
          <w:delText xml:space="preserve">ein Zwischenzustand </w:delText>
        </w:r>
      </w:del>
      <w:ins w:id="409" w:author="Stefan Behring" w:date="2021-12-20T17:46:00Z">
        <w:r w:rsidR="4C853725" w:rsidRPr="00E81B1B">
          <w:t xml:space="preserve">nach einem Zeitraum </w:t>
        </w:r>
      </w:ins>
      <w:r w:rsidRPr="00E81B1B">
        <w:t>von 3-7 Jahren</w:t>
      </w:r>
      <w:r w:rsidR="00B179A0" w:rsidRPr="00E81B1B">
        <w:t xml:space="preserve"> </w:t>
      </w:r>
      <w:del w:id="410" w:author="Stefan Behring" w:date="2021-12-20T17:47:00Z">
        <w:r w:rsidR="00B179A0" w:rsidRPr="00E81B1B">
          <w:delText>(i.</w:delText>
        </w:r>
      </w:del>
      <w:ins w:id="411" w:author="Jan Wenker" w:date="2021-12-09T15:24:00Z">
        <w:del w:id="412" w:author="Stefan Behring" w:date="2021-12-20T17:47:00Z">
          <w:r w:rsidR="00C8279B">
            <w:delText xml:space="preserve"> </w:delText>
          </w:r>
        </w:del>
      </w:ins>
      <w:del w:id="413" w:author="Stefan Behring" w:date="2021-12-20T17:47:00Z">
        <w:r w:rsidR="00B179A0" w:rsidRPr="00E81B1B">
          <w:delText>F. t</w:delText>
        </w:r>
      </w:del>
      <w:ins w:id="414" w:author="Jan Wenker" w:date="2021-12-09T15:32:00Z">
        <w:del w:id="415" w:author="Stefan Behring" w:date="2021-12-20T17:47:00Z">
          <w:r w:rsidR="00930407">
            <w:delText xml:space="preserve"> </w:delText>
          </w:r>
        </w:del>
      </w:ins>
      <w:del w:id="416" w:author="Stefan Behring" w:date="2021-12-20T17:47:00Z">
        <w:r w:rsidR="00B179A0" w:rsidRPr="00E81B1B">
          <w:delText>=</w:delText>
        </w:r>
      </w:del>
      <w:ins w:id="417" w:author="Jan Wenker" w:date="2021-12-09T15:32:00Z">
        <w:del w:id="418" w:author="Stefan Behring" w:date="2021-12-20T17:47:00Z">
          <w:r w:rsidR="00930407">
            <w:delText xml:space="preserve"> </w:delText>
          </w:r>
        </w:del>
      </w:ins>
      <w:del w:id="419" w:author="Stefan Behring" w:date="2021-12-20T17:47:00Z">
        <w:r w:rsidR="00B179A0" w:rsidRPr="00E81B1B">
          <w:delText>3-7a)</w:delText>
        </w:r>
        <w:r w:rsidRPr="00E81B1B">
          <w:delText xml:space="preserve"> mitbetrachtet werden</w:delText>
        </w:r>
      </w:del>
      <w:del w:id="420" w:author="Stefan Behring" w:date="2021-12-20T17:42:00Z">
        <w:r w:rsidRPr="00E81B1B">
          <w:delText xml:space="preserve"> muss</w:delText>
        </w:r>
      </w:del>
      <w:ins w:id="421" w:author="Stefan Behring" w:date="2021-12-20T17:50:00Z">
        <w:r w:rsidR="76FAC1A5" w:rsidRPr="00E81B1B">
          <w:t xml:space="preserve"> Im Zeitraum </w:t>
        </w:r>
      </w:ins>
      <w:ins w:id="422" w:author="Stefan Behring" w:date="2021-12-20T17:51:00Z">
        <w:r w:rsidR="76FAC1A5" w:rsidRPr="00E81B1B">
          <w:t>3-7 Jahre werden Spannungen in das Holz umgelagert (???stimmt das??, lies nach)</w:t>
        </w:r>
      </w:ins>
      <w:r w:rsidR="710D2911" w:rsidRPr="00E81B1B">
        <w:t>.</w:t>
      </w:r>
      <w:ins w:id="423" w:author="Stefan Behring" w:date="2021-12-20T17:47:00Z">
        <w:r w:rsidR="66AF3F67" w:rsidRPr="00E81B1B">
          <w:t xml:space="preserve"> Daher ist ein zusätzlicher Nachweis im GZT zu führen.</w:t>
        </w:r>
      </w:ins>
      <w:r w:rsidR="00F4015B" w:rsidRPr="00E81B1B">
        <w:t xml:space="preserve"> </w:t>
      </w:r>
      <w:r w:rsidR="00B179A0" w:rsidRPr="00E81B1B">
        <w:t xml:space="preserve">Der zusätzliche Nachweis kann nach </w:t>
      </w:r>
      <w:sdt>
        <w:sdtPr>
          <w:id w:val="1525668015"/>
          <w:citation/>
        </w:sdtPr>
        <w:sdtContent>
          <w:r w:rsidR="00B179A0" w:rsidRPr="00E81B1B">
            <w:fldChar w:fldCharType="begin"/>
          </w:r>
          <w:r w:rsidR="00B179A0" w:rsidRPr="00E81B1B">
            <w:instrText xml:space="preserve"> CITATION Sch17 \l 1031 </w:instrText>
          </w:r>
          <w:r w:rsidR="00B179A0" w:rsidRPr="00E81B1B">
            <w:fldChar w:fldCharType="separate"/>
          </w:r>
          <w:r w:rsidR="009737A6">
            <w:rPr>
              <w:noProof/>
            </w:rPr>
            <w:t>(Schänzlin, Bosch, &amp; Hamm, 2017)</w:t>
          </w:r>
          <w:r w:rsidR="00B179A0" w:rsidRPr="00E81B1B">
            <w:fldChar w:fldCharType="end"/>
          </w:r>
        </w:sdtContent>
      </w:sdt>
      <w:r w:rsidR="00B179A0" w:rsidRPr="00E81B1B">
        <w:t xml:space="preserve"> </w:t>
      </w:r>
      <w:del w:id="424" w:author="Stefan Behring" w:date="2021-12-20T17:48:00Z">
        <w:r w:rsidR="00B179A0" w:rsidRPr="00E81B1B">
          <w:delText>umgangen werden</w:delText>
        </w:r>
      </w:del>
      <w:ins w:id="425" w:author="Stefan Behring" w:date="2021-12-20T17:48:00Z">
        <w:r w:rsidR="65106CC4" w:rsidRPr="00E81B1B">
          <w:t>entfallen</w:t>
        </w:r>
      </w:ins>
      <w:r w:rsidR="00B179A0" w:rsidRPr="00E81B1B">
        <w:t>, wenn die</w:t>
      </w:r>
      <w:r w:rsidR="00E14A35" w:rsidRPr="00E81B1B">
        <w:t xml:space="preserve"> Nachweise im GZT für das Holz im </w:t>
      </w:r>
      <w:r w:rsidR="00B179A0" w:rsidRPr="00E81B1B">
        <w:t xml:space="preserve">Anfangs- und Endzustand unter einer Erhöhung der Spannungen aus quasi-ständigen Belastungen um 25 % eingehalten sind. </w:t>
      </w:r>
      <w:ins w:id="426" w:author="Stefan Behring" w:date="2021-12-20T17:48:00Z">
        <w:r w:rsidR="1FF76F9B" w:rsidRPr="00E81B1B">
          <w:t>(</w:t>
        </w:r>
      </w:ins>
      <w:r w:rsidR="002753C1" w:rsidRPr="00E81B1B">
        <w:t xml:space="preserve">Dieser Ansatz findet sich ebenso in der Technical Specification wieder </w:t>
      </w:r>
      <w:sdt>
        <w:sdtPr>
          <w:id w:val="-1141102575"/>
          <w:citation/>
        </w:sdtPr>
        <w:sdtContent>
          <w:r w:rsidR="002753C1" w:rsidRPr="00E81B1B">
            <w:fldChar w:fldCharType="begin"/>
          </w:r>
          <w:r w:rsidR="002753C1" w:rsidRPr="00E81B1B">
            <w:instrText xml:space="preserve"> CITATION Dia182 \l 1031 </w:instrText>
          </w:r>
          <w:r w:rsidR="002753C1" w:rsidRPr="00E81B1B">
            <w:fldChar w:fldCharType="separate"/>
          </w:r>
          <w:r w:rsidR="009737A6">
            <w:rPr>
              <w:noProof/>
            </w:rPr>
            <w:t>(Dias, et al., 2018)</w:t>
          </w:r>
          <w:r w:rsidR="002753C1" w:rsidRPr="00E81B1B">
            <w:fldChar w:fldCharType="end"/>
          </w:r>
        </w:sdtContent>
      </w:sdt>
      <w:r w:rsidR="002753C1" w:rsidRPr="00E81B1B">
        <w:t xml:space="preserve">. </w:t>
      </w:r>
      <w:ins w:id="427" w:author="Stefan Behring" w:date="2021-12-20T17:48:00Z">
        <w:r w:rsidR="0AB6A102" w:rsidRPr="00E81B1B">
          <w:t>)</w:t>
        </w:r>
      </w:ins>
    </w:p>
    <w:p w14:paraId="74DEE184" w14:textId="1717C8B2" w:rsidR="00B179A0" w:rsidRPr="00E81B1B" w:rsidRDefault="00702167" w:rsidP="007905BA">
      <w:del w:id="428" w:author="Stefan Behring" w:date="2021-12-20T17:50:00Z">
        <w:r w:rsidRPr="00E81B1B">
          <w:delText>D</w:delText>
        </w:r>
        <w:r w:rsidR="00F4015B" w:rsidRPr="00E81B1B">
          <w:delText>i</w:delText>
        </w:r>
        <w:r w:rsidRPr="00E81B1B">
          <w:delText>e</w:delText>
        </w:r>
        <w:r w:rsidR="00F4015B" w:rsidRPr="00E81B1B">
          <w:delText xml:space="preserve"> Betrachtung der</w:delText>
        </w:r>
        <w:r w:rsidR="00DC79EF" w:rsidRPr="00E81B1B">
          <w:delText xml:space="preserve"> ausführlichen Darstellung </w:delText>
        </w:r>
        <w:r w:rsidRPr="00E81B1B">
          <w:delText>in</w:delText>
        </w:r>
      </w:del>
      <w:ins w:id="429" w:author="Stefan Behring" w:date="2021-12-20T17:50:00Z">
        <w:r w:rsidR="345EE4B4" w:rsidRPr="00E81B1B">
          <w:t>Nach</w:t>
        </w:r>
      </w:ins>
      <w:r w:rsidRPr="00E81B1B">
        <w:t xml:space="preserve"> </w:t>
      </w:r>
      <w:r w:rsidRPr="00E81B1B">
        <w:fldChar w:fldCharType="begin"/>
      </w:r>
      <w:r w:rsidRPr="00E81B1B">
        <w:instrText xml:space="preserve"> REF _Ref80178444 \h </w:instrText>
      </w:r>
      <w:r w:rsidRPr="00E81B1B">
        <w:fldChar w:fldCharType="separate"/>
      </w:r>
      <w:r w:rsidR="009737A6" w:rsidRPr="00E81B1B">
        <w:t xml:space="preserve">Abbildung </w:t>
      </w:r>
      <w:r w:rsidR="009737A6">
        <w:rPr>
          <w:noProof/>
        </w:rPr>
        <w:t>12</w:t>
      </w:r>
      <w:r w:rsidRPr="00E81B1B">
        <w:fldChar w:fldCharType="end"/>
      </w:r>
      <w:sdt>
        <w:sdtPr>
          <w:id w:val="1082951939"/>
          <w:citation/>
        </w:sdtPr>
        <w:sdtContent>
          <w:r w:rsidR="00716844" w:rsidRPr="00E81B1B">
            <w:fldChar w:fldCharType="begin"/>
          </w:r>
          <w:r w:rsidR="00716844" w:rsidRPr="00E81B1B">
            <w:instrText xml:space="preserve"> CITATION Sch17 \l 1031 </w:instrText>
          </w:r>
          <w:r w:rsidR="00716844" w:rsidRPr="00E81B1B">
            <w:fldChar w:fldCharType="separate"/>
          </w:r>
          <w:r w:rsidR="009737A6">
            <w:rPr>
              <w:noProof/>
            </w:rPr>
            <w:t xml:space="preserve"> (Schänzlin, Bosch, &amp; Hamm, 2017)</w:t>
          </w:r>
          <w:r w:rsidR="00716844" w:rsidRPr="00E81B1B">
            <w:fldChar w:fldCharType="end"/>
          </w:r>
        </w:sdtContent>
      </w:sdt>
      <w:r w:rsidR="00DC79EF" w:rsidRPr="00E81B1B">
        <w:t xml:space="preserve"> </w:t>
      </w:r>
      <w:r w:rsidRPr="00E81B1B">
        <w:t>zeigt jedoch</w:t>
      </w:r>
      <w:r w:rsidR="00DC79EF" w:rsidRPr="00E81B1B">
        <w:t xml:space="preserve">, </w:t>
      </w:r>
      <w:r w:rsidR="00E14A35" w:rsidRPr="00E81B1B">
        <w:t xml:space="preserve">dass </w:t>
      </w:r>
      <w:r w:rsidR="00B179A0" w:rsidRPr="00E81B1B">
        <w:t xml:space="preserve">lediglich </w:t>
      </w:r>
      <w:r w:rsidR="00DC79EF" w:rsidRPr="00E81B1B">
        <w:t xml:space="preserve">für </w:t>
      </w:r>
      <w:r w:rsidR="00F4015B" w:rsidRPr="00E81B1B">
        <w:t>eher ungebräuchliche</w:t>
      </w:r>
      <w:r w:rsidR="00DC79EF" w:rsidRPr="00E81B1B">
        <w:t xml:space="preserve"> Deckensysteme </w:t>
      </w:r>
      <w:r w:rsidR="00F4015B" w:rsidRPr="00E81B1B">
        <w:t xml:space="preserve">mit </w:t>
      </w:r>
      <w:r w:rsidR="00B179A0" w:rsidRPr="00E81B1B">
        <w:t>einem</w:t>
      </w:r>
      <w:ins w:id="430" w:author="Stefan Behring" w:date="2021-12-20T17:52:00Z">
        <w:r w:rsidR="00B179A0" w:rsidRPr="00E81B1B">
          <w:t xml:space="preserve"> </w:t>
        </w:r>
        <w:r w:rsidR="203F111F" w:rsidRPr="00E81B1B">
          <w:t>Verhältnis</w:t>
        </w:r>
      </w:ins>
      <w:r w:rsidR="5F6AFB74" w:rsidRPr="00E81B1B">
        <w:t xml:space="preserve"> </w:t>
      </w:r>
      <w:r w:rsidR="00BA2AC4" w:rsidRPr="00E81B1B">
        <w:t xml:space="preserve">2:1 oder 1:1 </w:t>
      </w:r>
      <w:del w:id="431" w:author="Stefan Behring" w:date="2021-12-20T17:52:00Z">
        <w:r w:rsidR="00B179A0" w:rsidRPr="00E81B1B">
          <w:delText>Verhältnis</w:delText>
        </w:r>
      </w:del>
      <w:r w:rsidR="00B179A0" w:rsidRPr="00E81B1B">
        <w:t xml:space="preserve"> von Holz zu Beton der Nachweis t=3-7a </w:t>
      </w:r>
      <w:r w:rsidR="00631322" w:rsidRPr="00E81B1B">
        <w:t xml:space="preserve">für das Holz </w:t>
      </w:r>
      <w:r w:rsidR="00B179A0" w:rsidRPr="00E81B1B">
        <w:t xml:space="preserve">maßgebend wird. Im </w:t>
      </w:r>
      <w:del w:id="432" w:author="Jan Wenker" w:date="2021-12-16T11:54:00Z">
        <w:r w:rsidR="00B179A0" w:rsidRPr="00E81B1B" w:rsidDel="005977F0">
          <w:delText>Falle</w:delText>
        </w:r>
      </w:del>
      <w:ins w:id="433" w:author="Jan Wenker" w:date="2021-12-16T11:54:00Z">
        <w:r w:rsidR="005977F0">
          <w:t>Fall</w:t>
        </w:r>
      </w:ins>
      <w:r w:rsidR="00B179A0" w:rsidRPr="00E81B1B">
        <w:t xml:space="preserve"> üblicher Höhenverhältnisse von 1:2 liegt der Fehler bei </w:t>
      </w:r>
      <w:del w:id="434" w:author="Stefan Behring" w:date="2021-12-20T17:53:00Z">
        <w:r w:rsidR="00B179A0" w:rsidRPr="00E81B1B">
          <w:delText xml:space="preserve">Missachtung </w:delText>
        </w:r>
      </w:del>
      <w:commentRangeStart w:id="435"/>
      <w:ins w:id="436" w:author="Stefan Behring" w:date="2021-12-20T17:53:00Z">
        <w:r w:rsidR="3B257B3D" w:rsidRPr="00E81B1B">
          <w:t>Nichtberücksichtigung</w:t>
        </w:r>
      </w:ins>
      <w:commentRangeEnd w:id="435"/>
      <w:r>
        <w:commentReference w:id="435"/>
      </w:r>
      <w:ins w:id="437" w:author="Stefan Behring" w:date="2021-12-20T17:53:00Z">
        <w:r w:rsidR="3B257B3D" w:rsidRPr="00E81B1B">
          <w:t xml:space="preserve"> </w:t>
        </w:r>
      </w:ins>
      <w:r w:rsidR="00B179A0" w:rsidRPr="00E81B1B">
        <w:t>des Zustands t</w:t>
      </w:r>
      <w:ins w:id="438" w:author="Jan Wenker" w:date="2021-12-09T15:32:00Z">
        <w:r w:rsidR="00930407">
          <w:t xml:space="preserve"> </w:t>
        </w:r>
      </w:ins>
      <w:r w:rsidR="00B179A0" w:rsidRPr="00E81B1B">
        <w:t>=</w:t>
      </w:r>
      <w:ins w:id="439" w:author="Jan Wenker" w:date="2021-12-09T15:32:00Z">
        <w:r w:rsidR="00930407">
          <w:t xml:space="preserve"> </w:t>
        </w:r>
      </w:ins>
      <w:r w:rsidR="00B179A0" w:rsidRPr="00E81B1B">
        <w:t>3-7</w:t>
      </w:r>
      <w:ins w:id="440" w:author="Jan Wenker" w:date="2021-12-09T15:32:00Z">
        <w:r w:rsidR="00930407">
          <w:t>a</w:t>
        </w:r>
      </w:ins>
      <w:r w:rsidR="00B179A0" w:rsidRPr="00E81B1B">
        <w:t xml:space="preserve"> bei maximal 7-8%. </w:t>
      </w:r>
      <w:del w:id="441" w:author="Stefan Behring" w:date="2021-12-20T17:56:00Z">
        <w:r w:rsidR="00631322" w:rsidRPr="00E81B1B">
          <w:delText>Offen bleibt, ob der Nachweis überhaupt maßgebend für die Bemessung wird</w:delText>
        </w:r>
        <w:r w:rsidRPr="00E81B1B">
          <w:delText>, da Verformungsnachweise nicht in die Betrachtung eingeschlossen werden.</w:delText>
        </w:r>
        <w:r w:rsidR="00631322" w:rsidRPr="00E81B1B">
          <w:delText xml:space="preserve"> Die Autoren weisen </w:delText>
        </w:r>
        <w:r w:rsidRPr="00E81B1B">
          <w:delText>auf diese Tatsache hin und räumen ein</w:delText>
        </w:r>
        <w:r w:rsidR="00631322" w:rsidRPr="00E81B1B">
          <w:delText xml:space="preserve">, dass die Nachweise im GZG </w:delText>
        </w:r>
        <w:r w:rsidRPr="00E81B1B">
          <w:delText>in den m</w:delText>
        </w:r>
        <w:r w:rsidR="00BA2AC4" w:rsidRPr="00E81B1B">
          <w:delText>e</w:delText>
        </w:r>
        <w:r w:rsidRPr="00E81B1B">
          <w:delText>isten Fällen</w:delText>
        </w:r>
        <w:r w:rsidR="00631322" w:rsidRPr="00E81B1B">
          <w:delText xml:space="preserve"> maßgebend werden.</w:delText>
        </w:r>
      </w:del>
      <w:ins w:id="442" w:author="Stefan Behring" w:date="2021-12-20T17:56:00Z">
        <w:r w:rsidR="7EA4D49B" w:rsidRPr="00E81B1B">
          <w:t>In den meisten Fällen</w:t>
        </w:r>
      </w:ins>
      <w:ins w:id="443" w:author="Stefan Behring" w:date="2021-12-20T17:57:00Z">
        <w:r w:rsidR="7EA4D49B" w:rsidRPr="00E81B1B">
          <w:t xml:space="preserve"> (stimmt das auch für alle von uns betrachteten Fälle ??????) wird der GZG maßgeben</w:t>
        </w:r>
        <w:r w:rsidR="7B081A0A" w:rsidRPr="00E81B1B">
          <w:t>d.</w:t>
        </w:r>
      </w:ins>
      <w:r w:rsidR="00631322" w:rsidRPr="00E81B1B">
        <w:t xml:space="preserve"> Es ist somit fragwürdig, inwieweit der zusätzliche Rechenaufwand für die Betrachtung des Zustands t=3-7a gerechtfertigt ist. </w:t>
      </w:r>
    </w:p>
    <w:p w14:paraId="43C6068F" w14:textId="16DDBF5B" w:rsidR="00B179A0" w:rsidRPr="00E81B1B" w:rsidRDefault="00B179A0" w:rsidP="007905BA">
      <w:r w:rsidRPr="00E81B1B">
        <w:rPr>
          <w:noProof/>
          <w:lang w:eastAsia="de-DE"/>
        </w:rPr>
        <w:drawing>
          <wp:inline distT="0" distB="0" distL="0" distR="0" wp14:anchorId="14CC1273" wp14:editId="73EC704C">
            <wp:extent cx="4915814" cy="2708847"/>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20103" cy="2711210"/>
                    </a:xfrm>
                    <a:prstGeom prst="rect">
                      <a:avLst/>
                    </a:prstGeom>
                  </pic:spPr>
                </pic:pic>
              </a:graphicData>
            </a:graphic>
          </wp:inline>
        </w:drawing>
      </w:r>
    </w:p>
    <w:p w14:paraId="5402BF74" w14:textId="3349175A" w:rsidR="00B179A0" w:rsidRPr="00E81B1B" w:rsidRDefault="00B179A0" w:rsidP="00B179A0">
      <w:pPr>
        <w:pStyle w:val="Beschriftung"/>
      </w:pPr>
      <w:bookmarkStart w:id="444" w:name="_Ref80178444"/>
      <w:bookmarkStart w:id="445" w:name="_Toc92091785"/>
      <w:r w:rsidRPr="00E81B1B">
        <w:t xml:space="preserve">Abbildung </w:t>
      </w:r>
      <w:r>
        <w:fldChar w:fldCharType="begin"/>
      </w:r>
      <w:r>
        <w:instrText>SEQ Abbildung \* ARABIC</w:instrText>
      </w:r>
      <w:r>
        <w:fldChar w:fldCharType="separate"/>
      </w:r>
      <w:r w:rsidR="000D73A7">
        <w:rPr>
          <w:noProof/>
        </w:rPr>
        <w:t>7</w:t>
      </w:r>
      <w:r>
        <w:fldChar w:fldCharType="end"/>
      </w:r>
      <w:bookmarkEnd w:id="444"/>
      <w:r w:rsidRPr="00E81B1B">
        <w:t xml:space="preserve"> Verhältnis der Auslastungen</w:t>
      </w:r>
      <w:r w:rsidR="00E14A35" w:rsidRPr="00E81B1B">
        <w:t xml:space="preserve"> des Holzes</w:t>
      </w:r>
      <w:r w:rsidRPr="00E81B1B">
        <w:t xml:space="preserve"> im Anfangs- oder Endzustand zu der Auslastung zum Zeitpunkt t=3-7a für verschiedene </w:t>
      </w:r>
      <w:commentRangeStart w:id="446"/>
      <w:r w:rsidRPr="00E81B1B">
        <w:t>Deckentypen</w:t>
      </w:r>
      <w:commentRangeEnd w:id="446"/>
      <w:r w:rsidR="00870B44">
        <w:rPr>
          <w:rStyle w:val="Kommentarzeichen"/>
          <w:iCs w:val="0"/>
        </w:rPr>
        <w:commentReference w:id="446"/>
      </w:r>
      <w:bookmarkEnd w:id="445"/>
      <w:r w:rsidRPr="00E81B1B">
        <w:t xml:space="preserve"> </w:t>
      </w:r>
      <w:sdt>
        <w:sdtPr>
          <w:id w:val="-1577501608"/>
          <w:citation/>
        </w:sdtPr>
        <w:sdtContent>
          <w:r w:rsidR="00644814">
            <w:fldChar w:fldCharType="begin"/>
          </w:r>
          <w:r w:rsidR="00644814">
            <w:instrText xml:space="preserve"> CITATION Sch17 \l 1031 </w:instrText>
          </w:r>
          <w:r w:rsidR="00644814">
            <w:fldChar w:fldCharType="separate"/>
          </w:r>
          <w:r w:rsidR="00644814">
            <w:rPr>
              <w:noProof/>
            </w:rPr>
            <w:t>(Schänzlin, Bosch, &amp; Hamm, 2017)</w:t>
          </w:r>
          <w:r w:rsidR="00644814">
            <w:fldChar w:fldCharType="end"/>
          </w:r>
        </w:sdtContent>
      </w:sdt>
    </w:p>
    <w:p w14:paraId="4DA0AE07" w14:textId="14F0D228" w:rsidR="00631322" w:rsidRPr="00E81B1B" w:rsidRDefault="3618843A" w:rsidP="00631322">
      <w:ins w:id="447" w:author="Stefan Behring" w:date="2021-12-20T17:59:00Z">
        <w:r w:rsidRPr="00E81B1B">
          <w:t xml:space="preserve">Im Rechenmodell wird </w:t>
        </w:r>
      </w:ins>
      <w:del w:id="448" w:author="Stefan Behring" w:date="2021-12-20T17:59:00Z">
        <w:r w:rsidR="00631322" w:rsidDel="1FA57F01">
          <w:delText>D</w:delText>
        </w:r>
      </w:del>
      <w:ins w:id="449" w:author="Stefan Behring" w:date="2021-12-20T17:59:00Z">
        <w:r w:rsidR="70D7F014" w:rsidRPr="00E81B1B">
          <w:t>d</w:t>
        </w:r>
      </w:ins>
      <w:r w:rsidR="1FA57F01" w:rsidRPr="00E81B1B">
        <w:t>as</w:t>
      </w:r>
      <w:r w:rsidR="00631322" w:rsidRPr="00E81B1B">
        <w:t xml:space="preserve"> Kriechverhalten </w:t>
      </w:r>
      <w:del w:id="450" w:author="Stefan Behring" w:date="2021-12-20T17:59:00Z">
        <w:r w:rsidR="00631322" w:rsidRPr="00E81B1B">
          <w:delText>wird</w:delText>
        </w:r>
      </w:del>
      <w:r w:rsidR="00631322" w:rsidRPr="00E81B1B">
        <w:t xml:space="preserve"> anhand von Verbundkriechfaktoren abgebildet, die in die Berechnung der E-Moduln zu den betrachteten Zeitpunkten einfließen. Diese sind </w:t>
      </w:r>
      <w:r w:rsidR="00702167" w:rsidRPr="00E81B1B">
        <w:t>a</w:t>
      </w:r>
      <w:r w:rsidR="00631322" w:rsidRPr="00E81B1B">
        <w:t xml:space="preserve">bhängig von der </w:t>
      </w:r>
      <w:r w:rsidR="00631322" w:rsidRPr="00E81B1B">
        <w:lastRenderedPageBreak/>
        <w:t xml:space="preserve">Kriechzahl des Betons und der Nutzungsklasse sowie der Holzart. Ebenso fließt die Verbundsteifigkeit γ ein. </w:t>
      </w:r>
      <w:del w:id="451" w:author="Stefan Behring" w:date="2021-12-20T18:00:00Z">
        <w:r w:rsidR="00631322" w:rsidRPr="00E81B1B">
          <w:delText xml:space="preserve">Diese wird bei Anwendung des </w:delText>
        </w:r>
        <w:r w:rsidR="00631322" w:rsidRPr="00E81B1B">
          <w:rPr>
            <w:rFonts w:ascii="Corbel" w:hAnsi="Corbel"/>
          </w:rPr>
          <w:delText>γ</w:delText>
        </w:r>
        <w:r w:rsidR="00631322" w:rsidRPr="00E81B1B">
          <w:delText>-Verfahren</w:delText>
        </w:r>
      </w:del>
      <w:ins w:id="452" w:author="Jan Wenker" w:date="2021-12-09T15:27:00Z">
        <w:del w:id="453" w:author="Stefan Behring" w:date="2021-12-20T18:00:00Z">
          <w:r w:rsidR="00ED4FB2">
            <w:delText>s</w:delText>
          </w:r>
        </w:del>
      </w:ins>
      <w:del w:id="454" w:author="Stefan Behring" w:date="2021-12-20T18:00:00Z">
        <w:r w:rsidR="00631322" w:rsidRPr="00E81B1B">
          <w:delText xml:space="preserve"> nach</w:delText>
        </w:r>
      </w:del>
      <w:r w:rsidR="00702167" w:rsidRPr="00E81B1B">
        <w:t xml:space="preserve"> </w:t>
      </w:r>
      <w:sdt>
        <w:sdtPr>
          <w:id w:val="-1105810406"/>
          <w:citation/>
        </w:sdtPr>
        <w:sdtContent>
          <w:r w:rsidR="00702167" w:rsidRPr="00E81B1B">
            <w:fldChar w:fldCharType="begin"/>
          </w:r>
          <w:r w:rsidR="00702167" w:rsidRPr="00E81B1B">
            <w:instrText xml:space="preserve"> CITATION DIN101 \l 1031 </w:instrText>
          </w:r>
          <w:r w:rsidR="00702167" w:rsidRPr="00E81B1B">
            <w:fldChar w:fldCharType="separate"/>
          </w:r>
          <w:r w:rsidR="009737A6">
            <w:rPr>
              <w:noProof/>
            </w:rPr>
            <w:t>(DIN EN 1995-1-1:2010-12, 2010)</w:t>
          </w:r>
          <w:r w:rsidR="00702167" w:rsidRPr="00E81B1B">
            <w:fldChar w:fldCharType="end"/>
          </w:r>
        </w:sdtContent>
      </w:sdt>
      <w:del w:id="455" w:author="Stefan Behring" w:date="2021-12-20T18:00:00Z">
        <w:r w:rsidR="00702167" w:rsidRPr="00E81B1B">
          <w:delText xml:space="preserve"> </w:delText>
        </w:r>
        <w:r w:rsidR="00631322" w:rsidRPr="00E81B1B">
          <w:delText>Anhang B zur Schnittgrößenermittlung benötigt und anhand von verschiedenen geometrischen und mechanischen Eingangsgrößen berechnet. Da dieser Ansatz einen gewissen Widerspruch zu</w:delText>
        </w:r>
        <w:r w:rsidR="00702167" w:rsidRPr="00E81B1B">
          <w:delText xml:space="preserve"> der Grundidee </w:delText>
        </w:r>
        <w:r w:rsidR="00631322" w:rsidRPr="00E81B1B">
          <w:delText>des Stabwerkmodells darstellt, kann</w:delText>
        </w:r>
      </w:del>
      <w:r w:rsidR="00631322" w:rsidRPr="00E81B1B">
        <w:t xml:space="preserve"> </w:t>
      </w:r>
      <w:ins w:id="456" w:author="Stefan Behring" w:date="2021-12-20T18:00:00Z">
        <w:r w:rsidR="3D5CB3A6" w:rsidRPr="00E81B1B">
          <w:t>B</w:t>
        </w:r>
      </w:ins>
      <w:del w:id="457" w:author="Stefan Behring" w:date="2021-12-20T18:00:00Z">
        <w:r w:rsidR="00631322" w:rsidRPr="00E81B1B">
          <w:delText>b</w:delText>
        </w:r>
      </w:del>
      <w:r w:rsidR="00631322" w:rsidRPr="00E81B1B">
        <w:t xml:space="preserve">ei Anwendung des Stabwerkmodells </w:t>
      </w:r>
      <w:del w:id="458" w:author="Stefan Behring" w:date="2021-12-20T18:01:00Z">
        <w:r w:rsidR="00631322" w:rsidRPr="00E81B1B">
          <w:delText>aus den Schnittgrößen der Einzelquerschnitte</w:delText>
        </w:r>
      </w:del>
      <w:ins w:id="459" w:author="Stefan Behring" w:date="2021-12-20T18:01:00Z">
        <w:r w:rsidR="0ECE3C58" w:rsidRPr="00E81B1B">
          <w:t>ergibt sich</w:t>
        </w:r>
      </w:ins>
      <w:r w:rsidR="00631322" w:rsidRPr="00E81B1B">
        <w:t xml:space="preserve"> </w:t>
      </w:r>
      <w:r w:rsidR="00702167" w:rsidRPr="00E81B1B">
        <w:t xml:space="preserve">die Verbundsteifigkeit </w:t>
      </w:r>
      <w:del w:id="460" w:author="Stefan Behring" w:date="2021-12-20T18:01:00Z">
        <w:r w:rsidR="00702167" w:rsidRPr="00E81B1B">
          <w:delText>rü</w:delText>
        </w:r>
        <w:r w:rsidR="00631322" w:rsidRPr="00E81B1B">
          <w:delText xml:space="preserve">ckgerechnet werden </w:delText>
        </w:r>
      </w:del>
      <w:ins w:id="461" w:author="Stefan Behring" w:date="2021-12-20T18:01:00Z">
        <w:r w:rsidR="0A2F8598" w:rsidRPr="00E81B1B">
          <w:t xml:space="preserve">nach </w:t>
        </w:r>
      </w:ins>
      <w:r w:rsidR="1FA57F01" w:rsidRPr="00E81B1B">
        <w:t>(</w:t>
      </w:r>
      <w:r w:rsidR="00702167" w:rsidRPr="00E81B1B">
        <w:fldChar w:fldCharType="begin"/>
      </w:r>
      <w:r w:rsidR="00702167" w:rsidRPr="00E81B1B">
        <w:instrText xml:space="preserve"> REF _Ref79757124 \h </w:instrText>
      </w:r>
      <w:r w:rsidR="00702167" w:rsidRPr="00E81B1B">
        <w:fldChar w:fldCharType="separate"/>
      </w:r>
      <w:r w:rsidR="009737A6" w:rsidRPr="00E81B1B">
        <w:t xml:space="preserve">Gl. </w:t>
      </w:r>
      <w:r w:rsidR="009737A6">
        <w:rPr>
          <w:noProof/>
        </w:rPr>
        <w:t>4</w:t>
      </w:r>
      <w:r w:rsidR="00702167" w:rsidRPr="00E81B1B">
        <w:fldChar w:fldCharType="end"/>
      </w:r>
      <w:r w:rsidR="00631322" w:rsidRPr="00E81B1B">
        <w:t>).</w:t>
      </w:r>
    </w:p>
    <w:tbl>
      <w:tblPr>
        <w:tblStyle w:val="Tabellenraster"/>
        <w:tblW w:w="0" w:type="auto"/>
        <w:tblLook w:val="04A0" w:firstRow="1" w:lastRow="0" w:firstColumn="1" w:lastColumn="0" w:noHBand="0" w:noVBand="1"/>
      </w:tblPr>
      <w:tblGrid>
        <w:gridCol w:w="7650"/>
        <w:gridCol w:w="1410"/>
      </w:tblGrid>
      <w:tr w:rsidR="00631322" w:rsidRPr="00E81B1B" w14:paraId="244963DE" w14:textId="77777777" w:rsidTr="00631322">
        <w:tc>
          <w:tcPr>
            <w:tcW w:w="7650" w:type="dxa"/>
            <w:tcBorders>
              <w:top w:val="nil"/>
              <w:left w:val="nil"/>
              <w:bottom w:val="nil"/>
              <w:right w:val="nil"/>
            </w:tcBorders>
            <w:vAlign w:val="center"/>
          </w:tcPr>
          <w:p w14:paraId="1F29A4BD" w14:textId="34BB17D7" w:rsidR="00631322" w:rsidRPr="00E81B1B" w:rsidRDefault="00E23157" w:rsidP="00631322">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14:paraId="1BA1ABD2" w14:textId="24E7A3B7" w:rsidR="00631322" w:rsidRPr="00E81B1B" w:rsidRDefault="00631322" w:rsidP="00631322">
            <w:pPr>
              <w:pStyle w:val="Beschriftung"/>
              <w:jc w:val="center"/>
            </w:pPr>
            <w:bookmarkStart w:id="462" w:name="_Ref79757124"/>
            <w:r w:rsidRPr="00E81B1B">
              <w:t xml:space="preserve">Gl. </w:t>
            </w:r>
            <w:r>
              <w:fldChar w:fldCharType="begin"/>
            </w:r>
            <w:r>
              <w:instrText>SEQ Formel \* ARABIC</w:instrText>
            </w:r>
            <w:r>
              <w:fldChar w:fldCharType="separate"/>
            </w:r>
            <w:r w:rsidR="009737A6">
              <w:rPr>
                <w:noProof/>
              </w:rPr>
              <w:t>4</w:t>
            </w:r>
            <w:r>
              <w:fldChar w:fldCharType="end"/>
            </w:r>
            <w:bookmarkEnd w:id="462"/>
          </w:p>
        </w:tc>
      </w:tr>
    </w:tbl>
    <w:p w14:paraId="23E71259" w14:textId="1B8CC221" w:rsidR="00631322" w:rsidRPr="00E81B1B" w:rsidRDefault="00631322" w:rsidP="00631322">
      <w:pPr>
        <w:spacing w:after="240"/>
      </w:pPr>
      <w:r w:rsidRPr="00E81B1B">
        <w:t xml:space="preserve">Die </w:t>
      </w:r>
      <w:ins w:id="463" w:author="Stefan Behring" w:date="2021-12-20T18:02:00Z">
        <w:r w:rsidR="55A3EAAB">
          <w:t xml:space="preserve">Bestimmung der </w:t>
        </w:r>
      </w:ins>
      <w:r w:rsidRPr="00E81B1B">
        <w:t xml:space="preserve">Verbundkriechfaktoren </w:t>
      </w:r>
      <w:del w:id="464" w:author="Stefan Behring" w:date="2021-12-20T18:02:00Z">
        <w:r w:rsidRPr="00E81B1B">
          <w:delText xml:space="preserve">werden </w:delText>
        </w:r>
      </w:del>
      <w:ins w:id="465" w:author="Stefan Behring" w:date="2021-12-20T18:02:00Z">
        <w:r w:rsidR="16CA1A55">
          <w:t xml:space="preserve">erfolgt </w:t>
        </w:r>
      </w:ins>
      <w:r w:rsidRPr="00E81B1B">
        <w:t xml:space="preserve">nach </w:t>
      </w:r>
      <w:r w:rsidRPr="00E81B1B">
        <w:fldChar w:fldCharType="begin"/>
      </w:r>
      <w:r w:rsidRPr="00E81B1B">
        <w:instrText xml:space="preserve"> REF _Ref79756564 \h </w:instrText>
      </w:r>
      <w:r w:rsidRPr="00E81B1B">
        <w:fldChar w:fldCharType="separate"/>
      </w:r>
      <w:r w:rsidR="009737A6" w:rsidRPr="00E81B1B">
        <w:t xml:space="preserve">Tabelle </w:t>
      </w:r>
      <w:r w:rsidR="009737A6">
        <w:rPr>
          <w:noProof/>
        </w:rPr>
        <w:t>8</w:t>
      </w:r>
      <w:r w:rsidRPr="00E81B1B">
        <w:fldChar w:fldCharType="end"/>
      </w:r>
      <w:ins w:id="466" w:author="Stefan Behring" w:date="2021-12-20T18:02:00Z">
        <w:r w:rsidR="317D8147">
          <w:t xml:space="preserve">. Hieraus wird der </w:t>
        </w:r>
      </w:ins>
      <w:del w:id="467" w:author="Stefan Behring" w:date="2021-12-20T18:02:00Z">
        <w:r w:rsidRPr="00E81B1B">
          <w:delText xml:space="preserve"> ermittelt und die</w:delText>
        </w:r>
      </w:del>
      <w:r w:rsidRPr="00E81B1B">
        <w:t xml:space="preserve"> zeitabhängigen E-Moduln </w:t>
      </w:r>
      <w:del w:id="468" w:author="Jan Wenker" w:date="2021-12-09T15:29:00Z">
        <w:r w:rsidRPr="00E81B1B" w:rsidDel="00053DF1">
          <w:delText>in den</w:delText>
        </w:r>
      </w:del>
      <w:ins w:id="469" w:author="Jan Wenker" w:date="2021-12-09T15:29:00Z">
        <w:r w:rsidR="00053DF1">
          <w:t>entsprechend der</w:t>
        </w:r>
      </w:ins>
      <w:del w:id="470" w:author="Stefan Behring" w:date="2021-12-20T18:03:00Z">
        <w:r w:rsidRPr="00E81B1B">
          <w:delText xml:space="preserve"> darauf folgenden </w:delText>
        </w:r>
        <w:r w:rsidDel="1FA57F01">
          <w:delText>Formel</w:delText>
        </w:r>
      </w:del>
      <w:ins w:id="471" w:author="Stefan Behring" w:date="2021-12-20T18:03:00Z">
        <w:r w:rsidR="7BB10C9A">
          <w:t>ermittelt.</w:t>
        </w:r>
      </w:ins>
      <w:del w:id="472" w:author="Stefan Behring" w:date="2021-12-20T18:03:00Z">
        <w:r w:rsidDel="1FA57F01">
          <w:delText>n</w:delText>
        </w:r>
      </w:del>
      <w:r w:rsidR="00702167" w:rsidRPr="00E81B1B">
        <w:t xml:space="preserve"> </w:t>
      </w:r>
      <w:r w:rsidR="00702167" w:rsidRPr="00E81B1B">
        <w:fldChar w:fldCharType="begin"/>
      </w:r>
      <w:r w:rsidR="00702167" w:rsidRPr="00E81B1B">
        <w:instrText xml:space="preserve"> REF _Ref79756605 \h </w:instrText>
      </w:r>
      <w:r w:rsidR="00702167" w:rsidRPr="00E81B1B">
        <w:fldChar w:fldCharType="separate"/>
      </w:r>
      <w:r w:rsidR="009737A6" w:rsidRPr="00E81B1B">
        <w:t xml:space="preserve">Gl. </w:t>
      </w:r>
      <w:r w:rsidR="009737A6">
        <w:rPr>
          <w:noProof/>
        </w:rPr>
        <w:t>5</w:t>
      </w:r>
      <w:r w:rsidR="00702167" w:rsidRPr="00E81B1B">
        <w:fldChar w:fldCharType="end"/>
      </w:r>
      <w:r w:rsidRPr="00E81B1B">
        <w:t xml:space="preserve">. bis </w:t>
      </w:r>
      <w:r w:rsidR="00702167" w:rsidRPr="00E81B1B">
        <w:fldChar w:fldCharType="begin"/>
      </w:r>
      <w:r w:rsidR="00702167" w:rsidRPr="00E81B1B">
        <w:instrText xml:space="preserve"> REF _Ref79756620 \h </w:instrText>
      </w:r>
      <w:r w:rsidR="00702167" w:rsidRPr="00E81B1B">
        <w:fldChar w:fldCharType="separate"/>
      </w:r>
      <w:r w:rsidR="009737A6" w:rsidRPr="00E81B1B">
        <w:t xml:space="preserve">Gl. </w:t>
      </w:r>
      <w:r w:rsidR="009737A6">
        <w:rPr>
          <w:noProof/>
        </w:rPr>
        <w:t>7</w:t>
      </w:r>
      <w:r w:rsidR="00702167" w:rsidRPr="00E81B1B">
        <w:fldChar w:fldCharType="end"/>
      </w:r>
      <w:r w:rsidR="00702167" w:rsidRPr="00E81B1B">
        <w:t>.</w:t>
      </w:r>
    </w:p>
    <w:p w14:paraId="59AFD883" w14:textId="153D4BB8" w:rsidR="00631322" w:rsidRPr="00E81B1B" w:rsidRDefault="00631322" w:rsidP="00631322">
      <w:pPr>
        <w:pStyle w:val="Beschriftung"/>
      </w:pPr>
      <w:bookmarkStart w:id="473" w:name="_Ref79756564"/>
      <w:bookmarkStart w:id="474" w:name="_Toc92091854"/>
      <w:r w:rsidRPr="00E81B1B">
        <w:t xml:space="preserve">Tabelle </w:t>
      </w:r>
      <w:r>
        <w:fldChar w:fldCharType="begin"/>
      </w:r>
      <w:r>
        <w:instrText>SEQ Tabelle \* ARABIC</w:instrText>
      </w:r>
      <w:r>
        <w:fldChar w:fldCharType="separate"/>
      </w:r>
      <w:r w:rsidR="007C1B12">
        <w:rPr>
          <w:noProof/>
        </w:rPr>
        <w:t>2</w:t>
      </w:r>
      <w:r>
        <w:fldChar w:fldCharType="end"/>
      </w:r>
      <w:bookmarkEnd w:id="473"/>
      <w:r w:rsidRPr="00E81B1B">
        <w:t xml:space="preserve"> Verbundkriechzahlen für Holz, Beton und Verbundmittel in Abhängigkeit vond er Nutzungsklasse und der Endkriechzahl des Betons</w:t>
      </w:r>
      <w:bookmarkEnd w:id="474"/>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631322" w:rsidRPr="00E81B1B" w14:paraId="768C79C2" w14:textId="77777777" w:rsidTr="00631322">
        <w:tc>
          <w:tcPr>
            <w:tcW w:w="2005" w:type="dxa"/>
            <w:gridSpan w:val="2"/>
            <w:vMerge w:val="restart"/>
          </w:tcPr>
          <w:p w14:paraId="4A120410" w14:textId="77777777" w:rsidR="00631322" w:rsidRPr="00E81B1B" w:rsidRDefault="00631322" w:rsidP="00631322">
            <w:pPr>
              <w:rPr>
                <w:sz w:val="18"/>
              </w:rPr>
            </w:pPr>
          </w:p>
        </w:tc>
        <w:tc>
          <w:tcPr>
            <w:tcW w:w="3183" w:type="dxa"/>
            <w:gridSpan w:val="2"/>
            <w:vAlign w:val="center"/>
          </w:tcPr>
          <w:p w14:paraId="3032B7EC" w14:textId="77777777" w:rsidR="00631322" w:rsidRPr="00E81B1B" w:rsidRDefault="00631322" w:rsidP="00631322">
            <w:pPr>
              <w:jc w:val="center"/>
              <w:rPr>
                <w:sz w:val="18"/>
              </w:rPr>
            </w:pPr>
            <w:r w:rsidRPr="00E81B1B">
              <w:rPr>
                <w:sz w:val="18"/>
              </w:rPr>
              <w:t>k</w:t>
            </w:r>
            <w:r w:rsidRPr="00E81B1B">
              <w:rPr>
                <w:sz w:val="18"/>
                <w:vertAlign w:val="subscript"/>
              </w:rPr>
              <w:t xml:space="preserve">def </w:t>
            </w:r>
            <w:r w:rsidRPr="00E81B1B">
              <w:rPr>
                <w:sz w:val="18"/>
              </w:rPr>
              <w:t>= 0.6 (NKL 1)</w:t>
            </w:r>
          </w:p>
        </w:tc>
        <w:tc>
          <w:tcPr>
            <w:tcW w:w="3307" w:type="dxa"/>
            <w:gridSpan w:val="2"/>
            <w:vAlign w:val="center"/>
          </w:tcPr>
          <w:p w14:paraId="24C6B7F8" w14:textId="77777777" w:rsidR="00631322" w:rsidRPr="00E81B1B" w:rsidRDefault="00631322" w:rsidP="00631322">
            <w:pPr>
              <w:jc w:val="center"/>
              <w:rPr>
                <w:sz w:val="18"/>
              </w:rPr>
            </w:pPr>
            <w:r w:rsidRPr="00E81B1B">
              <w:rPr>
                <w:sz w:val="18"/>
              </w:rPr>
              <w:t>k</w:t>
            </w:r>
            <w:r w:rsidRPr="00E81B1B">
              <w:rPr>
                <w:sz w:val="18"/>
                <w:vertAlign w:val="subscript"/>
              </w:rPr>
              <w:t xml:space="preserve">def </w:t>
            </w:r>
            <w:r w:rsidRPr="00E81B1B">
              <w:rPr>
                <w:sz w:val="18"/>
              </w:rPr>
              <w:t>= 0.8 (NKL 2)</w:t>
            </w:r>
          </w:p>
        </w:tc>
      </w:tr>
      <w:tr w:rsidR="00631322" w:rsidRPr="00E81B1B" w14:paraId="26E1AA4C" w14:textId="77777777" w:rsidTr="00631322">
        <w:tc>
          <w:tcPr>
            <w:tcW w:w="2005" w:type="dxa"/>
            <w:gridSpan w:val="2"/>
            <w:vMerge/>
          </w:tcPr>
          <w:p w14:paraId="0628116C" w14:textId="77777777" w:rsidR="00631322" w:rsidRPr="00E81B1B" w:rsidRDefault="00631322" w:rsidP="00631322">
            <w:pPr>
              <w:rPr>
                <w:sz w:val="18"/>
              </w:rPr>
            </w:pPr>
          </w:p>
        </w:tc>
        <w:tc>
          <w:tcPr>
            <w:tcW w:w="1651" w:type="dxa"/>
            <w:vAlign w:val="center"/>
          </w:tcPr>
          <w:p w14:paraId="4A311F25" w14:textId="77777777" w:rsidR="00631322" w:rsidRPr="00E81B1B" w:rsidRDefault="00631322" w:rsidP="00631322">
            <w:pPr>
              <w:jc w:val="center"/>
              <w:rPr>
                <w:sz w:val="18"/>
              </w:rPr>
            </w:pPr>
            <w:r w:rsidRPr="00E81B1B">
              <w:rPr>
                <w:sz w:val="18"/>
              </w:rPr>
              <w:t>φ = 2.5</w:t>
            </w:r>
          </w:p>
        </w:tc>
        <w:tc>
          <w:tcPr>
            <w:tcW w:w="1532" w:type="dxa"/>
            <w:vAlign w:val="center"/>
          </w:tcPr>
          <w:p w14:paraId="5984B026" w14:textId="77777777" w:rsidR="00631322" w:rsidRPr="00E81B1B" w:rsidRDefault="00631322" w:rsidP="00631322">
            <w:pPr>
              <w:jc w:val="center"/>
              <w:rPr>
                <w:sz w:val="18"/>
              </w:rPr>
            </w:pPr>
            <w:r w:rsidRPr="00E81B1B">
              <w:rPr>
                <w:sz w:val="18"/>
              </w:rPr>
              <w:t>φ = 3.5</w:t>
            </w:r>
          </w:p>
        </w:tc>
        <w:tc>
          <w:tcPr>
            <w:tcW w:w="1662" w:type="dxa"/>
            <w:vAlign w:val="center"/>
          </w:tcPr>
          <w:p w14:paraId="52667640" w14:textId="77777777" w:rsidR="00631322" w:rsidRPr="00E81B1B" w:rsidRDefault="00631322" w:rsidP="00631322">
            <w:pPr>
              <w:jc w:val="center"/>
              <w:rPr>
                <w:sz w:val="18"/>
              </w:rPr>
            </w:pPr>
            <w:r w:rsidRPr="00E81B1B">
              <w:rPr>
                <w:sz w:val="18"/>
              </w:rPr>
              <w:t>φ = 2.5</w:t>
            </w:r>
          </w:p>
        </w:tc>
        <w:tc>
          <w:tcPr>
            <w:tcW w:w="1645" w:type="dxa"/>
            <w:vAlign w:val="center"/>
          </w:tcPr>
          <w:p w14:paraId="3FD343ED" w14:textId="77777777" w:rsidR="00631322" w:rsidRPr="00E81B1B" w:rsidRDefault="00631322" w:rsidP="00631322">
            <w:pPr>
              <w:jc w:val="center"/>
              <w:rPr>
                <w:sz w:val="18"/>
              </w:rPr>
            </w:pPr>
            <w:r w:rsidRPr="00E81B1B">
              <w:rPr>
                <w:sz w:val="18"/>
              </w:rPr>
              <w:t>φ = 3.5</w:t>
            </w:r>
          </w:p>
        </w:tc>
      </w:tr>
      <w:tr w:rsidR="00631322" w:rsidRPr="00E81B1B" w14:paraId="64DE93E7" w14:textId="77777777" w:rsidTr="00631322">
        <w:tc>
          <w:tcPr>
            <w:tcW w:w="846" w:type="dxa"/>
            <w:vMerge w:val="restart"/>
            <w:vAlign w:val="center"/>
          </w:tcPr>
          <w:p w14:paraId="3A4EFF39" w14:textId="77777777" w:rsidR="00631322" w:rsidRPr="00E81B1B" w:rsidRDefault="00631322" w:rsidP="00631322">
            <w:pPr>
              <w:jc w:val="left"/>
              <w:rPr>
                <w:sz w:val="18"/>
              </w:rPr>
            </w:pPr>
            <w:r w:rsidRPr="00E81B1B">
              <w:rPr>
                <w:sz w:val="18"/>
              </w:rPr>
              <w:t>Beton</w:t>
            </w:r>
          </w:p>
        </w:tc>
        <w:tc>
          <w:tcPr>
            <w:tcW w:w="1159" w:type="dxa"/>
            <w:vAlign w:val="center"/>
          </w:tcPr>
          <w:p w14:paraId="03A210D7" w14:textId="77777777" w:rsidR="00631322" w:rsidRPr="00E81B1B" w:rsidRDefault="00631322" w:rsidP="00631322">
            <w:pPr>
              <w:jc w:val="left"/>
              <w:rPr>
                <w:sz w:val="18"/>
              </w:rPr>
            </w:pPr>
            <w:r w:rsidRPr="00E81B1B">
              <w:rPr>
                <w:sz w:val="18"/>
              </w:rPr>
              <w:t>t = 3…7 a</w:t>
            </w:r>
          </w:p>
        </w:tc>
        <w:tc>
          <w:tcPr>
            <w:tcW w:w="1651" w:type="dxa"/>
            <w:vAlign w:val="center"/>
          </w:tcPr>
          <w:p w14:paraId="7B6CC77E" w14:textId="77777777" w:rsidR="00631322" w:rsidRPr="00E81B1B" w:rsidRDefault="00631322" w:rsidP="00631322">
            <w:pPr>
              <w:jc w:val="center"/>
              <w:rPr>
                <w:sz w:val="18"/>
              </w:rPr>
            </w:pPr>
            <m:oMathPara>
              <m:oMath>
                <m:r>
                  <m:rPr>
                    <m:sty m:val="p"/>
                  </m:rPr>
                  <w:rPr>
                    <w:rFonts w:ascii="Cambria Math" w:hAnsi="Cambria Math"/>
                    <w:sz w:val="18"/>
                  </w:rPr>
                  <m:t xml:space="preserve">1.9-0.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532" w:type="dxa"/>
            <w:vAlign w:val="center"/>
          </w:tcPr>
          <w:p w14:paraId="172E203E" w14:textId="77777777" w:rsidR="00631322" w:rsidRPr="00E81B1B" w:rsidRDefault="00631322" w:rsidP="00631322">
            <w:pPr>
              <w:jc w:val="center"/>
              <w:rPr>
                <w:sz w:val="18"/>
              </w:rPr>
            </w:pPr>
            <m:oMathPara>
              <m:oMath>
                <m:r>
                  <m:rPr>
                    <m:sty m:val="p"/>
                  </m:rPr>
                  <w:rPr>
                    <w:rFonts w:ascii="Cambria Math" w:hAnsi="Cambria Math"/>
                    <w:sz w:val="18"/>
                  </w:rPr>
                  <m:t>2.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62" w:type="dxa"/>
            <w:vAlign w:val="center"/>
          </w:tcPr>
          <w:p w14:paraId="5F979A8D" w14:textId="77777777" w:rsidR="00631322" w:rsidRPr="00E81B1B" w:rsidRDefault="00631322" w:rsidP="00631322">
            <w:pPr>
              <w:jc w:val="center"/>
              <w:rPr>
                <w:sz w:val="18"/>
              </w:rPr>
            </w:pPr>
            <m:oMathPara>
              <m:oMath>
                <m:r>
                  <m:rPr>
                    <m:sty m:val="p"/>
                  </m:rPr>
                  <w:rPr>
                    <w:rFonts w:ascii="Cambria Math" w:hAnsi="Cambria Math"/>
                    <w:sz w:val="18"/>
                  </w:rPr>
                  <m:t>1.7-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45" w:type="dxa"/>
            <w:vAlign w:val="center"/>
          </w:tcPr>
          <w:p w14:paraId="5610FD9F" w14:textId="77777777" w:rsidR="00631322" w:rsidRPr="00E81B1B" w:rsidRDefault="00631322" w:rsidP="00631322">
            <w:pPr>
              <w:jc w:val="center"/>
              <w:rPr>
                <w:sz w:val="18"/>
              </w:rPr>
            </w:pPr>
            <m:oMathPara>
              <m:oMath>
                <m:r>
                  <m:rPr>
                    <m:sty m:val="p"/>
                  </m:rPr>
                  <w:rPr>
                    <w:rFonts w:ascii="Cambria Math" w:hAnsi="Cambria Math"/>
                    <w:sz w:val="18"/>
                  </w:rPr>
                  <m:t>2.2-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2</m:t>
                    </m:r>
                  </m:sup>
                </m:sSubSup>
              </m:oMath>
            </m:oMathPara>
          </w:p>
        </w:tc>
      </w:tr>
      <w:tr w:rsidR="00631322" w:rsidRPr="00E81B1B" w14:paraId="3977BCE2" w14:textId="77777777" w:rsidTr="00631322">
        <w:tc>
          <w:tcPr>
            <w:tcW w:w="846" w:type="dxa"/>
            <w:vMerge/>
          </w:tcPr>
          <w:p w14:paraId="49DCE846" w14:textId="77777777" w:rsidR="00631322" w:rsidRPr="00E81B1B" w:rsidRDefault="00631322" w:rsidP="00631322">
            <w:pPr>
              <w:rPr>
                <w:sz w:val="18"/>
              </w:rPr>
            </w:pPr>
          </w:p>
        </w:tc>
        <w:tc>
          <w:tcPr>
            <w:tcW w:w="1159" w:type="dxa"/>
            <w:vAlign w:val="bottom"/>
          </w:tcPr>
          <w:p w14:paraId="3AC799BA" w14:textId="77777777" w:rsidR="00631322" w:rsidRPr="00E81B1B" w:rsidRDefault="00631322" w:rsidP="00631322">
            <w:pPr>
              <w:jc w:val="left"/>
              <w:rPr>
                <w:sz w:val="18"/>
              </w:rPr>
            </w:pPr>
            <w:r w:rsidRPr="00E81B1B">
              <w:rPr>
                <w:sz w:val="18"/>
              </w:rPr>
              <w:t>t = ∞</w:t>
            </w:r>
          </w:p>
        </w:tc>
        <w:tc>
          <w:tcPr>
            <w:tcW w:w="1651" w:type="dxa"/>
            <w:vAlign w:val="center"/>
          </w:tcPr>
          <w:p w14:paraId="16613550" w14:textId="77777777" w:rsidR="00631322" w:rsidRPr="00E81B1B" w:rsidRDefault="00631322" w:rsidP="00631322">
            <w:pPr>
              <w:jc w:val="center"/>
              <w:rPr>
                <w:sz w:val="18"/>
              </w:rPr>
            </w:pPr>
            <m:oMathPara>
              <m:oMath>
                <m:r>
                  <m:rPr>
                    <m:sty m:val="p"/>
                  </m:rPr>
                  <w:rPr>
                    <w:rFonts w:ascii="Cambria Math" w:hAnsi="Cambria Math"/>
                    <w:sz w:val="18"/>
                  </w:rPr>
                  <m:t>2.0-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9</m:t>
                    </m:r>
                  </m:sup>
                </m:sSubSup>
              </m:oMath>
            </m:oMathPara>
          </w:p>
        </w:tc>
        <w:tc>
          <w:tcPr>
            <w:tcW w:w="1532" w:type="dxa"/>
            <w:vAlign w:val="center"/>
          </w:tcPr>
          <w:p w14:paraId="2A46EF24" w14:textId="77777777" w:rsidR="00631322" w:rsidRPr="00E81B1B" w:rsidRDefault="00631322" w:rsidP="00631322">
            <w:pPr>
              <w:jc w:val="center"/>
              <w:rPr>
                <w:sz w:val="18"/>
              </w:rPr>
            </w:pPr>
            <m:oMathPara>
              <m:oMath>
                <m:r>
                  <m:rPr>
                    <m:sty m:val="p"/>
                  </m:rPr>
                  <w:rPr>
                    <w:rFonts w:ascii="Cambria Math" w:hAnsi="Cambria Math"/>
                    <w:sz w:val="18"/>
                  </w:rPr>
                  <m:t>2.6-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7E5110F1" w14:textId="77777777" w:rsidR="00631322" w:rsidRPr="00E81B1B" w:rsidRDefault="00631322" w:rsidP="00631322">
            <w:pPr>
              <w:jc w:val="center"/>
              <w:rPr>
                <w:sz w:val="18"/>
              </w:rPr>
            </w:pPr>
            <m:oMathPara>
              <m:oMath>
                <m:r>
                  <m:rPr>
                    <m:sty m:val="p"/>
                  </m:rPr>
                  <w:rPr>
                    <w:rFonts w:ascii="Cambria Math" w:hAnsi="Cambria Math"/>
                    <w:sz w:val="18"/>
                  </w:rPr>
                  <m:t>1.8-0.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5</m:t>
                    </m:r>
                  </m:sup>
                </m:sSubSup>
              </m:oMath>
            </m:oMathPara>
          </w:p>
        </w:tc>
        <w:tc>
          <w:tcPr>
            <w:tcW w:w="1645" w:type="dxa"/>
            <w:vAlign w:val="center"/>
          </w:tcPr>
          <w:p w14:paraId="0703D7BA" w14:textId="77777777" w:rsidR="00631322" w:rsidRPr="00E81B1B" w:rsidRDefault="00631322" w:rsidP="00631322">
            <w:pPr>
              <w:jc w:val="center"/>
              <w:rPr>
                <w:sz w:val="18"/>
              </w:rPr>
            </w:pPr>
            <m:oMathPara>
              <m:oMath>
                <m:r>
                  <m:rPr>
                    <m:sty m:val="p"/>
                  </m:rPr>
                  <w:rPr>
                    <w:rFonts w:ascii="Cambria Math" w:hAnsi="Cambria Math"/>
                    <w:sz w:val="18"/>
                  </w:rPr>
                  <m:t>2.3-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6</m:t>
                    </m:r>
                  </m:sup>
                </m:sSubSup>
              </m:oMath>
            </m:oMathPara>
          </w:p>
        </w:tc>
      </w:tr>
      <w:tr w:rsidR="00631322" w:rsidRPr="00E81B1B" w14:paraId="39F6CD8E" w14:textId="77777777" w:rsidTr="00631322">
        <w:tc>
          <w:tcPr>
            <w:tcW w:w="846" w:type="dxa"/>
            <w:vMerge w:val="restart"/>
            <w:vAlign w:val="center"/>
          </w:tcPr>
          <w:p w14:paraId="4195FA6D" w14:textId="77777777" w:rsidR="00631322" w:rsidRPr="00E81B1B" w:rsidRDefault="00631322" w:rsidP="00631322">
            <w:pPr>
              <w:jc w:val="left"/>
              <w:rPr>
                <w:sz w:val="18"/>
              </w:rPr>
            </w:pPr>
            <w:r w:rsidRPr="00E81B1B">
              <w:rPr>
                <w:sz w:val="18"/>
              </w:rPr>
              <w:t>Holz</w:t>
            </w:r>
          </w:p>
        </w:tc>
        <w:tc>
          <w:tcPr>
            <w:tcW w:w="1159" w:type="dxa"/>
            <w:vAlign w:val="center"/>
          </w:tcPr>
          <w:p w14:paraId="31B4F6A6" w14:textId="77777777" w:rsidR="00631322" w:rsidRPr="00E81B1B" w:rsidRDefault="00631322" w:rsidP="00631322">
            <w:pPr>
              <w:jc w:val="left"/>
              <w:rPr>
                <w:sz w:val="18"/>
              </w:rPr>
            </w:pPr>
            <w:r w:rsidRPr="00E81B1B">
              <w:rPr>
                <w:sz w:val="18"/>
              </w:rPr>
              <w:t>t = 3…7 a</w:t>
            </w:r>
          </w:p>
        </w:tc>
        <w:tc>
          <w:tcPr>
            <w:tcW w:w="6490" w:type="dxa"/>
            <w:gridSpan w:val="4"/>
            <w:vAlign w:val="center"/>
          </w:tcPr>
          <w:p w14:paraId="066709FC" w14:textId="77777777" w:rsidR="00631322" w:rsidRPr="00E81B1B" w:rsidRDefault="00631322" w:rsidP="00631322">
            <w:pPr>
              <w:jc w:val="center"/>
              <w:rPr>
                <w:sz w:val="18"/>
              </w:rPr>
            </w:pPr>
            <m:oMathPara>
              <m:oMath>
                <m:r>
                  <m:rPr>
                    <m:sty m:val="p"/>
                  </m:rPr>
                  <w:rPr>
                    <w:rFonts w:ascii="Cambria Math" w:hAnsi="Cambria Math"/>
                    <w:sz w:val="18"/>
                  </w:rPr>
                  <m:t>0.5</m:t>
                </m:r>
              </m:oMath>
            </m:oMathPara>
          </w:p>
        </w:tc>
      </w:tr>
      <w:tr w:rsidR="00631322" w:rsidRPr="00E81B1B" w14:paraId="5B2F15F1" w14:textId="77777777" w:rsidTr="00631322">
        <w:tc>
          <w:tcPr>
            <w:tcW w:w="846" w:type="dxa"/>
            <w:vMerge/>
          </w:tcPr>
          <w:p w14:paraId="4C38A597" w14:textId="77777777" w:rsidR="00631322" w:rsidRPr="00E81B1B" w:rsidRDefault="00631322" w:rsidP="00631322">
            <w:pPr>
              <w:rPr>
                <w:sz w:val="18"/>
              </w:rPr>
            </w:pPr>
          </w:p>
        </w:tc>
        <w:tc>
          <w:tcPr>
            <w:tcW w:w="1159" w:type="dxa"/>
            <w:vAlign w:val="center"/>
          </w:tcPr>
          <w:p w14:paraId="34356600" w14:textId="77777777" w:rsidR="00631322" w:rsidRPr="00E81B1B" w:rsidRDefault="00631322" w:rsidP="00631322">
            <w:pPr>
              <w:jc w:val="left"/>
              <w:rPr>
                <w:sz w:val="18"/>
              </w:rPr>
            </w:pPr>
            <w:r w:rsidRPr="00E81B1B">
              <w:rPr>
                <w:sz w:val="18"/>
              </w:rPr>
              <w:t>t = ∞</w:t>
            </w:r>
          </w:p>
        </w:tc>
        <w:tc>
          <w:tcPr>
            <w:tcW w:w="6490" w:type="dxa"/>
            <w:gridSpan w:val="4"/>
            <w:vAlign w:val="center"/>
          </w:tcPr>
          <w:p w14:paraId="7F96E729" w14:textId="77777777" w:rsidR="00631322" w:rsidRPr="00E81B1B" w:rsidRDefault="00631322" w:rsidP="00631322">
            <w:pPr>
              <w:jc w:val="center"/>
              <w:rPr>
                <w:sz w:val="18"/>
              </w:rPr>
            </w:pPr>
            <m:oMathPara>
              <m:oMath>
                <m:r>
                  <m:rPr>
                    <m:sty m:val="p"/>
                  </m:rPr>
                  <w:rPr>
                    <w:rFonts w:ascii="Cambria Math" w:hAnsi="Cambria Math"/>
                    <w:sz w:val="18"/>
                  </w:rPr>
                  <m:t>1.0</m:t>
                </m:r>
              </m:oMath>
            </m:oMathPara>
          </w:p>
        </w:tc>
      </w:tr>
      <w:tr w:rsidR="00631322" w:rsidRPr="00E81B1B" w14:paraId="71287117" w14:textId="77777777" w:rsidTr="00631322">
        <w:trPr>
          <w:trHeight w:val="158"/>
        </w:trPr>
        <w:tc>
          <w:tcPr>
            <w:tcW w:w="846" w:type="dxa"/>
            <w:vMerge w:val="restart"/>
          </w:tcPr>
          <w:p w14:paraId="386996BE" w14:textId="77777777" w:rsidR="00631322" w:rsidRPr="00E81B1B" w:rsidRDefault="00631322" w:rsidP="00631322">
            <w:pPr>
              <w:rPr>
                <w:sz w:val="18"/>
              </w:rPr>
            </w:pPr>
            <w:r w:rsidRPr="00E81B1B">
              <w:rPr>
                <w:sz w:val="18"/>
              </w:rPr>
              <w:t>VM</w:t>
            </w:r>
          </w:p>
        </w:tc>
        <w:tc>
          <w:tcPr>
            <w:tcW w:w="1159" w:type="dxa"/>
            <w:vAlign w:val="center"/>
          </w:tcPr>
          <w:p w14:paraId="45C8C8D8" w14:textId="77777777" w:rsidR="00631322" w:rsidRPr="00E81B1B" w:rsidRDefault="00631322" w:rsidP="00631322">
            <w:pPr>
              <w:jc w:val="left"/>
              <w:rPr>
                <w:sz w:val="18"/>
              </w:rPr>
            </w:pPr>
            <w:r w:rsidRPr="00E81B1B">
              <w:rPr>
                <w:sz w:val="18"/>
              </w:rPr>
              <w:t>t = 3…7 a</w:t>
            </w:r>
          </w:p>
        </w:tc>
        <w:tc>
          <w:tcPr>
            <w:tcW w:w="6490" w:type="dxa"/>
            <w:gridSpan w:val="4"/>
            <w:vAlign w:val="center"/>
          </w:tcPr>
          <w:p w14:paraId="42CDEDCC" w14:textId="77777777" w:rsidR="00631322" w:rsidRPr="00E81B1B" w:rsidRDefault="00631322" w:rsidP="00631322">
            <w:pPr>
              <w:jc w:val="center"/>
              <w:rPr>
                <w:rFonts w:eastAsia="Calibri"/>
                <w:sz w:val="18"/>
              </w:rPr>
            </w:pPr>
            <w:r w:rsidRPr="00E81B1B">
              <w:rPr>
                <w:rFonts w:eastAsia="Calibri"/>
                <w:sz w:val="18"/>
              </w:rPr>
              <w:t>0.65</w:t>
            </w:r>
          </w:p>
        </w:tc>
      </w:tr>
      <w:tr w:rsidR="00631322" w:rsidRPr="00E81B1B" w14:paraId="418E1731" w14:textId="77777777" w:rsidTr="00631322">
        <w:trPr>
          <w:trHeight w:val="157"/>
        </w:trPr>
        <w:tc>
          <w:tcPr>
            <w:tcW w:w="846" w:type="dxa"/>
            <w:vMerge/>
          </w:tcPr>
          <w:p w14:paraId="37877239" w14:textId="77777777" w:rsidR="00631322" w:rsidRPr="00E81B1B" w:rsidRDefault="00631322" w:rsidP="00631322">
            <w:pPr>
              <w:rPr>
                <w:sz w:val="18"/>
              </w:rPr>
            </w:pPr>
          </w:p>
        </w:tc>
        <w:tc>
          <w:tcPr>
            <w:tcW w:w="1159" w:type="dxa"/>
            <w:vAlign w:val="center"/>
          </w:tcPr>
          <w:p w14:paraId="6235B9B7" w14:textId="77777777" w:rsidR="00631322" w:rsidRPr="00E81B1B" w:rsidRDefault="00631322" w:rsidP="00631322">
            <w:pPr>
              <w:jc w:val="left"/>
              <w:rPr>
                <w:sz w:val="18"/>
              </w:rPr>
            </w:pPr>
            <w:r w:rsidRPr="00E81B1B">
              <w:rPr>
                <w:sz w:val="18"/>
              </w:rPr>
              <w:t>t = ∞</w:t>
            </w:r>
          </w:p>
        </w:tc>
        <w:tc>
          <w:tcPr>
            <w:tcW w:w="6490" w:type="dxa"/>
            <w:gridSpan w:val="4"/>
            <w:vAlign w:val="center"/>
          </w:tcPr>
          <w:p w14:paraId="4222867C" w14:textId="77777777" w:rsidR="00631322" w:rsidRPr="00E81B1B" w:rsidRDefault="00631322" w:rsidP="00631322">
            <w:pPr>
              <w:jc w:val="center"/>
              <w:rPr>
                <w:rFonts w:eastAsia="Calibri"/>
                <w:sz w:val="18"/>
              </w:rPr>
            </w:pPr>
            <w:r w:rsidRPr="00E81B1B">
              <w:rPr>
                <w:rFonts w:eastAsia="Calibri"/>
                <w:sz w:val="18"/>
              </w:rPr>
              <w:t>1.0</w:t>
            </w:r>
          </w:p>
        </w:tc>
      </w:tr>
    </w:tbl>
    <w:p w14:paraId="031C8BF8" w14:textId="77777777" w:rsidR="00631322" w:rsidRPr="00E81B1B" w:rsidRDefault="00631322" w:rsidP="00631322">
      <w:pPr>
        <w:rPr>
          <w:rFonts w:eastAsiaTheme="minorEastAsia"/>
        </w:rPr>
      </w:pPr>
    </w:p>
    <w:p w14:paraId="79326269" w14:textId="77777777" w:rsidR="00631322" w:rsidRPr="00E81B1B" w:rsidRDefault="00631322" w:rsidP="00631322">
      <w:pPr>
        <w:pStyle w:val="Beschriftung"/>
      </w:pPr>
    </w:p>
    <w:p w14:paraId="6846916F" w14:textId="77777777" w:rsidR="00631322" w:rsidRPr="00E81B1B" w:rsidRDefault="00631322" w:rsidP="0063132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1322" w:rsidRPr="00E81B1B" w14:paraId="6A7B50DC" w14:textId="77777777" w:rsidTr="00631322">
        <w:tc>
          <w:tcPr>
            <w:tcW w:w="7650" w:type="dxa"/>
            <w:vAlign w:val="center"/>
          </w:tcPr>
          <w:p w14:paraId="0296B486" w14:textId="098A3182" w:rsidR="00631322" w:rsidRPr="00E81B1B" w:rsidRDefault="00E23157" w:rsidP="0063132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6A982975" w14:textId="4F1F57B7" w:rsidR="00631322" w:rsidRPr="00E81B1B" w:rsidRDefault="00631322" w:rsidP="00631322">
            <w:pPr>
              <w:pStyle w:val="Beschriftung"/>
              <w:jc w:val="center"/>
            </w:pPr>
            <w:bookmarkStart w:id="475" w:name="_Ref79756605"/>
            <w:r w:rsidRPr="00E81B1B">
              <w:t xml:space="preserve">Gl. </w:t>
            </w:r>
            <w:r>
              <w:fldChar w:fldCharType="begin"/>
            </w:r>
            <w:r>
              <w:instrText>SEQ Formel \* ARABIC</w:instrText>
            </w:r>
            <w:r>
              <w:fldChar w:fldCharType="separate"/>
            </w:r>
            <w:r w:rsidR="009737A6">
              <w:rPr>
                <w:noProof/>
              </w:rPr>
              <w:t>5</w:t>
            </w:r>
            <w:r>
              <w:fldChar w:fldCharType="end"/>
            </w:r>
            <w:bookmarkEnd w:id="475"/>
          </w:p>
        </w:tc>
      </w:tr>
      <w:tr w:rsidR="00631322" w:rsidRPr="00E81B1B" w14:paraId="3DFCFBA7" w14:textId="77777777" w:rsidTr="00631322">
        <w:tc>
          <w:tcPr>
            <w:tcW w:w="7650" w:type="dxa"/>
            <w:vAlign w:val="center"/>
          </w:tcPr>
          <w:p w14:paraId="17D9F339" w14:textId="77777777" w:rsidR="00631322" w:rsidRPr="00E81B1B" w:rsidRDefault="00E23157" w:rsidP="00631322">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14:paraId="09272682" w14:textId="7B10E04C" w:rsidR="00631322" w:rsidRPr="00E81B1B" w:rsidRDefault="00631322" w:rsidP="00631322">
            <w:pPr>
              <w:pStyle w:val="Beschriftung"/>
              <w:jc w:val="center"/>
            </w:pPr>
            <w:r w:rsidRPr="00E81B1B">
              <w:t xml:space="preserve">Gl. </w:t>
            </w:r>
            <w:r>
              <w:fldChar w:fldCharType="begin"/>
            </w:r>
            <w:r>
              <w:instrText>SEQ Formel \* ARABIC</w:instrText>
            </w:r>
            <w:r>
              <w:fldChar w:fldCharType="separate"/>
            </w:r>
            <w:r w:rsidR="009737A6">
              <w:rPr>
                <w:noProof/>
              </w:rPr>
              <w:t>6</w:t>
            </w:r>
            <w:r>
              <w:fldChar w:fldCharType="end"/>
            </w:r>
          </w:p>
        </w:tc>
      </w:tr>
      <w:tr w:rsidR="00631322" w:rsidRPr="00E81B1B" w14:paraId="793F427B" w14:textId="77777777" w:rsidTr="00631322">
        <w:tc>
          <w:tcPr>
            <w:tcW w:w="7650" w:type="dxa"/>
            <w:vAlign w:val="center"/>
          </w:tcPr>
          <w:p w14:paraId="2D4F18E0" w14:textId="77777777" w:rsidR="00631322" w:rsidRPr="00E81B1B" w:rsidRDefault="00631322" w:rsidP="00631322">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3BBA6847" w14:textId="2F69145E" w:rsidR="00631322" w:rsidRPr="00E81B1B" w:rsidRDefault="00631322" w:rsidP="00631322">
            <w:pPr>
              <w:pStyle w:val="Beschriftung"/>
              <w:jc w:val="center"/>
            </w:pPr>
            <w:bookmarkStart w:id="476" w:name="_Ref79756620"/>
            <w:r w:rsidRPr="00E81B1B">
              <w:t xml:space="preserve">Gl. </w:t>
            </w:r>
            <w:r>
              <w:fldChar w:fldCharType="begin"/>
            </w:r>
            <w:r>
              <w:instrText>SEQ Formel \* ARABIC</w:instrText>
            </w:r>
            <w:r>
              <w:fldChar w:fldCharType="separate"/>
            </w:r>
            <w:r w:rsidR="009737A6">
              <w:rPr>
                <w:noProof/>
              </w:rPr>
              <w:t>7</w:t>
            </w:r>
            <w:r>
              <w:fldChar w:fldCharType="end"/>
            </w:r>
            <w:bookmarkEnd w:id="476"/>
          </w:p>
        </w:tc>
      </w:tr>
    </w:tbl>
    <w:p w14:paraId="24ACD460" w14:textId="53FB1BE6" w:rsidR="00B179A0" w:rsidRPr="00E81B1B" w:rsidDel="00930407" w:rsidRDefault="00631322" w:rsidP="007905BA">
      <w:pPr>
        <w:rPr>
          <w:del w:id="477" w:author="Jan Wenker" w:date="2021-12-09T15:32:00Z"/>
        </w:rPr>
      </w:pPr>
      <w:r w:rsidRPr="00E81B1B">
        <w:t>E</w:t>
      </w:r>
      <w:r w:rsidR="007905BA" w:rsidRPr="00E81B1B">
        <w:t xml:space="preserve">ine weitere Forderung </w:t>
      </w:r>
      <w:r w:rsidRPr="00E81B1B">
        <w:t xml:space="preserve">der Technical Specification </w:t>
      </w:r>
      <w:sdt>
        <w:sdtPr>
          <w:id w:val="2140600991"/>
          <w:citation/>
        </w:sdtPr>
        <w:sdtContent>
          <w:r w:rsidRPr="00E81B1B">
            <w:fldChar w:fldCharType="begin"/>
          </w:r>
          <w:r w:rsidRPr="00E81B1B">
            <w:instrText xml:space="preserve"> CITATION Dia182 \l 1031 </w:instrText>
          </w:r>
          <w:r w:rsidRPr="00E81B1B">
            <w:fldChar w:fldCharType="separate"/>
          </w:r>
          <w:r w:rsidR="009737A6">
            <w:rPr>
              <w:noProof/>
            </w:rPr>
            <w:t>(Dias, et al., 2018)</w:t>
          </w:r>
          <w:r w:rsidRPr="00E81B1B">
            <w:fldChar w:fldCharType="end"/>
          </w:r>
        </w:sdtContent>
      </w:sdt>
      <w:del w:id="478" w:author="Jan Wenker" w:date="2021-12-09T15:29:00Z">
        <w:r w:rsidR="007905BA" w:rsidRPr="00E81B1B" w:rsidDel="00F74F2F">
          <w:delText>.</w:delText>
        </w:r>
      </w:del>
      <w:r w:rsidR="007905BA" w:rsidRPr="00E81B1B">
        <w:t xml:space="preserve"> ist, dass gerissener Beton nicht angesetzt werden darf.</w:t>
      </w:r>
      <w:r w:rsidRPr="00E81B1B">
        <w:t xml:space="preserve"> Gerissene Bereiche sind als nichttragende Zwischenschichten zu behandeln.</w:t>
      </w:r>
      <w:r w:rsidR="007905BA" w:rsidRPr="00E81B1B">
        <w:t xml:space="preserve"> Dies bedeutet, dass vor der eigentlichen Bemessung eine iterative Berechnung der Risshöhe des Betons stattfinden muss. </w:t>
      </w:r>
      <w:ins w:id="479" w:author="Stefan Behring" w:date="2021-12-20T18:04:00Z">
        <w:r w:rsidR="4572F8D0" w:rsidRPr="00E81B1B">
          <w:t xml:space="preserve">Die Höhe des </w:t>
        </w:r>
      </w:ins>
      <w:del w:id="480" w:author="Stefan Behring" w:date="2021-12-20T18:04:00Z">
        <w:r w:rsidR="007905BA" w:rsidRPr="00E81B1B">
          <w:delText>Der</w:delText>
        </w:r>
      </w:del>
      <w:r w:rsidR="007905BA" w:rsidRPr="00E81B1B">
        <w:t xml:space="preserve"> </w:t>
      </w:r>
      <w:r w:rsidR="363ECC75" w:rsidRPr="00E81B1B">
        <w:t>Beton</w:t>
      </w:r>
      <w:ins w:id="481" w:author="Stefan Behring" w:date="2021-12-20T18:04:00Z">
        <w:r w:rsidR="0E9DD907" w:rsidRPr="00E81B1B">
          <w:t>querschnittes</w:t>
        </w:r>
      </w:ins>
      <w:r w:rsidR="007905BA" w:rsidRPr="00E81B1B">
        <w:t xml:space="preserve"> wird dann in den Bemessungsmodellen auf diese Risshöhe reduziert und der Schwerpunkt des Betons somit nach oben verschoben. Da in der</w:t>
      </w:r>
      <w:r w:rsidRPr="00E81B1B">
        <w:t xml:space="preserve"> Technica</w:t>
      </w:r>
      <w:r w:rsidR="00936C52" w:rsidRPr="00E81B1B">
        <w:t>l</w:t>
      </w:r>
      <w:r w:rsidRPr="00E81B1B">
        <w:t xml:space="preserve"> Specification </w:t>
      </w:r>
      <w:sdt>
        <w:sdtPr>
          <w:id w:val="-435448954"/>
          <w:citation/>
        </w:sdtPr>
        <w:sdtContent>
          <w:r w:rsidRPr="00E81B1B">
            <w:fldChar w:fldCharType="begin"/>
          </w:r>
          <w:r w:rsidRPr="00E81B1B">
            <w:instrText xml:space="preserve"> CITATION Dia182 \l 1031 </w:instrText>
          </w:r>
          <w:r w:rsidRPr="00E81B1B">
            <w:fldChar w:fldCharType="separate"/>
          </w:r>
          <w:r w:rsidR="009737A6">
            <w:rPr>
              <w:noProof/>
            </w:rPr>
            <w:t>(Dias, et al., 2018)</w:t>
          </w:r>
          <w:r w:rsidRPr="00E81B1B">
            <w:fldChar w:fldCharType="end"/>
          </w:r>
        </w:sdtContent>
      </w:sdt>
      <w:r w:rsidR="007905BA" w:rsidRPr="00E81B1B">
        <w:t xml:space="preserve"> nicht festgelegt ist, welcher Belastungsgrad für die Berechnung der Risshöhe heranzuziehen ist, wird für den </w:t>
      </w:r>
      <w:commentRangeStart w:id="482"/>
      <w:r w:rsidR="007905BA" w:rsidRPr="00E81B1B">
        <w:t>Grenzzustand der Tragfähigkeit (GZT) und für den Grenzzustand der Gebrauchstauglichkeit (GZG)</w:t>
      </w:r>
      <w:commentRangeEnd w:id="482"/>
      <w:r w:rsidR="00391754">
        <w:rPr>
          <w:rStyle w:val="Kommentarzeichen"/>
        </w:rPr>
        <w:commentReference w:id="482"/>
      </w:r>
      <w:r w:rsidR="007905BA" w:rsidRPr="00E81B1B">
        <w:t xml:space="preserve"> jeweils </w:t>
      </w:r>
      <w:r w:rsidRPr="00E81B1B">
        <w:t>separat</w:t>
      </w:r>
      <w:del w:id="483" w:author="Jan Wenker" w:date="2021-12-09T15:31:00Z">
        <w:r w:rsidRPr="00E81B1B" w:rsidDel="00A965F4">
          <w:delText>e</w:delText>
        </w:r>
      </w:del>
      <w:r w:rsidRPr="00E81B1B">
        <w:t xml:space="preserve"> die </w:t>
      </w:r>
      <w:r w:rsidR="007905BA" w:rsidRPr="00E81B1B">
        <w:t xml:space="preserve">Risshöhe ermittelt und in </w:t>
      </w:r>
      <w:r w:rsidRPr="00E81B1B">
        <w:t xml:space="preserve">diese Höhe in der weiteren </w:t>
      </w:r>
      <w:commentRangeStart w:id="484"/>
      <w:r w:rsidRPr="00E81B1B">
        <w:t>Bemessung</w:t>
      </w:r>
      <w:commentRangeEnd w:id="484"/>
      <w:r>
        <w:commentReference w:id="484"/>
      </w:r>
      <w:r w:rsidRPr="00E81B1B">
        <w:t xml:space="preserve"> angesetzt.</w:t>
      </w:r>
      <w:r w:rsidR="007905BA" w:rsidRPr="00E81B1B">
        <w:t xml:space="preserve"> </w:t>
      </w:r>
    </w:p>
    <w:p w14:paraId="6FBE93FD" w14:textId="1A530DEB" w:rsidR="00716844" w:rsidRPr="00E81B1B" w:rsidRDefault="007905BA" w:rsidP="00631322">
      <w:pPr>
        <w:rPr>
          <w:rFonts w:eastAsiaTheme="minorEastAsia"/>
        </w:rPr>
      </w:pPr>
      <w:r w:rsidRPr="00E81B1B">
        <w:t xml:space="preserve">Die Iterationsrechnung hat neben der Ermittlung der Betonrisshöhe den Nutzen, die Verbundsteifigkeit </w:t>
      </w:r>
      <w:r w:rsidRPr="00E81B1B">
        <w:rPr>
          <w:rFonts w:ascii="Corbel" w:hAnsi="Corbel"/>
        </w:rPr>
        <w:t>γ</w:t>
      </w:r>
      <w:r w:rsidRPr="00E81B1B">
        <w:t xml:space="preserve"> ableiten zu können. Anhand dieser können erst die oben erwähnten Verbundkriechfaktoren ermittelt werden. </w:t>
      </w:r>
    </w:p>
    <w:p w14:paraId="7E03B539" w14:textId="14E484F9" w:rsidR="00B116A3" w:rsidRPr="000E4C79" w:rsidRDefault="00B116A3" w:rsidP="00DC79EF">
      <w:del w:id="485" w:author="Stefan Behring" w:date="2021-12-20T18:09:00Z">
        <w:r w:rsidRPr="000E4C79">
          <w:delText>Neben de</w:delText>
        </w:r>
        <w:r w:rsidR="002B7C21" w:rsidRPr="000E4C79">
          <w:delText>n</w:delText>
        </w:r>
        <w:r w:rsidRPr="000E4C79">
          <w:delText xml:space="preserve"> Kriechfaktoren müssen Quell- und Schwindverhalten von Holz bzw. Schwinden des Betons in der Bemessung berücksichtigt werden. </w:delText>
        </w:r>
        <w:commentRangeStart w:id="486"/>
        <w:r w:rsidRPr="000E4C79">
          <w:delText>Das Quellen und Schwinden des Holzes kann in der für diese Untersuchungen relevante Nutzungsklasse 1 vernachlässigt werde</w:delText>
        </w:r>
      </w:del>
      <w:r w:rsidRPr="000E4C79">
        <w:t>n</w:t>
      </w:r>
      <w:sdt>
        <w:sdtPr>
          <w:id w:val="863172079"/>
          <w:citation/>
        </w:sdtPr>
        <w:sdtContent>
          <w:r w:rsidR="001353EF" w:rsidRPr="00E81B1B">
            <w:fldChar w:fldCharType="begin"/>
          </w:r>
          <w:r w:rsidR="001353EF" w:rsidRPr="000E4C79">
            <w:rPr>
              <w:lang w:val="fr-FR"/>
              <w:rPrChange w:id="487" w:author="Volker Schmid" w:date="2021-12-22T11:10:00Z">
                <w:rPr/>
              </w:rPrChange>
            </w:rPr>
            <w:instrText xml:space="preserve"> CITATION Dia182 \l 1031 </w:instrText>
          </w:r>
          <w:r w:rsidR="001353EF" w:rsidRPr="00E81B1B">
            <w:fldChar w:fldCharType="separate"/>
          </w:r>
          <w:r w:rsidR="009737A6">
            <w:rPr>
              <w:noProof/>
              <w:lang w:val="fr-FR"/>
            </w:rPr>
            <w:t xml:space="preserve"> </w:t>
          </w:r>
          <w:r w:rsidR="009737A6" w:rsidRPr="009737A6">
            <w:rPr>
              <w:noProof/>
              <w:lang w:val="fr-FR"/>
              <w:rPrChange w:id="488" w:author="Carsten Hein" w:date="2022-01-03T08:39:00Z">
                <w:rPr/>
              </w:rPrChange>
            </w:rPr>
            <w:t>(Dias, et al., 2018)</w:t>
          </w:r>
          <w:r w:rsidR="001353EF" w:rsidRPr="00E81B1B">
            <w:fldChar w:fldCharType="end"/>
          </w:r>
        </w:sdtContent>
      </w:sdt>
      <w:r w:rsidRPr="000E4C79">
        <w:t xml:space="preserve">. </w:t>
      </w:r>
      <w:del w:id="489" w:author="Stefan Behring" w:date="2021-12-20T18:09:00Z">
        <w:r w:rsidRPr="000E4C79">
          <w:delText>Das Betonschwinden muss jedoch</w:delText>
        </w:r>
        <w:r w:rsidR="004011AD" w:rsidRPr="000E4C79">
          <w:delText xml:space="preserve"> einbezogen</w:delText>
        </w:r>
        <w:r w:rsidRPr="000E4C79">
          <w:delText xml:space="preserve"> werden</w:delText>
        </w:r>
      </w:del>
      <w:commentRangeEnd w:id="486"/>
      <w:r w:rsidR="00A655EA">
        <w:rPr>
          <w:rStyle w:val="Kommentarzeichen"/>
        </w:rPr>
        <w:commentReference w:id="486"/>
      </w:r>
      <w:del w:id="490" w:author="Stefan Behring" w:date="2021-12-20T18:09:00Z">
        <w:r w:rsidRPr="000E4C79">
          <w:delText xml:space="preserve">. Es wird nach </w:delText>
        </w:r>
      </w:del>
      <w:sdt>
        <w:sdtPr>
          <w:id w:val="2053109358"/>
          <w:citation/>
        </w:sdtPr>
        <w:sdtContent>
          <w:r w:rsidR="001353EF" w:rsidRPr="00E81B1B">
            <w:fldChar w:fldCharType="begin"/>
          </w:r>
          <w:r w:rsidR="001353EF" w:rsidRPr="000E4C79">
            <w:rPr>
              <w:lang w:val="fr-FR"/>
              <w:rPrChange w:id="491" w:author="Volker Schmid" w:date="2021-12-22T11:10:00Z">
                <w:rPr/>
              </w:rPrChange>
            </w:rPr>
            <w:instrText xml:space="preserve"> CITATION Eur11 \l 1031 </w:instrText>
          </w:r>
          <w:r w:rsidR="001353EF" w:rsidRPr="00E81B1B">
            <w:fldChar w:fldCharType="separate"/>
          </w:r>
          <w:r w:rsidR="009737A6" w:rsidRPr="009737A6">
            <w:rPr>
              <w:noProof/>
              <w:lang w:val="fr-FR"/>
              <w:rPrChange w:id="492" w:author="Carsten Hein" w:date="2022-01-03T08:39:00Z">
                <w:rPr/>
              </w:rPrChange>
            </w:rPr>
            <w:t>(DIN EN 1992-1-1:2011-01, 2011)</w:t>
          </w:r>
          <w:r w:rsidR="001353EF" w:rsidRPr="00E81B1B">
            <w:fldChar w:fldCharType="end"/>
          </w:r>
        </w:sdtContent>
      </w:sdt>
      <w:del w:id="493" w:author="Stefan Behring" w:date="2021-12-20T18:09:00Z">
        <w:r w:rsidR="001353EF" w:rsidRPr="000E4C79">
          <w:delText xml:space="preserve"> </w:delText>
        </w:r>
        <w:r w:rsidRPr="000E4C79">
          <w:delText>ermittelt und darf nach</w:delText>
        </w:r>
      </w:del>
      <w:r w:rsidRPr="000E4C79">
        <w:t xml:space="preserve"> </w:t>
      </w:r>
      <w:sdt>
        <w:sdtPr>
          <w:id w:val="-449697244"/>
          <w:citation/>
        </w:sdtPr>
        <w:sdtContent>
          <w:r w:rsidR="001353EF" w:rsidRPr="00E81B1B">
            <w:fldChar w:fldCharType="begin"/>
          </w:r>
          <w:r w:rsidR="001353EF" w:rsidRPr="000E4C79">
            <w:rPr>
              <w:lang w:val="fr-FR"/>
              <w:rPrChange w:id="494" w:author="Volker Schmid" w:date="2021-12-22T11:10:00Z">
                <w:rPr/>
              </w:rPrChange>
            </w:rPr>
            <w:instrText xml:space="preserve"> CITATION Dia182 \l 1031 </w:instrText>
          </w:r>
          <w:r w:rsidR="001353EF" w:rsidRPr="00E81B1B">
            <w:fldChar w:fldCharType="separate"/>
          </w:r>
          <w:r w:rsidR="009737A6" w:rsidRPr="009737A6">
            <w:rPr>
              <w:noProof/>
              <w:lang w:val="fr-FR"/>
              <w:rPrChange w:id="495" w:author="Carsten Hein" w:date="2022-01-03T08:39:00Z">
                <w:rPr/>
              </w:rPrChange>
            </w:rPr>
            <w:t>(Dias, et al., 2018)</w:t>
          </w:r>
          <w:r w:rsidR="001353EF" w:rsidRPr="00E81B1B">
            <w:fldChar w:fldCharType="end"/>
          </w:r>
        </w:sdtContent>
      </w:sdt>
      <w:r w:rsidR="001353EF" w:rsidRPr="000E4C79">
        <w:t xml:space="preserve"> </w:t>
      </w:r>
      <w:del w:id="496" w:author="Stefan Behring" w:date="2021-12-20T18:09:00Z">
        <w:r w:rsidR="001353EF" w:rsidRPr="000E4C79">
          <w:delText>z</w:delText>
        </w:r>
        <w:r w:rsidRPr="000E4C79">
          <w:delText xml:space="preserve">um Zeitpunkt t = </w:delText>
        </w:r>
        <w:r w:rsidR="001353EF" w:rsidRPr="000E4C79">
          <w:delText>3-</w:delText>
        </w:r>
        <w:r w:rsidRPr="000E4C79">
          <w:delText>7a auf 60% und zum Endzeitpunkt auf 90% des Gesamtschwindens reduziert werden.</w:delText>
        </w:r>
      </w:del>
    </w:p>
    <w:p w14:paraId="20E8B928" w14:textId="72C467CC" w:rsidR="6EB7351C" w:rsidRPr="000E4C79" w:rsidRDefault="6EB7351C" w:rsidP="6EB7351C">
      <w:pPr>
        <w:rPr>
          <w:rFonts w:eastAsia="Calibri"/>
          <w:szCs w:val="20"/>
        </w:rPr>
      </w:pPr>
    </w:p>
    <w:p w14:paraId="7BACE5FE" w14:textId="28490584" w:rsidR="6EB7351C" w:rsidRPr="000E4C79" w:rsidRDefault="6EB7351C" w:rsidP="6EB7351C">
      <w:pPr>
        <w:rPr>
          <w:rFonts w:eastAsia="Calibri"/>
          <w:szCs w:val="20"/>
        </w:rPr>
      </w:pPr>
    </w:p>
    <w:p w14:paraId="3F654C0D" w14:textId="23A2EAFA" w:rsidR="39C8D553" w:rsidRDefault="39C8D553" w:rsidP="00035C35">
      <w:pPr>
        <w:pStyle w:val="berschrift2"/>
        <w:numPr>
          <w:ilvl w:val="1"/>
          <w:numId w:val="43"/>
        </w:numPr>
        <w:rPr>
          <w:rFonts w:eastAsia="Calibri"/>
        </w:rPr>
      </w:pPr>
      <w:bookmarkStart w:id="497" w:name="_Toc93321024"/>
      <w:commentRangeStart w:id="498"/>
      <w:r w:rsidRPr="6EB7351C">
        <w:rPr>
          <w:rFonts w:eastAsia="Calibri"/>
        </w:rPr>
        <w:t>Bemessungsablauf</w:t>
      </w:r>
      <w:commentRangeEnd w:id="498"/>
      <w:r>
        <w:commentReference w:id="498"/>
      </w:r>
      <w:r w:rsidRPr="6EB7351C">
        <w:rPr>
          <w:rFonts w:eastAsia="Calibri"/>
        </w:rPr>
        <w:t xml:space="preserve"> und Nachweise</w:t>
      </w:r>
      <w:bookmarkEnd w:id="497"/>
    </w:p>
    <w:p w14:paraId="3D7AA3E5" w14:textId="6A30424F" w:rsidR="00782FB5" w:rsidRPr="00E81B1B" w:rsidRDefault="00B116A3" w:rsidP="00DC79EF">
      <w:r w:rsidRPr="00E81B1B">
        <w:t xml:space="preserve">Aus den obigen </w:t>
      </w:r>
      <w:commentRangeStart w:id="499"/>
      <w:r w:rsidRPr="00E81B1B">
        <w:t>Überlegungen</w:t>
      </w:r>
      <w:commentRangeEnd w:id="499"/>
      <w:r>
        <w:commentReference w:id="499"/>
      </w:r>
      <w:r w:rsidRPr="00E81B1B">
        <w:t xml:space="preserve"> ergibt sich der</w:t>
      </w:r>
      <w:r w:rsidR="004011AD" w:rsidRPr="00E81B1B">
        <w:t xml:space="preserve"> in </w:t>
      </w:r>
      <w:r w:rsidR="004011AD" w:rsidRPr="00E81B1B">
        <w:fldChar w:fldCharType="begin"/>
      </w:r>
      <w:r w:rsidR="004011AD" w:rsidRPr="00E81B1B">
        <w:instrText xml:space="preserve"> REF _Ref80178962 \h </w:instrText>
      </w:r>
      <w:r w:rsidR="004011AD" w:rsidRPr="00E81B1B">
        <w:fldChar w:fldCharType="separate"/>
      </w:r>
      <w:r w:rsidR="009737A6" w:rsidRPr="00E81B1B">
        <w:t xml:space="preserve">Abbildung </w:t>
      </w:r>
      <w:r w:rsidR="009737A6">
        <w:rPr>
          <w:noProof/>
        </w:rPr>
        <w:t>13</w:t>
      </w:r>
      <w:r w:rsidR="004011AD" w:rsidRPr="00E81B1B">
        <w:fldChar w:fldCharType="end"/>
      </w:r>
      <w:r w:rsidRPr="00E81B1B">
        <w:t xml:space="preserve"> dargestellte</w:t>
      </w:r>
      <w:r w:rsidR="00E610B7" w:rsidRPr="00E81B1B">
        <w:t xml:space="preserve"> Bemessung</w:t>
      </w:r>
      <w:r w:rsidRPr="00E81B1B">
        <w:t>sablauf.</w:t>
      </w:r>
      <w:r w:rsidR="00E610B7" w:rsidRPr="00E81B1B">
        <w:t xml:space="preserve"> </w:t>
      </w:r>
    </w:p>
    <w:p w14:paraId="50654297" w14:textId="21B6E82C" w:rsidR="00716844" w:rsidRPr="00E81B1B" w:rsidRDefault="00E610B7" w:rsidP="00DC79EF">
      <w:r w:rsidRPr="00E81B1B">
        <w:rPr>
          <w:noProof/>
          <w:lang w:eastAsia="de-DE"/>
        </w:rPr>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11500" cy="4982231"/>
                    </a:xfrm>
                    <a:prstGeom prst="rect">
                      <a:avLst/>
                    </a:prstGeom>
                  </pic:spPr>
                </pic:pic>
              </a:graphicData>
            </a:graphic>
          </wp:inline>
        </w:drawing>
      </w:r>
    </w:p>
    <w:p w14:paraId="744C5609" w14:textId="2052D7A6" w:rsidR="00716844" w:rsidRPr="00E81B1B" w:rsidRDefault="00E610B7" w:rsidP="00E610B7">
      <w:pPr>
        <w:pStyle w:val="Beschriftung"/>
      </w:pPr>
      <w:bookmarkStart w:id="500" w:name="_Ref80178962"/>
      <w:bookmarkStart w:id="501" w:name="_Ref80178957"/>
      <w:bookmarkStart w:id="502" w:name="_Toc92091786"/>
      <w:r w:rsidRPr="00E81B1B">
        <w:t xml:space="preserve">Abbildung </w:t>
      </w:r>
      <w:r w:rsidRPr="00E81B1B">
        <w:fldChar w:fldCharType="begin"/>
      </w:r>
      <w:r w:rsidRPr="00E81B1B">
        <w:instrText>SEQ Abbildung \* ARABIC</w:instrText>
      </w:r>
      <w:r w:rsidRPr="00E81B1B">
        <w:fldChar w:fldCharType="separate"/>
      </w:r>
      <w:r w:rsidR="000D73A7">
        <w:rPr>
          <w:noProof/>
        </w:rPr>
        <w:t>8</w:t>
      </w:r>
      <w:r w:rsidRPr="00E81B1B">
        <w:fldChar w:fldCharType="end"/>
      </w:r>
      <w:bookmarkEnd w:id="500"/>
      <w:r w:rsidRPr="00E81B1B">
        <w:t xml:space="preserve"> Bemessungsablauf für die Parameterstudie</w:t>
      </w:r>
      <w:bookmarkEnd w:id="501"/>
      <w:bookmarkEnd w:id="502"/>
    </w:p>
    <w:p w14:paraId="243B2508" w14:textId="61538ED3" w:rsidR="00782FB5" w:rsidRPr="00E81B1B" w:rsidRDefault="00782FB5" w:rsidP="00DC79EF">
      <w:r w:rsidRPr="00E81B1B">
        <w:t>Nach der Ermittlung d</w:t>
      </w:r>
      <w:r w:rsidR="00E610B7" w:rsidRPr="00E81B1B">
        <w:t>e</w:t>
      </w:r>
      <w:r w:rsidRPr="00E81B1B">
        <w:t>r Schnittgrößen wurden folgende Nachweise geführt</w:t>
      </w:r>
      <w:r w:rsidR="00C5230B" w:rsidRPr="00E81B1B">
        <w:t>:</w:t>
      </w:r>
    </w:p>
    <w:p w14:paraId="0F5EA53D" w14:textId="64F720E5" w:rsidR="00782FB5" w:rsidRPr="00E81B1B" w:rsidRDefault="00782FB5" w:rsidP="00782FB5">
      <w:pPr>
        <w:pStyle w:val="Listenabsatz"/>
        <w:numPr>
          <w:ilvl w:val="0"/>
          <w:numId w:val="16"/>
        </w:numPr>
      </w:pPr>
      <w:r w:rsidRPr="00E81B1B">
        <w:t>Spannungsnachweise im Holz</w:t>
      </w:r>
      <w:r w:rsidR="005F4C1F" w:rsidRPr="00E81B1B">
        <w:t>,</w:t>
      </w:r>
      <w:r w:rsidRPr="00E81B1B">
        <w:t xml:space="preserve"> GZT, t=(0,</w:t>
      </w:r>
      <w:r w:rsidR="00286282" w:rsidRPr="00E81B1B">
        <w:t xml:space="preserve"> </w:t>
      </w:r>
      <w:r w:rsidRPr="00E81B1B">
        <w:t>3-7a,</w:t>
      </w:r>
      <w:r w:rsidR="00716844" w:rsidRPr="00E81B1B">
        <w:t xml:space="preserve"> ∞</w:t>
      </w:r>
      <w:r w:rsidRPr="00E81B1B">
        <w:t>)</w:t>
      </w:r>
    </w:p>
    <w:p w14:paraId="1CF3FCFA" w14:textId="39D83F95" w:rsidR="00782FB5" w:rsidRPr="00E81B1B" w:rsidRDefault="00782FB5" w:rsidP="00782FB5">
      <w:pPr>
        <w:pStyle w:val="Listenabsatz"/>
        <w:numPr>
          <w:ilvl w:val="0"/>
          <w:numId w:val="16"/>
        </w:numPr>
        <w:spacing w:before="0"/>
      </w:pPr>
      <w:r w:rsidRPr="00E81B1B">
        <w:t>Schubnachweis im Holz</w:t>
      </w:r>
      <w:r w:rsidR="005F4C1F" w:rsidRPr="00E81B1B">
        <w:t>, GZT, t=(0, 3-7a, ∞)</w:t>
      </w:r>
    </w:p>
    <w:p w14:paraId="15098078" w14:textId="3E9498A5" w:rsidR="00782FB5" w:rsidRPr="00E81B1B" w:rsidRDefault="00782FB5" w:rsidP="00035C35">
      <w:pPr>
        <w:pStyle w:val="Listenabsatz"/>
        <w:numPr>
          <w:ilvl w:val="0"/>
          <w:numId w:val="16"/>
        </w:numPr>
        <w:spacing w:before="0"/>
      </w:pPr>
      <w:r w:rsidRPr="00E81B1B">
        <w:t xml:space="preserve"> Druckspannungsnachweis im Beton in Feldmitte</w:t>
      </w:r>
      <w:r w:rsidR="005F4C1F" w:rsidRPr="00E81B1B">
        <w:t>, GZT, t=(0, 3-7a, ∞)</w:t>
      </w:r>
    </w:p>
    <w:p w14:paraId="17E956DD" w14:textId="5351C235" w:rsidR="00782FB5" w:rsidRPr="00E81B1B" w:rsidRDefault="00782FB5" w:rsidP="00782FB5">
      <w:pPr>
        <w:pStyle w:val="Listenabsatz"/>
        <w:numPr>
          <w:ilvl w:val="0"/>
          <w:numId w:val="16"/>
        </w:numPr>
        <w:spacing w:before="0"/>
      </w:pPr>
      <w:r w:rsidRPr="00E81B1B">
        <w:t>Nachweise der Verbindungsmittel</w:t>
      </w:r>
      <w:r w:rsidR="005F4C1F" w:rsidRPr="00E81B1B">
        <w:t>, GZT, t=(0, 3-7a, ∞)</w:t>
      </w:r>
    </w:p>
    <w:p w14:paraId="71710B77" w14:textId="542399D7" w:rsidR="00782FB5" w:rsidRPr="00E81B1B" w:rsidRDefault="00782FB5" w:rsidP="00782FB5">
      <w:pPr>
        <w:pStyle w:val="Listenabsatz"/>
        <w:numPr>
          <w:ilvl w:val="0"/>
          <w:numId w:val="16"/>
        </w:numPr>
        <w:spacing w:before="0"/>
      </w:pPr>
      <w:r w:rsidRPr="00E81B1B">
        <w:t>Nachweis der Verformungen</w:t>
      </w:r>
      <w:r w:rsidR="005F4C1F" w:rsidRPr="00E81B1B">
        <w:t>, GZG, t=(0, ∞)</w:t>
      </w:r>
    </w:p>
    <w:p w14:paraId="0FB14075" w14:textId="6BABF4F4" w:rsidR="00782FB5" w:rsidRPr="00E81B1B" w:rsidRDefault="00782FB5" w:rsidP="00782FB5">
      <w:pPr>
        <w:pStyle w:val="Listenabsatz"/>
        <w:numPr>
          <w:ilvl w:val="0"/>
          <w:numId w:val="16"/>
        </w:numPr>
        <w:spacing w:before="0"/>
      </w:pPr>
      <w:r w:rsidRPr="00E81B1B">
        <w:t xml:space="preserve">Schwingungsnachweise nach </w:t>
      </w:r>
      <w:sdt>
        <w:sdtPr>
          <w:id w:val="985509163"/>
          <w:citation/>
        </w:sdtPr>
        <w:sdtContent>
          <w:r w:rsidR="00286282" w:rsidRPr="00E81B1B">
            <w:fldChar w:fldCharType="begin"/>
          </w:r>
          <w:r w:rsidR="00286282" w:rsidRPr="00E81B1B">
            <w:instrText xml:space="preserve"> CITATION Ham18 \l 1031 </w:instrText>
          </w:r>
          <w:r w:rsidR="00286282" w:rsidRPr="00E81B1B">
            <w:fldChar w:fldCharType="separate"/>
          </w:r>
          <w:r w:rsidR="00286282" w:rsidRPr="00E81B1B">
            <w:rPr>
              <w:noProof/>
            </w:rPr>
            <w:t>(Hamm, 2018)</w:t>
          </w:r>
          <w:r w:rsidR="00286282" w:rsidRPr="00E81B1B">
            <w:fldChar w:fldCharType="end"/>
          </w:r>
        </w:sdtContent>
      </w:sdt>
    </w:p>
    <w:p w14:paraId="605E7410" w14:textId="2C51E7F2" w:rsidR="00927E89" w:rsidRPr="00E81B1B" w:rsidRDefault="00782FB5" w:rsidP="6EB7351C">
      <w:pPr>
        <w:pStyle w:val="Aufzhlungszeichen"/>
        <w:spacing w:after="240"/>
        <w:rPr>
          <w:ins w:id="503" w:author="Stefan Behring" w:date="2021-12-20T19:21:00Z"/>
          <w:lang w:eastAsia="de-DE"/>
        </w:rPr>
      </w:pPr>
      <w:r w:rsidRPr="00E81B1B">
        <w:rPr>
          <w:lang w:eastAsia="de-DE"/>
        </w:rPr>
        <w:t xml:space="preserve">Die Schwingungsnachweise werden </w:t>
      </w:r>
      <w:r w:rsidR="00697FA6">
        <w:rPr>
          <w:lang w:eastAsia="de-DE"/>
        </w:rPr>
        <w:t xml:space="preserve">mit Hilfe des </w:t>
      </w:r>
      <w:r w:rsidRPr="00E81B1B">
        <w:rPr>
          <w:lang w:eastAsia="de-DE"/>
        </w:rPr>
        <w:t>Verfahren</w:t>
      </w:r>
      <w:ins w:id="504" w:author="Jan Wenker" w:date="2021-12-09T15:34:00Z">
        <w:r w:rsidR="00697FA6">
          <w:rPr>
            <w:lang w:eastAsia="de-DE"/>
          </w:rPr>
          <w:t>s</w:t>
        </w:r>
      </w:ins>
      <w:r w:rsidRPr="00E81B1B">
        <w:rPr>
          <w:lang w:eastAsia="de-DE"/>
        </w:rPr>
        <w:t xml:space="preserve"> nach </w:t>
      </w:r>
      <w:sdt>
        <w:sdtPr>
          <w:rPr>
            <w:lang w:eastAsia="de-DE"/>
          </w:rPr>
          <w:id w:val="1185951213"/>
          <w:citation/>
        </w:sdtPr>
        <w:sdtContent>
          <w:r w:rsidR="00286282" w:rsidRPr="00E81B1B">
            <w:rPr>
              <w:lang w:eastAsia="de-DE"/>
            </w:rPr>
            <w:fldChar w:fldCharType="begin"/>
          </w:r>
          <w:r w:rsidR="00286282" w:rsidRPr="00E81B1B">
            <w:rPr>
              <w:lang w:eastAsia="de-DE"/>
            </w:rPr>
            <w:instrText xml:space="preserve"> CITATION Ham18 \l 1031 </w:instrText>
          </w:r>
          <w:r w:rsidR="00286282" w:rsidRPr="00E81B1B">
            <w:rPr>
              <w:lang w:eastAsia="de-DE"/>
            </w:rPr>
            <w:fldChar w:fldCharType="separate"/>
          </w:r>
          <w:r w:rsidR="00286282" w:rsidRPr="00E81B1B">
            <w:rPr>
              <w:noProof/>
              <w:lang w:eastAsia="de-DE"/>
            </w:rPr>
            <w:t>(Hamm, 2018)</w:t>
          </w:r>
          <w:r w:rsidR="00286282" w:rsidRPr="00E81B1B">
            <w:rPr>
              <w:lang w:eastAsia="de-DE"/>
            </w:rPr>
            <w:fldChar w:fldCharType="end"/>
          </w:r>
        </w:sdtContent>
      </w:sdt>
      <w:r w:rsidRPr="00E81B1B">
        <w:rPr>
          <w:lang w:eastAsia="de-DE"/>
        </w:rPr>
        <w:t xml:space="preserve"> durchgeführt.</w:t>
      </w:r>
      <w:r w:rsidR="62D114BF" w:rsidRPr="00E81B1B">
        <w:rPr>
          <w:lang w:eastAsia="de-DE"/>
        </w:rPr>
        <w:t xml:space="preserve"> D</w:t>
      </w:r>
      <w:ins w:id="505" w:author="Stefan Behring" w:date="2021-12-20T19:14:00Z">
        <w:r w:rsidR="5F3A9531" w:rsidRPr="00E81B1B">
          <w:rPr>
            <w:lang w:eastAsia="de-DE"/>
          </w:rPr>
          <w:t>abei g</w:t>
        </w:r>
      </w:ins>
      <w:ins w:id="506" w:author="Stefan Behring" w:date="2021-12-20T19:15:00Z">
        <w:r w:rsidR="5F3A9531" w:rsidRPr="00E81B1B">
          <w:rPr>
            <w:lang w:eastAsia="de-DE"/>
          </w:rPr>
          <w:t>il</w:t>
        </w:r>
      </w:ins>
      <w:ins w:id="507" w:author="Stefan Behring" w:date="2021-12-20T19:17:00Z">
        <w:r w:rsidR="6A570E5D" w:rsidRPr="00E81B1B">
          <w:rPr>
            <w:lang w:eastAsia="de-DE"/>
          </w:rPr>
          <w:t>t</w:t>
        </w:r>
      </w:ins>
      <w:ins w:id="508" w:author="Stefan Behring" w:date="2021-12-20T19:15:00Z">
        <w:r w:rsidR="5F3A9531" w:rsidRPr="00E81B1B">
          <w:rPr>
            <w:lang w:eastAsia="de-DE"/>
          </w:rPr>
          <w:t xml:space="preserve"> d</w:t>
        </w:r>
      </w:ins>
      <w:r w:rsidR="62D114BF" w:rsidRPr="00E81B1B">
        <w:rPr>
          <w:lang w:eastAsia="de-DE"/>
        </w:rPr>
        <w:t>er</w:t>
      </w:r>
      <w:r w:rsidRPr="00E81B1B">
        <w:rPr>
          <w:lang w:eastAsia="de-DE"/>
        </w:rPr>
        <w:t xml:space="preserve"> Schwingungsnachweis </w:t>
      </w:r>
      <w:del w:id="509" w:author="Stefan Behring" w:date="2021-12-20T19:15:00Z">
        <w:r w:rsidRPr="00E81B1B">
          <w:rPr>
            <w:lang w:eastAsia="de-DE"/>
          </w:rPr>
          <w:delText>gilt</w:delText>
        </w:r>
      </w:del>
      <w:r w:rsidRPr="00E81B1B">
        <w:rPr>
          <w:lang w:eastAsia="de-DE"/>
        </w:rPr>
        <w:t xml:space="preserve"> als eingehalten, sobald die Eigenfrequenz der Decke</w:t>
      </w:r>
      <w:ins w:id="510" w:author="Stefan Behring" w:date="2021-12-20T19:17:00Z">
        <w:r w:rsidR="001353EF" w:rsidRPr="00E81B1B">
          <w:rPr>
            <w:lang w:eastAsia="de-DE"/>
          </w:rPr>
          <w:t xml:space="preserve"> </w:t>
        </w:r>
        <w:r w:rsidR="267B76FA" w:rsidRPr="00E81B1B">
          <w:rPr>
            <w:lang w:eastAsia="de-DE"/>
          </w:rPr>
          <w:t>unter 6 Hz</w:t>
        </w:r>
      </w:ins>
      <w:r w:rsidR="1312B8FF" w:rsidRPr="00E81B1B">
        <w:rPr>
          <w:lang w:eastAsia="de-DE"/>
        </w:rPr>
        <w:t xml:space="preserve"> </w:t>
      </w:r>
      <w:r w:rsidR="001353EF" w:rsidRPr="00E81B1B">
        <w:rPr>
          <w:lang w:eastAsia="de-DE"/>
        </w:rPr>
        <w:t xml:space="preserve">und die </w:t>
      </w:r>
      <w:r w:rsidR="00145397" w:rsidRPr="00E81B1B">
        <w:rPr>
          <w:lang w:eastAsia="de-DE"/>
        </w:rPr>
        <w:lastRenderedPageBreak/>
        <w:t xml:space="preserve">Verformungen </w:t>
      </w:r>
      <w:ins w:id="511" w:author="Stefan Behring" w:date="2021-12-20T19:18:00Z">
        <w:r w:rsidR="2C79D979" w:rsidRPr="00E81B1B">
          <w:rPr>
            <w:lang w:eastAsia="de-DE"/>
          </w:rPr>
          <w:t>bei</w:t>
        </w:r>
      </w:ins>
      <w:del w:id="512" w:author="Stefan Behring" w:date="2021-12-20T19:18:00Z">
        <w:r w:rsidR="00145397" w:rsidRPr="00E81B1B">
          <w:rPr>
            <w:lang w:eastAsia="de-DE"/>
          </w:rPr>
          <w:delText>unter</w:delText>
        </w:r>
      </w:del>
      <w:r w:rsidR="00145397" w:rsidRPr="00E81B1B">
        <w:rPr>
          <w:lang w:eastAsia="de-DE"/>
        </w:rPr>
        <w:t xml:space="preserve"> </w:t>
      </w:r>
      <w:r w:rsidR="001353EF" w:rsidRPr="00E81B1B">
        <w:rPr>
          <w:lang w:eastAsia="de-DE"/>
        </w:rPr>
        <w:t xml:space="preserve">einer mittigen </w:t>
      </w:r>
      <w:r w:rsidR="00145397" w:rsidRPr="00E81B1B">
        <w:rPr>
          <w:lang w:eastAsia="de-DE"/>
        </w:rPr>
        <w:t xml:space="preserve">Einzellast </w:t>
      </w:r>
      <w:r w:rsidR="001353EF" w:rsidRPr="00E81B1B">
        <w:rPr>
          <w:lang w:eastAsia="de-DE"/>
        </w:rPr>
        <w:t>von 2kN</w:t>
      </w:r>
      <w:ins w:id="513" w:author="Stefan Behring" w:date="2021-12-20T19:18:00Z">
        <w:r w:rsidR="001353EF" w:rsidRPr="00E81B1B">
          <w:rPr>
            <w:lang w:eastAsia="de-DE"/>
          </w:rPr>
          <w:t xml:space="preserve"> </w:t>
        </w:r>
        <w:r w:rsidR="76133674" w:rsidRPr="00E81B1B">
          <w:rPr>
            <w:lang w:eastAsia="de-DE"/>
          </w:rPr>
          <w:t xml:space="preserve">unter 1,0mm </w:t>
        </w:r>
      </w:ins>
      <w:r w:rsidR="1312B8FF" w:rsidRPr="00E81B1B">
        <w:rPr>
          <w:lang w:eastAsia="de-DE"/>
        </w:rPr>
        <w:t xml:space="preserve"> </w:t>
      </w:r>
      <w:del w:id="514" w:author="Stefan Behring" w:date="2021-12-20T19:18:00Z">
        <w:r w:rsidR="001353EF" w:rsidRPr="00E81B1B">
          <w:rPr>
            <w:lang w:eastAsia="de-DE"/>
          </w:rPr>
          <w:delText>eingehalten</w:delText>
        </w:r>
      </w:del>
      <w:r w:rsidR="001353EF" w:rsidRPr="00E81B1B">
        <w:rPr>
          <w:lang w:eastAsia="de-DE"/>
        </w:rPr>
        <w:t xml:space="preserve"> sind</w:t>
      </w:r>
      <w:ins w:id="515" w:author="Stefan Behring" w:date="2021-12-20T19:18:00Z">
        <w:r w:rsidR="6CBAB237" w:rsidRPr="00E81B1B">
          <w:rPr>
            <w:lang w:eastAsia="de-DE"/>
          </w:rPr>
          <w:t>, siehe TTTAAABBBB</w:t>
        </w:r>
      </w:ins>
      <w:r w:rsidR="1312B8FF" w:rsidRPr="00E81B1B">
        <w:rPr>
          <w:lang w:eastAsia="de-DE"/>
        </w:rPr>
        <w:t>.</w:t>
      </w:r>
      <w:r w:rsidR="001353EF" w:rsidRPr="00E81B1B">
        <w:rPr>
          <w:lang w:eastAsia="de-DE"/>
        </w:rPr>
        <w:t xml:space="preserve"> </w:t>
      </w:r>
      <w:del w:id="516" w:author="Stefan Behring" w:date="2021-12-20T19:18:00Z">
        <w:r w:rsidR="001353EF" w:rsidRPr="00E81B1B">
          <w:rPr>
            <w:lang w:eastAsia="de-DE"/>
          </w:rPr>
          <w:delText>Die Grenzwerte nac</w:delText>
        </w:r>
      </w:del>
      <w:r w:rsidR="001353EF" w:rsidRPr="00E81B1B">
        <w:rPr>
          <w:lang w:eastAsia="de-DE"/>
        </w:rPr>
        <w:t xml:space="preserve">h </w:t>
      </w:r>
      <w:sdt>
        <w:sdtPr>
          <w:rPr>
            <w:lang w:eastAsia="de-DE"/>
          </w:rPr>
          <w:id w:val="-1072270730"/>
          <w:citation/>
        </w:sdtPr>
        <w:sdtContent>
          <w:r w:rsidR="001353EF" w:rsidRPr="00E81B1B">
            <w:rPr>
              <w:lang w:eastAsia="de-DE"/>
            </w:rPr>
            <w:fldChar w:fldCharType="begin"/>
          </w:r>
          <w:r w:rsidR="001353EF" w:rsidRPr="00E81B1B">
            <w:rPr>
              <w:lang w:eastAsia="de-DE"/>
            </w:rPr>
            <w:instrText xml:space="preserve">CITATION Ham18 \t  \l 1031 </w:instrText>
          </w:r>
          <w:r w:rsidR="001353EF" w:rsidRPr="00E81B1B">
            <w:rPr>
              <w:lang w:eastAsia="de-DE"/>
            </w:rPr>
            <w:fldChar w:fldCharType="separate"/>
          </w:r>
          <w:r w:rsidR="009737A6">
            <w:rPr>
              <w:noProof/>
              <w:lang w:eastAsia="de-DE"/>
            </w:rPr>
            <w:t>(Hamm, 2018)</w:t>
          </w:r>
          <w:r w:rsidR="001353EF" w:rsidRPr="00E81B1B">
            <w:rPr>
              <w:lang w:eastAsia="de-DE"/>
            </w:rPr>
            <w:fldChar w:fldCharType="end"/>
          </w:r>
        </w:sdtContent>
      </w:sdt>
      <w:del w:id="517" w:author="Stefan Behring" w:date="2021-12-20T19:19:00Z">
        <w:r w:rsidR="001353EF" w:rsidRPr="00E81B1B">
          <w:rPr>
            <w:lang w:eastAsia="de-DE"/>
          </w:rPr>
          <w:delText xml:space="preserve"> sind zu entnehmen</w:delText>
        </w:r>
        <w:r w:rsidRPr="00E81B1B">
          <w:rPr>
            <w:lang w:eastAsia="de-DE"/>
          </w:rPr>
          <w:delText>.</w:delText>
        </w:r>
        <w:r w:rsidR="001353EF" w:rsidRPr="00E81B1B">
          <w:rPr>
            <w:lang w:eastAsia="de-DE"/>
          </w:rPr>
          <w:delText xml:space="preserve"> Für diese Untersuchung werden die Grenzwerte für Decken innerhalb einer Nutzungseinheit angewendet, da die</w:delText>
        </w:r>
        <w:r w:rsidR="006A704D" w:rsidRPr="00E81B1B">
          <w:rPr>
            <w:lang w:eastAsia="de-DE"/>
          </w:rPr>
          <w:delText>s für eine Vielzahl von Anwendungen zutrifft und diese nicht ausgeschlossen werden sollen</w:delText>
        </w:r>
        <w:r w:rsidR="001353EF" w:rsidRPr="00E81B1B">
          <w:rPr>
            <w:lang w:eastAsia="de-DE"/>
          </w:rPr>
          <w:delText>.</w:delText>
        </w:r>
      </w:del>
      <w:ins w:id="518" w:author="Stefan Behring" w:date="2021-12-20T19:19:00Z">
        <w:r w:rsidR="001353EF" w:rsidRPr="00E81B1B">
          <w:rPr>
            <w:lang w:eastAsia="de-DE"/>
          </w:rPr>
          <w:t xml:space="preserve"> </w:t>
        </w:r>
        <w:r w:rsidR="660E9B2F" w:rsidRPr="00E81B1B">
          <w:rPr>
            <w:lang w:eastAsia="de-DE"/>
          </w:rPr>
          <w:t>Zusätzlich wird ......</w:t>
        </w:r>
      </w:ins>
      <w:r w:rsidR="1312B8FF" w:rsidRPr="00E81B1B">
        <w:rPr>
          <w:lang w:eastAsia="de-DE"/>
        </w:rPr>
        <w:t xml:space="preserve"> </w:t>
      </w:r>
      <w:del w:id="519" w:author="Stefan Behring" w:date="2021-12-20T19:19:00Z">
        <w:r w:rsidR="001353EF" w:rsidRPr="00E81B1B">
          <w:rPr>
            <w:lang w:eastAsia="de-DE"/>
          </w:rPr>
          <w:delText xml:space="preserve">Es wird </w:delText>
        </w:r>
      </w:del>
      <w:r w:rsidR="001353EF" w:rsidRPr="00E81B1B">
        <w:rPr>
          <w:lang w:eastAsia="de-DE"/>
        </w:rPr>
        <w:t xml:space="preserve">jedoch untersucht, welche Maßnahmen zum Erreichen der höheren Anforderungen </w:t>
      </w:r>
      <w:ins w:id="520" w:author="Stefan Behring" w:date="2021-12-20T19:19:00Z">
        <w:r w:rsidR="53CBFBB4" w:rsidRPr="00E81B1B">
          <w:rPr>
            <w:lang w:eastAsia="de-DE"/>
          </w:rPr>
          <w:t xml:space="preserve">zwischen zwei Nutzungseinheiten </w:t>
        </w:r>
      </w:ins>
      <w:r w:rsidR="1312B8FF" w:rsidRPr="00E81B1B">
        <w:rPr>
          <w:lang w:eastAsia="de-DE"/>
        </w:rPr>
        <w:t>notwendig wäre</w:t>
      </w:r>
      <w:ins w:id="521" w:author="Jan Wenker" w:date="2021-12-09T15:35:00Z">
        <w:r w:rsidR="5E64253F" w:rsidRPr="6EB7351C">
          <w:rPr>
            <w:lang w:eastAsia="de-DE"/>
          </w:rPr>
          <w:t>n</w:t>
        </w:r>
      </w:ins>
      <w:r w:rsidR="1312B8FF" w:rsidRPr="00E81B1B">
        <w:rPr>
          <w:lang w:eastAsia="de-DE"/>
        </w:rPr>
        <w:t>.</w:t>
      </w:r>
      <w:r w:rsidR="001353EF" w:rsidRPr="00E81B1B">
        <w:rPr>
          <w:lang w:eastAsia="de-DE"/>
        </w:rPr>
        <w:t xml:space="preserve"> Sind die Nachweise der Eigenfrequenz und der Steifigkeit</w:t>
      </w:r>
      <w:r w:rsidRPr="00E81B1B">
        <w:rPr>
          <w:lang w:eastAsia="de-DE"/>
        </w:rPr>
        <w:t xml:space="preserve"> nicht erbracht, sind weitere Bedingu</w:t>
      </w:r>
      <w:r w:rsidR="001353EF" w:rsidRPr="00E81B1B">
        <w:rPr>
          <w:lang w:eastAsia="de-DE"/>
        </w:rPr>
        <w:t>n</w:t>
      </w:r>
      <w:r w:rsidRPr="00E81B1B">
        <w:rPr>
          <w:lang w:eastAsia="de-DE"/>
        </w:rPr>
        <w:t>gen zu erfüllen. Einerseits ist die Beschleunigung der Decke</w:t>
      </w:r>
      <w:r w:rsidR="00145397" w:rsidRPr="00E81B1B">
        <w:rPr>
          <w:lang w:eastAsia="de-DE"/>
        </w:rPr>
        <w:t xml:space="preserve"> nachzuweisen, und andererseits </w:t>
      </w:r>
      <w:r w:rsidRPr="00E81B1B">
        <w:rPr>
          <w:lang w:eastAsia="de-DE"/>
        </w:rPr>
        <w:t xml:space="preserve">eine abgeminderte Eigenfrequenz. </w:t>
      </w:r>
      <w:del w:id="522" w:author="Stefan Behring" w:date="2021-12-20T19:20:00Z">
        <w:r w:rsidRPr="00E81B1B">
          <w:rPr>
            <w:lang w:eastAsia="de-DE"/>
          </w:rPr>
          <w:delText>In einer Voruntersuchung zeigte sich,</w:delText>
        </w:r>
      </w:del>
      <w:ins w:id="523" w:author="Stefan Behring" w:date="2021-12-20T19:20:00Z">
        <w:r w:rsidR="0C06469E" w:rsidRPr="00E81B1B">
          <w:rPr>
            <w:lang w:eastAsia="de-DE"/>
          </w:rPr>
          <w:t xml:space="preserve">Wie Voruntersuchungen zeigen, </w:t>
        </w:r>
      </w:ins>
      <w:r w:rsidRPr="00E81B1B">
        <w:rPr>
          <w:lang w:eastAsia="de-DE"/>
        </w:rPr>
        <w:t xml:space="preserve"> dass Decken, bei denen </w:t>
      </w:r>
      <w:r w:rsidR="001353EF" w:rsidRPr="00E81B1B">
        <w:rPr>
          <w:lang w:eastAsia="de-DE"/>
        </w:rPr>
        <w:t>die ersten Kriterien</w:t>
      </w:r>
      <w:r w:rsidRPr="00E81B1B">
        <w:rPr>
          <w:lang w:eastAsia="de-DE"/>
        </w:rPr>
        <w:t xml:space="preserve"> nicht eingehalten wurde</w:t>
      </w:r>
      <w:r w:rsidR="001353EF" w:rsidRPr="00E81B1B">
        <w:rPr>
          <w:lang w:eastAsia="de-DE"/>
        </w:rPr>
        <w:t>n</w:t>
      </w:r>
      <w:r w:rsidRPr="00E81B1B">
        <w:rPr>
          <w:lang w:eastAsia="de-DE"/>
        </w:rPr>
        <w:t>, d</w:t>
      </w:r>
      <w:r w:rsidR="001353EF" w:rsidRPr="00E81B1B">
        <w:rPr>
          <w:lang w:eastAsia="de-DE"/>
        </w:rPr>
        <w:t xml:space="preserve">as </w:t>
      </w:r>
      <w:r w:rsidRPr="00E81B1B">
        <w:rPr>
          <w:lang w:eastAsia="de-DE"/>
        </w:rPr>
        <w:t>alternative Nachweisverfahren ebenfalls nicht bestanden</w:t>
      </w:r>
      <w:r w:rsidR="00145397" w:rsidRPr="00E81B1B">
        <w:rPr>
          <w:lang w:eastAsia="de-DE"/>
        </w:rPr>
        <w:t xml:space="preserve"> wurde</w:t>
      </w:r>
      <w:r w:rsidRPr="00E81B1B">
        <w:rPr>
          <w:lang w:eastAsia="de-DE"/>
        </w:rPr>
        <w:t>.</w:t>
      </w:r>
      <w:r w:rsidR="00145397" w:rsidRPr="00E81B1B">
        <w:rPr>
          <w:lang w:eastAsia="de-DE"/>
        </w:rPr>
        <w:t xml:space="preserve"> </w:t>
      </w:r>
    </w:p>
    <w:p w14:paraId="2C54351F" w14:textId="5DB2D833" w:rsidR="00927E89" w:rsidRPr="00E81B1B" w:rsidRDefault="00782FB5" w:rsidP="00E24A22">
      <w:pPr>
        <w:pStyle w:val="Aufzhlungszeichen"/>
        <w:spacing w:after="240"/>
        <w:rPr>
          <w:lang w:eastAsia="de-DE"/>
        </w:rPr>
      </w:pPr>
      <w:del w:id="524" w:author="Stefan Behring" w:date="2021-12-20T19:21:00Z">
        <w:r w:rsidRPr="6EB7351C" w:rsidDel="1312B8FF">
          <w:rPr>
            <w:lang w:eastAsia="de-DE"/>
          </w:rPr>
          <w:delText>Da in die</w:delText>
        </w:r>
      </w:del>
      <w:r w:rsidR="1312B8FF" w:rsidRPr="00E81B1B">
        <w:rPr>
          <w:lang w:eastAsia="de-DE"/>
        </w:rPr>
        <w:t xml:space="preserve"> Schwingungsnachweise</w:t>
      </w:r>
      <w:ins w:id="525" w:author="Stefan Behring" w:date="2021-12-20T19:21:00Z">
        <w:r w:rsidR="3DB6FACD" w:rsidRPr="00E81B1B">
          <w:rPr>
            <w:lang w:eastAsia="de-DE"/>
          </w:rPr>
          <w:t xml:space="preserve"> sin</w:t>
        </w:r>
      </w:ins>
      <w:ins w:id="526" w:author="Stefan Behring" w:date="2021-12-20T19:22:00Z">
        <w:r w:rsidR="3DB6FACD" w:rsidRPr="00E81B1B">
          <w:rPr>
            <w:lang w:eastAsia="de-DE"/>
          </w:rPr>
          <w:t>d</w:t>
        </w:r>
      </w:ins>
      <w:ins w:id="527" w:author="Stefan Behring" w:date="2021-12-20T19:21:00Z">
        <w:r w:rsidR="3DB6FACD" w:rsidRPr="00E81B1B">
          <w:rPr>
            <w:lang w:eastAsia="de-DE"/>
          </w:rPr>
          <w:t xml:space="preserve"> in hohem Maße projektabhängig, daher sind die hier gezeigten </w:t>
        </w:r>
        <w:commentRangeStart w:id="528"/>
        <w:r w:rsidR="3DB6FACD" w:rsidRPr="00E81B1B">
          <w:rPr>
            <w:lang w:eastAsia="de-DE"/>
          </w:rPr>
          <w:t>Ergebnisse</w:t>
        </w:r>
      </w:ins>
      <w:commentRangeEnd w:id="528"/>
      <w:r>
        <w:commentReference w:id="528"/>
      </w:r>
      <w:ins w:id="529" w:author="Stefan Behring" w:date="2021-12-20T19:21:00Z">
        <w:r w:rsidR="3DB6FACD" w:rsidRPr="00E81B1B">
          <w:rPr>
            <w:lang w:eastAsia="de-DE"/>
          </w:rPr>
          <w:t xml:space="preserve"> al</w:t>
        </w:r>
      </w:ins>
      <w:ins w:id="530" w:author="Stefan Behring" w:date="2021-12-20T19:22:00Z">
        <w:r w:rsidR="553B75DC" w:rsidRPr="00E81B1B">
          <w:rPr>
            <w:lang w:eastAsia="de-DE"/>
          </w:rPr>
          <w:t>s grobe Orientiereung anzusehen.</w:t>
        </w:r>
      </w:ins>
      <w:r w:rsidR="00145397" w:rsidRPr="00E81B1B">
        <w:rPr>
          <w:lang w:eastAsia="de-DE"/>
        </w:rPr>
        <w:t xml:space="preserve"> Größen ein</w:t>
      </w:r>
      <w:r w:rsidR="001353EF" w:rsidRPr="00E81B1B">
        <w:rPr>
          <w:lang w:eastAsia="de-DE"/>
        </w:rPr>
        <w:t>gehen</w:t>
      </w:r>
      <w:r w:rsidR="00145397" w:rsidRPr="00E81B1B">
        <w:rPr>
          <w:lang w:eastAsia="de-DE"/>
        </w:rPr>
        <w:t>, die projektspezifisch variieren</w:t>
      </w:r>
      <w:r w:rsidR="001353EF" w:rsidRPr="00E81B1B">
        <w:rPr>
          <w:lang w:eastAsia="de-DE"/>
        </w:rPr>
        <w:t xml:space="preserve">, wie beispielsweise die Lagerung der Träger auf Unterzügen sowie Raumbreiten, ist eine exakte Nachweisführung nicht möglich. Diese Berechnungen sind daher als grobe Orientierung anzusehen. </w:t>
      </w:r>
      <w:r w:rsidR="00927E89" w:rsidRPr="00E81B1B">
        <w:rPr>
          <w:lang w:eastAsia="de-DE"/>
        </w:rPr>
        <w:t xml:space="preserve">Die Eigenfrequenzen wurden </w:t>
      </w:r>
      <w:r w:rsidR="001353EF" w:rsidRPr="00E81B1B">
        <w:rPr>
          <w:lang w:eastAsia="de-DE"/>
        </w:rPr>
        <w:t xml:space="preserve">für die </w:t>
      </w:r>
      <w:r w:rsidR="00927E89" w:rsidRPr="00E81B1B">
        <w:rPr>
          <w:lang w:eastAsia="de-DE"/>
        </w:rPr>
        <w:t>Untersuchung</w:t>
      </w:r>
      <w:r w:rsidR="001353EF" w:rsidRPr="00E81B1B">
        <w:rPr>
          <w:lang w:eastAsia="de-DE"/>
        </w:rPr>
        <w:t xml:space="preserve"> am</w:t>
      </w:r>
      <w:r w:rsidR="00927E89" w:rsidRPr="00E81B1B">
        <w:rPr>
          <w:lang w:eastAsia="de-DE"/>
        </w:rPr>
        <w:t xml:space="preserve"> Stabwerks</w:t>
      </w:r>
      <w:r w:rsidR="001353EF" w:rsidRPr="00E81B1B">
        <w:rPr>
          <w:lang w:eastAsia="de-DE"/>
        </w:rPr>
        <w:t>modell</w:t>
      </w:r>
      <w:r w:rsidR="006A704D" w:rsidRPr="00E81B1B">
        <w:rPr>
          <w:lang w:eastAsia="de-DE"/>
        </w:rPr>
        <w:t xml:space="preserve"> ermittelt.</w:t>
      </w:r>
      <w:r w:rsidR="00927E89" w:rsidRPr="00E81B1B">
        <w:rPr>
          <w:lang w:eastAsia="de-DE"/>
        </w:rPr>
        <w:t xml:space="preserve"> </w:t>
      </w:r>
    </w:p>
    <w:p w14:paraId="3FB7AC1E" w14:textId="149FFF91" w:rsidR="00E24A22" w:rsidRPr="00E81B1B" w:rsidRDefault="00E24A22" w:rsidP="006A704D">
      <w:pPr>
        <w:pStyle w:val="Beschriftung"/>
        <w:spacing w:after="240"/>
        <w:rPr>
          <w:lang w:eastAsia="de-DE"/>
        </w:rPr>
      </w:pPr>
      <w:bookmarkStart w:id="531" w:name="_Toc92091855"/>
      <w:r w:rsidRPr="00E81B1B">
        <w:t xml:space="preserve">Tabelle </w:t>
      </w:r>
      <w:r>
        <w:fldChar w:fldCharType="begin"/>
      </w:r>
      <w:r>
        <w:instrText>SEQ Tabelle \* ARABIC</w:instrText>
      </w:r>
      <w:r>
        <w:fldChar w:fldCharType="separate"/>
      </w:r>
      <w:r w:rsidR="007C1B12">
        <w:rPr>
          <w:noProof/>
        </w:rPr>
        <w:t>3</w:t>
      </w:r>
      <w:r>
        <w:fldChar w:fldCharType="end"/>
      </w:r>
      <w:r w:rsidRPr="00E81B1B">
        <w:t xml:space="preserve"> Grenzwerte für Eigenfrequenz und Durchbiegung bei den Schwingungsnachweise von Decken nach</w:t>
      </w:r>
      <w:sdt>
        <w:sdtPr>
          <w:id w:val="-1030875450"/>
          <w:citation/>
        </w:sdtPr>
        <w:sdtContent>
          <w:r w:rsidRPr="00E81B1B">
            <w:fldChar w:fldCharType="begin"/>
          </w:r>
          <w:r w:rsidRPr="00E81B1B">
            <w:instrText xml:space="preserve">CITATION Ham181 \t  \l 1031 </w:instrText>
          </w:r>
          <w:r w:rsidRPr="00E81B1B">
            <w:fldChar w:fldCharType="separate"/>
          </w:r>
          <w:r w:rsidRPr="00E81B1B">
            <w:rPr>
              <w:noProof/>
            </w:rPr>
            <w:t xml:space="preserve"> (Hamm, 2018)</w:t>
          </w:r>
          <w:r w:rsidRPr="00E81B1B">
            <w:fldChar w:fldCharType="end"/>
          </w:r>
        </w:sdtContent>
      </w:sdt>
      <w:bookmarkEnd w:id="531"/>
    </w:p>
    <w:tbl>
      <w:tblPr>
        <w:tblStyle w:val="Tabellenraster"/>
        <w:tblW w:w="5000" w:type="pct"/>
        <w:tblLook w:val="04A0" w:firstRow="1" w:lastRow="0" w:firstColumn="1" w:lastColumn="0" w:noHBand="0" w:noVBand="1"/>
      </w:tblPr>
      <w:tblGrid>
        <w:gridCol w:w="648"/>
        <w:gridCol w:w="1816"/>
        <w:gridCol w:w="3258"/>
        <w:gridCol w:w="3338"/>
      </w:tblGrid>
      <w:tr w:rsidR="00E24A22" w:rsidRPr="00E81B1B" w14:paraId="6ED0C75C" w14:textId="77777777" w:rsidTr="005F4C1F">
        <w:tc>
          <w:tcPr>
            <w:tcW w:w="358" w:type="pct"/>
          </w:tcPr>
          <w:p w14:paraId="1DFC8A0C" w14:textId="77777777" w:rsidR="00E24A22" w:rsidRPr="00E81B1B" w:rsidRDefault="00E24A22" w:rsidP="00782FB5">
            <w:pPr>
              <w:pStyle w:val="Aufzhlungszeichen"/>
              <w:rPr>
                <w:lang w:eastAsia="de-DE"/>
              </w:rPr>
            </w:pPr>
          </w:p>
        </w:tc>
        <w:tc>
          <w:tcPr>
            <w:tcW w:w="1002" w:type="pct"/>
          </w:tcPr>
          <w:p w14:paraId="57F131F7" w14:textId="77777777" w:rsidR="00E24A22" w:rsidRPr="00E81B1B" w:rsidRDefault="00E24A22" w:rsidP="005F4C1F">
            <w:pPr>
              <w:pStyle w:val="Aufzhlungszeichen"/>
              <w:jc w:val="center"/>
              <w:rPr>
                <w:lang w:eastAsia="de-DE"/>
              </w:rPr>
            </w:pPr>
            <w:r w:rsidRPr="00E81B1B">
              <w:rPr>
                <w:lang w:eastAsia="de-DE"/>
              </w:rPr>
              <w:t>Decke zwischen</w:t>
            </w:r>
          </w:p>
          <w:p w14:paraId="5B16A480" w14:textId="77777777" w:rsidR="00E24A22" w:rsidRPr="00E81B1B" w:rsidRDefault="00E24A22" w:rsidP="005F4C1F">
            <w:pPr>
              <w:pStyle w:val="Aufzhlungszeichen"/>
              <w:jc w:val="center"/>
              <w:rPr>
                <w:lang w:eastAsia="de-DE"/>
              </w:rPr>
            </w:pPr>
            <w:r w:rsidRPr="00E81B1B">
              <w:rPr>
                <w:lang w:eastAsia="de-DE"/>
              </w:rPr>
              <w:t>unterschiedlichen</w:t>
            </w:r>
          </w:p>
          <w:p w14:paraId="7C48BEE7" w14:textId="68892C05" w:rsidR="00E24A22" w:rsidRPr="00E81B1B" w:rsidRDefault="00E24A22" w:rsidP="005F4C1F">
            <w:pPr>
              <w:pStyle w:val="Aufzhlungszeichen"/>
              <w:jc w:val="center"/>
              <w:rPr>
                <w:lang w:eastAsia="de-DE"/>
              </w:rPr>
            </w:pPr>
            <w:r w:rsidRPr="00E81B1B">
              <w:rPr>
                <w:lang w:eastAsia="de-DE"/>
              </w:rPr>
              <w:t>Nutzungseinheiten</w:t>
            </w:r>
          </w:p>
        </w:tc>
        <w:tc>
          <w:tcPr>
            <w:tcW w:w="1798" w:type="pct"/>
          </w:tcPr>
          <w:p w14:paraId="0DD0AE3D" w14:textId="6AD25F03" w:rsidR="00E24A22" w:rsidRPr="00E81B1B" w:rsidRDefault="00E24A22" w:rsidP="005F4C1F">
            <w:pPr>
              <w:pStyle w:val="Aufzhlungszeichen"/>
              <w:jc w:val="center"/>
              <w:rPr>
                <w:lang w:eastAsia="de-DE"/>
              </w:rPr>
            </w:pPr>
            <w:r w:rsidRPr="00E81B1B">
              <w:rPr>
                <w:lang w:eastAsia="de-DE"/>
              </w:rPr>
              <w:t>Decke innerhalb einer Nutzungseinheit</w:t>
            </w:r>
          </w:p>
        </w:tc>
        <w:tc>
          <w:tcPr>
            <w:tcW w:w="1842" w:type="pct"/>
          </w:tcPr>
          <w:p w14:paraId="19B919A1" w14:textId="627F6732" w:rsidR="00E24A22" w:rsidRPr="00E81B1B" w:rsidRDefault="00E24A22" w:rsidP="005F4C1F">
            <w:pPr>
              <w:pStyle w:val="Aufzhlungszeichen"/>
              <w:jc w:val="center"/>
              <w:rPr>
                <w:lang w:eastAsia="de-DE"/>
              </w:rPr>
            </w:pPr>
            <w:r w:rsidRPr="00E81B1B">
              <w:rPr>
                <w:lang w:eastAsia="de-DE"/>
              </w:rPr>
              <w:t>Decken unter untergeordneten Räumen</w:t>
            </w:r>
          </w:p>
        </w:tc>
      </w:tr>
      <w:tr w:rsidR="00E24A22" w:rsidRPr="00E81B1B" w14:paraId="42AF99DD" w14:textId="77777777" w:rsidTr="005F4C1F">
        <w:tc>
          <w:tcPr>
            <w:tcW w:w="358" w:type="pct"/>
          </w:tcPr>
          <w:p w14:paraId="5A7CF84D" w14:textId="0945DB0D" w:rsidR="00E24A22" w:rsidRPr="00E81B1B" w:rsidRDefault="00E24A22" w:rsidP="00782FB5">
            <w:pPr>
              <w:pStyle w:val="Aufzhlungszeichen"/>
              <w:rPr>
                <w:vertAlign w:val="subscript"/>
                <w:lang w:eastAsia="de-DE"/>
              </w:rPr>
            </w:pPr>
            <w:r w:rsidRPr="00E81B1B">
              <w:rPr>
                <w:lang w:eastAsia="de-DE"/>
              </w:rPr>
              <w:t>f</w:t>
            </w:r>
            <w:r w:rsidRPr="00E81B1B">
              <w:rPr>
                <w:vertAlign w:val="subscript"/>
                <w:lang w:eastAsia="de-DE"/>
              </w:rPr>
              <w:t>grenz</w:t>
            </w:r>
          </w:p>
        </w:tc>
        <w:tc>
          <w:tcPr>
            <w:tcW w:w="1002" w:type="pct"/>
          </w:tcPr>
          <w:p w14:paraId="074E80C3" w14:textId="6D80B369" w:rsidR="00E24A22" w:rsidRPr="00E81B1B" w:rsidRDefault="00E24A22" w:rsidP="005F4C1F">
            <w:pPr>
              <w:pStyle w:val="Aufzhlungszeichen"/>
              <w:jc w:val="center"/>
              <w:rPr>
                <w:lang w:eastAsia="de-DE"/>
              </w:rPr>
            </w:pPr>
            <w:r w:rsidRPr="00E81B1B">
              <w:rPr>
                <w:lang w:eastAsia="de-DE"/>
              </w:rPr>
              <w:t>8 Hz</w:t>
            </w:r>
          </w:p>
        </w:tc>
        <w:tc>
          <w:tcPr>
            <w:tcW w:w="1798" w:type="pct"/>
          </w:tcPr>
          <w:p w14:paraId="69AE63B2" w14:textId="399678C0" w:rsidR="00E24A22" w:rsidRPr="00E81B1B" w:rsidRDefault="00E24A22" w:rsidP="005F4C1F">
            <w:pPr>
              <w:pStyle w:val="Aufzhlungszeichen"/>
              <w:jc w:val="center"/>
              <w:rPr>
                <w:lang w:eastAsia="de-DE"/>
              </w:rPr>
            </w:pPr>
            <w:r w:rsidRPr="00E81B1B">
              <w:rPr>
                <w:lang w:eastAsia="de-DE"/>
              </w:rPr>
              <w:t>6 Hz</w:t>
            </w:r>
          </w:p>
        </w:tc>
        <w:tc>
          <w:tcPr>
            <w:tcW w:w="1842" w:type="pct"/>
          </w:tcPr>
          <w:p w14:paraId="62339FF8" w14:textId="26A31B98" w:rsidR="00E24A22" w:rsidRPr="00E81B1B" w:rsidRDefault="00E24A22" w:rsidP="005F4C1F">
            <w:pPr>
              <w:pStyle w:val="Aufzhlungszeichen"/>
              <w:jc w:val="center"/>
              <w:rPr>
                <w:lang w:eastAsia="de-DE"/>
              </w:rPr>
            </w:pPr>
            <w:r w:rsidRPr="00E81B1B">
              <w:rPr>
                <w:lang w:eastAsia="de-DE"/>
              </w:rPr>
              <w:t>-</w:t>
            </w:r>
          </w:p>
        </w:tc>
      </w:tr>
      <w:tr w:rsidR="00E24A22" w:rsidRPr="00E81B1B" w14:paraId="60C4225A" w14:textId="77777777" w:rsidTr="005F4C1F">
        <w:tc>
          <w:tcPr>
            <w:tcW w:w="358" w:type="pct"/>
          </w:tcPr>
          <w:p w14:paraId="65AE9477" w14:textId="05D56BDD" w:rsidR="00E24A22" w:rsidRPr="00E81B1B" w:rsidRDefault="00E24A22" w:rsidP="00782FB5">
            <w:pPr>
              <w:pStyle w:val="Aufzhlungszeichen"/>
              <w:rPr>
                <w:vertAlign w:val="subscript"/>
                <w:lang w:eastAsia="de-DE"/>
              </w:rPr>
            </w:pPr>
            <w:r w:rsidRPr="00E81B1B">
              <w:rPr>
                <w:lang w:eastAsia="de-DE"/>
              </w:rPr>
              <w:t>w</w:t>
            </w:r>
            <w:r w:rsidRPr="00E81B1B">
              <w:rPr>
                <w:vertAlign w:val="subscript"/>
                <w:lang w:eastAsia="de-DE"/>
              </w:rPr>
              <w:t>grenz</w:t>
            </w:r>
          </w:p>
        </w:tc>
        <w:tc>
          <w:tcPr>
            <w:tcW w:w="1002" w:type="pct"/>
          </w:tcPr>
          <w:p w14:paraId="7582899F" w14:textId="6EF16E2C" w:rsidR="00E24A22" w:rsidRPr="00E81B1B" w:rsidRDefault="00E24A22" w:rsidP="005F4C1F">
            <w:pPr>
              <w:pStyle w:val="Aufzhlungszeichen"/>
              <w:jc w:val="center"/>
              <w:rPr>
                <w:lang w:eastAsia="de-DE"/>
              </w:rPr>
            </w:pPr>
            <w:r w:rsidRPr="00E81B1B">
              <w:rPr>
                <w:lang w:eastAsia="de-DE"/>
              </w:rPr>
              <w:t>0,5 mm</w:t>
            </w:r>
          </w:p>
        </w:tc>
        <w:tc>
          <w:tcPr>
            <w:tcW w:w="1798" w:type="pct"/>
          </w:tcPr>
          <w:p w14:paraId="2BE68449" w14:textId="4C0DFE5B" w:rsidR="00E24A22" w:rsidRPr="00E81B1B" w:rsidRDefault="00E24A22" w:rsidP="005F4C1F">
            <w:pPr>
              <w:pStyle w:val="Aufzhlungszeichen"/>
              <w:jc w:val="center"/>
              <w:rPr>
                <w:lang w:eastAsia="de-DE"/>
              </w:rPr>
            </w:pPr>
            <w:r w:rsidRPr="00E81B1B">
              <w:rPr>
                <w:lang w:eastAsia="de-DE"/>
              </w:rPr>
              <w:t>1,0 mm</w:t>
            </w:r>
          </w:p>
        </w:tc>
        <w:tc>
          <w:tcPr>
            <w:tcW w:w="1842" w:type="pct"/>
          </w:tcPr>
          <w:p w14:paraId="456DB12C" w14:textId="51B293F8" w:rsidR="00E24A22" w:rsidRPr="00E81B1B" w:rsidRDefault="00E24A22" w:rsidP="005F4C1F">
            <w:pPr>
              <w:pStyle w:val="Aufzhlungszeichen"/>
              <w:jc w:val="center"/>
              <w:rPr>
                <w:lang w:eastAsia="de-DE"/>
              </w:rPr>
            </w:pPr>
            <w:r w:rsidRPr="00E81B1B">
              <w:rPr>
                <w:lang w:eastAsia="de-DE"/>
              </w:rPr>
              <w:t>-</w:t>
            </w:r>
          </w:p>
        </w:tc>
      </w:tr>
    </w:tbl>
    <w:p w14:paraId="6C41D759" w14:textId="3D11DAB6" w:rsidR="00145397" w:rsidRPr="00E81B1B" w:rsidRDefault="0F69FC07" w:rsidP="00035C35">
      <w:pPr>
        <w:pStyle w:val="berschrift3"/>
        <w:numPr>
          <w:ilvl w:val="2"/>
          <w:numId w:val="43"/>
        </w:numPr>
        <w:rPr>
          <w:noProof w:val="0"/>
          <w:lang w:val="de-DE" w:eastAsia="de-DE"/>
        </w:rPr>
      </w:pPr>
      <w:bookmarkStart w:id="532" w:name="_Toc92091690"/>
      <w:bookmarkStart w:id="533" w:name="_Toc92092132"/>
      <w:bookmarkStart w:id="534" w:name="_Toc92092244"/>
      <w:bookmarkStart w:id="535" w:name="_Toc93321025"/>
      <w:r w:rsidRPr="6EB7351C">
        <w:rPr>
          <w:noProof w:val="0"/>
          <w:lang w:val="de-DE" w:eastAsia="de-DE"/>
        </w:rPr>
        <w:t>Lastanna</w:t>
      </w:r>
      <w:commentRangeStart w:id="536"/>
      <w:commentRangeEnd w:id="536"/>
      <w:r w:rsidR="00731006">
        <w:commentReference w:id="536"/>
      </w:r>
      <w:r w:rsidRPr="6EB7351C">
        <w:rPr>
          <w:noProof w:val="0"/>
          <w:lang w:val="de-DE" w:eastAsia="de-DE"/>
        </w:rPr>
        <w:t>hmen</w:t>
      </w:r>
      <w:bookmarkEnd w:id="532"/>
      <w:bookmarkEnd w:id="533"/>
      <w:bookmarkEnd w:id="534"/>
      <w:bookmarkEnd w:id="535"/>
    </w:p>
    <w:p w14:paraId="74739C21" w14:textId="7A559BDF" w:rsidR="00731006" w:rsidRPr="00E81B1B" w:rsidRDefault="00731006" w:rsidP="00731006">
      <w:pPr>
        <w:rPr>
          <w:lang w:eastAsia="de-DE"/>
        </w:rPr>
      </w:pPr>
      <w:r w:rsidRPr="00E81B1B">
        <w:rPr>
          <w:lang w:eastAsia="de-DE"/>
        </w:rPr>
        <w:t xml:space="preserve">Die Lastannahmen </w:t>
      </w:r>
      <w:commentRangeStart w:id="537"/>
      <w:r w:rsidRPr="00E81B1B">
        <w:rPr>
          <w:lang w:eastAsia="de-DE"/>
        </w:rPr>
        <w:t xml:space="preserve">wurden ebenfalls an aktuellen Projekten des Projektpartners Arup </w:t>
      </w:r>
      <w:del w:id="538" w:author="Stefan Behring" w:date="2021-12-20T19:25:00Z">
        <w:r w:rsidRPr="00E81B1B">
          <w:rPr>
            <w:lang w:eastAsia="de-DE"/>
          </w:rPr>
          <w:delText>abgeleitet</w:delText>
        </w:r>
      </w:del>
      <w:ins w:id="539" w:author="Stefan Behring" w:date="2021-12-20T19:25:00Z">
        <w:r w:rsidR="457D405E" w:rsidRPr="00E81B1B">
          <w:rPr>
            <w:lang w:eastAsia="de-DE"/>
          </w:rPr>
          <w:t>orientiert</w:t>
        </w:r>
      </w:ins>
      <w:r w:rsidR="0F69FC07" w:rsidRPr="00E81B1B">
        <w:rPr>
          <w:lang w:eastAsia="de-DE"/>
        </w:rPr>
        <w:t>.</w:t>
      </w:r>
      <w:r w:rsidRPr="00E81B1B">
        <w:rPr>
          <w:lang w:eastAsia="de-DE"/>
        </w:rPr>
        <w:t xml:space="preserve"> Es werden Eigenlasten, </w:t>
      </w:r>
      <w:commentRangeEnd w:id="537"/>
      <w:r w:rsidR="00064C3C">
        <w:rPr>
          <w:rStyle w:val="Kommentarzeichen"/>
        </w:rPr>
        <w:commentReference w:id="537"/>
      </w:r>
      <w:r w:rsidRPr="00E81B1B">
        <w:rPr>
          <w:lang w:eastAsia="de-DE"/>
        </w:rPr>
        <w:t>Ausbaulasten von 2 kN/m² sowie Nutzlasten von 3</w:t>
      </w:r>
      <w:r w:rsidR="005F4C1F" w:rsidRPr="00E81B1B">
        <w:rPr>
          <w:lang w:eastAsia="de-DE"/>
        </w:rPr>
        <w:t>,</w:t>
      </w:r>
      <w:r w:rsidRPr="00E81B1B">
        <w:rPr>
          <w:lang w:eastAsia="de-DE"/>
        </w:rPr>
        <w:t xml:space="preserve">5 kN/m² inkl. Trennwandzuschlag berücksichtigt. Des Weiteren wird das Betonschwinden nach </w:t>
      </w:r>
      <w:sdt>
        <w:sdtPr>
          <w:rPr>
            <w:lang w:eastAsia="de-DE"/>
          </w:rPr>
          <w:id w:val="205453171"/>
          <w:citation/>
        </w:sdtPr>
        <w:sdtContent>
          <w:r w:rsidR="00E24A22" w:rsidRPr="00E81B1B">
            <w:rPr>
              <w:lang w:eastAsia="de-DE"/>
            </w:rPr>
            <w:fldChar w:fldCharType="begin"/>
          </w:r>
          <w:r w:rsidR="00E24A22" w:rsidRPr="00E81B1B">
            <w:rPr>
              <w:lang w:eastAsia="de-DE"/>
            </w:rPr>
            <w:instrText xml:space="preserve"> CITATION Eur11 \l 1031 </w:instrText>
          </w:r>
          <w:r w:rsidR="00E24A22" w:rsidRPr="00E81B1B">
            <w:rPr>
              <w:lang w:eastAsia="de-DE"/>
            </w:rPr>
            <w:fldChar w:fldCharType="separate"/>
          </w:r>
          <w:r w:rsidR="009737A6">
            <w:rPr>
              <w:noProof/>
              <w:lang w:eastAsia="de-DE"/>
            </w:rPr>
            <w:t>(DIN EN 1992-1-1:2011-01, 2011)</w:t>
          </w:r>
          <w:r w:rsidR="00E24A22" w:rsidRPr="00E81B1B">
            <w:rPr>
              <w:lang w:eastAsia="de-DE"/>
            </w:rPr>
            <w:fldChar w:fldCharType="end"/>
          </w:r>
        </w:sdtContent>
      </w:sdt>
      <w:r w:rsidR="00E24A22" w:rsidRPr="00E81B1B">
        <w:rPr>
          <w:lang w:eastAsia="de-DE"/>
        </w:rPr>
        <w:t xml:space="preserve"> </w:t>
      </w:r>
      <w:r w:rsidRPr="00E81B1B">
        <w:rPr>
          <w:lang w:eastAsia="de-DE"/>
        </w:rPr>
        <w:t xml:space="preserve">angesetzt, allerdings mit den oben </w:t>
      </w:r>
      <w:commentRangeStart w:id="540"/>
      <w:r w:rsidRPr="00E81B1B">
        <w:rPr>
          <w:lang w:eastAsia="de-DE"/>
        </w:rPr>
        <w:t>erwähnten</w:t>
      </w:r>
      <w:commentRangeEnd w:id="540"/>
      <w:r>
        <w:commentReference w:id="540"/>
      </w:r>
      <w:r w:rsidRPr="00E81B1B">
        <w:rPr>
          <w:lang w:eastAsia="de-DE"/>
        </w:rPr>
        <w:t xml:space="preserve"> Reduzierungsfaktoren.</w:t>
      </w:r>
    </w:p>
    <w:p w14:paraId="13B65269" w14:textId="0EB68417" w:rsidR="00731006" w:rsidRPr="00E81B1B" w:rsidRDefault="0F69FC07" w:rsidP="000A0388">
      <w:pPr>
        <w:pStyle w:val="berschrift3"/>
        <w:numPr>
          <w:ilvl w:val="2"/>
          <w:numId w:val="43"/>
        </w:numPr>
        <w:rPr>
          <w:noProof w:val="0"/>
          <w:lang w:val="de-DE" w:eastAsia="de-DE"/>
        </w:rPr>
      </w:pPr>
      <w:bookmarkStart w:id="541" w:name="_Toc92091691"/>
      <w:bookmarkStart w:id="542" w:name="_Toc92092133"/>
      <w:bookmarkStart w:id="543" w:name="_Toc92092245"/>
      <w:bookmarkStart w:id="544" w:name="_Toc93321026"/>
      <w:r w:rsidRPr="6EB7351C">
        <w:rPr>
          <w:noProof w:val="0"/>
          <w:lang w:val="de-DE" w:eastAsia="de-DE"/>
        </w:rPr>
        <w:t>Lastfallkomb</w:t>
      </w:r>
      <w:commentRangeStart w:id="545"/>
      <w:commentRangeEnd w:id="545"/>
      <w:r w:rsidR="00731006">
        <w:commentReference w:id="545"/>
      </w:r>
      <w:r w:rsidRPr="6EB7351C">
        <w:rPr>
          <w:noProof w:val="0"/>
          <w:lang w:val="de-DE" w:eastAsia="de-DE"/>
        </w:rPr>
        <w:t>inatio</w:t>
      </w:r>
      <w:commentRangeStart w:id="546"/>
      <w:commentRangeEnd w:id="546"/>
      <w:r w:rsidR="00731006">
        <w:commentReference w:id="546"/>
      </w:r>
      <w:r w:rsidRPr="6EB7351C">
        <w:rPr>
          <w:noProof w:val="0"/>
          <w:lang w:val="de-DE" w:eastAsia="de-DE"/>
        </w:rPr>
        <w:t>nen</w:t>
      </w:r>
      <w:bookmarkEnd w:id="541"/>
      <w:bookmarkEnd w:id="542"/>
      <w:bookmarkEnd w:id="543"/>
      <w:bookmarkEnd w:id="544"/>
    </w:p>
    <w:p w14:paraId="450341A9" w14:textId="7E6B7D80" w:rsidR="00731006" w:rsidRPr="00E81B1B" w:rsidRDefault="00731006" w:rsidP="00731006">
      <w:pPr>
        <w:rPr>
          <w:lang w:eastAsia="de-DE"/>
        </w:rPr>
      </w:pPr>
      <w:r w:rsidRPr="00E81B1B">
        <w:rPr>
          <w:lang w:eastAsia="de-DE"/>
        </w:rPr>
        <w:t xml:space="preserve">Da alle nach Technical </w:t>
      </w:r>
      <w:commentRangeStart w:id="547"/>
      <w:r w:rsidRPr="00E81B1B">
        <w:rPr>
          <w:lang w:eastAsia="de-DE"/>
        </w:rPr>
        <w:t>Spec</w:t>
      </w:r>
      <w:r w:rsidR="00E24A22" w:rsidRPr="00E81B1B">
        <w:rPr>
          <w:lang w:eastAsia="de-DE"/>
        </w:rPr>
        <w:t xml:space="preserve">ification </w:t>
      </w:r>
      <w:sdt>
        <w:sdtPr>
          <w:rPr>
            <w:lang w:eastAsia="de-DE"/>
          </w:rPr>
          <w:id w:val="1528752688"/>
          <w:citation/>
        </w:sdtPr>
        <w:sdtContent>
          <w:r w:rsidR="00E24A22" w:rsidRPr="00E81B1B">
            <w:rPr>
              <w:lang w:eastAsia="de-DE"/>
            </w:rPr>
            <w:fldChar w:fldCharType="begin"/>
          </w:r>
          <w:r w:rsidR="00E24A22" w:rsidRPr="00E81B1B">
            <w:rPr>
              <w:lang w:eastAsia="de-DE"/>
            </w:rPr>
            <w:instrText xml:space="preserve">CITATION Dia18 \t  \l 1031 </w:instrText>
          </w:r>
          <w:r w:rsidR="00E24A22" w:rsidRPr="00E81B1B">
            <w:rPr>
              <w:lang w:eastAsia="de-DE"/>
            </w:rPr>
            <w:fldChar w:fldCharType="separate"/>
          </w:r>
          <w:r w:rsidR="009737A6">
            <w:rPr>
              <w:noProof/>
              <w:lang w:eastAsia="de-DE"/>
            </w:rPr>
            <w:t>(Dias &amp; Schänzlin, 20118)</w:t>
          </w:r>
          <w:r w:rsidR="00E24A22" w:rsidRPr="00E81B1B">
            <w:rPr>
              <w:lang w:eastAsia="de-DE"/>
            </w:rPr>
            <w:fldChar w:fldCharType="end"/>
          </w:r>
        </w:sdtContent>
      </w:sdt>
      <w:r w:rsidRPr="00E81B1B">
        <w:rPr>
          <w:lang w:eastAsia="de-DE"/>
        </w:rPr>
        <w:t xml:space="preserve"> geforderten </w:t>
      </w:r>
      <w:commentRangeEnd w:id="547"/>
      <w:r w:rsidR="004C125A">
        <w:rPr>
          <w:rStyle w:val="Kommentarzeichen"/>
        </w:rPr>
        <w:commentReference w:id="547"/>
      </w:r>
      <w:r w:rsidRPr="00E81B1B">
        <w:rPr>
          <w:lang w:eastAsia="de-DE"/>
        </w:rPr>
        <w:t>Zeitpunkte nachgewiesen werden sollen, werden für die Bemessungszustände GZT und GZG je 3 Modelle des Tragwerks erstellt</w:t>
      </w:r>
      <w:ins w:id="548" w:author="Jan Wenker" w:date="2021-12-09T15:36:00Z">
        <w:r w:rsidR="000B31BA">
          <w:rPr>
            <w:lang w:eastAsia="de-DE"/>
          </w:rPr>
          <w:t>. F</w:t>
        </w:r>
      </w:ins>
      <w:del w:id="549" w:author="Jan Wenker" w:date="2021-12-09T15:36:00Z">
        <w:r w:rsidRPr="00E81B1B" w:rsidDel="000B31BA">
          <w:rPr>
            <w:lang w:eastAsia="de-DE"/>
          </w:rPr>
          <w:delText>, f</w:delText>
        </w:r>
      </w:del>
      <w:r w:rsidRPr="00E81B1B">
        <w:rPr>
          <w:lang w:eastAsia="de-DE"/>
        </w:rPr>
        <w:t>ür jeden Zeitpunkt ein Modell</w:t>
      </w:r>
      <w:ins w:id="550" w:author="Jan Wenker" w:date="2021-12-09T15:36:00Z">
        <w:r w:rsidR="000B31BA">
          <w:rPr>
            <w:lang w:eastAsia="de-DE"/>
          </w:rPr>
          <w:t>, s</w:t>
        </w:r>
      </w:ins>
      <w:del w:id="551" w:author="Jan Wenker" w:date="2021-12-09T15:36:00Z">
        <w:r w:rsidRPr="00E81B1B" w:rsidDel="000B31BA">
          <w:rPr>
            <w:lang w:eastAsia="de-DE"/>
          </w:rPr>
          <w:delText xml:space="preserve">. </w:delText>
        </w:r>
        <w:r w:rsidR="005F4C1F" w:rsidRPr="00E81B1B" w:rsidDel="000B31BA">
          <w:rPr>
            <w:lang w:eastAsia="de-DE"/>
          </w:rPr>
          <w:delText>S</w:delText>
        </w:r>
      </w:del>
      <w:r w:rsidR="005F4C1F" w:rsidRPr="00E81B1B">
        <w:rPr>
          <w:lang w:eastAsia="de-DE"/>
        </w:rPr>
        <w:t>omit müssen insgesamt 6 Stabwerkmodelle pro Variante berechnet werden.</w:t>
      </w:r>
    </w:p>
    <w:p w14:paraId="447BA3BE" w14:textId="1C993898" w:rsidR="00731006" w:rsidRPr="00E81B1B" w:rsidDel="009E3B51" w:rsidRDefault="00731006" w:rsidP="00731006">
      <w:pPr>
        <w:rPr>
          <w:del w:id="552" w:author="Jan Wenker" w:date="2021-12-09T15:38:00Z"/>
          <w:lang w:eastAsia="de-DE"/>
        </w:rPr>
      </w:pPr>
      <w:r w:rsidRPr="00E81B1B">
        <w:rPr>
          <w:lang w:eastAsia="de-DE"/>
        </w:rPr>
        <w:t>Für Lastfallkombinationen in Zeitpunkten nach t=0 werden die quasi-ständigen Lasten stets dem Modell des betrachteten Zeitpunkts entnommen. Kurzzeitige Lasten stammen stets aus dem Modell t=0 und werden mit den quasi-ständigen überlagert.</w:t>
      </w:r>
    </w:p>
    <w:p w14:paraId="70FCC109" w14:textId="21C1DFC1" w:rsidR="00731006" w:rsidRPr="00E81B1B" w:rsidRDefault="009E3B51" w:rsidP="00731006">
      <w:pPr>
        <w:rPr>
          <w:lang w:eastAsia="de-DE"/>
        </w:rPr>
      </w:pPr>
      <w:ins w:id="553" w:author="Jan Wenker" w:date="2021-12-09T15:38:00Z">
        <w:r>
          <w:rPr>
            <w:lang w:eastAsia="de-DE"/>
          </w:rPr>
          <w:t xml:space="preserve"> </w:t>
        </w:r>
      </w:ins>
      <w:r w:rsidR="00731006" w:rsidRPr="00E81B1B">
        <w:rPr>
          <w:lang w:eastAsia="de-DE"/>
        </w:rPr>
        <w:t xml:space="preserve">Neben der mittleren Einwirkungsdauer </w:t>
      </w:r>
      <w:del w:id="554" w:author="Jan Wenker" w:date="2021-12-09T15:38:00Z">
        <w:r w:rsidR="00731006" w:rsidRPr="00E81B1B" w:rsidDel="009E3B51">
          <w:rPr>
            <w:lang w:eastAsia="de-DE"/>
          </w:rPr>
          <w:delText xml:space="preserve">mit </w:delText>
        </w:r>
      </w:del>
      <w:r w:rsidR="00731006" w:rsidRPr="00E81B1B">
        <w:rPr>
          <w:lang w:eastAsia="de-DE"/>
        </w:rPr>
        <w:t xml:space="preserve">wird auch die ständige Lastfallkombination betrachtet. Da das Schwinden </w:t>
      </w:r>
      <w:r w:rsidR="00E24A22" w:rsidRPr="00E81B1B">
        <w:rPr>
          <w:lang w:eastAsia="de-DE"/>
        </w:rPr>
        <w:t xml:space="preserve">sich </w:t>
      </w:r>
      <w:r w:rsidR="00731006" w:rsidRPr="00E81B1B">
        <w:rPr>
          <w:lang w:eastAsia="de-DE"/>
        </w:rPr>
        <w:t>positiv</w:t>
      </w:r>
      <w:del w:id="555" w:author="Jan Wenker" w:date="2021-12-09T15:38:00Z">
        <w:r w:rsidR="00731006" w:rsidRPr="00E81B1B" w:rsidDel="007451B9">
          <w:rPr>
            <w:lang w:eastAsia="de-DE"/>
          </w:rPr>
          <w:delText>e</w:delText>
        </w:r>
      </w:del>
      <w:r w:rsidR="00731006" w:rsidRPr="00E81B1B">
        <w:rPr>
          <w:lang w:eastAsia="de-DE"/>
        </w:rPr>
        <w:t xml:space="preserve"> auf die </w:t>
      </w:r>
      <w:commentRangeStart w:id="556"/>
      <w:commentRangeStart w:id="557"/>
      <w:r w:rsidR="00731006" w:rsidRPr="00E81B1B">
        <w:rPr>
          <w:lang w:eastAsia="de-DE"/>
        </w:rPr>
        <w:t>Verb</w:t>
      </w:r>
      <w:r w:rsidR="00644814">
        <w:rPr>
          <w:lang w:eastAsia="de-DE"/>
        </w:rPr>
        <w:t>indungs</w:t>
      </w:r>
      <w:r w:rsidR="00731006" w:rsidRPr="00E81B1B">
        <w:rPr>
          <w:lang w:eastAsia="de-DE"/>
        </w:rPr>
        <w:t xml:space="preserve">mittel </w:t>
      </w:r>
      <w:commentRangeEnd w:id="556"/>
      <w:r w:rsidR="007451B9">
        <w:rPr>
          <w:rStyle w:val="Kommentarzeichen"/>
        </w:rPr>
        <w:commentReference w:id="556"/>
      </w:r>
      <w:commentRangeEnd w:id="557"/>
      <w:r w:rsidR="00AB0EF5">
        <w:rPr>
          <w:rStyle w:val="Kommentarzeichen"/>
        </w:rPr>
        <w:commentReference w:id="557"/>
      </w:r>
      <w:r w:rsidR="00E24A22" w:rsidRPr="00E81B1B">
        <w:rPr>
          <w:lang w:eastAsia="de-DE"/>
        </w:rPr>
        <w:t>aus</w:t>
      </w:r>
      <w:r w:rsidR="00731006" w:rsidRPr="00E81B1B">
        <w:rPr>
          <w:lang w:eastAsia="de-DE"/>
        </w:rPr>
        <w:t xml:space="preserve">wirkt, werden auf sicherer Seite liegend alle Kombinationen einmal mit und einmal ohne das Schwinden gebildet. </w:t>
      </w:r>
    </w:p>
    <w:p w14:paraId="584B0DA5" w14:textId="22B3A0B1" w:rsidR="00731006" w:rsidRPr="00E81B1B" w:rsidRDefault="00731006" w:rsidP="00731006">
      <w:pPr>
        <w:rPr>
          <w:lang w:eastAsia="de-DE"/>
        </w:rPr>
      </w:pPr>
      <w:r w:rsidRPr="00E81B1B">
        <w:rPr>
          <w:lang w:eastAsia="de-DE"/>
        </w:rPr>
        <w:t xml:space="preserve">Alle Lastfallkombinationen sind in </w:t>
      </w:r>
      <w:r w:rsidR="00E24A22" w:rsidRPr="00E81B1B">
        <w:rPr>
          <w:lang w:eastAsia="de-DE"/>
        </w:rPr>
        <w:fldChar w:fldCharType="begin"/>
      </w:r>
      <w:r w:rsidR="00E24A22" w:rsidRPr="00E81B1B">
        <w:rPr>
          <w:lang w:eastAsia="de-DE"/>
        </w:rPr>
        <w:instrText xml:space="preserve"> REF _Ref79767287 \h </w:instrText>
      </w:r>
      <w:r w:rsidR="00E24A22" w:rsidRPr="00E81B1B">
        <w:rPr>
          <w:lang w:eastAsia="de-DE"/>
        </w:rPr>
      </w:r>
      <w:r w:rsidR="00E24A22" w:rsidRPr="00E81B1B">
        <w:rPr>
          <w:lang w:eastAsia="de-DE"/>
        </w:rPr>
        <w:fldChar w:fldCharType="separate"/>
      </w:r>
      <w:r w:rsidR="006A704D" w:rsidRPr="00E81B1B">
        <w:t>Tabelle 10</w:t>
      </w:r>
      <w:r w:rsidR="00E24A22" w:rsidRPr="00E81B1B">
        <w:rPr>
          <w:lang w:eastAsia="de-DE"/>
        </w:rPr>
        <w:fldChar w:fldCharType="end"/>
      </w:r>
      <w:r w:rsidR="00E24A22" w:rsidRPr="00E81B1B">
        <w:rPr>
          <w:lang w:eastAsia="de-DE"/>
        </w:rPr>
        <w:t xml:space="preserve"> aufgeführt.</w:t>
      </w:r>
      <w:r w:rsidR="005F4C1F" w:rsidRPr="00E81B1B">
        <w:rPr>
          <w:lang w:eastAsia="de-DE"/>
        </w:rPr>
        <w:t xml:space="preserve"> Die Kombinationen ohne Schwinden sind blau hinterlegt. Der Faktor γ* stellt den Faktor nach </w:t>
      </w:r>
      <w:sdt>
        <w:sdtPr>
          <w:rPr>
            <w:lang w:eastAsia="de-DE"/>
          </w:rPr>
          <w:id w:val="1397089070"/>
          <w:citation/>
        </w:sdtPr>
        <w:sdtContent>
          <w:r w:rsidR="005F4C1F" w:rsidRPr="00E81B1B">
            <w:rPr>
              <w:lang w:eastAsia="de-DE"/>
            </w:rPr>
            <w:fldChar w:fldCharType="begin"/>
          </w:r>
          <w:r w:rsidR="005F4C1F" w:rsidRPr="00E81B1B">
            <w:rPr>
              <w:lang w:eastAsia="de-DE"/>
            </w:rPr>
            <w:instrText xml:space="preserve"> CITATION Sch17 \l 1031 </w:instrText>
          </w:r>
          <w:r w:rsidR="005F4C1F" w:rsidRPr="00E81B1B">
            <w:rPr>
              <w:lang w:eastAsia="de-DE"/>
            </w:rPr>
            <w:fldChar w:fldCharType="separate"/>
          </w:r>
          <w:r w:rsidR="009737A6">
            <w:rPr>
              <w:noProof/>
              <w:lang w:eastAsia="de-DE"/>
            </w:rPr>
            <w:t>(Schänzlin, Bosch, &amp; Hamm, 2017)</w:t>
          </w:r>
          <w:r w:rsidR="005F4C1F" w:rsidRPr="00E81B1B">
            <w:rPr>
              <w:lang w:eastAsia="de-DE"/>
            </w:rPr>
            <w:fldChar w:fldCharType="end"/>
          </w:r>
        </w:sdtContent>
      </w:sdt>
      <w:r w:rsidR="005F4C1F" w:rsidRPr="00E81B1B">
        <w:rPr>
          <w:lang w:eastAsia="de-DE"/>
        </w:rPr>
        <w:t xml:space="preserve"> dar, mit dem die quasiständigen </w:t>
      </w:r>
      <w:r w:rsidR="00445FBB" w:rsidRPr="00E81B1B">
        <w:rPr>
          <w:lang w:eastAsia="de-DE"/>
        </w:rPr>
        <w:t>Lasten bei den Nachweisen im Holz zu multiplizieren sind, um Nachweise im Zustand t</w:t>
      </w:r>
      <w:ins w:id="558" w:author="Jan Wenker" w:date="2021-12-09T15:48:00Z">
        <w:r w:rsidR="005445F6">
          <w:rPr>
            <w:lang w:eastAsia="de-DE"/>
          </w:rPr>
          <w:t xml:space="preserve"> </w:t>
        </w:r>
      </w:ins>
      <w:r w:rsidR="00445FBB" w:rsidRPr="00E81B1B">
        <w:rPr>
          <w:lang w:eastAsia="de-DE"/>
        </w:rPr>
        <w:t>=</w:t>
      </w:r>
      <w:ins w:id="559" w:author="Jan Wenker" w:date="2021-12-09T15:48:00Z">
        <w:r w:rsidR="005445F6">
          <w:rPr>
            <w:lang w:eastAsia="de-DE"/>
          </w:rPr>
          <w:t xml:space="preserve"> </w:t>
        </w:r>
      </w:ins>
      <w:r w:rsidR="00445FBB" w:rsidRPr="00E81B1B">
        <w:rPr>
          <w:lang w:eastAsia="de-DE"/>
        </w:rPr>
        <w:t>3-7a zu umgehen. Da in diesem Fall der Nachweis nicht umgangen wird, ist der Faktor hier mit 1,0 anzusetzen. Für alle anderen Nachweise ist der Faktor ohnehin als 1,0 zu betrachten.</w:t>
      </w:r>
    </w:p>
    <w:p w14:paraId="155A62BD" w14:textId="77777777" w:rsidR="002F29C8" w:rsidRPr="00E81B1B" w:rsidRDefault="00DD677E">
      <w:pPr>
        <w:spacing w:before="0" w:after="160" w:line="259" w:lineRule="auto"/>
        <w:jc w:val="left"/>
        <w:rPr>
          <w:lang w:eastAsia="de-DE"/>
        </w:rPr>
        <w:sectPr w:rsidR="002F29C8" w:rsidRPr="00E81B1B" w:rsidSect="00BB260E">
          <w:footerReference w:type="default" r:id="rId41"/>
          <w:footerReference w:type="first" r:id="rId42"/>
          <w:pgSz w:w="11906" w:h="16838"/>
          <w:pgMar w:top="1701" w:right="1418" w:bottom="1701" w:left="1418" w:header="709" w:footer="701" w:gutter="0"/>
          <w:cols w:space="708"/>
          <w:docGrid w:linePitch="360"/>
        </w:sectPr>
      </w:pPr>
      <w:r w:rsidRPr="00E81B1B">
        <w:rPr>
          <w:lang w:eastAsia="de-DE"/>
        </w:rPr>
        <w:br w:type="page"/>
      </w:r>
    </w:p>
    <w:p w14:paraId="062B1817" w14:textId="2F5FB393" w:rsidR="00B116A3" w:rsidRPr="00E81B1B" w:rsidRDefault="00731006" w:rsidP="00731006">
      <w:pPr>
        <w:pStyle w:val="Beschriftung"/>
        <w:rPr>
          <w:lang w:eastAsia="de-DE"/>
        </w:rPr>
      </w:pPr>
      <w:bookmarkStart w:id="569" w:name="_Ref79767287"/>
      <w:bookmarkStart w:id="570" w:name="_Toc92091856"/>
      <w:r w:rsidRPr="00E81B1B">
        <w:lastRenderedPageBreak/>
        <w:t xml:space="preserve">Tabelle </w:t>
      </w:r>
      <w:r w:rsidRPr="00E81B1B">
        <w:fldChar w:fldCharType="begin"/>
      </w:r>
      <w:r w:rsidRPr="00E81B1B">
        <w:instrText>SEQ Tabelle \* ARABIC</w:instrText>
      </w:r>
      <w:r w:rsidRPr="00E81B1B">
        <w:fldChar w:fldCharType="separate"/>
      </w:r>
      <w:r w:rsidR="007C1B12">
        <w:rPr>
          <w:noProof/>
        </w:rPr>
        <w:t>4</w:t>
      </w:r>
      <w:r w:rsidRPr="00E81B1B">
        <w:fldChar w:fldCharType="end"/>
      </w:r>
      <w:bookmarkEnd w:id="569"/>
      <w:r w:rsidRPr="00E81B1B">
        <w:t xml:space="preserve"> Lastfallkombinationen für die Bemessung der Holz-Beton-Verbundkonstruktion innerhalb der Parameterstudie</w:t>
      </w:r>
      <w:bookmarkEnd w:id="570"/>
    </w:p>
    <w:tbl>
      <w:tblPr>
        <w:tblStyle w:val="Tabellenraster"/>
        <w:tblW w:w="13560" w:type="dxa"/>
        <w:tblLook w:val="05A0" w:firstRow="1" w:lastRow="0" w:firstColumn="1" w:lastColumn="1" w:noHBand="0" w:noVBand="1"/>
      </w:tblPr>
      <w:tblGrid>
        <w:gridCol w:w="450"/>
        <w:gridCol w:w="1359"/>
        <w:gridCol w:w="900"/>
        <w:gridCol w:w="3472"/>
        <w:gridCol w:w="3165"/>
        <w:gridCol w:w="4214"/>
      </w:tblGrid>
      <w:tr w:rsidR="00DD677E" w:rsidRPr="00E81B1B" w14:paraId="3ADEEA29" w14:textId="77777777" w:rsidTr="480AC438">
        <w:trPr>
          <w:trHeight w:val="454"/>
        </w:trPr>
        <w:tc>
          <w:tcPr>
            <w:tcW w:w="450" w:type="dxa"/>
            <w:vAlign w:val="center"/>
          </w:tcPr>
          <w:p w14:paraId="019F7405" w14:textId="77777777" w:rsidR="00DD677E" w:rsidRPr="00E81B1B" w:rsidRDefault="00DD677E" w:rsidP="002F29C8">
            <w:pPr>
              <w:jc w:val="center"/>
              <w:rPr>
                <w:sz w:val="18"/>
                <w:szCs w:val="18"/>
              </w:rPr>
            </w:pPr>
          </w:p>
        </w:tc>
        <w:tc>
          <w:tcPr>
            <w:tcW w:w="1359" w:type="dxa"/>
            <w:vAlign w:val="center"/>
          </w:tcPr>
          <w:p w14:paraId="5D32883B" w14:textId="77777777" w:rsidR="00DD677E" w:rsidRPr="00E81B1B" w:rsidRDefault="00DD677E" w:rsidP="002F29C8">
            <w:pPr>
              <w:jc w:val="center"/>
              <w:rPr>
                <w:sz w:val="18"/>
                <w:szCs w:val="18"/>
              </w:rPr>
            </w:pPr>
            <w:r w:rsidRPr="00E81B1B">
              <w:rPr>
                <w:sz w:val="18"/>
                <w:szCs w:val="18"/>
              </w:rPr>
              <w:t>Lastfall</w:t>
            </w:r>
          </w:p>
        </w:tc>
        <w:tc>
          <w:tcPr>
            <w:tcW w:w="900" w:type="dxa"/>
            <w:vAlign w:val="center"/>
          </w:tcPr>
          <w:p w14:paraId="76A123E9" w14:textId="77777777" w:rsidR="00DD677E" w:rsidRPr="00E81B1B" w:rsidRDefault="00DD677E" w:rsidP="002F29C8">
            <w:pPr>
              <w:jc w:val="center"/>
              <w:rPr>
                <w:sz w:val="18"/>
                <w:szCs w:val="18"/>
              </w:rPr>
            </w:pPr>
            <w:r w:rsidRPr="00E81B1B">
              <w:rPr>
                <w:sz w:val="18"/>
                <w:szCs w:val="18"/>
              </w:rPr>
              <w:t>KLED</w:t>
            </w:r>
          </w:p>
        </w:tc>
        <w:tc>
          <w:tcPr>
            <w:tcW w:w="3472" w:type="dxa"/>
            <w:vAlign w:val="center"/>
          </w:tcPr>
          <w:p w14:paraId="1EEB9D34" w14:textId="77777777" w:rsidR="00DD677E" w:rsidRPr="00E81B1B" w:rsidRDefault="00DD677E" w:rsidP="002F29C8">
            <w:pPr>
              <w:jc w:val="center"/>
              <w:rPr>
                <w:sz w:val="18"/>
                <w:szCs w:val="18"/>
              </w:rPr>
            </w:pPr>
            <w:r w:rsidRPr="00E81B1B">
              <w:rPr>
                <w:sz w:val="18"/>
                <w:szCs w:val="18"/>
              </w:rPr>
              <w:t>Modell t = 0</w:t>
            </w:r>
          </w:p>
        </w:tc>
        <w:tc>
          <w:tcPr>
            <w:tcW w:w="3165" w:type="dxa"/>
            <w:vAlign w:val="center"/>
          </w:tcPr>
          <w:p w14:paraId="4FFA9B99" w14:textId="77777777" w:rsidR="00DD677E" w:rsidRPr="00E81B1B" w:rsidRDefault="00DD677E" w:rsidP="002F29C8">
            <w:pPr>
              <w:jc w:val="center"/>
              <w:rPr>
                <w:sz w:val="18"/>
                <w:szCs w:val="18"/>
              </w:rPr>
            </w:pPr>
            <w:r w:rsidRPr="00E81B1B">
              <w:rPr>
                <w:sz w:val="18"/>
                <w:szCs w:val="18"/>
              </w:rPr>
              <w:t>Modell t = 3-7</w:t>
            </w:r>
          </w:p>
        </w:tc>
        <w:tc>
          <w:tcPr>
            <w:tcW w:w="4214" w:type="dxa"/>
            <w:vAlign w:val="center"/>
          </w:tcPr>
          <w:p w14:paraId="5C300FE7" w14:textId="77777777" w:rsidR="00DD677E" w:rsidRPr="00E81B1B" w:rsidRDefault="00DD677E" w:rsidP="002F29C8">
            <w:pPr>
              <w:jc w:val="center"/>
              <w:rPr>
                <w:sz w:val="18"/>
                <w:szCs w:val="18"/>
              </w:rPr>
            </w:pPr>
            <w:r w:rsidRPr="00E81B1B">
              <w:rPr>
                <w:sz w:val="18"/>
                <w:szCs w:val="18"/>
              </w:rPr>
              <w:t>Modell t = 00</w:t>
            </w:r>
          </w:p>
        </w:tc>
      </w:tr>
      <w:tr w:rsidR="00DD677E" w:rsidRPr="00E81B1B" w14:paraId="132DE5F0" w14:textId="77777777" w:rsidTr="480AC438">
        <w:trPr>
          <w:trHeight w:val="454"/>
        </w:trPr>
        <w:tc>
          <w:tcPr>
            <w:tcW w:w="450" w:type="dxa"/>
            <w:vAlign w:val="center"/>
          </w:tcPr>
          <w:p w14:paraId="14C9E730" w14:textId="77777777" w:rsidR="00DD677E" w:rsidRPr="00E81B1B" w:rsidRDefault="00DD677E" w:rsidP="002F29C8">
            <w:pPr>
              <w:jc w:val="center"/>
              <w:rPr>
                <w:sz w:val="18"/>
                <w:szCs w:val="18"/>
              </w:rPr>
            </w:pPr>
            <w:r w:rsidRPr="00E81B1B">
              <w:rPr>
                <w:sz w:val="18"/>
                <w:szCs w:val="18"/>
              </w:rPr>
              <w:t>1</w:t>
            </w:r>
          </w:p>
        </w:tc>
        <w:tc>
          <w:tcPr>
            <w:tcW w:w="1359" w:type="dxa"/>
            <w:vAlign w:val="center"/>
          </w:tcPr>
          <w:p w14:paraId="20B6CA12" w14:textId="77777777" w:rsidR="00DD677E" w:rsidRPr="00E81B1B" w:rsidRDefault="00DD677E" w:rsidP="002F29C8">
            <w:pPr>
              <w:jc w:val="center"/>
              <w:rPr>
                <w:sz w:val="18"/>
                <w:szCs w:val="18"/>
              </w:rPr>
            </w:pPr>
            <w:r w:rsidRPr="00E81B1B">
              <w:rPr>
                <w:sz w:val="18"/>
                <w:szCs w:val="18"/>
              </w:rPr>
              <w:t>GZT – t0 – 1</w:t>
            </w:r>
          </w:p>
        </w:tc>
        <w:tc>
          <w:tcPr>
            <w:tcW w:w="900" w:type="dxa"/>
            <w:vAlign w:val="center"/>
          </w:tcPr>
          <w:p w14:paraId="1F72DFC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4FF4A22" w14:textId="77777777" w:rsidR="00DD677E" w:rsidRPr="00E81B1B" w:rsidRDefault="00E23157"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c>
          <w:tcPr>
            <w:tcW w:w="3165" w:type="dxa"/>
            <w:vAlign w:val="center"/>
          </w:tcPr>
          <w:p w14:paraId="20CBAB5B" w14:textId="77777777" w:rsidR="00DD677E" w:rsidRPr="00E81B1B" w:rsidRDefault="00DD677E" w:rsidP="002F29C8">
            <w:pPr>
              <w:jc w:val="center"/>
              <w:rPr>
                <w:sz w:val="18"/>
                <w:szCs w:val="18"/>
              </w:rPr>
            </w:pPr>
          </w:p>
        </w:tc>
        <w:tc>
          <w:tcPr>
            <w:tcW w:w="4214" w:type="dxa"/>
            <w:vAlign w:val="center"/>
          </w:tcPr>
          <w:p w14:paraId="407993F5" w14:textId="77777777" w:rsidR="00DD677E" w:rsidRPr="00E81B1B" w:rsidRDefault="00DD677E" w:rsidP="002F29C8">
            <w:pPr>
              <w:jc w:val="center"/>
              <w:rPr>
                <w:sz w:val="18"/>
                <w:szCs w:val="18"/>
              </w:rPr>
            </w:pPr>
          </w:p>
        </w:tc>
      </w:tr>
      <w:tr w:rsidR="00DD677E" w:rsidRPr="00E81B1B" w14:paraId="39461FD4" w14:textId="77777777" w:rsidTr="480AC438">
        <w:trPr>
          <w:trHeight w:val="454"/>
        </w:trPr>
        <w:tc>
          <w:tcPr>
            <w:tcW w:w="450" w:type="dxa"/>
            <w:vAlign w:val="center"/>
          </w:tcPr>
          <w:p w14:paraId="62DAEA0C" w14:textId="77777777" w:rsidR="00DD677E" w:rsidRPr="00E81B1B" w:rsidRDefault="00DD677E" w:rsidP="002F29C8">
            <w:pPr>
              <w:jc w:val="center"/>
              <w:rPr>
                <w:sz w:val="18"/>
                <w:szCs w:val="18"/>
              </w:rPr>
            </w:pPr>
            <w:r w:rsidRPr="00E81B1B">
              <w:rPr>
                <w:sz w:val="18"/>
                <w:szCs w:val="18"/>
              </w:rPr>
              <w:t>2</w:t>
            </w:r>
          </w:p>
        </w:tc>
        <w:tc>
          <w:tcPr>
            <w:tcW w:w="1359" w:type="dxa"/>
            <w:vAlign w:val="center"/>
          </w:tcPr>
          <w:p w14:paraId="0351C19A" w14:textId="77777777" w:rsidR="00DD677E" w:rsidRPr="00E81B1B" w:rsidRDefault="00DD677E" w:rsidP="002F29C8">
            <w:pPr>
              <w:jc w:val="center"/>
              <w:rPr>
                <w:sz w:val="18"/>
                <w:szCs w:val="18"/>
              </w:rPr>
            </w:pPr>
            <w:r w:rsidRPr="00E81B1B">
              <w:rPr>
                <w:sz w:val="18"/>
                <w:szCs w:val="18"/>
              </w:rPr>
              <w:t>GZT – t0  - 2</w:t>
            </w:r>
          </w:p>
        </w:tc>
        <w:tc>
          <w:tcPr>
            <w:tcW w:w="900" w:type="dxa"/>
            <w:vAlign w:val="center"/>
          </w:tcPr>
          <w:p w14:paraId="727CF25B"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3E6A7CDB" w14:textId="77777777" w:rsidR="00DD677E" w:rsidRPr="00E81B1B" w:rsidRDefault="00E23157"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1644A86A" w14:textId="77777777" w:rsidR="00DD677E" w:rsidRPr="00E81B1B" w:rsidRDefault="00DD677E" w:rsidP="002F29C8">
            <w:pPr>
              <w:jc w:val="center"/>
              <w:rPr>
                <w:sz w:val="18"/>
                <w:szCs w:val="18"/>
              </w:rPr>
            </w:pPr>
          </w:p>
        </w:tc>
        <w:tc>
          <w:tcPr>
            <w:tcW w:w="4214" w:type="dxa"/>
            <w:vAlign w:val="center"/>
          </w:tcPr>
          <w:p w14:paraId="62FDAF97" w14:textId="77777777" w:rsidR="00DD677E" w:rsidRPr="00E81B1B" w:rsidRDefault="00DD677E" w:rsidP="002F29C8">
            <w:pPr>
              <w:jc w:val="center"/>
              <w:rPr>
                <w:sz w:val="18"/>
                <w:szCs w:val="18"/>
              </w:rPr>
            </w:pPr>
          </w:p>
        </w:tc>
      </w:tr>
      <w:tr w:rsidR="00DD677E" w:rsidRPr="00E81B1B" w14:paraId="6F99BCB1" w14:textId="77777777" w:rsidTr="480AC438">
        <w:trPr>
          <w:trHeight w:val="454"/>
        </w:trPr>
        <w:tc>
          <w:tcPr>
            <w:tcW w:w="450" w:type="dxa"/>
            <w:vAlign w:val="center"/>
          </w:tcPr>
          <w:p w14:paraId="523FD80A" w14:textId="77777777" w:rsidR="00DD677E" w:rsidRPr="00E81B1B" w:rsidRDefault="00DD677E" w:rsidP="002F29C8">
            <w:pPr>
              <w:jc w:val="center"/>
              <w:rPr>
                <w:sz w:val="18"/>
                <w:szCs w:val="18"/>
              </w:rPr>
            </w:pPr>
            <w:r w:rsidRPr="00E81B1B">
              <w:rPr>
                <w:sz w:val="18"/>
                <w:szCs w:val="18"/>
              </w:rPr>
              <w:t>3</w:t>
            </w:r>
          </w:p>
        </w:tc>
        <w:tc>
          <w:tcPr>
            <w:tcW w:w="1359" w:type="dxa"/>
            <w:vAlign w:val="center"/>
          </w:tcPr>
          <w:p w14:paraId="764FD12B" w14:textId="77777777" w:rsidR="00DD677E" w:rsidRPr="00E81B1B" w:rsidRDefault="00DD677E" w:rsidP="002F29C8">
            <w:pPr>
              <w:jc w:val="center"/>
              <w:rPr>
                <w:sz w:val="18"/>
                <w:szCs w:val="18"/>
              </w:rPr>
            </w:pPr>
            <w:r w:rsidRPr="00E81B1B">
              <w:rPr>
                <w:sz w:val="18"/>
                <w:szCs w:val="18"/>
              </w:rPr>
              <w:t>GZT – 37 – 1</w:t>
            </w:r>
          </w:p>
        </w:tc>
        <w:tc>
          <w:tcPr>
            <w:tcW w:w="900" w:type="dxa"/>
            <w:vAlign w:val="center"/>
          </w:tcPr>
          <w:p w14:paraId="6F18612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553B278" w14:textId="77777777" w:rsidR="00DD677E" w:rsidRPr="00E81B1B" w:rsidRDefault="00DD677E" w:rsidP="002F29C8">
            <w:pPr>
              <w:jc w:val="center"/>
              <w:rPr>
                <w:sz w:val="18"/>
                <w:szCs w:val="18"/>
              </w:rPr>
            </w:pPr>
          </w:p>
        </w:tc>
        <w:tc>
          <w:tcPr>
            <w:tcW w:w="3165" w:type="dxa"/>
            <w:vAlign w:val="center"/>
          </w:tcPr>
          <w:p w14:paraId="46F259F8" w14:textId="77777777" w:rsidR="00DD677E" w:rsidRPr="00E81B1B" w:rsidRDefault="00E23157"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A7257A8" w14:textId="77777777" w:rsidR="00DD677E" w:rsidRPr="00E81B1B" w:rsidRDefault="00DD677E" w:rsidP="002F29C8">
            <w:pPr>
              <w:jc w:val="center"/>
              <w:rPr>
                <w:sz w:val="18"/>
                <w:szCs w:val="18"/>
              </w:rPr>
            </w:pPr>
          </w:p>
        </w:tc>
      </w:tr>
      <w:tr w:rsidR="00DD677E" w:rsidRPr="00E81B1B" w14:paraId="0F8AEF8B" w14:textId="77777777" w:rsidTr="480AC438">
        <w:trPr>
          <w:trHeight w:val="454"/>
        </w:trPr>
        <w:tc>
          <w:tcPr>
            <w:tcW w:w="450" w:type="dxa"/>
            <w:vAlign w:val="center"/>
          </w:tcPr>
          <w:p w14:paraId="77E8CB62" w14:textId="77777777" w:rsidR="00DD677E" w:rsidRPr="00E81B1B" w:rsidRDefault="00DD677E" w:rsidP="002F29C8">
            <w:pPr>
              <w:jc w:val="center"/>
              <w:rPr>
                <w:sz w:val="18"/>
                <w:szCs w:val="18"/>
              </w:rPr>
            </w:pPr>
            <w:r w:rsidRPr="00E81B1B">
              <w:rPr>
                <w:sz w:val="18"/>
                <w:szCs w:val="18"/>
              </w:rPr>
              <w:t>4</w:t>
            </w:r>
          </w:p>
        </w:tc>
        <w:tc>
          <w:tcPr>
            <w:tcW w:w="1359" w:type="dxa"/>
            <w:vAlign w:val="center"/>
          </w:tcPr>
          <w:p w14:paraId="38CF5CD2" w14:textId="77777777" w:rsidR="00DD677E" w:rsidRPr="00E81B1B" w:rsidRDefault="00DD677E" w:rsidP="002F29C8">
            <w:pPr>
              <w:jc w:val="center"/>
              <w:rPr>
                <w:sz w:val="18"/>
                <w:szCs w:val="18"/>
              </w:rPr>
            </w:pPr>
            <w:r w:rsidRPr="00E81B1B">
              <w:rPr>
                <w:sz w:val="18"/>
                <w:szCs w:val="18"/>
              </w:rPr>
              <w:t>GZT – 37 – 2</w:t>
            </w:r>
          </w:p>
        </w:tc>
        <w:tc>
          <w:tcPr>
            <w:tcW w:w="900" w:type="dxa"/>
            <w:vAlign w:val="center"/>
          </w:tcPr>
          <w:p w14:paraId="0628C5A0"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65323CBA" w14:textId="77777777" w:rsidR="00DD677E" w:rsidRPr="00E81B1B" w:rsidRDefault="00E23157"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53508ED9" w14:textId="77777777" w:rsidR="00DD677E" w:rsidRPr="00E81B1B" w:rsidRDefault="00E23157"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4850E85" w14:textId="77777777" w:rsidR="00DD677E" w:rsidRPr="00E81B1B" w:rsidRDefault="00DD677E" w:rsidP="002F29C8">
            <w:pPr>
              <w:jc w:val="center"/>
              <w:rPr>
                <w:sz w:val="18"/>
                <w:szCs w:val="18"/>
              </w:rPr>
            </w:pPr>
          </w:p>
        </w:tc>
      </w:tr>
      <w:tr w:rsidR="00DD677E" w:rsidRPr="00E81B1B" w14:paraId="7D1774EB" w14:textId="77777777" w:rsidTr="480AC438">
        <w:trPr>
          <w:trHeight w:val="454"/>
        </w:trPr>
        <w:tc>
          <w:tcPr>
            <w:tcW w:w="450" w:type="dxa"/>
            <w:shd w:val="clear" w:color="auto" w:fill="D5DCE4" w:themeFill="text2" w:themeFillTint="33"/>
            <w:vAlign w:val="center"/>
          </w:tcPr>
          <w:p w14:paraId="60145833" w14:textId="77777777" w:rsidR="00DD677E" w:rsidRPr="00E81B1B" w:rsidRDefault="00DD677E" w:rsidP="002F29C8">
            <w:pPr>
              <w:jc w:val="center"/>
              <w:rPr>
                <w:sz w:val="18"/>
                <w:szCs w:val="18"/>
              </w:rPr>
            </w:pPr>
            <w:r w:rsidRPr="00E81B1B">
              <w:rPr>
                <w:sz w:val="18"/>
                <w:szCs w:val="18"/>
              </w:rPr>
              <w:t>5</w:t>
            </w:r>
          </w:p>
        </w:tc>
        <w:tc>
          <w:tcPr>
            <w:tcW w:w="1359" w:type="dxa"/>
            <w:shd w:val="clear" w:color="auto" w:fill="D5DCE4" w:themeFill="text2" w:themeFillTint="33"/>
            <w:vAlign w:val="center"/>
          </w:tcPr>
          <w:p w14:paraId="078878EB" w14:textId="77777777" w:rsidR="00DD677E" w:rsidRPr="00E81B1B" w:rsidRDefault="00DD677E" w:rsidP="002F29C8">
            <w:pPr>
              <w:jc w:val="center"/>
              <w:rPr>
                <w:sz w:val="18"/>
                <w:szCs w:val="18"/>
              </w:rPr>
            </w:pPr>
            <w:r w:rsidRPr="00E81B1B">
              <w:rPr>
                <w:sz w:val="18"/>
                <w:szCs w:val="18"/>
              </w:rPr>
              <w:t>GZT – 37 – 3</w:t>
            </w:r>
          </w:p>
        </w:tc>
        <w:tc>
          <w:tcPr>
            <w:tcW w:w="900" w:type="dxa"/>
            <w:shd w:val="clear" w:color="auto" w:fill="D5DCE4" w:themeFill="text2" w:themeFillTint="33"/>
            <w:vAlign w:val="center"/>
          </w:tcPr>
          <w:p w14:paraId="1993816D"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4AD8F2F6"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7FEDA254" w14:textId="77777777" w:rsidR="00DD677E" w:rsidRPr="00E81B1B" w:rsidRDefault="00E23157"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oMath>
            </m:oMathPara>
          </w:p>
        </w:tc>
        <w:tc>
          <w:tcPr>
            <w:tcW w:w="4214" w:type="dxa"/>
            <w:shd w:val="clear" w:color="auto" w:fill="D5DCE4" w:themeFill="text2" w:themeFillTint="33"/>
            <w:vAlign w:val="center"/>
          </w:tcPr>
          <w:p w14:paraId="5A795DFC" w14:textId="77777777" w:rsidR="00DD677E" w:rsidRPr="00E81B1B" w:rsidRDefault="00DD677E" w:rsidP="002F29C8">
            <w:pPr>
              <w:jc w:val="center"/>
              <w:rPr>
                <w:sz w:val="18"/>
                <w:szCs w:val="18"/>
              </w:rPr>
            </w:pPr>
          </w:p>
        </w:tc>
      </w:tr>
      <w:tr w:rsidR="00DD677E" w:rsidRPr="00E81B1B" w14:paraId="43D52BAF" w14:textId="77777777" w:rsidTr="480AC438">
        <w:trPr>
          <w:trHeight w:val="454"/>
        </w:trPr>
        <w:tc>
          <w:tcPr>
            <w:tcW w:w="450" w:type="dxa"/>
            <w:shd w:val="clear" w:color="auto" w:fill="D5DCE4" w:themeFill="text2" w:themeFillTint="33"/>
            <w:vAlign w:val="center"/>
          </w:tcPr>
          <w:p w14:paraId="07ED5C8D" w14:textId="77777777" w:rsidR="00DD677E" w:rsidRPr="00E81B1B" w:rsidRDefault="00DD677E" w:rsidP="002F29C8">
            <w:pPr>
              <w:jc w:val="center"/>
              <w:rPr>
                <w:sz w:val="18"/>
                <w:szCs w:val="18"/>
              </w:rPr>
            </w:pPr>
            <w:r w:rsidRPr="00E81B1B">
              <w:rPr>
                <w:sz w:val="18"/>
                <w:szCs w:val="18"/>
              </w:rPr>
              <w:t>6</w:t>
            </w:r>
          </w:p>
        </w:tc>
        <w:tc>
          <w:tcPr>
            <w:tcW w:w="1359" w:type="dxa"/>
            <w:shd w:val="clear" w:color="auto" w:fill="D5DCE4" w:themeFill="text2" w:themeFillTint="33"/>
            <w:vAlign w:val="center"/>
          </w:tcPr>
          <w:p w14:paraId="38044665" w14:textId="77777777" w:rsidR="00DD677E" w:rsidRPr="00E81B1B" w:rsidRDefault="00DD677E" w:rsidP="002F29C8">
            <w:pPr>
              <w:jc w:val="center"/>
              <w:rPr>
                <w:sz w:val="18"/>
                <w:szCs w:val="18"/>
              </w:rPr>
            </w:pPr>
            <w:r w:rsidRPr="00E81B1B">
              <w:rPr>
                <w:sz w:val="18"/>
                <w:szCs w:val="18"/>
              </w:rPr>
              <w:t>GZT – 37 – 4</w:t>
            </w:r>
          </w:p>
        </w:tc>
        <w:tc>
          <w:tcPr>
            <w:tcW w:w="900" w:type="dxa"/>
            <w:shd w:val="clear" w:color="auto" w:fill="D5DCE4" w:themeFill="text2" w:themeFillTint="33"/>
            <w:vAlign w:val="center"/>
          </w:tcPr>
          <w:p w14:paraId="170D5AE0"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663F01B" w14:textId="77777777" w:rsidR="00DD677E" w:rsidRPr="00E81B1B" w:rsidRDefault="00E23157"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FF2681" w14:textId="77777777" w:rsidR="00DD677E" w:rsidRPr="00E81B1B" w:rsidRDefault="00E23157"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c>
          <w:tcPr>
            <w:tcW w:w="4214" w:type="dxa"/>
            <w:shd w:val="clear" w:color="auto" w:fill="D5DCE4" w:themeFill="text2" w:themeFillTint="33"/>
            <w:vAlign w:val="center"/>
          </w:tcPr>
          <w:p w14:paraId="417515E1" w14:textId="77777777" w:rsidR="00DD677E" w:rsidRPr="00E81B1B" w:rsidRDefault="00DD677E" w:rsidP="002F29C8">
            <w:pPr>
              <w:jc w:val="center"/>
              <w:rPr>
                <w:sz w:val="18"/>
                <w:szCs w:val="18"/>
              </w:rPr>
            </w:pPr>
          </w:p>
        </w:tc>
      </w:tr>
      <w:tr w:rsidR="00DD677E" w:rsidRPr="00E81B1B" w14:paraId="3966DA9F" w14:textId="77777777" w:rsidTr="480AC438">
        <w:trPr>
          <w:trHeight w:val="454"/>
        </w:trPr>
        <w:tc>
          <w:tcPr>
            <w:tcW w:w="450" w:type="dxa"/>
            <w:vAlign w:val="center"/>
          </w:tcPr>
          <w:p w14:paraId="63F9B555" w14:textId="77777777" w:rsidR="00DD677E" w:rsidRPr="00E81B1B" w:rsidRDefault="00DD677E" w:rsidP="002F29C8">
            <w:pPr>
              <w:jc w:val="center"/>
              <w:rPr>
                <w:sz w:val="18"/>
                <w:szCs w:val="18"/>
              </w:rPr>
            </w:pPr>
            <w:r w:rsidRPr="00E81B1B">
              <w:rPr>
                <w:sz w:val="18"/>
                <w:szCs w:val="18"/>
              </w:rPr>
              <w:t>7</w:t>
            </w:r>
          </w:p>
        </w:tc>
        <w:tc>
          <w:tcPr>
            <w:tcW w:w="1359" w:type="dxa"/>
            <w:vAlign w:val="center"/>
          </w:tcPr>
          <w:p w14:paraId="7DAE7922" w14:textId="77777777" w:rsidR="00DD677E" w:rsidRPr="00E81B1B" w:rsidRDefault="00DD677E" w:rsidP="002F29C8">
            <w:pPr>
              <w:jc w:val="center"/>
              <w:rPr>
                <w:sz w:val="18"/>
                <w:szCs w:val="18"/>
              </w:rPr>
            </w:pPr>
            <w:r w:rsidRPr="00E81B1B">
              <w:rPr>
                <w:sz w:val="18"/>
                <w:szCs w:val="18"/>
              </w:rPr>
              <w:t>GZT – t00 – 1</w:t>
            </w:r>
          </w:p>
        </w:tc>
        <w:tc>
          <w:tcPr>
            <w:tcW w:w="900" w:type="dxa"/>
            <w:vAlign w:val="center"/>
          </w:tcPr>
          <w:p w14:paraId="296A05D7"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636EBF94" w14:textId="77777777" w:rsidR="00DD677E" w:rsidRPr="00E81B1B" w:rsidRDefault="00DD677E" w:rsidP="002F29C8">
            <w:pPr>
              <w:jc w:val="center"/>
              <w:rPr>
                <w:sz w:val="18"/>
                <w:szCs w:val="18"/>
              </w:rPr>
            </w:pPr>
          </w:p>
        </w:tc>
        <w:tc>
          <w:tcPr>
            <w:tcW w:w="3165" w:type="dxa"/>
            <w:vAlign w:val="center"/>
          </w:tcPr>
          <w:p w14:paraId="2AB86CA1" w14:textId="77777777" w:rsidR="00DD677E" w:rsidRPr="00E81B1B" w:rsidRDefault="00DD677E" w:rsidP="002F29C8">
            <w:pPr>
              <w:jc w:val="center"/>
              <w:rPr>
                <w:sz w:val="18"/>
                <w:szCs w:val="18"/>
              </w:rPr>
            </w:pPr>
          </w:p>
        </w:tc>
        <w:tc>
          <w:tcPr>
            <w:tcW w:w="4214" w:type="dxa"/>
            <w:vAlign w:val="center"/>
          </w:tcPr>
          <w:p w14:paraId="002C2A7E" w14:textId="77777777" w:rsidR="00DD677E" w:rsidRPr="00E81B1B" w:rsidRDefault="00E23157"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2A40293C" w14:textId="77777777" w:rsidTr="480AC438">
        <w:trPr>
          <w:trHeight w:val="454"/>
        </w:trPr>
        <w:tc>
          <w:tcPr>
            <w:tcW w:w="450" w:type="dxa"/>
            <w:vAlign w:val="center"/>
          </w:tcPr>
          <w:p w14:paraId="39DDDE1B" w14:textId="77777777" w:rsidR="00DD677E" w:rsidRPr="00E81B1B" w:rsidRDefault="00DD677E" w:rsidP="002F29C8">
            <w:pPr>
              <w:jc w:val="center"/>
              <w:rPr>
                <w:sz w:val="18"/>
                <w:szCs w:val="18"/>
              </w:rPr>
            </w:pPr>
            <w:r w:rsidRPr="00E81B1B">
              <w:rPr>
                <w:sz w:val="18"/>
                <w:szCs w:val="18"/>
              </w:rPr>
              <w:t>8</w:t>
            </w:r>
          </w:p>
        </w:tc>
        <w:tc>
          <w:tcPr>
            <w:tcW w:w="1359" w:type="dxa"/>
            <w:vAlign w:val="center"/>
          </w:tcPr>
          <w:p w14:paraId="0F9E7998" w14:textId="77777777" w:rsidR="00DD677E" w:rsidRPr="00E81B1B" w:rsidRDefault="00DD677E" w:rsidP="002F29C8">
            <w:pPr>
              <w:jc w:val="center"/>
              <w:rPr>
                <w:sz w:val="18"/>
                <w:szCs w:val="18"/>
              </w:rPr>
            </w:pPr>
            <w:r w:rsidRPr="00E81B1B">
              <w:rPr>
                <w:sz w:val="18"/>
                <w:szCs w:val="18"/>
              </w:rPr>
              <w:t>GZT – t00 – 2</w:t>
            </w:r>
          </w:p>
        </w:tc>
        <w:tc>
          <w:tcPr>
            <w:tcW w:w="900" w:type="dxa"/>
            <w:vAlign w:val="center"/>
          </w:tcPr>
          <w:p w14:paraId="4DAB7025"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44FA108F" w14:textId="77777777" w:rsidR="00DD677E" w:rsidRPr="00E81B1B" w:rsidRDefault="00E23157"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485A24FA" w14:textId="77777777" w:rsidR="00DD677E" w:rsidRPr="00E81B1B" w:rsidRDefault="00DD677E" w:rsidP="002F29C8">
            <w:pPr>
              <w:jc w:val="center"/>
              <w:rPr>
                <w:sz w:val="18"/>
                <w:szCs w:val="18"/>
              </w:rPr>
            </w:pPr>
          </w:p>
        </w:tc>
        <w:tc>
          <w:tcPr>
            <w:tcW w:w="4214" w:type="dxa"/>
            <w:vAlign w:val="center"/>
          </w:tcPr>
          <w:p w14:paraId="45495B4B" w14:textId="77777777" w:rsidR="00DD677E" w:rsidRPr="00E81B1B" w:rsidRDefault="00E23157"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05274D5B" w14:textId="77777777" w:rsidTr="480AC438">
        <w:trPr>
          <w:trHeight w:val="454"/>
        </w:trPr>
        <w:tc>
          <w:tcPr>
            <w:tcW w:w="450" w:type="dxa"/>
            <w:shd w:val="clear" w:color="auto" w:fill="D5DCE4" w:themeFill="text2" w:themeFillTint="33"/>
            <w:vAlign w:val="center"/>
          </w:tcPr>
          <w:p w14:paraId="7A7AA63B" w14:textId="77777777" w:rsidR="00DD677E" w:rsidRPr="00E81B1B" w:rsidRDefault="00DD677E" w:rsidP="002F29C8">
            <w:pPr>
              <w:jc w:val="center"/>
              <w:rPr>
                <w:sz w:val="18"/>
                <w:szCs w:val="18"/>
              </w:rPr>
            </w:pPr>
            <w:r w:rsidRPr="00E81B1B">
              <w:rPr>
                <w:sz w:val="18"/>
                <w:szCs w:val="18"/>
              </w:rPr>
              <w:t>9</w:t>
            </w:r>
          </w:p>
        </w:tc>
        <w:tc>
          <w:tcPr>
            <w:tcW w:w="1359" w:type="dxa"/>
            <w:shd w:val="clear" w:color="auto" w:fill="D5DCE4" w:themeFill="text2" w:themeFillTint="33"/>
            <w:vAlign w:val="center"/>
          </w:tcPr>
          <w:p w14:paraId="4E48118E" w14:textId="77777777" w:rsidR="00DD677E" w:rsidRPr="00E81B1B" w:rsidRDefault="00DD677E" w:rsidP="002F29C8">
            <w:pPr>
              <w:jc w:val="center"/>
              <w:rPr>
                <w:sz w:val="18"/>
                <w:szCs w:val="18"/>
              </w:rPr>
            </w:pPr>
            <w:r w:rsidRPr="00E81B1B">
              <w:rPr>
                <w:sz w:val="18"/>
                <w:szCs w:val="18"/>
              </w:rPr>
              <w:t>GZT - t00 - 3</w:t>
            </w:r>
          </w:p>
        </w:tc>
        <w:tc>
          <w:tcPr>
            <w:tcW w:w="900" w:type="dxa"/>
            <w:shd w:val="clear" w:color="auto" w:fill="D5DCE4" w:themeFill="text2" w:themeFillTint="33"/>
            <w:vAlign w:val="center"/>
          </w:tcPr>
          <w:p w14:paraId="3DD6529F"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622C7607"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5EB8C355"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12A7715" w14:textId="77777777" w:rsidR="00DD677E" w:rsidRPr="00E81B1B" w:rsidRDefault="00E23157"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r>
      <w:tr w:rsidR="00DD677E" w:rsidRPr="00E81B1B" w14:paraId="33B8D9F9" w14:textId="77777777" w:rsidTr="480AC438">
        <w:trPr>
          <w:trHeight w:val="454"/>
        </w:trPr>
        <w:tc>
          <w:tcPr>
            <w:tcW w:w="450" w:type="dxa"/>
            <w:shd w:val="clear" w:color="auto" w:fill="D5DCE4" w:themeFill="text2" w:themeFillTint="33"/>
            <w:vAlign w:val="center"/>
          </w:tcPr>
          <w:p w14:paraId="4FCF3EC0" w14:textId="77777777" w:rsidR="00DD677E" w:rsidRPr="00E81B1B" w:rsidRDefault="00DD677E" w:rsidP="002F29C8">
            <w:pPr>
              <w:jc w:val="center"/>
              <w:rPr>
                <w:sz w:val="18"/>
                <w:szCs w:val="18"/>
              </w:rPr>
            </w:pPr>
            <w:r w:rsidRPr="00E81B1B">
              <w:rPr>
                <w:sz w:val="18"/>
                <w:szCs w:val="18"/>
              </w:rPr>
              <w:t>10</w:t>
            </w:r>
          </w:p>
        </w:tc>
        <w:tc>
          <w:tcPr>
            <w:tcW w:w="1359" w:type="dxa"/>
            <w:shd w:val="clear" w:color="auto" w:fill="D5DCE4" w:themeFill="text2" w:themeFillTint="33"/>
            <w:vAlign w:val="center"/>
          </w:tcPr>
          <w:p w14:paraId="5CA72969" w14:textId="77777777" w:rsidR="00DD677E" w:rsidRPr="00E81B1B" w:rsidRDefault="00DD677E" w:rsidP="002F29C8">
            <w:pPr>
              <w:jc w:val="center"/>
              <w:rPr>
                <w:sz w:val="18"/>
                <w:szCs w:val="18"/>
              </w:rPr>
            </w:pPr>
            <w:r w:rsidRPr="00E81B1B">
              <w:rPr>
                <w:sz w:val="18"/>
                <w:szCs w:val="18"/>
              </w:rPr>
              <w:t>GZT – t00 – 4</w:t>
            </w:r>
          </w:p>
        </w:tc>
        <w:tc>
          <w:tcPr>
            <w:tcW w:w="900" w:type="dxa"/>
            <w:shd w:val="clear" w:color="auto" w:fill="D5DCE4" w:themeFill="text2" w:themeFillTint="33"/>
            <w:vAlign w:val="center"/>
          </w:tcPr>
          <w:p w14:paraId="13EC7CEF"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281A3DA" w14:textId="77777777" w:rsidR="00DD677E" w:rsidRPr="00E81B1B" w:rsidRDefault="00E23157"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77E9E3"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D54A7DE" w14:textId="77777777" w:rsidR="00DD677E" w:rsidRPr="00E81B1B" w:rsidRDefault="00E23157"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r>
      <w:tr w:rsidR="00DD677E" w:rsidRPr="00E81B1B" w14:paraId="5E53A2E5" w14:textId="77777777" w:rsidTr="480AC438">
        <w:trPr>
          <w:trHeight w:val="454"/>
        </w:trPr>
        <w:tc>
          <w:tcPr>
            <w:tcW w:w="450" w:type="dxa"/>
            <w:vAlign w:val="center"/>
          </w:tcPr>
          <w:p w14:paraId="558EF5B4" w14:textId="77777777" w:rsidR="00DD677E" w:rsidRPr="00E81B1B" w:rsidRDefault="00DD677E" w:rsidP="002F29C8">
            <w:pPr>
              <w:jc w:val="center"/>
              <w:rPr>
                <w:sz w:val="18"/>
                <w:szCs w:val="18"/>
              </w:rPr>
            </w:pPr>
            <w:r w:rsidRPr="00E81B1B">
              <w:rPr>
                <w:sz w:val="18"/>
                <w:szCs w:val="18"/>
              </w:rPr>
              <w:t>11</w:t>
            </w:r>
          </w:p>
        </w:tc>
        <w:tc>
          <w:tcPr>
            <w:tcW w:w="1359" w:type="dxa"/>
            <w:vAlign w:val="center"/>
          </w:tcPr>
          <w:p w14:paraId="6874E8D5" w14:textId="77777777" w:rsidR="00DD677E" w:rsidRPr="00E81B1B" w:rsidRDefault="00DD677E" w:rsidP="002F29C8">
            <w:pPr>
              <w:jc w:val="center"/>
              <w:rPr>
                <w:sz w:val="18"/>
                <w:szCs w:val="18"/>
              </w:rPr>
            </w:pPr>
            <w:r w:rsidRPr="00E81B1B">
              <w:rPr>
                <w:sz w:val="18"/>
                <w:szCs w:val="18"/>
              </w:rPr>
              <w:t>GZG – t0</w:t>
            </w:r>
          </w:p>
        </w:tc>
        <w:tc>
          <w:tcPr>
            <w:tcW w:w="900" w:type="dxa"/>
            <w:vAlign w:val="center"/>
          </w:tcPr>
          <w:p w14:paraId="6815298A"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EE77E22"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1DEA083" w14:textId="77777777" w:rsidR="00DD677E" w:rsidRPr="00E81B1B" w:rsidRDefault="00DD677E" w:rsidP="002F29C8">
            <w:pPr>
              <w:jc w:val="center"/>
              <w:rPr>
                <w:sz w:val="18"/>
                <w:szCs w:val="18"/>
              </w:rPr>
            </w:pPr>
          </w:p>
        </w:tc>
        <w:tc>
          <w:tcPr>
            <w:tcW w:w="4214" w:type="dxa"/>
            <w:vAlign w:val="center"/>
          </w:tcPr>
          <w:p w14:paraId="34C0AA57" w14:textId="77777777" w:rsidR="00DD677E" w:rsidRPr="00E81B1B" w:rsidRDefault="00DD677E" w:rsidP="002F29C8">
            <w:pPr>
              <w:jc w:val="center"/>
              <w:rPr>
                <w:sz w:val="18"/>
                <w:szCs w:val="18"/>
              </w:rPr>
            </w:pPr>
          </w:p>
        </w:tc>
      </w:tr>
      <w:tr w:rsidR="00DD677E" w:rsidRPr="00E81B1B" w14:paraId="69C60402" w14:textId="77777777" w:rsidTr="480AC438">
        <w:trPr>
          <w:trHeight w:val="454"/>
        </w:trPr>
        <w:tc>
          <w:tcPr>
            <w:tcW w:w="450" w:type="dxa"/>
            <w:vAlign w:val="center"/>
          </w:tcPr>
          <w:p w14:paraId="499D1C7C" w14:textId="77777777" w:rsidR="00DD677E" w:rsidRPr="00E81B1B" w:rsidRDefault="00DD677E" w:rsidP="002F29C8">
            <w:pPr>
              <w:jc w:val="center"/>
              <w:rPr>
                <w:sz w:val="18"/>
                <w:szCs w:val="18"/>
              </w:rPr>
            </w:pPr>
            <w:r w:rsidRPr="00E81B1B">
              <w:rPr>
                <w:sz w:val="18"/>
                <w:szCs w:val="18"/>
              </w:rPr>
              <w:t>12</w:t>
            </w:r>
          </w:p>
        </w:tc>
        <w:tc>
          <w:tcPr>
            <w:tcW w:w="1359" w:type="dxa"/>
            <w:vAlign w:val="center"/>
          </w:tcPr>
          <w:p w14:paraId="2B5A8D1A" w14:textId="77777777" w:rsidR="00DD677E" w:rsidRPr="00E81B1B" w:rsidRDefault="00DD677E" w:rsidP="002F29C8">
            <w:pPr>
              <w:jc w:val="center"/>
              <w:rPr>
                <w:sz w:val="18"/>
                <w:szCs w:val="18"/>
              </w:rPr>
            </w:pPr>
            <w:r w:rsidRPr="00E81B1B">
              <w:rPr>
                <w:sz w:val="18"/>
                <w:szCs w:val="18"/>
              </w:rPr>
              <w:t>GZG – t00</w:t>
            </w:r>
          </w:p>
        </w:tc>
        <w:tc>
          <w:tcPr>
            <w:tcW w:w="900" w:type="dxa"/>
            <w:vAlign w:val="center"/>
          </w:tcPr>
          <w:p w14:paraId="4BE3DFEF"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012A43A" w14:textId="77777777" w:rsidR="00DD677E" w:rsidRPr="00E81B1B" w:rsidRDefault="00E23157"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632F4B9" w14:textId="77777777" w:rsidR="00DD677E" w:rsidRPr="00E81B1B" w:rsidRDefault="00DD677E" w:rsidP="002F29C8">
            <w:pPr>
              <w:jc w:val="center"/>
              <w:rPr>
                <w:sz w:val="18"/>
                <w:szCs w:val="18"/>
              </w:rPr>
            </w:pPr>
          </w:p>
        </w:tc>
        <w:tc>
          <w:tcPr>
            <w:tcW w:w="4214" w:type="dxa"/>
            <w:vAlign w:val="center"/>
          </w:tcPr>
          <w:p w14:paraId="4BE34B21"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s</m:t>
                </m:r>
              </m:oMath>
            </m:oMathPara>
          </w:p>
        </w:tc>
      </w:tr>
    </w:tbl>
    <w:p w14:paraId="1EE1EBBB" w14:textId="4037629F" w:rsidR="00445FBB" w:rsidRPr="00E81B1B" w:rsidRDefault="00445FBB" w:rsidP="00782FB5">
      <w:pPr>
        <w:pStyle w:val="Aufzhlungszeichen"/>
        <w:rPr>
          <w:lang w:eastAsia="de-DE"/>
        </w:rPr>
        <w:sectPr w:rsidR="00445FBB" w:rsidRPr="00E81B1B" w:rsidSect="002F29C8">
          <w:footerReference w:type="first" r:id="rId43"/>
          <w:pgSz w:w="16838" w:h="11906" w:orient="landscape"/>
          <w:pgMar w:top="1418" w:right="1701" w:bottom="1418" w:left="1701" w:header="709" w:footer="701" w:gutter="0"/>
          <w:cols w:space="708"/>
          <w:docGrid w:linePitch="360"/>
        </w:sectPr>
      </w:pPr>
      <w:r w:rsidRPr="00E81B1B">
        <w:rPr>
          <w:lang w:eastAsia="de-DE"/>
        </w:rPr>
        <w:t>g = ständige Lasten / q = veränderliche Lasten / s = Betonschwinden / perm = quasi-ständiger Anteil / short = kurzzeitiger Anteil / γ = Sicherheitsbeiwerte</w:t>
      </w:r>
    </w:p>
    <w:p w14:paraId="46E74BEB" w14:textId="4C243E15" w:rsidR="00445FBB" w:rsidRDefault="41FEC304" w:rsidP="00C92088">
      <w:pPr>
        <w:pStyle w:val="berschrift2"/>
        <w:numPr>
          <w:ilvl w:val="1"/>
          <w:numId w:val="43"/>
        </w:numPr>
      </w:pPr>
      <w:bookmarkStart w:id="580" w:name="_Toc92091692"/>
      <w:bookmarkStart w:id="581" w:name="_Toc92092134"/>
      <w:bookmarkStart w:id="582" w:name="_Toc92092246"/>
      <w:bookmarkStart w:id="583" w:name="_Toc93321027"/>
      <w:r>
        <w:lastRenderedPageBreak/>
        <w:t>Ergebnisse der Parameterstudie</w:t>
      </w:r>
      <w:bookmarkEnd w:id="580"/>
      <w:bookmarkEnd w:id="581"/>
      <w:bookmarkEnd w:id="582"/>
      <w:bookmarkEnd w:id="583"/>
    </w:p>
    <w:p w14:paraId="256E840C" w14:textId="77777777" w:rsidR="00C92088" w:rsidRPr="00C92088" w:rsidRDefault="00C92088" w:rsidP="00C92088"/>
    <w:p w14:paraId="2BBBCF7E" w14:textId="6FF26E88" w:rsidR="6E7E6C3D" w:rsidRPr="000D2C2C" w:rsidRDefault="4C11F93A" w:rsidP="00C92088">
      <w:pPr>
        <w:pStyle w:val="berschrift"/>
        <w:numPr>
          <w:ilvl w:val="0"/>
          <w:numId w:val="43"/>
        </w:numPr>
      </w:pPr>
      <w:bookmarkStart w:id="584" w:name="_Toc92091693"/>
      <w:bookmarkStart w:id="585" w:name="_Toc92092135"/>
      <w:bookmarkStart w:id="586" w:name="_Toc92092247"/>
      <w:bookmarkStart w:id="587" w:name="_Ref93171349"/>
      <w:bookmarkStart w:id="588" w:name="_Toc93321028"/>
      <w:r w:rsidRPr="000D2C2C">
        <w:t xml:space="preserve">Versuchsprogramm </w:t>
      </w:r>
      <w:bookmarkEnd w:id="584"/>
      <w:bookmarkEnd w:id="585"/>
      <w:bookmarkEnd w:id="586"/>
      <w:r w:rsidR="005568B2">
        <w:t>Holz-Beton-Verbund-Decken</w:t>
      </w:r>
      <w:bookmarkEnd w:id="587"/>
      <w:bookmarkEnd w:id="588"/>
    </w:p>
    <w:p w14:paraId="28702FAE" w14:textId="7906656B" w:rsidR="005568B2" w:rsidRDefault="00E24A22" w:rsidP="6E7E6C3D">
      <w:r w:rsidRPr="00E81B1B">
        <w:t xml:space="preserve">Die Forschung und Entwicklung </w:t>
      </w:r>
      <w:commentRangeStart w:id="589"/>
      <w:commentRangeEnd w:id="589"/>
      <w:r w:rsidR="00B4207C">
        <w:commentReference w:id="589"/>
      </w:r>
      <w:r w:rsidR="005568B2">
        <w:t>des</w:t>
      </w:r>
      <w:r w:rsidRPr="00E81B1B">
        <w:t xml:space="preserve"> HBV-Deckensystem </w:t>
      </w:r>
      <w:r w:rsidR="11599694">
        <w:t xml:space="preserve">im Rahmen dieses Projektes </w:t>
      </w:r>
      <w:r w:rsidR="00E66FB0">
        <w:t>fokussierte</w:t>
      </w:r>
      <w:r w:rsidR="00E66FB0" w:rsidRPr="00E81B1B">
        <w:t xml:space="preserve"> </w:t>
      </w:r>
      <w:r w:rsidR="005568B2">
        <w:t>auf den Verbindungsmitteln. Neben den Verbindungsmitteln war vorgesehen, die Verbindung von einzelnen Deckenelementen zu einer Deckenscheibe zu untersuchen. Abschließend war der Bau eines Demonstrator</w:t>
      </w:r>
      <w:r w:rsidR="00E23157">
        <w:t>s</w:t>
      </w:r>
      <w:r w:rsidR="005568B2">
        <w:t xml:space="preserve"> vorgesehen, in dessen Bau die Ergebnisse der</w:t>
      </w:r>
      <w:r w:rsidR="00E23157">
        <w:t xml:space="preserve"> Kapitel </w:t>
      </w:r>
      <w:r w:rsidR="00E23157">
        <w:fldChar w:fldCharType="begin"/>
      </w:r>
      <w:r w:rsidR="00E23157">
        <w:instrText xml:space="preserve"> REF _Ref94450905 \r \h </w:instrText>
      </w:r>
      <w:r w:rsidR="00E23157">
        <w:fldChar w:fldCharType="separate"/>
      </w:r>
      <w:r w:rsidR="00E23157">
        <w:t>7</w:t>
      </w:r>
      <w:r w:rsidR="00E23157">
        <w:fldChar w:fldCharType="end"/>
      </w:r>
      <w:r w:rsidR="00E23157">
        <w:t xml:space="preserve"> und </w:t>
      </w:r>
      <w:r w:rsidR="00E23157">
        <w:fldChar w:fldCharType="begin"/>
      </w:r>
      <w:r w:rsidR="00E23157">
        <w:instrText xml:space="preserve"> REF _Ref94450908 \r \h </w:instrText>
      </w:r>
      <w:r w:rsidR="00E23157">
        <w:fldChar w:fldCharType="separate"/>
      </w:r>
      <w:r w:rsidR="00E23157">
        <w:t>8</w:t>
      </w:r>
      <w:r w:rsidR="00E23157">
        <w:fldChar w:fldCharType="end"/>
      </w:r>
      <w:r w:rsidR="005568B2">
        <w:t xml:space="preserve"> </w:t>
      </w:r>
      <w:r w:rsidR="00E23157">
        <w:t xml:space="preserve">zum Schallschutz und zu der technischen Gebäudeausrüstung </w:t>
      </w:r>
      <w:r w:rsidR="005568B2">
        <w:t>einfließen sollten.</w:t>
      </w:r>
    </w:p>
    <w:p w14:paraId="4C9020BB" w14:textId="3CBAE590" w:rsidR="005568B2" w:rsidRDefault="005568B2" w:rsidP="6E7E6C3D">
      <w:r>
        <w:t xml:space="preserve">Im Verlauf des Forschungsprojekts wurde an verschiedenen Stellen entschieden, vom Versuchsprogramm abzuweichen. </w:t>
      </w:r>
    </w:p>
    <w:p w14:paraId="6A2549CF" w14:textId="6FC0EE02" w:rsidR="00D96F3B" w:rsidRDefault="005568B2" w:rsidP="00C92088">
      <w:pPr>
        <w:pStyle w:val="berschrift2"/>
        <w:numPr>
          <w:ilvl w:val="1"/>
          <w:numId w:val="43"/>
        </w:numPr>
      </w:pPr>
      <w:bookmarkStart w:id="590" w:name="_Toc93321029"/>
      <w:r>
        <w:t>Abweichungen vom Versuchsprogramm der Verbindungsmittel</w:t>
      </w:r>
      <w:bookmarkEnd w:id="590"/>
    </w:p>
    <w:p w14:paraId="4F2ED520" w14:textId="6CB205C5" w:rsidR="005568B2" w:rsidRDefault="005568B2" w:rsidP="005568B2">
      <w:r>
        <w:t>Z</w:t>
      </w:r>
      <w:r w:rsidRPr="00E81B1B">
        <w:t>u Beginn</w:t>
      </w:r>
      <w:r w:rsidR="00424CD4">
        <w:t xml:space="preserve"> des gemeinsamen Forschungsprojekts lag der Fokus</w:t>
      </w:r>
      <w:r w:rsidRPr="00E81B1B">
        <w:t xml:space="preserve"> </w:t>
      </w:r>
      <w:r>
        <w:t xml:space="preserve">auf </w:t>
      </w:r>
      <w:r w:rsidRPr="00E81B1B">
        <w:t>der Verbindung getrennt vorgefertigter</w:t>
      </w:r>
      <w:r>
        <w:t xml:space="preserve"> Holz- und Betonb</w:t>
      </w:r>
      <w:r w:rsidRPr="00E81B1B">
        <w:t>auteile</w:t>
      </w:r>
      <w:r>
        <w:t xml:space="preserve"> zu einem Verbundbauteil</w:t>
      </w:r>
      <w:r w:rsidRPr="00E81B1B">
        <w:t xml:space="preserve">. </w:t>
      </w:r>
      <w:r>
        <w:t>Da somit</w:t>
      </w:r>
      <w:r w:rsidRPr="00E81B1B">
        <w:t xml:space="preserve"> zum Zeitpunkt des Fügens bereits ein Teil des Betonschwindens abgeklungen ist</w:t>
      </w:r>
      <w:r>
        <w:t>,</w:t>
      </w:r>
      <w:r w:rsidRPr="00E81B1B">
        <w:t xml:space="preserve"> werden aus dem Betonschwinden resultierende Verformungen des Verbundbauteils reduziert. Dies ist insbesondere relevant vor dem Hintergrund, dass im </w:t>
      </w:r>
      <w:r>
        <w:t>Holz-Beton-</w:t>
      </w:r>
      <w:r w:rsidRPr="00E81B1B">
        <w:t xml:space="preserve">Verbundbau die Verformungen häufig </w:t>
      </w:r>
      <w:r>
        <w:t xml:space="preserve">für die Dimensionierung der Bauteile </w:t>
      </w:r>
      <w:r w:rsidRPr="00E81B1B">
        <w:t>maßgebend werden.</w:t>
      </w:r>
    </w:p>
    <w:p w14:paraId="5F74A28D" w14:textId="03FF824E" w:rsidR="004B6EFA" w:rsidRDefault="004174E4" w:rsidP="6E7E6C3D">
      <w:r>
        <w:t>D</w:t>
      </w:r>
      <w:r w:rsidR="000B2DC0">
        <w:t xml:space="preserve">er </w:t>
      </w:r>
      <w:r>
        <w:t>be</w:t>
      </w:r>
      <w:r w:rsidR="005568B2">
        <w:t>w</w:t>
      </w:r>
      <w:r>
        <w:t>illigte Forschungsantrag</w:t>
      </w:r>
      <w:r w:rsidR="000B2DC0">
        <w:t xml:space="preserve"> </w:t>
      </w:r>
      <w:r>
        <w:t xml:space="preserve">sah </w:t>
      </w:r>
      <w:r w:rsidR="000B2DC0">
        <w:t xml:space="preserve">die </w:t>
      </w:r>
      <w:r>
        <w:t xml:space="preserve">experimentelle Untersuchung von zwei </w:t>
      </w:r>
      <w:r w:rsidR="000B2DC0">
        <w:t>Verbindungs</w:t>
      </w:r>
      <w:r>
        <w:t>arten</w:t>
      </w:r>
      <w:r w:rsidR="00E23157">
        <w:t xml:space="preserve"> zur nachträglichen Verbindung von Holz und Beton</w:t>
      </w:r>
      <w:r>
        <w:t xml:space="preserve"> </w:t>
      </w:r>
      <w:r w:rsidR="005568B2">
        <w:t xml:space="preserve">für HBV-Decken vor: Einerseits sollte </w:t>
      </w:r>
      <w:r w:rsidR="000B2DC0">
        <w:t>d</w:t>
      </w:r>
      <w:r w:rsidR="005568B2">
        <w:t xml:space="preserve">as Fügen </w:t>
      </w:r>
      <w:r w:rsidR="000B2DC0">
        <w:t xml:space="preserve">mithilfe von Schrauben verbessert werden und </w:t>
      </w:r>
      <w:r w:rsidR="005568B2">
        <w:t xml:space="preserve">andererseits </w:t>
      </w:r>
      <w:r w:rsidR="000B2DC0">
        <w:t xml:space="preserve">eine Verklebung mit Polymerbetonen oder Polymermörteln entwickelt werden. </w:t>
      </w:r>
      <w:r w:rsidR="6E7E6C3D" w:rsidRPr="00E81B1B">
        <w:t>Beide Verbindun</w:t>
      </w:r>
      <w:r w:rsidR="004D36D6">
        <w:t>g</w:t>
      </w:r>
      <w:r w:rsidR="008B2954">
        <w:t>sarten</w:t>
      </w:r>
      <w:r w:rsidR="6E7E6C3D" w:rsidRPr="00E81B1B">
        <w:t xml:space="preserve">, nachträgliche Verschraubung wie auch die nachträgliche </w:t>
      </w:r>
      <w:r w:rsidR="00871F0B" w:rsidRPr="00E81B1B">
        <w:t>V</w:t>
      </w:r>
      <w:r w:rsidR="6E7E6C3D" w:rsidRPr="00E81B1B">
        <w:t>erklebung, erfordern dieselben Hauptarbeitsschritte bei der Herstellung und beim Fügen</w:t>
      </w:r>
      <w:r w:rsidR="00E24A22" w:rsidRPr="00E81B1B">
        <w:t xml:space="preserve">: </w:t>
      </w:r>
      <w:r w:rsidR="6E7E6C3D" w:rsidRPr="00E81B1B">
        <w:t>Herstellung des Betonfertigteils, Ausschalen und Zwischenlagern, Positionieren der Holzbalken vor dem Fügen, Auflegen des Betonfertigteils. Bei entsprechender Beschaffenheit und Flexibilität des Arbeitsplatzes sind beide Arten der Verbindung an einem Arbeitsplatz auszuführen.</w:t>
      </w:r>
    </w:p>
    <w:p w14:paraId="73483DD8" w14:textId="7836FC1E" w:rsidR="00CE6E87" w:rsidRDefault="005568B2" w:rsidP="6E7E6C3D">
      <w:r>
        <w:t xml:space="preserve">Für beide Verbindungsarten war die gleiche Vorgehensweise bei den Versuchen vorgesehen. </w:t>
      </w:r>
      <w:r w:rsidR="00CE6E87">
        <w:t xml:space="preserve">Zunächst sollte an </w:t>
      </w:r>
      <w:r w:rsidR="000B2DC0">
        <w:t>kleinen Scherversuchen (Slip-Block-Versuche)</w:t>
      </w:r>
      <w:r w:rsidR="0077780F">
        <w:t xml:space="preserve"> </w:t>
      </w:r>
      <w:r w:rsidR="008F45DF">
        <w:t>die allgemeine Eignung der entwickelten</w:t>
      </w:r>
      <w:r w:rsidR="000B2DC0">
        <w:t xml:space="preserve"> </w:t>
      </w:r>
      <w:r w:rsidR="008F45DF">
        <w:t xml:space="preserve">Verbindung untersucht werden. Auf dieser Grundlage sollten anschließend </w:t>
      </w:r>
      <w:r w:rsidR="00443F54">
        <w:t>Schub</w:t>
      </w:r>
      <w:r>
        <w:t>-Biege-Versuche</w:t>
      </w:r>
      <w:r w:rsidR="00443F54">
        <w:t xml:space="preserve"> und </w:t>
      </w:r>
      <w:r>
        <w:t xml:space="preserve">abschließend </w:t>
      </w:r>
      <w:r w:rsidR="00C175A7">
        <w:t>Biege</w:t>
      </w:r>
      <w:r>
        <w:t xml:space="preserve">versuche im 1:1 Maßstab </w:t>
      </w:r>
      <w:r w:rsidR="00F83908">
        <w:t xml:space="preserve">erfolgen, siehe beantragter Versuchsplan in </w:t>
      </w:r>
      <w:r w:rsidR="00E23157">
        <w:t>Abb. Xy.</w:t>
      </w:r>
    </w:p>
    <w:p w14:paraId="01E13810" w14:textId="4308722E" w:rsidR="005568B2" w:rsidRDefault="005568B2" w:rsidP="6E7E6C3D"/>
    <w:p w14:paraId="5C6ED01E" w14:textId="7FF1B400" w:rsidR="00F83908" w:rsidRPr="00E81B1B" w:rsidRDefault="00F83908" w:rsidP="6E7E6C3D">
      <w:r>
        <w:t>AAAABBBBBB</w:t>
      </w:r>
    </w:p>
    <w:p w14:paraId="4FE87514" w14:textId="552B91E5" w:rsidR="00424CD4" w:rsidRDefault="003A2011" w:rsidP="00424CD4">
      <w:r>
        <w:t>Die</w:t>
      </w:r>
      <w:r w:rsidR="6E7E6C3D" w:rsidRPr="00E81B1B">
        <w:t xml:space="preserve"> untersuchten Schraubverbindungen</w:t>
      </w:r>
      <w:r w:rsidR="005568B2">
        <w:t xml:space="preserve"> erreichten</w:t>
      </w:r>
      <w:r w:rsidR="6E7E6C3D" w:rsidRPr="00E81B1B">
        <w:t xml:space="preserve"> die anvisierten Tragfähigkeiten und Steifigkeiten nicht, sodass </w:t>
      </w:r>
      <w:r w:rsidR="53476F7A">
        <w:t>währende des</w:t>
      </w:r>
      <w:r w:rsidR="2ED1A04F">
        <w:t xml:space="preserve"> Projektverlauf</w:t>
      </w:r>
      <w:r w:rsidR="1E9A58E5">
        <w:t>s</w:t>
      </w:r>
      <w:r w:rsidR="6E7E6C3D" w:rsidRPr="00E81B1B">
        <w:t xml:space="preserve"> entschieden wurde, ausschließlich die Verklebung als Verbindungsmittel weiter zu erforschen.</w:t>
      </w:r>
      <w:r w:rsidR="00871F0B" w:rsidRPr="00E81B1B">
        <w:t xml:space="preserve"> Die Untersuchungen </w:t>
      </w:r>
      <w:r w:rsidR="009F1E24" w:rsidRPr="00E81B1B">
        <w:t xml:space="preserve">zur geschraubten Verbindung </w:t>
      </w:r>
      <w:r w:rsidR="00871F0B" w:rsidRPr="00E81B1B">
        <w:t xml:space="preserve">sind in Abschnitt </w:t>
      </w:r>
      <w:r w:rsidR="00871F0B" w:rsidRPr="00E81B1B">
        <w:fldChar w:fldCharType="begin"/>
      </w:r>
      <w:r w:rsidR="00871F0B" w:rsidRPr="00E81B1B">
        <w:instrText xml:space="preserve"> REF _Ref82253047 \n \h </w:instrText>
      </w:r>
      <w:r w:rsidR="00871F0B" w:rsidRPr="00E81B1B">
        <w:fldChar w:fldCharType="separate"/>
      </w:r>
      <w:r w:rsidR="005568B2">
        <w:t>5</w:t>
      </w:r>
      <w:r w:rsidR="00871F0B" w:rsidRPr="00E81B1B">
        <w:fldChar w:fldCharType="end"/>
      </w:r>
      <w:r w:rsidR="00871F0B" w:rsidRPr="00E81B1B">
        <w:t xml:space="preserve"> dokumentiert.</w:t>
      </w:r>
      <w:r w:rsidR="005568B2">
        <w:t xml:space="preserve"> </w:t>
      </w:r>
      <w:r w:rsidR="00783E57">
        <w:t xml:space="preserve">Das Versuchsprogramm zu geklebten Versuchen wurde stattdessen Gründen um die Untersuchung der Nassklebung erweitert. Bei dieser Art der Klebung wird der Klebstoff auf den Holzbalken aufgetragen und der Beton auf den frischen Klebstoff vergossen. Diese Variante ist gegenüber der Verklebung von Fertigteilen besser geeignet für die Fertigung im Werk, da </w:t>
      </w:r>
      <w:r w:rsidR="002409F1">
        <w:t xml:space="preserve">die Zwischenlagerung des Fertigteils sowie das erneute Bewegen der Bauteile vor dem Fügen entfallen. Diesem Vorteil steht der Nachteil gegenüber, dass das Betonschwinden bei der Nassklebung nicht teilweise vorweggenommen wurde. </w:t>
      </w:r>
    </w:p>
    <w:p w14:paraId="07A4C56F" w14:textId="15294D6D" w:rsidR="6E7E6C3D" w:rsidRDefault="00E23157" w:rsidP="6E7E6C3D">
      <w:pPr>
        <w:pStyle w:val="berschrift2"/>
        <w:numPr>
          <w:ilvl w:val="1"/>
          <w:numId w:val="43"/>
        </w:numPr>
      </w:pPr>
      <w:r>
        <w:t>Abweichungen vom Versuchsprogramm zur Herstellung der Deckenscheibe</w:t>
      </w:r>
    </w:p>
    <w:p w14:paraId="6C8C0285" w14:textId="422100F3" w:rsidR="002409F1" w:rsidRPr="002409F1" w:rsidRDefault="002409F1" w:rsidP="002409F1">
      <w:pPr>
        <w:rPr>
          <w:ins w:id="591" w:author="Stefan Behring [2]" w:date="2021-12-21T17:25:00Z"/>
        </w:rPr>
      </w:pPr>
      <w:r>
        <w:lastRenderedPageBreak/>
        <w:t xml:space="preserve">Deckenscheiben dienen </w:t>
      </w:r>
      <w:r w:rsidR="00E94A03">
        <w:t xml:space="preserve">neben dem vertikalen Lastabtrag </w:t>
      </w:r>
      <w:r>
        <w:t>dem Abtrag horizontaler Lasten aus Wind, Erdbeben oder Imperfektionen. Bei aus Fertigteilen zusammengesetzte</w:t>
      </w:r>
      <w:r w:rsidR="00E94A03">
        <w:t>n</w:t>
      </w:r>
      <w:r>
        <w:t xml:space="preserve"> Decken müssen die einzelnen Elemente kraftschlüssig zu einer Deckenscheibe verbunden werden. Im </w:t>
      </w:r>
      <w:r w:rsidR="00E94A03">
        <w:t xml:space="preserve">ursprünglichen </w:t>
      </w:r>
      <w:r>
        <w:t>Versuchsplan war die Untersuchung von Verbindungsmethoden zur Herstellung einer Deckenscheibe vorgesehen. Dazu wurden zunächst verschiedene Möglichkeiten zur Verbindung der Deckenelemente theoretisch untersucht und bewertet</w:t>
      </w:r>
      <w:r w:rsidR="00E94A03">
        <w:t xml:space="preserve"> (siehe Kapitel xy)</w:t>
      </w:r>
      <w:r>
        <w:t xml:space="preserve">. </w:t>
      </w:r>
      <w:r w:rsidR="002A3C79">
        <w:t xml:space="preserve">Bei dieser Betrachtung zeichnete sich ab, dass die Verbindung der Deckenelemente sehr projektspezifisch ist und bereits sehr gut geeignete Lösungen am Markt verfügbar sind. Aus diesen Gründen wurde auf eine experimentelle Untersuchung verzichtet und stattdessen </w:t>
      </w:r>
      <w:r w:rsidR="004D48F2">
        <w:t xml:space="preserve">Versuche an </w:t>
      </w:r>
      <w:r w:rsidR="002A3C79">
        <w:t>ein</w:t>
      </w:r>
      <w:r w:rsidR="004D48F2">
        <w:t xml:space="preserve">em </w:t>
      </w:r>
      <w:r w:rsidR="002A3C79">
        <w:t>andere</w:t>
      </w:r>
      <w:r w:rsidR="004D48F2">
        <w:t>n</w:t>
      </w:r>
      <w:r w:rsidR="002A3C79">
        <w:t xml:space="preserve"> Deckendetail, d</w:t>
      </w:r>
      <w:r w:rsidR="004D48F2">
        <w:t>em</w:t>
      </w:r>
      <w:r w:rsidR="002A3C79">
        <w:t xml:space="preserve"> abgesetzte</w:t>
      </w:r>
      <w:r w:rsidR="004D48F2">
        <w:t xml:space="preserve">n </w:t>
      </w:r>
      <w:r w:rsidR="002A3C79">
        <w:t>Auflager,</w:t>
      </w:r>
      <w:r w:rsidR="004D48F2">
        <w:t xml:space="preserve"> durchgeführt</w:t>
      </w:r>
      <w:r w:rsidR="002A3C79">
        <w:t>. Abgesetzte Deckenkonstruktionen werden im Holzhybridbau häufig eingesetzt</w:t>
      </w:r>
      <w:r w:rsidR="004D48F2">
        <w:t>, jedoch nur an mechanisch verbundenen HBV-Decken. Die Übertragung auf geklebte Decken ist nicht ohne weiteres möglich, da die Gefahr besteht, dass die Klebung durch den auf die entstehenden Querzug reißverschlussartig aufreißt. Die Versuche an abgesetzten Auflagern stellen somit eine sinnvolle Ergänzung zu den Untersuchungen an Klebungen dar. Da die Versuchskörper</w:t>
      </w:r>
      <w:r w:rsidR="007166B1">
        <w:t xml:space="preserve"> für diese Untersuchung deutlich größere Dimensionen besitzen müssen </w:t>
      </w:r>
      <w:r w:rsidR="004D48F2">
        <w:t xml:space="preserve">als die Versuchskörper </w:t>
      </w:r>
      <w:r w:rsidR="007166B1">
        <w:t xml:space="preserve">für die </w:t>
      </w:r>
      <w:r w:rsidR="004D48F2">
        <w:t xml:space="preserve">Untersuchung </w:t>
      </w:r>
      <w:r w:rsidR="007166B1">
        <w:t xml:space="preserve">der Deckenscheibenverbindung, wurde auf den Bau von Demonstratoren verzichtet. </w:t>
      </w:r>
    </w:p>
    <w:p w14:paraId="2C48BE2B" w14:textId="77777777" w:rsidR="000D2C2C" w:rsidRDefault="4C11F93A" w:rsidP="00C92088">
      <w:pPr>
        <w:pStyle w:val="berschrift"/>
        <w:numPr>
          <w:ilvl w:val="0"/>
          <w:numId w:val="43"/>
        </w:numPr>
      </w:pPr>
      <w:bookmarkStart w:id="592" w:name="_Ref82253047"/>
      <w:bookmarkStart w:id="593" w:name="_Toc92091694"/>
      <w:bookmarkStart w:id="594" w:name="_Toc92092136"/>
      <w:bookmarkStart w:id="595" w:name="_Toc92092248"/>
      <w:bookmarkStart w:id="596" w:name="_Toc93321030"/>
      <w:commentRangeStart w:id="597"/>
      <w:commentRangeStart w:id="598"/>
      <w:r>
        <w:t xml:space="preserve">Versuche </w:t>
      </w:r>
      <w:commentRangeEnd w:id="597"/>
      <w:r w:rsidR="00492FF4">
        <w:rPr>
          <w:rStyle w:val="Kommentarzeichen"/>
        </w:rPr>
        <w:commentReference w:id="597"/>
      </w:r>
      <w:commentRangeEnd w:id="598"/>
      <w:r w:rsidR="00492FF4">
        <w:rPr>
          <w:rStyle w:val="Kommentarzeichen"/>
        </w:rPr>
        <w:commentReference w:id="598"/>
      </w:r>
      <w:r>
        <w:t>an geschraubten Holz-Beton-Verbundkörpern</w:t>
      </w:r>
      <w:bookmarkEnd w:id="592"/>
      <w:bookmarkEnd w:id="593"/>
      <w:bookmarkEnd w:id="594"/>
      <w:bookmarkEnd w:id="595"/>
      <w:bookmarkEnd w:id="596"/>
    </w:p>
    <w:p w14:paraId="5D218F11" w14:textId="2AB609E4" w:rsidR="00C00AFB" w:rsidRPr="00E81B1B" w:rsidRDefault="00700A31" w:rsidP="005147DA">
      <w:pPr>
        <w:spacing w:after="240"/>
      </w:pPr>
      <w:r>
        <w:t>Das Eindrehen von Schrauben und anschließende Aufbringen von Ortbeton</w:t>
      </w:r>
      <w:r w:rsidR="00492FF4" w:rsidRPr="00E81B1B">
        <w:t xml:space="preserve"> </w:t>
      </w:r>
      <w:r w:rsidR="002641BF">
        <w:t>wird</w:t>
      </w:r>
      <w:r w:rsidR="002641BF" w:rsidRPr="00E81B1B">
        <w:t xml:space="preserve"> </w:t>
      </w:r>
      <w:r w:rsidR="00492FF4" w:rsidRPr="00E81B1B">
        <w:t>im Holz-Beton-Verbundbau häufig für Sanierungen eingesetzt, wobei</w:t>
      </w:r>
      <w:r w:rsidR="009F1E24" w:rsidRPr="00E81B1B">
        <w:t xml:space="preserve"> mehrere</w:t>
      </w:r>
      <w:r w:rsidR="00492FF4" w:rsidRPr="00E81B1B">
        <w:t xml:space="preserve"> Produkte </w:t>
      </w:r>
      <w:r w:rsidR="009F1E24" w:rsidRPr="00E81B1B">
        <w:t xml:space="preserve">verschiedener Hersteller </w:t>
      </w:r>
      <w:r w:rsidR="00492FF4" w:rsidRPr="00E81B1B">
        <w:t>mit bauaufsichtlichen Zulassungen auf dem Markt sind. Schraubverbindungen</w:t>
      </w:r>
      <w:r w:rsidR="009F1E24" w:rsidRPr="00E81B1B">
        <w:t xml:space="preserve"> zur Verbindung von</w:t>
      </w:r>
      <w:r w:rsidR="00492FF4" w:rsidRPr="00E81B1B">
        <w:t xml:space="preserve"> Holz mit Betonfertigteilen hingegen sind aktuell auf ein spezielles Produkt, den so genannten Fertigteilverbinder </w:t>
      </w:r>
      <w:r w:rsidR="00B97672">
        <w:t xml:space="preserve">(FT-Verbinder) </w:t>
      </w:r>
      <w:r w:rsidR="00492FF4" w:rsidRPr="00E81B1B">
        <w:t>der Firma Würth, beschränkt. Bei diesem handelt es sich um eine Art Hüllrohr, das in Betonfertigteile eingegossen wird und durch das später Schrauben in das Holz gedreht werden können (siehe</w:t>
      </w:r>
      <w:r w:rsidR="00634E1F" w:rsidRPr="00E81B1B">
        <w:t xml:space="preserve"> </w:t>
      </w:r>
      <w:r w:rsidR="00634E1F" w:rsidRPr="00E81B1B">
        <w:fldChar w:fldCharType="begin"/>
      </w:r>
      <w:r w:rsidR="00634E1F" w:rsidRPr="00E81B1B">
        <w:instrText xml:space="preserve"> REF _Ref79770831 \h </w:instrText>
      </w:r>
      <w:r w:rsidR="00634E1F" w:rsidRPr="00E81B1B">
        <w:fldChar w:fldCharType="separate"/>
      </w:r>
      <w:r w:rsidR="009737A6" w:rsidRPr="00E81B1B">
        <w:t xml:space="preserve">Abbildung </w:t>
      </w:r>
      <w:r w:rsidR="009737A6">
        <w:rPr>
          <w:noProof/>
        </w:rPr>
        <w:t>14</w:t>
      </w:r>
      <w:r w:rsidR="00634E1F" w:rsidRPr="00E81B1B">
        <w:fldChar w:fldCharType="end"/>
      </w:r>
      <w:r w:rsidR="00492FF4" w:rsidRPr="00E81B1B">
        <w:t xml:space="preserve">). Eine Stahlplatte dient als Unterlegscheibe und verteilt die Lasten vom Schraubenkopf in den Beton. Nachteile der Fertigteilverbinder bzw. der Schraubverbindungen im Allgemeinen stellen deren relativ geringe Steifigkeit und Tragfähigkeit dar. </w:t>
      </w:r>
      <w:r w:rsidR="49841A3D">
        <w:t>Steifigkeit und Tragfähigkeit können durch eine höhe</w:t>
      </w:r>
      <w:r w:rsidR="00424CD4">
        <w:t>re</w:t>
      </w:r>
      <w:r w:rsidR="49841A3D">
        <w:t xml:space="preserve"> Anzahl von Schrauben gesteigert werden.</w:t>
      </w:r>
      <w:r w:rsidR="6B4CDC4D">
        <w:t xml:space="preserve"> </w:t>
      </w:r>
      <w:r w:rsidR="00492FF4" w:rsidRPr="00E81B1B">
        <w:t xml:space="preserve">Die hohe Anzahl der notwendigen Verbindungsmittel führt zu einem erhöhten Arbeitsaufwand und einer Kostensteigerung. </w:t>
      </w:r>
      <w:r w:rsidR="457EC6A3">
        <w:t>Der FT-Verbinder</w:t>
      </w:r>
      <w:r w:rsidR="00492FF4" w:rsidRPr="00E81B1B">
        <w:t xml:space="preserve"> ist </w:t>
      </w:r>
      <w:r w:rsidR="67915078">
        <w:t>für eine 7 cm hohe</w:t>
      </w:r>
      <w:r w:rsidR="00492FF4" w:rsidRPr="00E81B1B">
        <w:t xml:space="preserve"> Betonplatte ausgelegt, sodass für höhere Deckenstärken Hölzer unterfüttert werden müssen</w:t>
      </w:r>
      <w:r w:rsidR="711ABB98">
        <w:t>. Hierdurch sind</w:t>
      </w:r>
      <w:r w:rsidR="00492FF4" w:rsidRPr="00E81B1B">
        <w:t xml:space="preserve"> insgesamt viele Arbeitsschritte notwendig um den Verbund herzustell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422"/>
      </w:tblGrid>
      <w:tr w:rsidR="00634E1F" w:rsidRPr="00E81B1B" w14:paraId="6C6EA464" w14:textId="77777777" w:rsidTr="1224384F">
        <w:trPr>
          <w:jc w:val="center"/>
        </w:trPr>
        <w:tc>
          <w:tcPr>
            <w:tcW w:w="4820" w:type="dxa"/>
          </w:tcPr>
          <w:p w14:paraId="0CC96E87" w14:textId="1072F826" w:rsidR="00634E1F" w:rsidRPr="00E81B1B" w:rsidRDefault="00634E1F">
            <w:pPr>
              <w:pStyle w:val="Beschriftung"/>
              <w:jc w:val="center"/>
              <w:rPr>
                <w:rFonts w:ascii="Arial Narrow" w:hAnsi="Arial Narrow"/>
              </w:rPr>
            </w:pPr>
            <w:bookmarkStart w:id="599" w:name="_Ref24642207"/>
            <w:r>
              <w:rPr>
                <w:noProof/>
                <w:lang w:eastAsia="de-DE"/>
              </w:rPr>
              <w:drawing>
                <wp:inline distT="0" distB="0" distL="0" distR="0" wp14:anchorId="0311CBBC" wp14:editId="59108226">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44">
                            <a:extLst>
                              <a:ext uri="{28A0092B-C50C-407E-A947-70E740481C1C}">
                                <a14:useLocalDpi xmlns:a14="http://schemas.microsoft.com/office/drawing/2010/main" val="0"/>
                              </a:ext>
                            </a:extLst>
                          </a:blip>
                          <a:srcRect t="27383" r="28490" b="2905"/>
                          <a:stretch>
                            <a:fillRect/>
                          </a:stretch>
                        </pic:blipFill>
                        <pic:spPr>
                          <a:xfrm>
                            <a:off x="0" y="0"/>
                            <a:ext cx="2927350" cy="1903730"/>
                          </a:xfrm>
                          <a:prstGeom prst="rect">
                            <a:avLst/>
                          </a:prstGeom>
                        </pic:spPr>
                      </pic:pic>
                    </a:graphicData>
                  </a:graphic>
                </wp:inline>
              </w:drawing>
            </w:r>
          </w:p>
          <w:p w14:paraId="2C3B8ED1" w14:textId="3769391B" w:rsidR="00634E1F" w:rsidRPr="00E81B1B" w:rsidRDefault="00634E1F" w:rsidP="00634E1F">
            <w:pPr>
              <w:pStyle w:val="Beschriftung"/>
            </w:pPr>
            <w:bookmarkStart w:id="600" w:name="_Ref26196046"/>
            <w:bookmarkStart w:id="601" w:name="_Ref79770831"/>
            <w:bookmarkStart w:id="602" w:name="_Toc92091787"/>
            <w:r w:rsidRPr="00E81B1B">
              <w:t xml:space="preserve">Abbildung </w:t>
            </w:r>
            <w:r>
              <w:fldChar w:fldCharType="begin"/>
            </w:r>
            <w:r>
              <w:instrText>SEQ Abbildung \* ARABIC</w:instrText>
            </w:r>
            <w:r>
              <w:fldChar w:fldCharType="separate"/>
            </w:r>
            <w:r w:rsidR="000D73A7">
              <w:rPr>
                <w:noProof/>
              </w:rPr>
              <w:t>9</w:t>
            </w:r>
            <w:r>
              <w:fldChar w:fldCharType="end"/>
            </w:r>
            <w:bookmarkEnd w:id="599"/>
            <w:bookmarkEnd w:id="600"/>
            <w:bookmarkEnd w:id="601"/>
            <w:r w:rsidRPr="00E81B1B">
              <w:t xml:space="preserve"> Schraubverbindung mit dem FT Verbinder von Würth (Quelle: eshop.wuerth.de)</w:t>
            </w:r>
            <w:bookmarkEnd w:id="602"/>
          </w:p>
        </w:tc>
        <w:tc>
          <w:tcPr>
            <w:tcW w:w="5659" w:type="dxa"/>
          </w:tcPr>
          <w:p w14:paraId="03E2B5EE" w14:textId="7847FB87" w:rsidR="00634E1F" w:rsidRPr="00E81B1B" w:rsidRDefault="00634E1F">
            <w:pPr>
              <w:pStyle w:val="Beschriftung"/>
              <w:jc w:val="center"/>
            </w:pPr>
            <w:r>
              <w:rPr>
                <w:noProof/>
                <w:lang w:eastAsia="de-DE"/>
              </w:rPr>
              <w:drawing>
                <wp:inline distT="0" distB="0" distL="0" distR="0" wp14:anchorId="5CC1AAFC" wp14:editId="27D9BD9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45">
                            <a:extLst>
                              <a:ext uri="{28A0092B-C50C-407E-A947-70E740481C1C}">
                                <a14:useLocalDpi xmlns:a14="http://schemas.microsoft.com/office/drawing/2010/main" val="0"/>
                              </a:ext>
                            </a:extLst>
                          </a:blip>
                          <a:srcRect t="13242" r="4761"/>
                          <a:stretch>
                            <a:fillRect/>
                          </a:stretch>
                        </pic:blipFill>
                        <pic:spPr>
                          <a:xfrm>
                            <a:off x="0" y="0"/>
                            <a:ext cx="2783840" cy="1903730"/>
                          </a:xfrm>
                          <a:prstGeom prst="rect">
                            <a:avLst/>
                          </a:prstGeom>
                        </pic:spPr>
                      </pic:pic>
                    </a:graphicData>
                  </a:graphic>
                </wp:inline>
              </w:drawing>
            </w:r>
            <w:bookmarkStart w:id="603" w:name="_Ref24642536"/>
          </w:p>
          <w:p w14:paraId="21B3090B" w14:textId="1DB9B673" w:rsidR="00634E1F" w:rsidRPr="00E81B1B" w:rsidRDefault="00634E1F" w:rsidP="00634E1F">
            <w:pPr>
              <w:pStyle w:val="Beschriftung"/>
            </w:pPr>
            <w:bookmarkStart w:id="604" w:name="_Ref79770889"/>
            <w:bookmarkStart w:id="605" w:name="_Toc92091788"/>
            <w:r w:rsidRPr="00E81B1B">
              <w:t xml:space="preserve">Abbildung </w:t>
            </w:r>
            <w:r>
              <w:fldChar w:fldCharType="begin"/>
            </w:r>
            <w:r>
              <w:instrText>SEQ Abbildung \* ARABIC</w:instrText>
            </w:r>
            <w:r>
              <w:fldChar w:fldCharType="separate"/>
            </w:r>
            <w:r w:rsidR="000D73A7">
              <w:rPr>
                <w:noProof/>
              </w:rPr>
              <w:t>10</w:t>
            </w:r>
            <w:r>
              <w:fldChar w:fldCharType="end"/>
            </w:r>
            <w:bookmarkEnd w:id="603"/>
            <w:bookmarkEnd w:id="604"/>
            <w:r w:rsidRPr="00E81B1B">
              <w:t xml:space="preserve"> Herstellungsschema des Schraubverbunds mit lokalem Verguss (eigene Abbildung)</w:t>
            </w:r>
            <w:bookmarkEnd w:id="605"/>
          </w:p>
        </w:tc>
      </w:tr>
    </w:tbl>
    <w:p w14:paraId="36633F34" w14:textId="5AA14129" w:rsidR="00492FF4" w:rsidRPr="00E81B1B" w:rsidRDefault="00492FF4" w:rsidP="00492FF4">
      <w:r w:rsidRPr="00E81B1B">
        <w:t>Da der Arbeitsaufwand der FT-Verbindung in erster Linie durch das</w:t>
      </w:r>
      <w:r w:rsidR="00DA0E80">
        <w:t xml:space="preserve"> Positionieren </w:t>
      </w:r>
      <w:r w:rsidR="006077E1">
        <w:t>des Verbinders in der Schalung und das spätere</w:t>
      </w:r>
      <w:r w:rsidRPr="00E81B1B">
        <w:t xml:space="preserve"> Ein</w:t>
      </w:r>
      <w:r w:rsidR="006077E1">
        <w:t>drehen der Schrauben</w:t>
      </w:r>
      <w:r w:rsidRPr="00E81B1B">
        <w:t xml:space="preserve"> bestimmt wird, verspricht vor allem die Reduktion der Schraubenanzahl Verbesserungen in Hinsicht auf Bauzeit und Kosten. Daher </w:t>
      </w:r>
      <w:commentRangeStart w:id="606"/>
      <w:r w:rsidRPr="00E81B1B">
        <w:t>wird</w:t>
      </w:r>
      <w:commentRangeEnd w:id="606"/>
      <w:r>
        <w:commentReference w:id="606"/>
      </w:r>
      <w:r w:rsidRPr="00E81B1B">
        <w:t xml:space="preserve"> zunächst untersucht, ob mit einem höheren Schraubendurchmesser höhere Steifigkeiten und Verbundfestigkeiten erzielt werden können. </w:t>
      </w:r>
      <w:r w:rsidRPr="00E81B1B">
        <w:lastRenderedPageBreak/>
        <w:t xml:space="preserve">Dies wurde bereits in Scherversuchen in </w:t>
      </w:r>
      <w:sdt>
        <w:sdtPr>
          <w:id w:val="-721443721"/>
          <w:citation/>
        </w:sdtPr>
        <w:sdtContent>
          <w:r w:rsidR="00634E1F" w:rsidRPr="00E81B1B">
            <w:fldChar w:fldCharType="begin"/>
          </w:r>
          <w:r w:rsidR="00634E1F" w:rsidRPr="00E81B1B">
            <w:instrText xml:space="preserve"> CITATION Mar17 \l 1031 </w:instrText>
          </w:r>
          <w:r w:rsidR="00634E1F" w:rsidRPr="00E81B1B">
            <w:fldChar w:fldCharType="separate"/>
          </w:r>
          <w:r w:rsidR="009737A6">
            <w:rPr>
              <w:noProof/>
            </w:rPr>
            <w:t>(Marchi, Scotta, &amp; Pozza, 2017)</w:t>
          </w:r>
          <w:r w:rsidR="00634E1F" w:rsidRPr="00E81B1B">
            <w:fldChar w:fldCharType="end"/>
          </w:r>
        </w:sdtContent>
      </w:sdt>
      <w:r w:rsidR="00634E1F" w:rsidRPr="00E81B1B">
        <w:t xml:space="preserve"> </w:t>
      </w:r>
      <w:r w:rsidRPr="00E81B1B">
        <w:t xml:space="preserve">beobachtet, allerdings lediglich bis zu einem Schraubendurchmesser von 12 mm. </w:t>
      </w:r>
    </w:p>
    <w:p w14:paraId="33B8F39D" w14:textId="0B0E3DA6" w:rsidR="00492FF4" w:rsidRPr="00E81B1B" w:rsidRDefault="00492FF4" w:rsidP="00634E1F">
      <w:pPr>
        <w:rPr>
          <w:ins w:id="607" w:author="Stefan Behring" w:date="2021-12-20T19:57:00Z"/>
        </w:rPr>
      </w:pPr>
      <w:r w:rsidRPr="00E81B1B">
        <w:t>Entsprechend der Bemessungskriterien für Schrauben nach (DIN EN 1995-2:2010-12) und bauaufsichtlichen Zulassungen für Schraubverbindungen steig</w:t>
      </w:r>
      <w:r w:rsidR="00424CD4">
        <w:t>t</w:t>
      </w:r>
      <w:r w:rsidRPr="00E81B1B">
        <w:t xml:space="preserve"> mit höherem Schraubendurchmesser sowohl die Steifigkeit als auch die </w:t>
      </w:r>
      <w:r w:rsidR="72EDBACB" w:rsidRPr="00E81B1B">
        <w:t>Tragfähigkeit</w:t>
      </w:r>
      <w:r w:rsidRPr="00E81B1B">
        <w:t xml:space="preserve"> der Verbindung</w:t>
      </w:r>
      <w:ins w:id="608" w:author="Stefan Behring" w:date="2021-12-20T19:51:00Z">
        <w:r w:rsidR="1718FB5C" w:rsidRPr="00E81B1B">
          <w:t>, siehe Gleichung blabla aus    der ETA-</w:t>
        </w:r>
      </w:ins>
      <w:ins w:id="609" w:author="Stefan Behring" w:date="2021-12-20T19:52:00Z">
        <w:r w:rsidR="1718FB5C" w:rsidRPr="00E81B1B">
          <w:t>bla</w:t>
        </w:r>
      </w:ins>
      <w:r w:rsidR="6B4CDC4D" w:rsidRPr="00E81B1B">
        <w:t>.</w:t>
      </w:r>
      <w:r w:rsidR="6ED0C580" w:rsidRPr="00E81B1B">
        <w:t xml:space="preserve"> Der Durchmesser geht dabei als lin</w:t>
      </w:r>
      <w:r w:rsidR="005147DA">
        <w:t>e</w:t>
      </w:r>
      <w:r w:rsidR="6ED0C580" w:rsidRPr="00E81B1B">
        <w:t>arer Faktor in die Berechnung ein.</w:t>
      </w:r>
      <w:r w:rsidR="005147DA">
        <w:t xml:space="preserve"> </w:t>
      </w:r>
      <w:r w:rsidRPr="00E81B1B">
        <w:t xml:space="preserve">Die </w:t>
      </w:r>
      <w:r w:rsidR="00634E1F" w:rsidRPr="00E81B1B">
        <w:fldChar w:fldCharType="begin"/>
      </w:r>
      <w:r w:rsidR="00634E1F" w:rsidRPr="00E81B1B">
        <w:instrText xml:space="preserve"> REF _Ref79770325 \h </w:instrText>
      </w:r>
      <w:r w:rsidR="00634E1F" w:rsidRPr="00E81B1B">
        <w:fldChar w:fldCharType="separate"/>
      </w:r>
      <w:r w:rsidR="009737A6" w:rsidRPr="00E81B1B">
        <w:t xml:space="preserve">Gl. </w:t>
      </w:r>
      <w:r w:rsidR="009737A6">
        <w:rPr>
          <w:noProof/>
        </w:rPr>
        <w:t>8</w:t>
      </w:r>
      <w:r w:rsidR="00634E1F" w:rsidRPr="00E81B1B">
        <w:fldChar w:fldCharType="end"/>
      </w:r>
      <w:r w:rsidR="00634E1F" w:rsidRPr="00E81B1B">
        <w:t xml:space="preserve"> und </w:t>
      </w:r>
      <w:r w:rsidR="00634E1F" w:rsidRPr="00E81B1B">
        <w:fldChar w:fldCharType="begin"/>
      </w:r>
      <w:r w:rsidR="00634E1F" w:rsidRPr="00E81B1B">
        <w:instrText xml:space="preserve"> REF _Ref79770328 \h </w:instrText>
      </w:r>
      <w:r w:rsidR="00634E1F" w:rsidRPr="00E81B1B">
        <w:fldChar w:fldCharType="separate"/>
      </w:r>
      <w:r w:rsidR="009737A6" w:rsidRPr="00E81B1B">
        <w:t xml:space="preserve">Gl. </w:t>
      </w:r>
      <w:r w:rsidR="009737A6">
        <w:rPr>
          <w:noProof/>
        </w:rPr>
        <w:t>9</w:t>
      </w:r>
      <w:r w:rsidR="00634E1F" w:rsidRPr="00E81B1B">
        <w:fldChar w:fldCharType="end"/>
      </w:r>
      <w:r w:rsidRPr="00E81B1B">
        <w:t xml:space="preserve"> dienen zur Bemessung von HBV-Schrauben nach (ETA-13/0029), wobei die erste Gleichung der Bemessung von auf Herausziehen beanspruchten Schrauben aus </w:t>
      </w:r>
      <w:sdt>
        <w:sdtPr>
          <w:id w:val="-1877311149"/>
          <w:citation/>
        </w:sdtPr>
        <w:sdtContent>
          <w:r w:rsidR="00634E1F" w:rsidRPr="00E81B1B">
            <w:fldChar w:fldCharType="begin"/>
          </w:r>
          <w:r w:rsidR="00634E1F" w:rsidRPr="00E81B1B">
            <w:instrText xml:space="preserve"> CITATION DIN101 \l 1031 </w:instrText>
          </w:r>
          <w:r w:rsidR="00634E1F" w:rsidRPr="00E81B1B">
            <w:fldChar w:fldCharType="separate"/>
          </w:r>
          <w:r w:rsidR="009737A6">
            <w:rPr>
              <w:noProof/>
            </w:rPr>
            <w:t>(DIN EN 1995-1-1:2010-12, 2010)</w:t>
          </w:r>
          <w:r w:rsidR="00634E1F" w:rsidRPr="00E81B1B">
            <w:fldChar w:fldCharType="end"/>
          </w:r>
        </w:sdtContent>
      </w:sdt>
      <w:r w:rsidR="00634E1F" w:rsidRPr="00E81B1B">
        <w:t xml:space="preserve"> </w:t>
      </w:r>
      <w:r w:rsidRPr="00E81B1B">
        <w:t>entspricht. Die Steifigkeit einer Holz-Beton-Verbindung wird stets in deren bauaufsichtliche</w:t>
      </w:r>
      <w:r w:rsidR="1239AE3D" w:rsidRPr="00E81B1B">
        <w:t>r</w:t>
      </w:r>
      <w:r w:rsidRPr="00E81B1B">
        <w:t xml:space="preserve"> Zulassung angegeben, wobei die Werte </w:t>
      </w:r>
      <w:r w:rsidR="0069C05C" w:rsidRPr="00E81B1B">
        <w:t>unterschiedlicher Produkte</w:t>
      </w:r>
      <w:r w:rsidR="6B4CDC4D" w:rsidRPr="00E81B1B">
        <w:t xml:space="preserve"> </w:t>
      </w:r>
      <w:r w:rsidRPr="00E81B1B">
        <w:t xml:space="preserve">zum Teil sehr </w:t>
      </w:r>
      <w:r w:rsidR="151BEB4A" w:rsidRPr="00E81B1B">
        <w:t>stark variieren</w:t>
      </w:r>
      <w:r w:rsidRPr="00E81B1B">
        <w:t xml:space="preserve"> In einer Recherche wurden verfügbare Schrauben hinsichtlich </w:t>
      </w:r>
      <w:r w:rsidR="00424CD4">
        <w:t xml:space="preserve">ihrer </w:t>
      </w:r>
      <w:r w:rsidR="4687A8A0" w:rsidRPr="00E81B1B">
        <w:t>Steifigkeit</w:t>
      </w:r>
      <w:r w:rsidRPr="00E81B1B">
        <w:t xml:space="preserve"> vergleichen. </w:t>
      </w:r>
    </w:p>
    <w:p w14:paraId="2F6D47BF" w14:textId="0A9B4E7D" w:rsidR="00492FF4" w:rsidRPr="00E81B1B" w:rsidRDefault="00492FF4" w:rsidP="00634E1F">
      <w:r w:rsidRPr="00E81B1B">
        <w:t>Alternativ lässt sich der Verschie</w:t>
      </w:r>
      <w:ins w:id="610" w:author="Jan Wenker" w:date="2021-12-10T12:54:00Z">
        <w:r w:rsidR="00197858">
          <w:t>b</w:t>
        </w:r>
      </w:ins>
      <w:r w:rsidRPr="00E81B1B">
        <w:t xml:space="preserve">ungsmodul nach </w:t>
      </w:r>
      <w:sdt>
        <w:sdtPr>
          <w:id w:val="-1117831065"/>
          <w:citation/>
        </w:sdtPr>
        <w:sdtContent>
          <w:r w:rsidR="00634E1F" w:rsidRPr="00E81B1B">
            <w:fldChar w:fldCharType="begin"/>
          </w:r>
          <w:r w:rsidR="00634E1F" w:rsidRPr="00E81B1B">
            <w:instrText xml:space="preserve"> CITATION Mar17 \l 1031 </w:instrText>
          </w:r>
          <w:r w:rsidR="00634E1F" w:rsidRPr="00E81B1B">
            <w:fldChar w:fldCharType="separate"/>
          </w:r>
          <w:r w:rsidR="009737A6">
            <w:rPr>
              <w:noProof/>
            </w:rPr>
            <w:t>(Marchi, Scotta, &amp; Pozza, 2017)</w:t>
          </w:r>
          <w:r w:rsidR="00634E1F" w:rsidRPr="00E81B1B">
            <w:fldChar w:fldCharType="end"/>
          </w:r>
        </w:sdtContent>
      </w:sdt>
      <w:r w:rsidRPr="00E81B1B">
        <w:t xml:space="preserve"> </w:t>
      </w:r>
      <w:r w:rsidR="00634E1F" w:rsidRPr="00E81B1B">
        <w:t>(</w:t>
      </w:r>
      <w:r w:rsidR="00634E1F" w:rsidRPr="00E81B1B">
        <w:fldChar w:fldCharType="begin"/>
      </w:r>
      <w:r w:rsidR="00634E1F" w:rsidRPr="00E81B1B">
        <w:instrText xml:space="preserve"> REF _Ref79770391 \h </w:instrText>
      </w:r>
      <w:r w:rsidR="00634E1F" w:rsidRPr="00E81B1B">
        <w:fldChar w:fldCharType="separate"/>
      </w:r>
      <w:r w:rsidR="009737A6" w:rsidRPr="00E81B1B">
        <w:t xml:space="preserve">Gl. </w:t>
      </w:r>
      <w:r w:rsidR="009737A6">
        <w:rPr>
          <w:noProof/>
        </w:rPr>
        <w:t>13</w:t>
      </w:r>
      <w:r w:rsidR="00634E1F" w:rsidRPr="00E81B1B">
        <w:fldChar w:fldCharType="end"/>
      </w:r>
      <w:r w:rsidR="00634E1F" w:rsidRPr="00E81B1B">
        <w:t xml:space="preserve">) </w:t>
      </w:r>
      <w:r w:rsidRPr="00E81B1B">
        <w:t>berechnen. Dieser setzt sich aus einem Verschiebungsmodul in Richtung der Schraubenachse K</w:t>
      </w:r>
      <w:r w:rsidRPr="00543CCB">
        <w:rPr>
          <w:vertAlign w:val="subscript"/>
        </w:rPr>
        <w:t>ser,ax</w:t>
      </w:r>
      <w:r w:rsidRPr="00E81B1B">
        <w:t xml:space="preserve"> und einem Verschiebungsmodul aus der Schubbeanspruchung K</w:t>
      </w:r>
      <w:r w:rsidRPr="00E81B1B">
        <w:rPr>
          <w:vertAlign w:val="subscript"/>
        </w:rPr>
        <w:t>ser,lat</w:t>
      </w:r>
      <w:r w:rsidRPr="00E81B1B">
        <w:t xml:space="preserve"> zusammen. K</w:t>
      </w:r>
      <w:r w:rsidRPr="00E81B1B">
        <w:rPr>
          <w:vertAlign w:val="subscript"/>
        </w:rPr>
        <w:t>ser,lat</w:t>
      </w:r>
      <w:r w:rsidRPr="00E81B1B">
        <w:t xml:space="preserve"> lässt sich nach (DIN EN 1995-2:2010-12) (</w:t>
      </w:r>
      <w:r w:rsidR="00634E1F" w:rsidRPr="00E81B1B">
        <w:fldChar w:fldCharType="begin"/>
      </w:r>
      <w:r w:rsidR="00634E1F" w:rsidRPr="00E81B1B">
        <w:instrText xml:space="preserve"> REF _Ref79770418 \h </w:instrText>
      </w:r>
      <w:r w:rsidR="00634E1F" w:rsidRPr="00E81B1B">
        <w:fldChar w:fldCharType="separate"/>
      </w:r>
      <w:r w:rsidR="009737A6" w:rsidRPr="00E81B1B">
        <w:t xml:space="preserve">Gl. </w:t>
      </w:r>
      <w:r w:rsidR="009737A6">
        <w:rPr>
          <w:noProof/>
        </w:rPr>
        <w:t>10</w:t>
      </w:r>
      <w:r w:rsidR="00634E1F" w:rsidRPr="00E81B1B">
        <w:fldChar w:fldCharType="end"/>
      </w:r>
      <w:r w:rsidR="00634E1F" w:rsidRPr="00E81B1B">
        <w:t xml:space="preserve">) </w:t>
      </w:r>
      <w:r w:rsidRPr="00E81B1B">
        <w:t>bestimmen. Ein Berechnungsansatz für K</w:t>
      </w:r>
      <w:r w:rsidRPr="00E81B1B">
        <w:rPr>
          <w:vertAlign w:val="subscript"/>
        </w:rPr>
        <w:t>ser,ax</w:t>
      </w:r>
      <w:r w:rsidRPr="00E81B1B">
        <w:t xml:space="preserve"> findet sich in (Bejtka 2005) (</w:t>
      </w:r>
      <w:r w:rsidR="00634E1F" w:rsidRPr="00E81B1B">
        <w:fldChar w:fldCharType="begin"/>
      </w:r>
      <w:r w:rsidR="00634E1F" w:rsidRPr="00E81B1B">
        <w:instrText xml:space="preserve"> REF _Ref79770492 \h </w:instrText>
      </w:r>
      <w:r w:rsidR="00634E1F" w:rsidRPr="00E81B1B">
        <w:fldChar w:fldCharType="separate"/>
      </w:r>
      <w:r w:rsidR="009737A6" w:rsidRPr="00E81B1B">
        <w:t xml:space="preserve">Gl. </w:t>
      </w:r>
      <w:r w:rsidR="009737A6">
        <w:rPr>
          <w:noProof/>
        </w:rPr>
        <w:t>12</w:t>
      </w:r>
      <w:r w:rsidR="00634E1F" w:rsidRPr="00E81B1B">
        <w:fldChar w:fldCharType="end"/>
      </w:r>
      <w:r w:rsidR="00634E1F" w:rsidRPr="00E81B1B">
        <w:t xml:space="preserve">). </w:t>
      </w:r>
      <w:r w:rsidRPr="00E81B1B">
        <w:t>In (Marchi et al. 2017) wird ein ähnlicher Ansatz (</w:t>
      </w:r>
      <w:r w:rsidR="00634E1F" w:rsidRPr="00E81B1B">
        <w:fldChar w:fldCharType="begin"/>
      </w:r>
      <w:r w:rsidR="00634E1F" w:rsidRPr="00E81B1B">
        <w:instrText xml:space="preserve"> REF _Ref79770444 \h </w:instrText>
      </w:r>
      <w:r w:rsidR="00634E1F" w:rsidRPr="00E81B1B">
        <w:fldChar w:fldCharType="separate"/>
      </w:r>
      <w:r w:rsidR="009737A6" w:rsidRPr="00E81B1B">
        <w:t xml:space="preserve">Gl. </w:t>
      </w:r>
      <w:r w:rsidR="009737A6">
        <w:rPr>
          <w:noProof/>
        </w:rPr>
        <w:t>11</w:t>
      </w:r>
      <w:r w:rsidR="00634E1F" w:rsidRPr="00E81B1B">
        <w:fldChar w:fldCharType="end"/>
      </w:r>
      <w:r w:rsidRPr="00E81B1B">
        <w:t>)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r w:rsidR="00634E1F"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2"/>
        <w:gridCol w:w="1008"/>
      </w:tblGrid>
      <w:tr w:rsidR="002A78D1" w:rsidRPr="00E81B1B" w14:paraId="2570554D" w14:textId="77777777" w:rsidTr="00634E1F">
        <w:trPr>
          <w:trHeight w:val="714"/>
        </w:trPr>
        <w:tc>
          <w:tcPr>
            <w:tcW w:w="9351" w:type="dxa"/>
            <w:vAlign w:val="center"/>
          </w:tcPr>
          <w:p w14:paraId="27EA53CB" w14:textId="77777777" w:rsidR="002A78D1" w:rsidRPr="00E81B1B" w:rsidRDefault="00E23157"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rsidRPr="00E81B1B">
              <w:t xml:space="preserve"> </w:t>
            </w:r>
          </w:p>
        </w:tc>
        <w:tc>
          <w:tcPr>
            <w:tcW w:w="1128" w:type="dxa"/>
            <w:vAlign w:val="center"/>
          </w:tcPr>
          <w:p w14:paraId="639D526F" w14:textId="7E90FB96" w:rsidR="002A78D1" w:rsidRPr="00E81B1B" w:rsidRDefault="00634E1F" w:rsidP="00634E1F">
            <w:pPr>
              <w:pStyle w:val="Beschriftung"/>
            </w:pPr>
            <w:bookmarkStart w:id="611" w:name="_Ref79770325"/>
            <w:r w:rsidRPr="00E81B1B">
              <w:t xml:space="preserve">Gl. </w:t>
            </w:r>
            <w:r>
              <w:fldChar w:fldCharType="begin"/>
            </w:r>
            <w:r>
              <w:instrText>SEQ Formel \* ARABIC</w:instrText>
            </w:r>
            <w:r>
              <w:fldChar w:fldCharType="separate"/>
            </w:r>
            <w:r w:rsidR="009737A6">
              <w:rPr>
                <w:noProof/>
              </w:rPr>
              <w:t>8</w:t>
            </w:r>
            <w:r>
              <w:fldChar w:fldCharType="end"/>
            </w:r>
            <w:bookmarkEnd w:id="611"/>
          </w:p>
        </w:tc>
      </w:tr>
      <w:tr w:rsidR="002A78D1" w:rsidRPr="00E81B1B" w14:paraId="2F04B361" w14:textId="77777777" w:rsidTr="00634E1F">
        <w:trPr>
          <w:trHeight w:val="710"/>
        </w:trPr>
        <w:tc>
          <w:tcPr>
            <w:tcW w:w="9351" w:type="dxa"/>
            <w:vAlign w:val="center"/>
          </w:tcPr>
          <w:p w14:paraId="618530CE" w14:textId="77777777" w:rsidR="002A78D1" w:rsidRPr="00E81B1B" w:rsidRDefault="00E23157"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rsidRPr="00E81B1B">
              <w:t xml:space="preserve"> </w:t>
            </w:r>
          </w:p>
        </w:tc>
        <w:tc>
          <w:tcPr>
            <w:tcW w:w="1128" w:type="dxa"/>
            <w:vAlign w:val="center"/>
          </w:tcPr>
          <w:p w14:paraId="4DAE33C4" w14:textId="3204EDEF" w:rsidR="002A78D1" w:rsidRPr="00E81B1B" w:rsidRDefault="00634E1F" w:rsidP="00634E1F">
            <w:pPr>
              <w:pStyle w:val="Beschriftung"/>
              <w:rPr>
                <w:i/>
                <w:sz w:val="22"/>
                <w:szCs w:val="22"/>
              </w:rPr>
            </w:pPr>
            <w:bookmarkStart w:id="612" w:name="_Ref79770328"/>
            <w:r w:rsidRPr="00E81B1B">
              <w:t xml:space="preserve">Gl. </w:t>
            </w:r>
            <w:r>
              <w:fldChar w:fldCharType="begin"/>
            </w:r>
            <w:r>
              <w:instrText>SEQ Formel \* ARABIC</w:instrText>
            </w:r>
            <w:r>
              <w:fldChar w:fldCharType="separate"/>
            </w:r>
            <w:r w:rsidR="009737A6">
              <w:rPr>
                <w:noProof/>
              </w:rPr>
              <w:t>9</w:t>
            </w:r>
            <w:r>
              <w:fldChar w:fldCharType="end"/>
            </w:r>
            <w:bookmarkEnd w:id="612"/>
          </w:p>
        </w:tc>
      </w:tr>
      <w:tr w:rsidR="002A78D1" w:rsidRPr="00E81B1B" w14:paraId="16FDA18D" w14:textId="77777777" w:rsidTr="00634E1F">
        <w:trPr>
          <w:trHeight w:val="745"/>
        </w:trPr>
        <w:tc>
          <w:tcPr>
            <w:tcW w:w="9351" w:type="dxa"/>
            <w:vAlign w:val="center"/>
          </w:tcPr>
          <w:p w14:paraId="62626D86" w14:textId="77777777" w:rsidR="002A78D1" w:rsidRPr="00E81B1B" w:rsidRDefault="00E23157"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rsidRPr="00E81B1B">
              <w:t xml:space="preserve"> </w:t>
            </w:r>
          </w:p>
        </w:tc>
        <w:tc>
          <w:tcPr>
            <w:tcW w:w="1128" w:type="dxa"/>
            <w:vAlign w:val="center"/>
          </w:tcPr>
          <w:p w14:paraId="75108CFC" w14:textId="1EFDDF65" w:rsidR="002A78D1" w:rsidRPr="00E81B1B" w:rsidRDefault="00634E1F" w:rsidP="00634E1F">
            <w:pPr>
              <w:pStyle w:val="Beschriftung"/>
            </w:pPr>
            <w:bookmarkStart w:id="613" w:name="_Ref79770418"/>
            <w:r w:rsidRPr="00E81B1B">
              <w:t xml:space="preserve">Gl. </w:t>
            </w:r>
            <w:r>
              <w:fldChar w:fldCharType="begin"/>
            </w:r>
            <w:r>
              <w:instrText>SEQ Formel \* ARABIC</w:instrText>
            </w:r>
            <w:r>
              <w:fldChar w:fldCharType="separate"/>
            </w:r>
            <w:r w:rsidR="009737A6">
              <w:rPr>
                <w:noProof/>
              </w:rPr>
              <w:t>10</w:t>
            </w:r>
            <w:r>
              <w:fldChar w:fldCharType="end"/>
            </w:r>
            <w:bookmarkEnd w:id="613"/>
          </w:p>
        </w:tc>
      </w:tr>
      <w:tr w:rsidR="002A78D1" w:rsidRPr="00E81B1B" w14:paraId="569D491B" w14:textId="77777777" w:rsidTr="00634E1F">
        <w:trPr>
          <w:trHeight w:val="544"/>
        </w:trPr>
        <w:tc>
          <w:tcPr>
            <w:tcW w:w="9351" w:type="dxa"/>
            <w:vAlign w:val="center"/>
          </w:tcPr>
          <w:p w14:paraId="1B2B5765" w14:textId="77777777" w:rsidR="002A78D1" w:rsidRPr="00E81B1B" w:rsidRDefault="00E23157"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68C487DE" w14:textId="65510EBB" w:rsidR="002A78D1" w:rsidRPr="00E81B1B" w:rsidRDefault="00634E1F" w:rsidP="00634E1F">
            <w:pPr>
              <w:pStyle w:val="Beschriftung"/>
            </w:pPr>
            <w:bookmarkStart w:id="614" w:name="_Ref79770444"/>
            <w:r w:rsidRPr="00E81B1B">
              <w:t xml:space="preserve">Gl. </w:t>
            </w:r>
            <w:r>
              <w:fldChar w:fldCharType="begin"/>
            </w:r>
            <w:r>
              <w:instrText>SEQ Formel \* ARABIC</w:instrText>
            </w:r>
            <w:r>
              <w:fldChar w:fldCharType="separate"/>
            </w:r>
            <w:r w:rsidR="009737A6">
              <w:rPr>
                <w:noProof/>
              </w:rPr>
              <w:t>11</w:t>
            </w:r>
            <w:r>
              <w:fldChar w:fldCharType="end"/>
            </w:r>
            <w:bookmarkEnd w:id="614"/>
          </w:p>
        </w:tc>
      </w:tr>
      <w:tr w:rsidR="002A78D1" w:rsidRPr="00E81B1B" w14:paraId="4D7BE8AF" w14:textId="77777777" w:rsidTr="00634E1F">
        <w:trPr>
          <w:trHeight w:val="544"/>
        </w:trPr>
        <w:tc>
          <w:tcPr>
            <w:tcW w:w="9351" w:type="dxa"/>
            <w:vAlign w:val="center"/>
          </w:tcPr>
          <w:p w14:paraId="6B0A7B81" w14:textId="77777777" w:rsidR="002A78D1" w:rsidRPr="00E81B1B" w:rsidRDefault="00E23157"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0C30F6E2" w14:textId="44AA3A3A" w:rsidR="002A78D1" w:rsidRPr="00E81B1B" w:rsidRDefault="00634E1F" w:rsidP="00634E1F">
            <w:pPr>
              <w:pStyle w:val="Beschriftung"/>
            </w:pPr>
            <w:bookmarkStart w:id="615" w:name="_Ref79770492"/>
            <w:r w:rsidRPr="00E81B1B">
              <w:t xml:space="preserve">Gl. </w:t>
            </w:r>
            <w:r>
              <w:fldChar w:fldCharType="begin"/>
            </w:r>
            <w:r>
              <w:instrText>SEQ Formel \* ARABIC</w:instrText>
            </w:r>
            <w:r>
              <w:fldChar w:fldCharType="separate"/>
            </w:r>
            <w:r w:rsidR="009737A6">
              <w:rPr>
                <w:noProof/>
              </w:rPr>
              <w:t>12</w:t>
            </w:r>
            <w:r>
              <w:fldChar w:fldCharType="end"/>
            </w:r>
            <w:bookmarkEnd w:id="615"/>
          </w:p>
        </w:tc>
      </w:tr>
      <w:tr w:rsidR="002A78D1" w:rsidRPr="00E81B1B" w14:paraId="6453B6D6" w14:textId="77777777" w:rsidTr="00634E1F">
        <w:trPr>
          <w:trHeight w:val="433"/>
        </w:trPr>
        <w:tc>
          <w:tcPr>
            <w:tcW w:w="9351" w:type="dxa"/>
            <w:vAlign w:val="center"/>
          </w:tcPr>
          <w:p w14:paraId="259A5E56" w14:textId="77777777" w:rsidR="002A78D1" w:rsidRPr="00E81B1B" w:rsidRDefault="00E23157"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rsidRPr="00E81B1B">
              <w:t xml:space="preserve"> </w:t>
            </w:r>
          </w:p>
        </w:tc>
        <w:tc>
          <w:tcPr>
            <w:tcW w:w="1128" w:type="dxa"/>
            <w:vAlign w:val="center"/>
          </w:tcPr>
          <w:p w14:paraId="2E21DE23" w14:textId="611AB41F" w:rsidR="002A78D1" w:rsidRPr="00E81B1B" w:rsidRDefault="00634E1F" w:rsidP="00634E1F">
            <w:pPr>
              <w:pStyle w:val="Beschriftung"/>
            </w:pPr>
            <w:bookmarkStart w:id="616" w:name="_Ref79770391"/>
            <w:r w:rsidRPr="00E81B1B">
              <w:t xml:space="preserve">Gl. </w:t>
            </w:r>
            <w:r>
              <w:fldChar w:fldCharType="begin"/>
            </w:r>
            <w:r>
              <w:instrText>SEQ Formel \* ARABIC</w:instrText>
            </w:r>
            <w:r>
              <w:fldChar w:fldCharType="separate"/>
            </w:r>
            <w:r w:rsidR="009737A6">
              <w:rPr>
                <w:noProof/>
              </w:rPr>
              <w:t>13</w:t>
            </w:r>
            <w:r>
              <w:fldChar w:fldCharType="end"/>
            </w:r>
            <w:bookmarkEnd w:id="616"/>
          </w:p>
        </w:tc>
      </w:tr>
    </w:tbl>
    <w:p w14:paraId="1C049FA4" w14:textId="0F02C6EF" w:rsidR="002A78D1" w:rsidRPr="00E81B1B" w:rsidRDefault="002A78D1" w:rsidP="002A78D1">
      <w:r w:rsidRPr="6EB7351C">
        <w:t>Um auf den Einbau der FT-V</w:t>
      </w:r>
      <w:commentRangeStart w:id="617"/>
      <w:r w:rsidRPr="6EB7351C">
        <w:t>erbinder verzichten zu können und somit Material und Aufwand zu reduzieren w</w:t>
      </w:r>
      <w:r w:rsidR="00543CCB">
        <w:t>urde</w:t>
      </w:r>
      <w:r w:rsidRPr="6EB7351C">
        <w:t xml:space="preserve"> ein lokaler Verguss der </w:t>
      </w:r>
      <w:r w:rsidR="085EDD68" w:rsidRPr="6EB7351C">
        <w:t>V</w:t>
      </w:r>
      <w:commentRangeEnd w:id="617"/>
      <w:r>
        <w:commentReference w:id="617"/>
      </w:r>
      <w:r w:rsidR="085EDD68" w:rsidRPr="6EB7351C">
        <w:t>erbindungsmittel</w:t>
      </w:r>
      <w:r w:rsidRPr="6EB7351C">
        <w:t xml:space="preserve"> auf der Baustelle </w:t>
      </w:r>
      <w:r w:rsidR="00F41976">
        <w:t xml:space="preserve">in Betracht gezogen </w:t>
      </w:r>
      <w:r w:rsidRPr="6EB7351C">
        <w:t>(siehe</w:t>
      </w:r>
      <w:r w:rsidR="00634E1F" w:rsidRPr="00E81B1B">
        <w:rPr>
          <w:szCs w:val="24"/>
        </w:rPr>
        <w:t xml:space="preserve"> </w:t>
      </w:r>
      <w:r w:rsidR="00634E1F" w:rsidRPr="00E81B1B">
        <w:rPr>
          <w:szCs w:val="24"/>
        </w:rPr>
        <w:fldChar w:fldCharType="begin"/>
      </w:r>
      <w:r w:rsidR="00634E1F" w:rsidRPr="00E81B1B">
        <w:rPr>
          <w:szCs w:val="24"/>
        </w:rPr>
        <w:instrText xml:space="preserve"> REF _Ref79770889 \h </w:instrText>
      </w:r>
      <w:r w:rsidR="00634E1F" w:rsidRPr="00E81B1B">
        <w:rPr>
          <w:szCs w:val="24"/>
        </w:rPr>
      </w:r>
      <w:r w:rsidR="00634E1F" w:rsidRPr="00E81B1B">
        <w:rPr>
          <w:szCs w:val="24"/>
        </w:rPr>
        <w:fldChar w:fldCharType="separate"/>
      </w:r>
      <w:r w:rsidR="009737A6" w:rsidRPr="00E81B1B">
        <w:t xml:space="preserve">Abbildung </w:t>
      </w:r>
      <w:r w:rsidR="009737A6">
        <w:rPr>
          <w:noProof/>
        </w:rPr>
        <w:t>15</w:t>
      </w:r>
      <w:r w:rsidR="00634E1F" w:rsidRPr="00E81B1B">
        <w:rPr>
          <w:szCs w:val="24"/>
        </w:rPr>
        <w:fldChar w:fldCharType="end"/>
      </w:r>
      <w:r w:rsidRPr="6EB7351C">
        <w:t xml:space="preserve">). </w:t>
      </w:r>
      <w:r w:rsidR="00543CCB">
        <w:t>Diese Methode sieht vor, dass die Holzbalken auf der Baustelle eingebaut werden, ggf.</w:t>
      </w:r>
      <w:r w:rsidRPr="6EB7351C">
        <w:t xml:space="preserve"> mit vorinstallierten Verbindungsmitteln, und darauf die Fertigteile </w:t>
      </w:r>
      <w:r w:rsidR="009C3650">
        <w:t xml:space="preserve">mit ausreichendem Abstand zueinander </w:t>
      </w:r>
      <w:commentRangeStart w:id="618"/>
      <w:r w:rsidRPr="6EB7351C">
        <w:t>verlegt werden</w:t>
      </w:r>
      <w:commentRangeEnd w:id="618"/>
      <w:r w:rsidR="00543CCB">
        <w:t xml:space="preserve">. </w:t>
      </w:r>
      <w:r w:rsidR="00CC5829">
        <w:t>Die Fuge kann dann mit Vergussbeton vergossen werden. Dabei werden die Verbindungsmittel mit eingegossen und der Verbund hergestellt.</w:t>
      </w:r>
      <w:r w:rsidR="00932358">
        <w:rPr>
          <w:rStyle w:val="Kommentarzeichen"/>
        </w:rPr>
        <w:commentReference w:id="618"/>
      </w:r>
      <w:r w:rsidRPr="6EB7351C">
        <w:t xml:space="preserve"> </w:t>
      </w:r>
      <w:r w:rsidR="00CC5829">
        <w:t xml:space="preserve">Statt die Betonfertigteile mit Abstand zu verlegen, wäre es auch möglich Aussparungen an den Rändern der Fertigteile dort vorzusehen, </w:t>
      </w:r>
      <w:r w:rsidRPr="6EB7351C">
        <w:t xml:space="preserve">wo </w:t>
      </w:r>
      <w:r w:rsidR="00CC5829">
        <w:t xml:space="preserve">sich später </w:t>
      </w:r>
      <w:r w:rsidRPr="6EB7351C">
        <w:t>die Verbindungsmittel befinden werden</w:t>
      </w:r>
      <w:r w:rsidR="00CC5829">
        <w:t xml:space="preserve">. So kann die </w:t>
      </w:r>
      <w:r w:rsidRPr="6EB7351C">
        <w:t>Vergussmenge in Bereichen ohne Verbindungsmittel reduzier</w:t>
      </w:r>
      <w:r w:rsidR="00CC5829">
        <w:t>t werden</w:t>
      </w:r>
      <w:r w:rsidRPr="6EB7351C">
        <w:t>. Der Verguss bietet zusätzlich den Vorteil, dass er gleichzeitig zur Erzeugung der Scheibenwirkung der Deckenplatte beiträgt</w:t>
      </w:r>
      <w:r w:rsidR="00F41976">
        <w:t>,</w:t>
      </w:r>
      <w:r w:rsidR="00C9138D">
        <w:t xml:space="preserve"> siehe auch</w:t>
      </w:r>
      <w:r w:rsidR="005C7669">
        <w:t xml:space="preserve"> Abschnitt </w:t>
      </w:r>
      <w:r w:rsidR="00F41976">
        <w:t>xy</w:t>
      </w:r>
      <w:r w:rsidR="005C7669">
        <w:t xml:space="preserve"> </w:t>
      </w:r>
      <w:r w:rsidR="005C7669">
        <w:fldChar w:fldCharType="begin"/>
      </w:r>
      <w:r w:rsidR="005C7669">
        <w:instrText xml:space="preserve"> REF _Ref92445477 \h </w:instrText>
      </w:r>
      <w:r w:rsidR="005C7669">
        <w:fldChar w:fldCharType="separate"/>
      </w:r>
      <w:r w:rsidR="005C7669">
        <w:t>Koppelung der Deckenelemente zur Deckenscheibe</w:t>
      </w:r>
      <w:r w:rsidR="005C7669">
        <w:fldChar w:fldCharType="end"/>
      </w:r>
      <w:r w:rsidRPr="6EB7351C">
        <w:t xml:space="preserve">. </w:t>
      </w:r>
    </w:p>
    <w:p w14:paraId="509B110D" w14:textId="085774EF" w:rsidR="000D2C2C" w:rsidRDefault="110D9B1D" w:rsidP="000D2C2C">
      <w:pPr>
        <w:spacing w:after="240"/>
      </w:pPr>
      <w:r w:rsidRPr="00E81B1B">
        <w:t xml:space="preserve">Lokal vergossene Verbindungsmittel wurden in </w:t>
      </w:r>
      <w:sdt>
        <w:sdtPr>
          <w:id w:val="1577789200"/>
          <w:citation/>
        </w:sdtPr>
        <w:sdtContent>
          <w:r w:rsidR="00634E1F" w:rsidRPr="00E81B1B">
            <w:fldChar w:fldCharType="begin"/>
          </w:r>
          <w:r w:rsidR="00634E1F" w:rsidRPr="00E81B1B">
            <w:instrText xml:space="preserve"> CITATION Fle13 \l 1031 </w:instrText>
          </w:r>
          <w:r w:rsidR="00634E1F" w:rsidRPr="00E81B1B">
            <w:fldChar w:fldCharType="separate"/>
          </w:r>
          <w:r w:rsidR="009737A6">
            <w:rPr>
              <w:noProof/>
            </w:rPr>
            <w:t>(Fleck, 2013)</w:t>
          </w:r>
          <w:r w:rsidR="00634E1F" w:rsidRPr="00E81B1B">
            <w:fldChar w:fldCharType="end"/>
          </w:r>
        </w:sdtContent>
      </w:sdt>
      <w:r w:rsidRPr="00E81B1B">
        <w:t xml:space="preserve"> untersucht, allerdings lediglich </w:t>
      </w:r>
      <w:r w:rsidR="00CC5829">
        <w:t xml:space="preserve">für </w:t>
      </w:r>
      <w:r w:rsidRPr="00E81B1B">
        <w:t xml:space="preserve">Kervenverbindungen.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Content>
          <w:r w:rsidR="00634E1F" w:rsidRPr="00E81B1B">
            <w:fldChar w:fldCharType="begin"/>
          </w:r>
          <w:r w:rsidR="00634E1F" w:rsidRPr="00E81B1B">
            <w:instrText xml:space="preserve"> CITATION Bre19 \l 1031 </w:instrText>
          </w:r>
          <w:r w:rsidR="00634E1F" w:rsidRPr="00E81B1B">
            <w:fldChar w:fldCharType="separate"/>
          </w:r>
          <w:r w:rsidR="009737A6">
            <w:rPr>
              <w:noProof/>
            </w:rPr>
            <w:t>(Breidenbach, 2019)</w:t>
          </w:r>
          <w:r w:rsidR="00634E1F" w:rsidRPr="00E81B1B">
            <w:fldChar w:fldCharType="end"/>
          </w:r>
        </w:sdtContent>
      </w:sdt>
      <w:r w:rsidR="00634E1F" w:rsidRPr="00E81B1B">
        <w:t xml:space="preserve"> </w:t>
      </w:r>
      <w:r w:rsidRPr="00E81B1B">
        <w:t>wurden lokal vergossene Kerven und Ortbeton-Kerven untersucht und gleiche Festigkeiten und Steifigkeiten ermittelt. Auch hier wurden die Betonflanken des Fertigteils vor</w:t>
      </w:r>
      <w:r w:rsidR="00CD420A">
        <w:t xml:space="preserve"> dem</w:t>
      </w:r>
      <w:r w:rsidRPr="00E81B1B">
        <w:t xml:space="preserve"> Verguss abgedichtet. Es wird davon ausgegangen, dass die Vergusslösung auf Schrauben gut</w:t>
      </w:r>
      <w:r w:rsidR="00CC5829">
        <w:t xml:space="preserve"> übertragbar ist</w:t>
      </w:r>
      <w:r w:rsidRPr="00E81B1B">
        <w:t xml:space="preserve">, zumal Vergussmörtel und </w:t>
      </w:r>
      <w:r w:rsidRPr="00E81B1B">
        <w:lastRenderedPageBreak/>
        <w:t xml:space="preserve">Vergussbetone eine höhere Druck- und Zugfestigkeit als die Fertigteile aufweisen und somit der lokalen Lasteinleitung an den Schrauben besser standhalten können. </w:t>
      </w:r>
      <w:bookmarkStart w:id="619" w:name="_Toc92091695"/>
      <w:bookmarkStart w:id="620" w:name="_Toc92092137"/>
      <w:bookmarkStart w:id="621" w:name="_Toc92092249"/>
    </w:p>
    <w:p w14:paraId="75F4FCE3" w14:textId="4E36C2D9" w:rsidR="00E057EF" w:rsidRDefault="2303D03D" w:rsidP="00C92088">
      <w:pPr>
        <w:pStyle w:val="berschrift2"/>
        <w:numPr>
          <w:ilvl w:val="1"/>
          <w:numId w:val="43"/>
        </w:numPr>
      </w:pPr>
      <w:bookmarkStart w:id="622" w:name="_Toc93321031"/>
      <w:r>
        <w:t>Scherversuche an geschraubten Holz-Beton-Verbundkörpern</w:t>
      </w:r>
      <w:bookmarkEnd w:id="619"/>
      <w:bookmarkEnd w:id="620"/>
      <w:bookmarkEnd w:id="621"/>
      <w:bookmarkEnd w:id="622"/>
    </w:p>
    <w:p w14:paraId="25DDCB09" w14:textId="26CBDDB6" w:rsidR="00670A92" w:rsidRDefault="00670A92" w:rsidP="007B3309">
      <w:pPr>
        <w:spacing w:after="240"/>
      </w:pPr>
      <w:r>
        <w:t xml:space="preserve">In den Versuchen wurden direkt in den Beton gegossene Schrauben untersucht, um das Verhalten der verschiedenen Schrauben zu vergleichen. Die </w:t>
      </w:r>
      <w:r w:rsidR="004C1276">
        <w:t>Schrauben lokal zu vergießen sollte erst an späterer Stelle untersucht werden.</w:t>
      </w:r>
      <w:r w:rsidR="004C1276" w:rsidRPr="004C1276">
        <w:rPr>
          <w:szCs w:val="24"/>
        </w:rPr>
        <w:t xml:space="preserve"> </w:t>
      </w:r>
      <w:r w:rsidR="004C1276" w:rsidRPr="00E81B1B">
        <w:rPr>
          <w:szCs w:val="24"/>
        </w:rPr>
        <w:fldChar w:fldCharType="begin"/>
      </w:r>
      <w:r w:rsidR="004C1276" w:rsidRPr="00E81B1B">
        <w:rPr>
          <w:szCs w:val="24"/>
        </w:rPr>
        <w:instrText xml:space="preserve"> REF _Ref24727360 \h </w:instrText>
      </w:r>
      <w:r w:rsidR="004C1276" w:rsidRPr="00E81B1B">
        <w:rPr>
          <w:szCs w:val="24"/>
        </w:rPr>
      </w:r>
      <w:r w:rsidR="004C1276" w:rsidRPr="00E81B1B">
        <w:rPr>
          <w:szCs w:val="24"/>
        </w:rPr>
        <w:fldChar w:fldCharType="separate"/>
      </w:r>
      <w:r w:rsidR="004C1276" w:rsidRPr="00E81B1B">
        <w:t xml:space="preserve">Tabelle </w:t>
      </w:r>
      <w:r w:rsidR="004C1276">
        <w:rPr>
          <w:noProof/>
        </w:rPr>
        <w:t>11</w:t>
      </w:r>
      <w:r w:rsidR="004C1276" w:rsidRPr="00E81B1B">
        <w:rPr>
          <w:szCs w:val="24"/>
        </w:rPr>
        <w:fldChar w:fldCharType="end"/>
      </w:r>
      <w:r w:rsidR="004C1276" w:rsidRPr="18B1E0E3">
        <w:t xml:space="preserve"> bietet einen Überblick über das Versuchsprogramm. D</w:t>
      </w:r>
      <w:r w:rsidR="004C1276">
        <w:t>ie</w:t>
      </w:r>
      <w:r w:rsidR="004C1276" w:rsidRPr="18B1E0E3">
        <w:t xml:space="preserve"> Versuch</w:t>
      </w:r>
      <w:r w:rsidR="004C1276">
        <w:t>sserie</w:t>
      </w:r>
      <w:r w:rsidR="004C1276" w:rsidRPr="18B1E0E3">
        <w:t xml:space="preserve"> </w:t>
      </w:r>
      <w:r w:rsidR="004C1276">
        <w:t xml:space="preserve">SB-VG*-10-280 </w:t>
      </w:r>
      <w:r w:rsidR="004C1276" w:rsidRPr="18B1E0E3">
        <w:t xml:space="preserve">mit </w:t>
      </w:r>
      <w:r w:rsidR="004C1276">
        <w:t xml:space="preserve">10x280 mm </w:t>
      </w:r>
      <w:r w:rsidR="004C1276" w:rsidRPr="18B1E0E3">
        <w:t>Vollgewindeschrauben</w:t>
      </w:r>
      <w:r w:rsidR="004C1276">
        <w:t xml:space="preserve"> mit Senkkopf</w:t>
      </w:r>
      <w:r w:rsidR="004C1276" w:rsidRPr="18B1E0E3">
        <w:t xml:space="preserve"> ohne Unterlegscheibe dient als Referenz</w:t>
      </w:r>
      <w:r w:rsidR="004C1276">
        <w:t>serie</w:t>
      </w:r>
      <w:r w:rsidR="004C1276" w:rsidRPr="18B1E0E3">
        <w:t>.</w:t>
      </w:r>
      <w:commentRangeStart w:id="623"/>
      <w:commentRangeEnd w:id="623"/>
      <w:r w:rsidR="004C1276">
        <w:rPr>
          <w:rStyle w:val="Kommentarzeichen"/>
        </w:rPr>
        <w:commentReference w:id="623"/>
      </w:r>
      <w:r w:rsidR="004C1276" w:rsidRPr="18B1E0E3">
        <w:t xml:space="preserve"> </w:t>
      </w:r>
      <w:r w:rsidR="004C1276">
        <w:t xml:space="preserve">In der Serie SB-FT-10-280 wird die gleiche Schraube, lediglich in Kombination mit einem FT-Verbinder untersucht. Bei der SerieSB-VG-10-280 wurde wiederum die gleiche Schraube, jedoch zusammen mit einer Unterlegscheibe, verwendet. Bei der Serie SB-TG-10-280 wurde ebenfalls eine 10x280 mm Vollgewindeschraube verwendet, allerdings wurde am Schraubenteil im Beton ein Hüllrohr angebracht, sodass praktisch eine Teilgewindeschraube vorliegt. Weiterhin wurde in Serie SB-TK-10-280 eine 10x280 mm Tellerkopfschraube untersucht. Neben den Schrauben mit einem 10 mm Durchmeser sollten Schrauben mit einem größeren Durchmesser untersucht werden, da in der Theorie sowohl Bruchlast als auch Verschiebungsmodul ansteigen sollten. </w:t>
      </w:r>
      <w:r w:rsidR="004C1276" w:rsidRPr="18B1E0E3">
        <w:t>Da Vollgewinde</w:t>
      </w:r>
      <w:r w:rsidR="004C1276">
        <w:t>s</w:t>
      </w:r>
      <w:r w:rsidR="004C1276" w:rsidRPr="18B1E0E3">
        <w:t xml:space="preserve">chrauben nicht mit 16 mm Durchmesser verfügbar sind, wird eine </w:t>
      </w:r>
      <w:r w:rsidR="004C1276">
        <w:t xml:space="preserve">16x280 mm </w:t>
      </w:r>
      <w:r w:rsidR="004C1276" w:rsidRPr="18B1E0E3">
        <w:t>Schraube nach DIN 571 verwendet</w:t>
      </w:r>
      <w:r w:rsidR="004C1276">
        <w:t xml:space="preserve"> (Serie SB-DIN-16-280)</w:t>
      </w:r>
      <w:r w:rsidR="004C1276" w:rsidRPr="18B1E0E3">
        <w:t>.</w:t>
      </w:r>
      <w:r w:rsidR="004C1276">
        <w:t xml:space="preserve"> Da es sich dabei um einen anderen Typ Schraube handelt, wurde ein </w:t>
      </w:r>
      <w:r w:rsidR="004C1276" w:rsidRPr="18B1E0E3">
        <w:t>Vergleichsversuch mit 10</w:t>
      </w:r>
      <w:r w:rsidR="004C1276">
        <w:t>x280</w:t>
      </w:r>
      <w:r w:rsidR="004C1276" w:rsidRPr="18B1E0E3">
        <w:t xml:space="preserve"> mm </w:t>
      </w:r>
      <w:r w:rsidR="004C1276">
        <w:t>Schrauben nach DIN 571 vorgesehen (Serie SB-DIN-10-280).</w:t>
      </w:r>
    </w:p>
    <w:p w14:paraId="4A460392" w14:textId="7571D875" w:rsidR="002A78D1" w:rsidRPr="00E81B1B" w:rsidRDefault="002A78D1" w:rsidP="002A78D1">
      <w:pPr>
        <w:pStyle w:val="Beschriftung"/>
        <w:rPr>
          <w:sz w:val="22"/>
          <w:szCs w:val="22"/>
        </w:rPr>
      </w:pPr>
      <w:bookmarkStart w:id="624" w:name="_Ref24727360"/>
      <w:bookmarkStart w:id="625" w:name="_Toc92091857"/>
      <w:bookmarkStart w:id="626" w:name="_Ref94458069"/>
      <w:r w:rsidRPr="00E81B1B">
        <w:t xml:space="preserve">Tabelle </w:t>
      </w:r>
      <w:r w:rsidRPr="00E81B1B">
        <w:fldChar w:fldCharType="begin"/>
      </w:r>
      <w:r w:rsidRPr="00E81B1B">
        <w:instrText>SEQ Tabelle \* ARABIC</w:instrText>
      </w:r>
      <w:r w:rsidRPr="00E81B1B">
        <w:fldChar w:fldCharType="separate"/>
      </w:r>
      <w:r w:rsidR="007C1B12">
        <w:rPr>
          <w:noProof/>
        </w:rPr>
        <w:t>5</w:t>
      </w:r>
      <w:r w:rsidRPr="00E81B1B">
        <w:fldChar w:fldCharType="end"/>
      </w:r>
      <w:bookmarkEnd w:id="624"/>
      <w:r w:rsidRPr="00E81B1B">
        <w:t xml:space="preserve"> Übersicht </w:t>
      </w:r>
      <w:commentRangeStart w:id="627"/>
      <w:r w:rsidRPr="00E81B1B">
        <w:t>über</w:t>
      </w:r>
      <w:commentRangeEnd w:id="627"/>
      <w:r>
        <w:commentReference w:id="627"/>
      </w:r>
      <w:r w:rsidRPr="00E81B1B">
        <w:t xml:space="preserve"> die </w:t>
      </w:r>
      <w:commentRangeStart w:id="628"/>
      <w:r w:rsidRPr="00E81B1B">
        <w:t>Schraubenversuche</w:t>
      </w:r>
      <w:commentRangeEnd w:id="628"/>
      <w:r>
        <w:commentReference w:id="628"/>
      </w:r>
      <w:r w:rsidRPr="00E81B1B">
        <w:t xml:space="preserve"> (je drei Probekörper pro Serie)</w:t>
      </w:r>
      <w:bookmarkEnd w:id="626"/>
      <w:commentRangeStart w:id="629"/>
      <w:r w:rsidRPr="00E81B1B">
        <w:rPr>
          <w:i/>
          <w:color w:val="44546A" w:themeColor="text2"/>
          <w:sz w:val="18"/>
        </w:rPr>
        <w:fldChar w:fldCharType="begin"/>
      </w:r>
      <w: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rPr>
        <w:fldChar w:fldCharType="separate"/>
      </w:r>
      <w:bookmarkEnd w:id="625"/>
    </w:p>
    <w:tbl>
      <w:tblPr>
        <w:tblStyle w:val="Tabellenraster"/>
        <w:tblW w:w="0" w:type="auto"/>
        <w:tblLayout w:type="fixed"/>
        <w:tblLook w:val="04A0" w:firstRow="1" w:lastRow="0" w:firstColumn="1" w:lastColumn="0" w:noHBand="0" w:noVBand="1"/>
      </w:tblPr>
      <w:tblGrid>
        <w:gridCol w:w="797"/>
        <w:gridCol w:w="2317"/>
        <w:gridCol w:w="709"/>
        <w:gridCol w:w="708"/>
        <w:gridCol w:w="1418"/>
        <w:gridCol w:w="744"/>
        <w:gridCol w:w="564"/>
        <w:gridCol w:w="1803"/>
      </w:tblGrid>
      <w:tr w:rsidR="007713FB" w:rsidRPr="00883811" w14:paraId="1A164ADC" w14:textId="77777777" w:rsidTr="00883811">
        <w:trPr>
          <w:trHeight w:val="20"/>
        </w:trPr>
        <w:tc>
          <w:tcPr>
            <w:tcW w:w="797" w:type="dxa"/>
            <w:noWrap/>
            <w:vAlign w:val="center"/>
            <w:hideMark/>
          </w:tcPr>
          <w:p w14:paraId="7B03CB35" w14:textId="77777777" w:rsidR="002A78D1" w:rsidRPr="00883811" w:rsidRDefault="002A78D1" w:rsidP="002A78D1">
            <w:pPr>
              <w:spacing w:after="240"/>
              <w:rPr>
                <w:b/>
                <w:sz w:val="18"/>
                <w:szCs w:val="18"/>
              </w:rPr>
            </w:pPr>
            <w:r w:rsidRPr="00883811">
              <w:rPr>
                <w:b/>
                <w:sz w:val="18"/>
                <w:szCs w:val="18"/>
              </w:rPr>
              <w:t>Bezeichnung</w:t>
            </w:r>
          </w:p>
        </w:tc>
        <w:tc>
          <w:tcPr>
            <w:tcW w:w="2317" w:type="dxa"/>
            <w:noWrap/>
            <w:vAlign w:val="center"/>
            <w:hideMark/>
          </w:tcPr>
          <w:p w14:paraId="5B97A1EB" w14:textId="77777777" w:rsidR="002A78D1" w:rsidRPr="00883811" w:rsidRDefault="002A78D1" w:rsidP="002A78D1">
            <w:pPr>
              <w:spacing w:after="240"/>
              <w:jc w:val="center"/>
              <w:rPr>
                <w:b/>
                <w:sz w:val="18"/>
                <w:szCs w:val="18"/>
              </w:rPr>
            </w:pPr>
            <w:r w:rsidRPr="00883811">
              <w:rPr>
                <w:b/>
                <w:sz w:val="18"/>
                <w:szCs w:val="18"/>
              </w:rPr>
              <w:t>Art der Schraube</w:t>
            </w:r>
          </w:p>
        </w:tc>
        <w:tc>
          <w:tcPr>
            <w:tcW w:w="709" w:type="dxa"/>
            <w:noWrap/>
            <w:vAlign w:val="center"/>
            <w:hideMark/>
          </w:tcPr>
          <w:p w14:paraId="632BA357" w14:textId="0F226160" w:rsidR="002A78D1" w:rsidRPr="00883811" w:rsidRDefault="00634E1F" w:rsidP="002A78D1">
            <w:pPr>
              <w:spacing w:after="240"/>
              <w:jc w:val="center"/>
              <w:rPr>
                <w:b/>
                <w:sz w:val="18"/>
                <w:szCs w:val="18"/>
              </w:rPr>
            </w:pPr>
            <w:r w:rsidRPr="00883811">
              <w:rPr>
                <w:b/>
                <w:sz w:val="18"/>
                <w:szCs w:val="18"/>
              </w:rPr>
              <w:t>d</w:t>
            </w:r>
            <w:r w:rsidR="002A78D1" w:rsidRPr="00883811">
              <w:rPr>
                <w:b/>
                <w:sz w:val="18"/>
                <w:szCs w:val="18"/>
              </w:rPr>
              <w:t xml:space="preserve"> [mm]</w:t>
            </w:r>
          </w:p>
        </w:tc>
        <w:tc>
          <w:tcPr>
            <w:tcW w:w="708" w:type="dxa"/>
            <w:noWrap/>
            <w:vAlign w:val="center"/>
            <w:hideMark/>
          </w:tcPr>
          <w:p w14:paraId="1C261AD2" w14:textId="732BEFAA" w:rsidR="002A78D1" w:rsidRPr="00883811" w:rsidRDefault="00634E1F" w:rsidP="002A78D1">
            <w:pPr>
              <w:spacing w:after="240"/>
              <w:jc w:val="center"/>
              <w:rPr>
                <w:b/>
                <w:sz w:val="18"/>
                <w:szCs w:val="18"/>
              </w:rPr>
            </w:pPr>
            <w:r w:rsidRPr="00883811">
              <w:rPr>
                <w:b/>
                <w:sz w:val="18"/>
                <w:szCs w:val="18"/>
              </w:rPr>
              <w:t>l</w:t>
            </w:r>
            <w:r w:rsidR="002A78D1" w:rsidRPr="00883811">
              <w:rPr>
                <w:b/>
                <w:sz w:val="18"/>
                <w:szCs w:val="18"/>
              </w:rPr>
              <w:t xml:space="preserve"> [mm]</w:t>
            </w:r>
          </w:p>
        </w:tc>
        <w:tc>
          <w:tcPr>
            <w:tcW w:w="1418" w:type="dxa"/>
            <w:noWrap/>
            <w:vAlign w:val="center"/>
            <w:hideMark/>
          </w:tcPr>
          <w:p w14:paraId="7CDFB870" w14:textId="77777777" w:rsidR="002A78D1" w:rsidRPr="00883811" w:rsidRDefault="002A78D1" w:rsidP="002A78D1">
            <w:pPr>
              <w:spacing w:after="240"/>
              <w:jc w:val="center"/>
              <w:rPr>
                <w:b/>
                <w:sz w:val="18"/>
                <w:szCs w:val="18"/>
              </w:rPr>
            </w:pPr>
            <w:r w:rsidRPr="00883811">
              <w:rPr>
                <w:b/>
                <w:sz w:val="18"/>
                <w:szCs w:val="18"/>
              </w:rPr>
              <w:t>Einbindetiefe ins Holz [mm]</w:t>
            </w:r>
          </w:p>
        </w:tc>
        <w:tc>
          <w:tcPr>
            <w:tcW w:w="744" w:type="dxa"/>
            <w:noWrap/>
            <w:vAlign w:val="center"/>
            <w:hideMark/>
          </w:tcPr>
          <w:p w14:paraId="2DB38BD6" w14:textId="77777777" w:rsidR="002A78D1" w:rsidRPr="00883811" w:rsidRDefault="002A78D1" w:rsidP="002A78D1">
            <w:pPr>
              <w:spacing w:after="240"/>
              <w:jc w:val="center"/>
              <w:rPr>
                <w:b/>
                <w:sz w:val="18"/>
                <w:szCs w:val="18"/>
              </w:rPr>
            </w:pPr>
            <w:r w:rsidRPr="00883811">
              <w:rPr>
                <w:b/>
                <w:sz w:val="18"/>
                <w:szCs w:val="18"/>
              </w:rPr>
              <w:t>f</w:t>
            </w:r>
            <w:r w:rsidRPr="00883811">
              <w:rPr>
                <w:b/>
                <w:sz w:val="18"/>
                <w:szCs w:val="18"/>
                <w:vertAlign w:val="subscript"/>
              </w:rPr>
              <w:t xml:space="preserve">ax </w:t>
            </w:r>
            <w:r w:rsidRPr="00883811">
              <w:rPr>
                <w:b/>
                <w:sz w:val="18"/>
                <w:szCs w:val="18"/>
              </w:rPr>
              <w:t>[N/mm²]</w:t>
            </w:r>
          </w:p>
        </w:tc>
        <w:tc>
          <w:tcPr>
            <w:tcW w:w="564" w:type="dxa"/>
            <w:noWrap/>
            <w:vAlign w:val="center"/>
            <w:hideMark/>
          </w:tcPr>
          <w:p w14:paraId="5C0860FD" w14:textId="77777777" w:rsidR="002A78D1" w:rsidRPr="00883811" w:rsidRDefault="002A78D1" w:rsidP="002A78D1">
            <w:pPr>
              <w:spacing w:after="240"/>
              <w:jc w:val="center"/>
              <w:rPr>
                <w:b/>
                <w:sz w:val="18"/>
                <w:szCs w:val="18"/>
              </w:rPr>
            </w:pPr>
            <w:r w:rsidRPr="00883811">
              <w:rPr>
                <w:b/>
                <w:sz w:val="18"/>
                <w:szCs w:val="18"/>
              </w:rPr>
              <w:t>F</w:t>
            </w:r>
            <w:r w:rsidRPr="00883811">
              <w:rPr>
                <w:b/>
                <w:sz w:val="18"/>
                <w:szCs w:val="18"/>
                <w:vertAlign w:val="subscript"/>
              </w:rPr>
              <w:t xml:space="preserve">tens </w:t>
            </w:r>
            <w:r w:rsidRPr="00883811">
              <w:rPr>
                <w:b/>
                <w:sz w:val="18"/>
                <w:szCs w:val="18"/>
              </w:rPr>
              <w:t>[kN]</w:t>
            </w:r>
          </w:p>
        </w:tc>
        <w:tc>
          <w:tcPr>
            <w:tcW w:w="1803" w:type="dxa"/>
            <w:noWrap/>
            <w:vAlign w:val="center"/>
            <w:hideMark/>
          </w:tcPr>
          <w:p w14:paraId="487DB85B" w14:textId="77777777" w:rsidR="002A78D1" w:rsidRPr="00883811" w:rsidRDefault="002A78D1" w:rsidP="002A78D1">
            <w:pPr>
              <w:spacing w:after="240"/>
              <w:jc w:val="center"/>
              <w:rPr>
                <w:b/>
                <w:sz w:val="18"/>
                <w:szCs w:val="18"/>
              </w:rPr>
            </w:pPr>
            <w:r w:rsidRPr="00883811">
              <w:rPr>
                <w:b/>
                <w:sz w:val="18"/>
                <w:szCs w:val="18"/>
              </w:rPr>
              <w:t>Theoretische Bruchlast [kN/Schraube]</w:t>
            </w:r>
          </w:p>
        </w:tc>
      </w:tr>
      <w:tr w:rsidR="007713FB" w:rsidRPr="00883811" w14:paraId="018FD718" w14:textId="77777777" w:rsidTr="00883811">
        <w:trPr>
          <w:trHeight w:val="20"/>
        </w:trPr>
        <w:tc>
          <w:tcPr>
            <w:tcW w:w="797" w:type="dxa"/>
            <w:noWrap/>
            <w:vAlign w:val="center"/>
            <w:hideMark/>
          </w:tcPr>
          <w:p w14:paraId="64429E8E" w14:textId="77777777" w:rsidR="002A78D1" w:rsidRPr="00883811" w:rsidRDefault="002A78D1" w:rsidP="002A78D1">
            <w:pPr>
              <w:spacing w:after="240"/>
              <w:jc w:val="center"/>
              <w:rPr>
                <w:sz w:val="18"/>
                <w:szCs w:val="18"/>
              </w:rPr>
            </w:pPr>
            <w:r w:rsidRPr="00883811">
              <w:rPr>
                <w:sz w:val="18"/>
                <w:szCs w:val="18"/>
              </w:rPr>
              <w:t>SB-FT-10-280</w:t>
            </w:r>
          </w:p>
        </w:tc>
        <w:tc>
          <w:tcPr>
            <w:tcW w:w="2317" w:type="dxa"/>
            <w:noWrap/>
            <w:vAlign w:val="center"/>
            <w:hideMark/>
          </w:tcPr>
          <w:p w14:paraId="6AC9961C" w14:textId="58D699AB" w:rsidR="002A78D1" w:rsidRPr="00883811" w:rsidRDefault="002A78D1" w:rsidP="002A78D1">
            <w:pPr>
              <w:spacing w:after="240"/>
              <w:jc w:val="center"/>
              <w:rPr>
                <w:sz w:val="18"/>
                <w:szCs w:val="18"/>
              </w:rPr>
            </w:pPr>
            <w:r w:rsidRPr="00883811">
              <w:rPr>
                <w:sz w:val="18"/>
                <w:szCs w:val="18"/>
              </w:rPr>
              <w:t>Fertigteilverbinder</w:t>
            </w:r>
            <w:r w:rsidR="00767333" w:rsidRPr="00883811">
              <w:rPr>
                <w:sz w:val="18"/>
                <w:szCs w:val="18"/>
              </w:rPr>
              <w:t xml:space="preserve"> (FT)</w:t>
            </w:r>
          </w:p>
        </w:tc>
        <w:tc>
          <w:tcPr>
            <w:tcW w:w="709" w:type="dxa"/>
            <w:noWrap/>
            <w:vAlign w:val="center"/>
            <w:hideMark/>
          </w:tcPr>
          <w:p w14:paraId="529098EC" w14:textId="77777777" w:rsidR="002A78D1" w:rsidRPr="00883811" w:rsidRDefault="002A78D1" w:rsidP="002A78D1">
            <w:pPr>
              <w:spacing w:after="240"/>
              <w:jc w:val="center"/>
              <w:rPr>
                <w:sz w:val="18"/>
                <w:szCs w:val="18"/>
              </w:rPr>
            </w:pPr>
            <w:r w:rsidRPr="00883811">
              <w:rPr>
                <w:sz w:val="18"/>
                <w:szCs w:val="18"/>
              </w:rPr>
              <w:t>10</w:t>
            </w:r>
          </w:p>
        </w:tc>
        <w:tc>
          <w:tcPr>
            <w:tcW w:w="708" w:type="dxa"/>
            <w:noWrap/>
            <w:vAlign w:val="center"/>
            <w:hideMark/>
          </w:tcPr>
          <w:p w14:paraId="10476D2E" w14:textId="77777777" w:rsidR="002A78D1" w:rsidRPr="00883811" w:rsidRDefault="002A78D1" w:rsidP="002A78D1">
            <w:pPr>
              <w:spacing w:after="240"/>
              <w:jc w:val="center"/>
              <w:rPr>
                <w:sz w:val="18"/>
                <w:szCs w:val="18"/>
              </w:rPr>
            </w:pPr>
            <w:r w:rsidRPr="00883811">
              <w:rPr>
                <w:sz w:val="18"/>
                <w:szCs w:val="18"/>
              </w:rPr>
              <w:t>280</w:t>
            </w:r>
          </w:p>
        </w:tc>
        <w:tc>
          <w:tcPr>
            <w:tcW w:w="1418" w:type="dxa"/>
            <w:noWrap/>
            <w:vAlign w:val="center"/>
            <w:hideMark/>
          </w:tcPr>
          <w:p w14:paraId="1F343037" w14:textId="77777777" w:rsidR="002A78D1" w:rsidRPr="00883811" w:rsidRDefault="002A78D1" w:rsidP="002A78D1">
            <w:pPr>
              <w:spacing w:after="240"/>
              <w:jc w:val="center"/>
              <w:rPr>
                <w:sz w:val="18"/>
                <w:szCs w:val="18"/>
              </w:rPr>
            </w:pPr>
            <w:r w:rsidRPr="00883811">
              <w:rPr>
                <w:sz w:val="18"/>
                <w:szCs w:val="18"/>
              </w:rPr>
              <w:t>163</w:t>
            </w:r>
          </w:p>
        </w:tc>
        <w:tc>
          <w:tcPr>
            <w:tcW w:w="744" w:type="dxa"/>
            <w:noWrap/>
            <w:vAlign w:val="center"/>
            <w:hideMark/>
          </w:tcPr>
          <w:p w14:paraId="302A71CB" w14:textId="77777777" w:rsidR="002A78D1" w:rsidRPr="00883811" w:rsidRDefault="002A78D1" w:rsidP="002A78D1">
            <w:pPr>
              <w:spacing w:after="240"/>
              <w:jc w:val="center"/>
              <w:rPr>
                <w:sz w:val="18"/>
                <w:szCs w:val="18"/>
              </w:rPr>
            </w:pPr>
            <w:r w:rsidRPr="00883811">
              <w:rPr>
                <w:sz w:val="18"/>
                <w:szCs w:val="18"/>
              </w:rPr>
              <w:t>10</w:t>
            </w:r>
          </w:p>
        </w:tc>
        <w:tc>
          <w:tcPr>
            <w:tcW w:w="564" w:type="dxa"/>
            <w:noWrap/>
            <w:vAlign w:val="center"/>
            <w:hideMark/>
          </w:tcPr>
          <w:p w14:paraId="675C3AFB" w14:textId="77777777" w:rsidR="002A78D1" w:rsidRPr="00883811" w:rsidRDefault="002A78D1" w:rsidP="002A78D1">
            <w:pPr>
              <w:spacing w:after="240"/>
              <w:jc w:val="center"/>
              <w:rPr>
                <w:sz w:val="18"/>
                <w:szCs w:val="18"/>
              </w:rPr>
            </w:pPr>
            <w:r w:rsidRPr="00883811">
              <w:rPr>
                <w:sz w:val="18"/>
                <w:szCs w:val="18"/>
              </w:rPr>
              <w:t>37</w:t>
            </w:r>
          </w:p>
        </w:tc>
        <w:tc>
          <w:tcPr>
            <w:tcW w:w="1803" w:type="dxa"/>
            <w:noWrap/>
            <w:vAlign w:val="center"/>
            <w:hideMark/>
          </w:tcPr>
          <w:p w14:paraId="584F9EE7" w14:textId="77777777" w:rsidR="002A78D1" w:rsidRPr="00883811" w:rsidRDefault="002A78D1" w:rsidP="002A78D1">
            <w:pPr>
              <w:spacing w:after="240"/>
              <w:jc w:val="center"/>
              <w:rPr>
                <w:sz w:val="18"/>
                <w:szCs w:val="18"/>
              </w:rPr>
            </w:pPr>
            <w:bookmarkStart w:id="630" w:name="RANGE!I2"/>
            <w:r w:rsidRPr="00883811">
              <w:rPr>
                <w:sz w:val="18"/>
                <w:szCs w:val="18"/>
              </w:rPr>
              <w:t>1</w:t>
            </w:r>
            <w:bookmarkEnd w:id="630"/>
            <w:r w:rsidRPr="00883811">
              <w:rPr>
                <w:sz w:val="18"/>
                <w:szCs w:val="18"/>
              </w:rPr>
              <w:t>3.25</w:t>
            </w:r>
          </w:p>
        </w:tc>
      </w:tr>
      <w:tr w:rsidR="007713FB" w:rsidRPr="00883811" w14:paraId="1B74C0CE" w14:textId="77777777" w:rsidTr="00883811">
        <w:trPr>
          <w:trHeight w:val="20"/>
        </w:trPr>
        <w:tc>
          <w:tcPr>
            <w:tcW w:w="797" w:type="dxa"/>
            <w:noWrap/>
            <w:vAlign w:val="center"/>
            <w:hideMark/>
          </w:tcPr>
          <w:p w14:paraId="063B58AA" w14:textId="77777777" w:rsidR="002A78D1" w:rsidRPr="00883811" w:rsidRDefault="002A78D1" w:rsidP="002A78D1">
            <w:pPr>
              <w:spacing w:after="240"/>
              <w:jc w:val="center"/>
              <w:rPr>
                <w:sz w:val="18"/>
                <w:szCs w:val="18"/>
              </w:rPr>
            </w:pPr>
            <w:r w:rsidRPr="00883811">
              <w:rPr>
                <w:sz w:val="18"/>
                <w:szCs w:val="18"/>
              </w:rPr>
              <w:t>SB-VG-10-280</w:t>
            </w:r>
          </w:p>
        </w:tc>
        <w:tc>
          <w:tcPr>
            <w:tcW w:w="2317" w:type="dxa"/>
            <w:noWrap/>
            <w:vAlign w:val="center"/>
            <w:hideMark/>
          </w:tcPr>
          <w:p w14:paraId="2DC513ED" w14:textId="34B03AF3" w:rsidR="002A78D1" w:rsidRPr="00883811" w:rsidRDefault="002A78D1" w:rsidP="002A78D1">
            <w:pPr>
              <w:spacing w:after="240"/>
              <w:jc w:val="center"/>
              <w:rPr>
                <w:sz w:val="18"/>
                <w:szCs w:val="18"/>
              </w:rPr>
            </w:pPr>
            <w:r w:rsidRPr="00883811">
              <w:rPr>
                <w:sz w:val="18"/>
                <w:szCs w:val="18"/>
              </w:rPr>
              <w:t xml:space="preserve">Vollgewindeschraube </w:t>
            </w:r>
            <w:r w:rsidR="00767333" w:rsidRPr="00883811">
              <w:rPr>
                <w:sz w:val="18"/>
                <w:szCs w:val="18"/>
              </w:rPr>
              <w:t xml:space="preserve">(VG) </w:t>
            </w:r>
            <w:r w:rsidR="007713FB" w:rsidRPr="00883811">
              <w:rPr>
                <w:sz w:val="18"/>
                <w:szCs w:val="18"/>
              </w:rPr>
              <w:t>mit Unterlegscheibe</w:t>
            </w:r>
          </w:p>
        </w:tc>
        <w:tc>
          <w:tcPr>
            <w:tcW w:w="709" w:type="dxa"/>
            <w:noWrap/>
            <w:vAlign w:val="center"/>
            <w:hideMark/>
          </w:tcPr>
          <w:p w14:paraId="7C9A49D6" w14:textId="77777777" w:rsidR="002A78D1" w:rsidRPr="00883811" w:rsidRDefault="002A78D1" w:rsidP="002A78D1">
            <w:pPr>
              <w:spacing w:after="240"/>
              <w:jc w:val="center"/>
              <w:rPr>
                <w:sz w:val="18"/>
                <w:szCs w:val="18"/>
              </w:rPr>
            </w:pPr>
            <w:r w:rsidRPr="00883811">
              <w:rPr>
                <w:sz w:val="18"/>
                <w:szCs w:val="18"/>
              </w:rPr>
              <w:t>10</w:t>
            </w:r>
          </w:p>
        </w:tc>
        <w:tc>
          <w:tcPr>
            <w:tcW w:w="708" w:type="dxa"/>
            <w:noWrap/>
            <w:vAlign w:val="center"/>
            <w:hideMark/>
          </w:tcPr>
          <w:p w14:paraId="460F9662" w14:textId="77777777" w:rsidR="002A78D1" w:rsidRPr="00883811" w:rsidRDefault="002A78D1" w:rsidP="002A78D1">
            <w:pPr>
              <w:spacing w:after="240"/>
              <w:jc w:val="center"/>
              <w:rPr>
                <w:sz w:val="18"/>
                <w:szCs w:val="18"/>
              </w:rPr>
            </w:pPr>
            <w:r w:rsidRPr="00883811">
              <w:rPr>
                <w:sz w:val="18"/>
                <w:szCs w:val="18"/>
              </w:rPr>
              <w:t>280</w:t>
            </w:r>
          </w:p>
        </w:tc>
        <w:tc>
          <w:tcPr>
            <w:tcW w:w="1418" w:type="dxa"/>
            <w:noWrap/>
            <w:vAlign w:val="center"/>
            <w:hideMark/>
          </w:tcPr>
          <w:p w14:paraId="5F090497" w14:textId="77777777" w:rsidR="002A78D1" w:rsidRPr="00883811" w:rsidRDefault="002A78D1" w:rsidP="002A78D1">
            <w:pPr>
              <w:spacing w:after="240"/>
              <w:jc w:val="center"/>
              <w:rPr>
                <w:sz w:val="18"/>
                <w:szCs w:val="18"/>
              </w:rPr>
            </w:pPr>
            <w:r w:rsidRPr="00883811">
              <w:rPr>
                <w:sz w:val="18"/>
                <w:szCs w:val="18"/>
              </w:rPr>
              <w:t>163</w:t>
            </w:r>
          </w:p>
        </w:tc>
        <w:tc>
          <w:tcPr>
            <w:tcW w:w="744" w:type="dxa"/>
            <w:noWrap/>
            <w:vAlign w:val="center"/>
            <w:hideMark/>
          </w:tcPr>
          <w:p w14:paraId="780210A2" w14:textId="77777777" w:rsidR="002A78D1" w:rsidRPr="00883811" w:rsidRDefault="002A78D1" w:rsidP="002A78D1">
            <w:pPr>
              <w:spacing w:after="240"/>
              <w:jc w:val="center"/>
              <w:rPr>
                <w:sz w:val="18"/>
                <w:szCs w:val="18"/>
              </w:rPr>
            </w:pPr>
            <w:r w:rsidRPr="00883811">
              <w:rPr>
                <w:sz w:val="18"/>
                <w:szCs w:val="18"/>
              </w:rPr>
              <w:t>10</w:t>
            </w:r>
          </w:p>
        </w:tc>
        <w:tc>
          <w:tcPr>
            <w:tcW w:w="564" w:type="dxa"/>
            <w:noWrap/>
            <w:vAlign w:val="center"/>
            <w:hideMark/>
          </w:tcPr>
          <w:p w14:paraId="024519C1" w14:textId="77777777" w:rsidR="002A78D1" w:rsidRPr="00883811" w:rsidRDefault="002A78D1" w:rsidP="002A78D1">
            <w:pPr>
              <w:spacing w:after="240"/>
              <w:jc w:val="center"/>
              <w:rPr>
                <w:sz w:val="18"/>
                <w:szCs w:val="18"/>
              </w:rPr>
            </w:pPr>
            <w:r w:rsidRPr="00883811">
              <w:rPr>
                <w:sz w:val="18"/>
                <w:szCs w:val="18"/>
              </w:rPr>
              <w:t>37</w:t>
            </w:r>
          </w:p>
        </w:tc>
        <w:tc>
          <w:tcPr>
            <w:tcW w:w="1803" w:type="dxa"/>
            <w:noWrap/>
            <w:vAlign w:val="center"/>
            <w:hideMark/>
          </w:tcPr>
          <w:p w14:paraId="2FF9C12E" w14:textId="77777777" w:rsidR="002A78D1" w:rsidRPr="00883811" w:rsidRDefault="002A78D1" w:rsidP="002A78D1">
            <w:pPr>
              <w:spacing w:after="240"/>
              <w:jc w:val="center"/>
              <w:rPr>
                <w:sz w:val="18"/>
                <w:szCs w:val="18"/>
              </w:rPr>
            </w:pPr>
            <w:r w:rsidRPr="00883811">
              <w:rPr>
                <w:sz w:val="18"/>
                <w:szCs w:val="18"/>
              </w:rPr>
              <w:t>13.25</w:t>
            </w:r>
          </w:p>
        </w:tc>
      </w:tr>
      <w:tr w:rsidR="007713FB" w:rsidRPr="00883811" w14:paraId="3D0834A0" w14:textId="77777777" w:rsidTr="00883811">
        <w:trPr>
          <w:trHeight w:val="20"/>
        </w:trPr>
        <w:tc>
          <w:tcPr>
            <w:tcW w:w="797" w:type="dxa"/>
            <w:noWrap/>
            <w:vAlign w:val="center"/>
            <w:hideMark/>
          </w:tcPr>
          <w:p w14:paraId="69156711" w14:textId="77777777" w:rsidR="002A78D1" w:rsidRPr="00883811" w:rsidRDefault="002A78D1" w:rsidP="002A78D1">
            <w:pPr>
              <w:spacing w:after="240"/>
              <w:jc w:val="center"/>
              <w:rPr>
                <w:sz w:val="18"/>
                <w:szCs w:val="18"/>
              </w:rPr>
            </w:pPr>
            <w:r w:rsidRPr="00883811">
              <w:rPr>
                <w:sz w:val="18"/>
                <w:szCs w:val="18"/>
              </w:rPr>
              <w:t>SB-VG*-10-280</w:t>
            </w:r>
          </w:p>
        </w:tc>
        <w:tc>
          <w:tcPr>
            <w:tcW w:w="2317" w:type="dxa"/>
            <w:noWrap/>
            <w:vAlign w:val="center"/>
            <w:hideMark/>
          </w:tcPr>
          <w:p w14:paraId="751FD4E8" w14:textId="63EB07EB" w:rsidR="002A78D1" w:rsidRPr="00883811" w:rsidRDefault="002A78D1" w:rsidP="002A78D1">
            <w:pPr>
              <w:spacing w:after="240"/>
              <w:jc w:val="center"/>
              <w:rPr>
                <w:sz w:val="18"/>
                <w:szCs w:val="18"/>
              </w:rPr>
            </w:pPr>
            <w:r w:rsidRPr="00883811">
              <w:rPr>
                <w:sz w:val="18"/>
                <w:szCs w:val="18"/>
              </w:rPr>
              <w:t>Vollgewindeschraube</w:t>
            </w:r>
            <w:r w:rsidR="007713FB" w:rsidRPr="00883811">
              <w:rPr>
                <w:sz w:val="18"/>
                <w:szCs w:val="18"/>
              </w:rPr>
              <w:t xml:space="preserve"> </w:t>
            </w:r>
            <w:r w:rsidR="00767333" w:rsidRPr="00883811">
              <w:rPr>
                <w:sz w:val="18"/>
                <w:szCs w:val="18"/>
              </w:rPr>
              <w:t xml:space="preserve">(VG) </w:t>
            </w:r>
            <w:r w:rsidR="007713FB" w:rsidRPr="00883811">
              <w:rPr>
                <w:sz w:val="18"/>
                <w:szCs w:val="18"/>
              </w:rPr>
              <w:t>ohne Unterlegscheibe</w:t>
            </w:r>
          </w:p>
        </w:tc>
        <w:tc>
          <w:tcPr>
            <w:tcW w:w="709" w:type="dxa"/>
            <w:noWrap/>
            <w:vAlign w:val="center"/>
            <w:hideMark/>
          </w:tcPr>
          <w:p w14:paraId="6137D166" w14:textId="77777777" w:rsidR="002A78D1" w:rsidRPr="00883811" w:rsidRDefault="002A78D1" w:rsidP="002A78D1">
            <w:pPr>
              <w:spacing w:after="240"/>
              <w:jc w:val="center"/>
              <w:rPr>
                <w:sz w:val="18"/>
                <w:szCs w:val="18"/>
              </w:rPr>
            </w:pPr>
            <w:r w:rsidRPr="00883811">
              <w:rPr>
                <w:sz w:val="18"/>
                <w:szCs w:val="18"/>
              </w:rPr>
              <w:t>10</w:t>
            </w:r>
          </w:p>
        </w:tc>
        <w:tc>
          <w:tcPr>
            <w:tcW w:w="708" w:type="dxa"/>
            <w:noWrap/>
            <w:vAlign w:val="center"/>
            <w:hideMark/>
          </w:tcPr>
          <w:p w14:paraId="35691F7B" w14:textId="77777777" w:rsidR="002A78D1" w:rsidRPr="00883811" w:rsidRDefault="002A78D1" w:rsidP="002A78D1">
            <w:pPr>
              <w:spacing w:after="240"/>
              <w:jc w:val="center"/>
              <w:rPr>
                <w:sz w:val="18"/>
                <w:szCs w:val="18"/>
              </w:rPr>
            </w:pPr>
            <w:r w:rsidRPr="00883811">
              <w:rPr>
                <w:sz w:val="18"/>
                <w:szCs w:val="18"/>
              </w:rPr>
              <w:t>280</w:t>
            </w:r>
          </w:p>
        </w:tc>
        <w:tc>
          <w:tcPr>
            <w:tcW w:w="1418" w:type="dxa"/>
            <w:noWrap/>
            <w:vAlign w:val="center"/>
            <w:hideMark/>
          </w:tcPr>
          <w:p w14:paraId="1CE97AF7" w14:textId="77777777" w:rsidR="002A78D1" w:rsidRPr="00883811" w:rsidRDefault="002A78D1" w:rsidP="002A78D1">
            <w:pPr>
              <w:spacing w:after="240"/>
              <w:jc w:val="center"/>
              <w:rPr>
                <w:sz w:val="18"/>
                <w:szCs w:val="18"/>
              </w:rPr>
            </w:pPr>
            <w:r w:rsidRPr="00883811">
              <w:rPr>
                <w:sz w:val="18"/>
                <w:szCs w:val="18"/>
              </w:rPr>
              <w:t>163</w:t>
            </w:r>
          </w:p>
        </w:tc>
        <w:tc>
          <w:tcPr>
            <w:tcW w:w="744" w:type="dxa"/>
            <w:noWrap/>
            <w:vAlign w:val="center"/>
            <w:hideMark/>
          </w:tcPr>
          <w:p w14:paraId="441F21EF" w14:textId="77777777" w:rsidR="002A78D1" w:rsidRPr="00883811" w:rsidRDefault="002A78D1" w:rsidP="002A78D1">
            <w:pPr>
              <w:spacing w:after="240"/>
              <w:jc w:val="center"/>
              <w:rPr>
                <w:sz w:val="18"/>
                <w:szCs w:val="18"/>
              </w:rPr>
            </w:pPr>
            <w:r w:rsidRPr="00883811">
              <w:rPr>
                <w:sz w:val="18"/>
                <w:szCs w:val="18"/>
              </w:rPr>
              <w:t>10</w:t>
            </w:r>
          </w:p>
        </w:tc>
        <w:tc>
          <w:tcPr>
            <w:tcW w:w="564" w:type="dxa"/>
            <w:noWrap/>
            <w:vAlign w:val="center"/>
            <w:hideMark/>
          </w:tcPr>
          <w:p w14:paraId="79659D3F" w14:textId="77777777" w:rsidR="002A78D1" w:rsidRPr="00883811" w:rsidRDefault="002A78D1" w:rsidP="002A78D1">
            <w:pPr>
              <w:spacing w:after="240"/>
              <w:jc w:val="center"/>
              <w:rPr>
                <w:sz w:val="18"/>
                <w:szCs w:val="18"/>
              </w:rPr>
            </w:pPr>
            <w:r w:rsidRPr="00883811">
              <w:rPr>
                <w:sz w:val="18"/>
                <w:szCs w:val="18"/>
              </w:rPr>
              <w:t>37</w:t>
            </w:r>
          </w:p>
        </w:tc>
        <w:tc>
          <w:tcPr>
            <w:tcW w:w="1803" w:type="dxa"/>
            <w:noWrap/>
            <w:vAlign w:val="center"/>
            <w:hideMark/>
          </w:tcPr>
          <w:p w14:paraId="4A4E6868" w14:textId="77777777" w:rsidR="002A78D1" w:rsidRPr="00883811" w:rsidRDefault="002A78D1" w:rsidP="002A78D1">
            <w:pPr>
              <w:spacing w:after="240"/>
              <w:jc w:val="center"/>
              <w:rPr>
                <w:sz w:val="18"/>
                <w:szCs w:val="18"/>
              </w:rPr>
            </w:pPr>
            <w:r w:rsidRPr="00883811">
              <w:rPr>
                <w:sz w:val="18"/>
                <w:szCs w:val="18"/>
              </w:rPr>
              <w:t>13.25</w:t>
            </w:r>
          </w:p>
        </w:tc>
      </w:tr>
      <w:tr w:rsidR="007713FB" w:rsidRPr="00883811" w14:paraId="6BBDF799" w14:textId="77777777" w:rsidTr="00883811">
        <w:trPr>
          <w:trHeight w:val="20"/>
        </w:trPr>
        <w:tc>
          <w:tcPr>
            <w:tcW w:w="797" w:type="dxa"/>
            <w:noWrap/>
            <w:vAlign w:val="center"/>
          </w:tcPr>
          <w:p w14:paraId="558896D5" w14:textId="48E51027" w:rsidR="007713FB" w:rsidRPr="00883811" w:rsidRDefault="007713FB" w:rsidP="007713FB">
            <w:pPr>
              <w:spacing w:after="240"/>
              <w:jc w:val="center"/>
              <w:rPr>
                <w:sz w:val="18"/>
                <w:szCs w:val="18"/>
              </w:rPr>
            </w:pPr>
            <w:r w:rsidRPr="00883811">
              <w:rPr>
                <w:sz w:val="18"/>
                <w:szCs w:val="18"/>
              </w:rPr>
              <w:t>SB-TG-10-280</w:t>
            </w:r>
          </w:p>
        </w:tc>
        <w:tc>
          <w:tcPr>
            <w:tcW w:w="2317" w:type="dxa"/>
            <w:noWrap/>
            <w:vAlign w:val="center"/>
          </w:tcPr>
          <w:p w14:paraId="740F4C48" w14:textId="58A6AD82" w:rsidR="007713FB" w:rsidRPr="00883811" w:rsidRDefault="007713FB" w:rsidP="007713FB">
            <w:pPr>
              <w:spacing w:after="240"/>
              <w:jc w:val="center"/>
              <w:rPr>
                <w:sz w:val="18"/>
                <w:szCs w:val="18"/>
              </w:rPr>
            </w:pPr>
            <w:r w:rsidRPr="00883811">
              <w:rPr>
                <w:sz w:val="18"/>
                <w:szCs w:val="18"/>
              </w:rPr>
              <w:t>Vollgewindeschraube in Hüllrohr mit Unterlegscheibe</w:t>
            </w:r>
          </w:p>
        </w:tc>
        <w:tc>
          <w:tcPr>
            <w:tcW w:w="709" w:type="dxa"/>
            <w:noWrap/>
            <w:vAlign w:val="center"/>
          </w:tcPr>
          <w:p w14:paraId="09EE5D5F" w14:textId="638F64A6" w:rsidR="007713FB" w:rsidRPr="00883811" w:rsidRDefault="007713FB" w:rsidP="007713FB">
            <w:pPr>
              <w:spacing w:after="240"/>
              <w:jc w:val="center"/>
              <w:rPr>
                <w:sz w:val="18"/>
                <w:szCs w:val="18"/>
              </w:rPr>
            </w:pPr>
            <w:r w:rsidRPr="00883811">
              <w:rPr>
                <w:sz w:val="18"/>
                <w:szCs w:val="18"/>
              </w:rPr>
              <w:t>10</w:t>
            </w:r>
          </w:p>
        </w:tc>
        <w:tc>
          <w:tcPr>
            <w:tcW w:w="708" w:type="dxa"/>
            <w:noWrap/>
            <w:vAlign w:val="center"/>
          </w:tcPr>
          <w:p w14:paraId="1880B8B1" w14:textId="0F152D04" w:rsidR="007713FB" w:rsidRPr="00883811" w:rsidRDefault="007713FB" w:rsidP="007713FB">
            <w:pPr>
              <w:spacing w:after="240"/>
              <w:jc w:val="center"/>
              <w:rPr>
                <w:sz w:val="18"/>
                <w:szCs w:val="18"/>
              </w:rPr>
            </w:pPr>
            <w:r w:rsidRPr="00883811">
              <w:rPr>
                <w:sz w:val="18"/>
                <w:szCs w:val="18"/>
              </w:rPr>
              <w:t>280</w:t>
            </w:r>
          </w:p>
        </w:tc>
        <w:tc>
          <w:tcPr>
            <w:tcW w:w="1418" w:type="dxa"/>
            <w:noWrap/>
            <w:vAlign w:val="center"/>
          </w:tcPr>
          <w:p w14:paraId="1D3A141A" w14:textId="3A6CBDD5" w:rsidR="007713FB" w:rsidRPr="00883811" w:rsidRDefault="007713FB" w:rsidP="007713FB">
            <w:pPr>
              <w:spacing w:after="240"/>
              <w:jc w:val="center"/>
              <w:rPr>
                <w:sz w:val="18"/>
                <w:szCs w:val="18"/>
              </w:rPr>
            </w:pPr>
            <w:r w:rsidRPr="00883811">
              <w:rPr>
                <w:sz w:val="18"/>
                <w:szCs w:val="18"/>
              </w:rPr>
              <w:t>163</w:t>
            </w:r>
          </w:p>
        </w:tc>
        <w:tc>
          <w:tcPr>
            <w:tcW w:w="744" w:type="dxa"/>
            <w:noWrap/>
            <w:vAlign w:val="center"/>
          </w:tcPr>
          <w:p w14:paraId="5821ECF4" w14:textId="78BB63E0" w:rsidR="007713FB" w:rsidRPr="00883811" w:rsidRDefault="007713FB" w:rsidP="007713FB">
            <w:pPr>
              <w:spacing w:after="240"/>
              <w:jc w:val="center"/>
              <w:rPr>
                <w:sz w:val="18"/>
                <w:szCs w:val="18"/>
              </w:rPr>
            </w:pPr>
            <w:r w:rsidRPr="00883811">
              <w:rPr>
                <w:sz w:val="18"/>
                <w:szCs w:val="18"/>
              </w:rPr>
              <w:t>10</w:t>
            </w:r>
          </w:p>
        </w:tc>
        <w:tc>
          <w:tcPr>
            <w:tcW w:w="564" w:type="dxa"/>
            <w:noWrap/>
            <w:vAlign w:val="center"/>
          </w:tcPr>
          <w:p w14:paraId="288C3FBB" w14:textId="47F37DDD" w:rsidR="007713FB" w:rsidRPr="00883811" w:rsidRDefault="007713FB" w:rsidP="007713FB">
            <w:pPr>
              <w:spacing w:after="240"/>
              <w:jc w:val="center"/>
              <w:rPr>
                <w:sz w:val="18"/>
                <w:szCs w:val="18"/>
              </w:rPr>
            </w:pPr>
            <w:r w:rsidRPr="00883811">
              <w:rPr>
                <w:sz w:val="18"/>
                <w:szCs w:val="18"/>
              </w:rPr>
              <w:t>37</w:t>
            </w:r>
          </w:p>
        </w:tc>
        <w:tc>
          <w:tcPr>
            <w:tcW w:w="1803" w:type="dxa"/>
            <w:noWrap/>
            <w:vAlign w:val="center"/>
          </w:tcPr>
          <w:p w14:paraId="2775C2C6" w14:textId="633059EE" w:rsidR="007713FB" w:rsidRPr="00883811" w:rsidRDefault="007713FB" w:rsidP="007713FB">
            <w:pPr>
              <w:spacing w:after="240"/>
              <w:jc w:val="center"/>
              <w:rPr>
                <w:sz w:val="18"/>
                <w:szCs w:val="18"/>
              </w:rPr>
            </w:pPr>
            <w:r w:rsidRPr="00883811">
              <w:rPr>
                <w:sz w:val="18"/>
                <w:szCs w:val="18"/>
              </w:rPr>
              <w:t>13.25</w:t>
            </w:r>
          </w:p>
        </w:tc>
      </w:tr>
      <w:tr w:rsidR="007713FB" w:rsidRPr="00883811" w14:paraId="13C277FE" w14:textId="77777777" w:rsidTr="00883811">
        <w:trPr>
          <w:trHeight w:val="20"/>
        </w:trPr>
        <w:tc>
          <w:tcPr>
            <w:tcW w:w="797" w:type="dxa"/>
            <w:noWrap/>
            <w:vAlign w:val="center"/>
          </w:tcPr>
          <w:p w14:paraId="6D00A5EF" w14:textId="79C2DBCA" w:rsidR="007713FB" w:rsidRPr="00883811" w:rsidRDefault="007713FB" w:rsidP="007713FB">
            <w:pPr>
              <w:spacing w:after="240"/>
              <w:jc w:val="center"/>
              <w:rPr>
                <w:sz w:val="18"/>
                <w:szCs w:val="18"/>
              </w:rPr>
            </w:pPr>
            <w:r w:rsidRPr="00883811">
              <w:rPr>
                <w:sz w:val="18"/>
                <w:szCs w:val="18"/>
              </w:rPr>
              <w:t>SB-TK-10-280</w:t>
            </w:r>
          </w:p>
        </w:tc>
        <w:tc>
          <w:tcPr>
            <w:tcW w:w="2317" w:type="dxa"/>
            <w:noWrap/>
            <w:vAlign w:val="center"/>
          </w:tcPr>
          <w:p w14:paraId="4CEABBA7" w14:textId="73D21D33" w:rsidR="007713FB" w:rsidRPr="00883811" w:rsidRDefault="007713FB" w:rsidP="007713FB">
            <w:pPr>
              <w:spacing w:after="240"/>
              <w:jc w:val="center"/>
              <w:rPr>
                <w:sz w:val="18"/>
                <w:szCs w:val="18"/>
              </w:rPr>
            </w:pPr>
            <w:r w:rsidRPr="00883811">
              <w:rPr>
                <w:sz w:val="18"/>
                <w:szCs w:val="18"/>
              </w:rPr>
              <w:t>Teilgewindeschraube mit Unterlegscheibe</w:t>
            </w:r>
            <w:r w:rsidR="00767333" w:rsidRPr="00883811">
              <w:rPr>
                <w:sz w:val="18"/>
                <w:szCs w:val="18"/>
              </w:rPr>
              <w:t>, Tellerkopfschraube (TK)</w:t>
            </w:r>
          </w:p>
        </w:tc>
        <w:tc>
          <w:tcPr>
            <w:tcW w:w="709" w:type="dxa"/>
            <w:noWrap/>
            <w:vAlign w:val="center"/>
          </w:tcPr>
          <w:p w14:paraId="642DD559" w14:textId="00F48547" w:rsidR="007713FB" w:rsidRPr="00883811" w:rsidRDefault="007713FB" w:rsidP="007713FB">
            <w:pPr>
              <w:spacing w:after="240"/>
              <w:jc w:val="center"/>
              <w:rPr>
                <w:sz w:val="18"/>
                <w:szCs w:val="18"/>
              </w:rPr>
            </w:pPr>
            <w:r w:rsidRPr="00883811">
              <w:rPr>
                <w:sz w:val="18"/>
                <w:szCs w:val="18"/>
              </w:rPr>
              <w:t>10</w:t>
            </w:r>
          </w:p>
        </w:tc>
        <w:tc>
          <w:tcPr>
            <w:tcW w:w="708" w:type="dxa"/>
            <w:noWrap/>
            <w:vAlign w:val="center"/>
          </w:tcPr>
          <w:p w14:paraId="4D5EB5CF" w14:textId="3FA9934A" w:rsidR="007713FB" w:rsidRPr="00883811" w:rsidRDefault="007713FB" w:rsidP="007713FB">
            <w:pPr>
              <w:spacing w:after="240"/>
              <w:jc w:val="center"/>
              <w:rPr>
                <w:sz w:val="18"/>
                <w:szCs w:val="18"/>
              </w:rPr>
            </w:pPr>
            <w:r w:rsidRPr="00883811">
              <w:rPr>
                <w:sz w:val="18"/>
                <w:szCs w:val="18"/>
              </w:rPr>
              <w:t>280</w:t>
            </w:r>
          </w:p>
        </w:tc>
        <w:tc>
          <w:tcPr>
            <w:tcW w:w="1418" w:type="dxa"/>
            <w:noWrap/>
            <w:vAlign w:val="center"/>
          </w:tcPr>
          <w:p w14:paraId="4571B76A" w14:textId="678454F3" w:rsidR="007713FB" w:rsidRPr="00883811" w:rsidRDefault="007713FB" w:rsidP="007713FB">
            <w:pPr>
              <w:spacing w:after="240"/>
              <w:jc w:val="center"/>
              <w:rPr>
                <w:sz w:val="18"/>
                <w:szCs w:val="18"/>
              </w:rPr>
            </w:pPr>
            <w:r w:rsidRPr="00883811">
              <w:rPr>
                <w:sz w:val="18"/>
                <w:szCs w:val="18"/>
              </w:rPr>
              <w:t>163</w:t>
            </w:r>
          </w:p>
        </w:tc>
        <w:tc>
          <w:tcPr>
            <w:tcW w:w="744" w:type="dxa"/>
            <w:noWrap/>
            <w:vAlign w:val="center"/>
          </w:tcPr>
          <w:p w14:paraId="369648F5" w14:textId="5ABBD620" w:rsidR="007713FB" w:rsidRPr="00883811" w:rsidRDefault="007713FB" w:rsidP="007713FB">
            <w:pPr>
              <w:spacing w:after="240"/>
              <w:jc w:val="center"/>
              <w:rPr>
                <w:sz w:val="18"/>
                <w:szCs w:val="18"/>
              </w:rPr>
            </w:pPr>
            <w:r w:rsidRPr="00883811">
              <w:rPr>
                <w:sz w:val="18"/>
                <w:szCs w:val="18"/>
              </w:rPr>
              <w:t>10</w:t>
            </w:r>
          </w:p>
        </w:tc>
        <w:tc>
          <w:tcPr>
            <w:tcW w:w="564" w:type="dxa"/>
            <w:noWrap/>
            <w:vAlign w:val="center"/>
          </w:tcPr>
          <w:p w14:paraId="3E79A49D" w14:textId="73128062" w:rsidR="007713FB" w:rsidRPr="00883811" w:rsidRDefault="007713FB" w:rsidP="007713FB">
            <w:pPr>
              <w:spacing w:after="240"/>
              <w:jc w:val="center"/>
              <w:rPr>
                <w:sz w:val="18"/>
                <w:szCs w:val="18"/>
              </w:rPr>
            </w:pPr>
            <w:r w:rsidRPr="00883811">
              <w:rPr>
                <w:sz w:val="18"/>
                <w:szCs w:val="18"/>
              </w:rPr>
              <w:t>37</w:t>
            </w:r>
          </w:p>
        </w:tc>
        <w:tc>
          <w:tcPr>
            <w:tcW w:w="1803" w:type="dxa"/>
            <w:noWrap/>
            <w:vAlign w:val="center"/>
          </w:tcPr>
          <w:p w14:paraId="5BACEB0F" w14:textId="27D42BFC" w:rsidR="007713FB" w:rsidRPr="00883811" w:rsidRDefault="007713FB" w:rsidP="007713FB">
            <w:pPr>
              <w:spacing w:after="240"/>
              <w:jc w:val="center"/>
              <w:rPr>
                <w:sz w:val="18"/>
                <w:szCs w:val="18"/>
              </w:rPr>
            </w:pPr>
            <w:r w:rsidRPr="00883811">
              <w:rPr>
                <w:sz w:val="18"/>
                <w:szCs w:val="18"/>
              </w:rPr>
              <w:t>13.25</w:t>
            </w:r>
          </w:p>
        </w:tc>
      </w:tr>
      <w:tr w:rsidR="007713FB" w:rsidRPr="00883811" w14:paraId="3EF9B273" w14:textId="77777777" w:rsidTr="00883811">
        <w:trPr>
          <w:trHeight w:val="20"/>
        </w:trPr>
        <w:tc>
          <w:tcPr>
            <w:tcW w:w="797" w:type="dxa"/>
            <w:noWrap/>
            <w:vAlign w:val="center"/>
            <w:hideMark/>
          </w:tcPr>
          <w:p w14:paraId="7ED7A59A" w14:textId="77777777" w:rsidR="007713FB" w:rsidRPr="00883811" w:rsidRDefault="007713FB" w:rsidP="007713FB">
            <w:pPr>
              <w:spacing w:after="240"/>
              <w:jc w:val="center"/>
              <w:rPr>
                <w:sz w:val="18"/>
                <w:szCs w:val="18"/>
              </w:rPr>
            </w:pPr>
            <w:r w:rsidRPr="00883811">
              <w:rPr>
                <w:sz w:val="18"/>
                <w:szCs w:val="18"/>
              </w:rPr>
              <w:t>SB-DIN-10-280</w:t>
            </w:r>
          </w:p>
        </w:tc>
        <w:tc>
          <w:tcPr>
            <w:tcW w:w="2317" w:type="dxa"/>
            <w:noWrap/>
            <w:vAlign w:val="center"/>
            <w:hideMark/>
          </w:tcPr>
          <w:p w14:paraId="31F91017" w14:textId="77777777" w:rsidR="007713FB" w:rsidRPr="00883811" w:rsidRDefault="007713FB" w:rsidP="007713FB">
            <w:pPr>
              <w:spacing w:after="240"/>
              <w:jc w:val="center"/>
              <w:rPr>
                <w:sz w:val="18"/>
                <w:szCs w:val="18"/>
              </w:rPr>
            </w:pPr>
            <w:r w:rsidRPr="00883811">
              <w:rPr>
                <w:sz w:val="18"/>
                <w:szCs w:val="18"/>
              </w:rPr>
              <w:t>Holzschraube nach DIN 571 (Teilgewinde)</w:t>
            </w:r>
          </w:p>
        </w:tc>
        <w:tc>
          <w:tcPr>
            <w:tcW w:w="709" w:type="dxa"/>
            <w:noWrap/>
            <w:vAlign w:val="center"/>
            <w:hideMark/>
          </w:tcPr>
          <w:p w14:paraId="3AEB01AC" w14:textId="77777777" w:rsidR="007713FB" w:rsidRPr="00883811" w:rsidRDefault="007713FB" w:rsidP="007713FB">
            <w:pPr>
              <w:spacing w:after="240"/>
              <w:jc w:val="center"/>
              <w:rPr>
                <w:sz w:val="18"/>
                <w:szCs w:val="18"/>
              </w:rPr>
            </w:pPr>
            <w:r w:rsidRPr="00883811">
              <w:rPr>
                <w:sz w:val="18"/>
                <w:szCs w:val="18"/>
              </w:rPr>
              <w:t>10</w:t>
            </w:r>
          </w:p>
        </w:tc>
        <w:tc>
          <w:tcPr>
            <w:tcW w:w="708" w:type="dxa"/>
            <w:noWrap/>
            <w:vAlign w:val="center"/>
            <w:hideMark/>
          </w:tcPr>
          <w:p w14:paraId="64ABE99E" w14:textId="77777777" w:rsidR="007713FB" w:rsidRPr="00883811" w:rsidRDefault="007713FB" w:rsidP="007713FB">
            <w:pPr>
              <w:spacing w:after="240"/>
              <w:jc w:val="center"/>
              <w:rPr>
                <w:sz w:val="18"/>
                <w:szCs w:val="18"/>
              </w:rPr>
            </w:pPr>
            <w:r w:rsidRPr="00883811">
              <w:rPr>
                <w:sz w:val="18"/>
                <w:szCs w:val="18"/>
              </w:rPr>
              <w:t>280</w:t>
            </w:r>
          </w:p>
        </w:tc>
        <w:tc>
          <w:tcPr>
            <w:tcW w:w="1418" w:type="dxa"/>
            <w:noWrap/>
            <w:vAlign w:val="center"/>
            <w:hideMark/>
          </w:tcPr>
          <w:p w14:paraId="322E2CD7" w14:textId="77777777" w:rsidR="007713FB" w:rsidRPr="00883811" w:rsidRDefault="007713FB" w:rsidP="007713FB">
            <w:pPr>
              <w:spacing w:after="240"/>
              <w:jc w:val="center"/>
              <w:rPr>
                <w:sz w:val="18"/>
                <w:szCs w:val="18"/>
              </w:rPr>
            </w:pPr>
            <w:r w:rsidRPr="00883811">
              <w:rPr>
                <w:sz w:val="18"/>
                <w:szCs w:val="18"/>
              </w:rPr>
              <w:t>163</w:t>
            </w:r>
          </w:p>
        </w:tc>
        <w:tc>
          <w:tcPr>
            <w:tcW w:w="744" w:type="dxa"/>
            <w:noWrap/>
            <w:vAlign w:val="center"/>
            <w:hideMark/>
          </w:tcPr>
          <w:p w14:paraId="307AF0CC" w14:textId="77777777" w:rsidR="007713FB" w:rsidRPr="00883811" w:rsidRDefault="007713FB" w:rsidP="007713FB">
            <w:pPr>
              <w:spacing w:after="240"/>
              <w:jc w:val="center"/>
              <w:rPr>
                <w:sz w:val="18"/>
                <w:szCs w:val="18"/>
              </w:rPr>
            </w:pPr>
            <w:r w:rsidRPr="00883811">
              <w:rPr>
                <w:sz w:val="18"/>
                <w:szCs w:val="18"/>
              </w:rPr>
              <w:t>10.6</w:t>
            </w:r>
          </w:p>
        </w:tc>
        <w:tc>
          <w:tcPr>
            <w:tcW w:w="564" w:type="dxa"/>
            <w:noWrap/>
            <w:vAlign w:val="center"/>
            <w:hideMark/>
          </w:tcPr>
          <w:p w14:paraId="7774A0E4" w14:textId="77777777" w:rsidR="007713FB" w:rsidRPr="00883811" w:rsidRDefault="007713FB" w:rsidP="007713FB">
            <w:pPr>
              <w:spacing w:after="240"/>
              <w:jc w:val="center"/>
              <w:rPr>
                <w:sz w:val="18"/>
                <w:szCs w:val="18"/>
              </w:rPr>
            </w:pPr>
            <w:r w:rsidRPr="00883811">
              <w:rPr>
                <w:sz w:val="18"/>
                <w:szCs w:val="18"/>
              </w:rPr>
              <w:t>23.6</w:t>
            </w:r>
          </w:p>
        </w:tc>
        <w:tc>
          <w:tcPr>
            <w:tcW w:w="1803" w:type="dxa"/>
            <w:noWrap/>
            <w:vAlign w:val="center"/>
            <w:hideMark/>
          </w:tcPr>
          <w:p w14:paraId="504D426A" w14:textId="77777777" w:rsidR="007713FB" w:rsidRPr="00883811" w:rsidRDefault="007713FB" w:rsidP="007713FB">
            <w:pPr>
              <w:spacing w:after="240"/>
              <w:jc w:val="center"/>
              <w:rPr>
                <w:sz w:val="18"/>
                <w:szCs w:val="18"/>
              </w:rPr>
            </w:pPr>
            <w:r w:rsidRPr="00883811">
              <w:rPr>
                <w:sz w:val="18"/>
                <w:szCs w:val="18"/>
              </w:rPr>
              <w:t>14.04</w:t>
            </w:r>
          </w:p>
        </w:tc>
      </w:tr>
      <w:tr w:rsidR="007713FB" w:rsidRPr="00883811" w14:paraId="5D2BD4FB" w14:textId="77777777" w:rsidTr="00883811">
        <w:trPr>
          <w:trHeight w:val="20"/>
        </w:trPr>
        <w:tc>
          <w:tcPr>
            <w:tcW w:w="797" w:type="dxa"/>
            <w:noWrap/>
            <w:vAlign w:val="center"/>
            <w:hideMark/>
          </w:tcPr>
          <w:p w14:paraId="0C3FCCBB" w14:textId="77777777" w:rsidR="007713FB" w:rsidRPr="00883811" w:rsidRDefault="007713FB" w:rsidP="007713FB">
            <w:pPr>
              <w:spacing w:after="240"/>
              <w:jc w:val="center"/>
              <w:rPr>
                <w:sz w:val="18"/>
                <w:szCs w:val="18"/>
              </w:rPr>
            </w:pPr>
            <w:r w:rsidRPr="00883811">
              <w:rPr>
                <w:sz w:val="18"/>
                <w:szCs w:val="18"/>
              </w:rPr>
              <w:lastRenderedPageBreak/>
              <w:t>SB-DIN-16-280</w:t>
            </w:r>
          </w:p>
        </w:tc>
        <w:tc>
          <w:tcPr>
            <w:tcW w:w="2317" w:type="dxa"/>
            <w:noWrap/>
            <w:vAlign w:val="center"/>
            <w:hideMark/>
          </w:tcPr>
          <w:p w14:paraId="069DEB71" w14:textId="77777777" w:rsidR="007713FB" w:rsidRPr="00883811" w:rsidRDefault="007713FB" w:rsidP="007713FB">
            <w:pPr>
              <w:spacing w:after="240"/>
              <w:jc w:val="center"/>
              <w:rPr>
                <w:sz w:val="18"/>
                <w:szCs w:val="18"/>
              </w:rPr>
            </w:pPr>
            <w:r w:rsidRPr="00883811">
              <w:rPr>
                <w:sz w:val="18"/>
                <w:szCs w:val="18"/>
              </w:rPr>
              <w:t>Holzschraube nach DIN 571 (Teilgewinde)</w:t>
            </w:r>
          </w:p>
        </w:tc>
        <w:tc>
          <w:tcPr>
            <w:tcW w:w="709" w:type="dxa"/>
            <w:noWrap/>
            <w:vAlign w:val="center"/>
            <w:hideMark/>
          </w:tcPr>
          <w:p w14:paraId="735E08CB" w14:textId="77777777" w:rsidR="007713FB" w:rsidRPr="00883811" w:rsidRDefault="007713FB" w:rsidP="007713FB">
            <w:pPr>
              <w:spacing w:after="240"/>
              <w:jc w:val="center"/>
              <w:rPr>
                <w:sz w:val="18"/>
                <w:szCs w:val="18"/>
              </w:rPr>
            </w:pPr>
            <w:r w:rsidRPr="00883811">
              <w:rPr>
                <w:sz w:val="18"/>
                <w:szCs w:val="18"/>
              </w:rPr>
              <w:t>16</w:t>
            </w:r>
          </w:p>
        </w:tc>
        <w:tc>
          <w:tcPr>
            <w:tcW w:w="708" w:type="dxa"/>
            <w:noWrap/>
            <w:vAlign w:val="center"/>
            <w:hideMark/>
          </w:tcPr>
          <w:p w14:paraId="79843D2B" w14:textId="77777777" w:rsidR="007713FB" w:rsidRPr="00883811" w:rsidRDefault="007713FB" w:rsidP="007713FB">
            <w:pPr>
              <w:spacing w:after="240"/>
              <w:jc w:val="center"/>
              <w:rPr>
                <w:sz w:val="18"/>
                <w:szCs w:val="18"/>
              </w:rPr>
            </w:pPr>
            <w:r w:rsidRPr="00883811">
              <w:rPr>
                <w:sz w:val="18"/>
                <w:szCs w:val="18"/>
              </w:rPr>
              <w:t>280</w:t>
            </w:r>
          </w:p>
        </w:tc>
        <w:tc>
          <w:tcPr>
            <w:tcW w:w="1418" w:type="dxa"/>
            <w:noWrap/>
            <w:vAlign w:val="center"/>
            <w:hideMark/>
          </w:tcPr>
          <w:p w14:paraId="612B8A56" w14:textId="77777777" w:rsidR="007713FB" w:rsidRPr="00883811" w:rsidRDefault="007713FB" w:rsidP="007713FB">
            <w:pPr>
              <w:spacing w:after="240"/>
              <w:jc w:val="center"/>
              <w:rPr>
                <w:sz w:val="18"/>
                <w:szCs w:val="18"/>
              </w:rPr>
            </w:pPr>
            <w:r w:rsidRPr="00883811">
              <w:rPr>
                <w:sz w:val="18"/>
                <w:szCs w:val="18"/>
              </w:rPr>
              <w:t>163</w:t>
            </w:r>
          </w:p>
        </w:tc>
        <w:tc>
          <w:tcPr>
            <w:tcW w:w="744" w:type="dxa"/>
            <w:noWrap/>
            <w:vAlign w:val="center"/>
            <w:hideMark/>
          </w:tcPr>
          <w:p w14:paraId="5E66FED9" w14:textId="77777777" w:rsidR="007713FB" w:rsidRPr="00883811" w:rsidRDefault="007713FB" w:rsidP="007713FB">
            <w:pPr>
              <w:spacing w:after="240"/>
              <w:jc w:val="center"/>
              <w:rPr>
                <w:sz w:val="18"/>
                <w:szCs w:val="18"/>
              </w:rPr>
            </w:pPr>
            <w:r w:rsidRPr="00883811">
              <w:rPr>
                <w:sz w:val="18"/>
                <w:szCs w:val="18"/>
              </w:rPr>
              <w:t>10</w:t>
            </w:r>
          </w:p>
        </w:tc>
        <w:tc>
          <w:tcPr>
            <w:tcW w:w="564" w:type="dxa"/>
            <w:noWrap/>
            <w:vAlign w:val="center"/>
            <w:hideMark/>
          </w:tcPr>
          <w:p w14:paraId="304BC378" w14:textId="77777777" w:rsidR="007713FB" w:rsidRPr="00883811" w:rsidRDefault="007713FB" w:rsidP="007713FB">
            <w:pPr>
              <w:spacing w:after="240"/>
              <w:jc w:val="center"/>
              <w:rPr>
                <w:sz w:val="18"/>
                <w:szCs w:val="18"/>
              </w:rPr>
            </w:pPr>
            <w:r w:rsidRPr="00883811">
              <w:rPr>
                <w:sz w:val="18"/>
                <w:szCs w:val="18"/>
              </w:rPr>
              <w:t>75.3</w:t>
            </w:r>
          </w:p>
        </w:tc>
        <w:tc>
          <w:tcPr>
            <w:tcW w:w="1803" w:type="dxa"/>
            <w:noWrap/>
            <w:vAlign w:val="center"/>
            <w:hideMark/>
          </w:tcPr>
          <w:p w14:paraId="65969700" w14:textId="77777777" w:rsidR="007713FB" w:rsidRPr="00883811" w:rsidRDefault="007713FB" w:rsidP="007713FB">
            <w:pPr>
              <w:spacing w:after="240"/>
              <w:jc w:val="center"/>
              <w:rPr>
                <w:sz w:val="18"/>
                <w:szCs w:val="18"/>
              </w:rPr>
            </w:pPr>
            <w:r w:rsidRPr="00883811">
              <w:rPr>
                <w:sz w:val="18"/>
                <w:szCs w:val="18"/>
              </w:rPr>
              <w:t>21.20</w:t>
            </w:r>
          </w:p>
        </w:tc>
      </w:tr>
    </w:tbl>
    <w:p w14:paraId="18686D2F" w14:textId="4CD8A844" w:rsidR="00871883" w:rsidRDefault="002A78D1" w:rsidP="004C1276">
      <w:r w:rsidRPr="00E81B1B">
        <w:rPr>
          <w:szCs w:val="24"/>
        </w:rPr>
        <w:fldChar w:fldCharType="end"/>
      </w:r>
      <w:commentRangeEnd w:id="629"/>
      <w:r w:rsidR="00767333">
        <w:rPr>
          <w:rStyle w:val="Kommentarzeichen"/>
        </w:rPr>
        <w:commentReference w:id="629"/>
      </w:r>
      <w:r w:rsidR="004C1276" w:rsidRPr="18B1E0E3">
        <w:t>Die</w:t>
      </w:r>
      <w:r w:rsidR="00871883">
        <w:t xml:space="preserve"> Bruchlasten der einzelnen Serien</w:t>
      </w:r>
      <w:r w:rsidR="004C1276" w:rsidRPr="18B1E0E3">
        <w:t xml:space="preserve"> wurde</w:t>
      </w:r>
      <w:r w:rsidR="00871883">
        <w:t>n</w:t>
      </w:r>
      <w:r w:rsidR="004C1276" w:rsidRPr="18B1E0E3">
        <w:t xml:space="preserve"> nach</w:t>
      </w:r>
      <w:r w:rsidR="004C1276" w:rsidRPr="00E81B1B">
        <w:rPr>
          <w:szCs w:val="24"/>
        </w:rPr>
        <w:t xml:space="preserve"> </w:t>
      </w:r>
      <w:r w:rsidR="004C1276" w:rsidRPr="00E81B1B">
        <w:rPr>
          <w:szCs w:val="24"/>
        </w:rPr>
        <w:fldChar w:fldCharType="begin"/>
      </w:r>
      <w:r w:rsidR="004C1276" w:rsidRPr="00E81B1B">
        <w:rPr>
          <w:szCs w:val="24"/>
        </w:rPr>
        <w:instrText xml:space="preserve"> REF _Ref79770325 \h </w:instrText>
      </w:r>
      <w:r w:rsidR="004C1276" w:rsidRPr="00E81B1B">
        <w:rPr>
          <w:szCs w:val="24"/>
        </w:rPr>
      </w:r>
      <w:r w:rsidR="004C1276" w:rsidRPr="00E81B1B">
        <w:rPr>
          <w:szCs w:val="24"/>
        </w:rPr>
        <w:fldChar w:fldCharType="separate"/>
      </w:r>
      <w:r w:rsidR="004C1276" w:rsidRPr="00E81B1B">
        <w:t xml:space="preserve">Gl. </w:t>
      </w:r>
      <w:r w:rsidR="004C1276">
        <w:rPr>
          <w:noProof/>
        </w:rPr>
        <w:t>8</w:t>
      </w:r>
      <w:r w:rsidR="004C1276" w:rsidRPr="00E81B1B">
        <w:rPr>
          <w:szCs w:val="24"/>
        </w:rPr>
        <w:fldChar w:fldCharType="end"/>
      </w:r>
      <w:r w:rsidR="004C1276" w:rsidRPr="18B1E0E3">
        <w:t xml:space="preserve"> und </w:t>
      </w:r>
      <w:r w:rsidR="004C1276" w:rsidRPr="00E81B1B">
        <w:rPr>
          <w:szCs w:val="24"/>
        </w:rPr>
        <w:fldChar w:fldCharType="begin"/>
      </w:r>
      <w:r w:rsidR="004C1276" w:rsidRPr="00E81B1B">
        <w:rPr>
          <w:szCs w:val="24"/>
        </w:rPr>
        <w:instrText xml:space="preserve"> REF _Ref79770328 \h </w:instrText>
      </w:r>
      <w:r w:rsidR="004C1276" w:rsidRPr="00E81B1B">
        <w:rPr>
          <w:szCs w:val="24"/>
        </w:rPr>
      </w:r>
      <w:r w:rsidR="004C1276" w:rsidRPr="00E81B1B">
        <w:rPr>
          <w:szCs w:val="24"/>
        </w:rPr>
        <w:fldChar w:fldCharType="separate"/>
      </w:r>
      <w:r w:rsidR="004C1276" w:rsidRPr="00E81B1B">
        <w:t xml:space="preserve">Gl. </w:t>
      </w:r>
      <w:r w:rsidR="004C1276">
        <w:rPr>
          <w:noProof/>
        </w:rPr>
        <w:t>9</w:t>
      </w:r>
      <w:r w:rsidR="004C1276" w:rsidRPr="00E81B1B">
        <w:rPr>
          <w:szCs w:val="24"/>
        </w:rPr>
        <w:fldChar w:fldCharType="end"/>
      </w:r>
      <w:r w:rsidR="004C1276" w:rsidRPr="18B1E0E3">
        <w:t xml:space="preserve"> abgeschätzt. Der Ausziehwiderstand f</w:t>
      </w:r>
      <w:r w:rsidR="004C1276" w:rsidRPr="18B1E0E3">
        <w:rPr>
          <w:vertAlign w:val="subscript"/>
        </w:rPr>
        <w:t>ax</w:t>
      </w:r>
      <w:r w:rsidR="004C1276" w:rsidRPr="18B1E0E3">
        <w:t xml:space="preserve"> und die Schraubenzugfestigkeit </w:t>
      </w:r>
      <w:commentRangeStart w:id="631"/>
      <w:r w:rsidR="004C1276" w:rsidRPr="18B1E0E3">
        <w:t>F</w:t>
      </w:r>
      <w:r w:rsidR="004C1276" w:rsidRPr="18B1E0E3">
        <w:rPr>
          <w:vertAlign w:val="subscript"/>
        </w:rPr>
        <w:t>tens</w:t>
      </w:r>
      <w:commentRangeEnd w:id="631"/>
      <w:r w:rsidR="004C1276">
        <w:commentReference w:id="631"/>
      </w:r>
      <w:r w:rsidR="004C1276" w:rsidRPr="18B1E0E3">
        <w:rPr>
          <w:vertAlign w:val="subscript"/>
        </w:rPr>
        <w:t xml:space="preserve"> </w:t>
      </w:r>
      <w:r w:rsidR="004C1276" w:rsidRPr="18B1E0E3">
        <w:t xml:space="preserve">wurden der </w:t>
      </w:r>
      <w:r w:rsidR="00871883">
        <w:t xml:space="preserve">für die Vollgewindeschrauben der </w:t>
      </w:r>
      <w:r w:rsidR="004C1276" w:rsidRPr="18B1E0E3">
        <w:t xml:space="preserve">bauaufsichtlichen Zulassung </w:t>
      </w:r>
      <w:sdt>
        <w:sdtPr>
          <w:rPr>
            <w:szCs w:val="24"/>
          </w:rPr>
          <w:alias w:val="Don't edit this field"/>
          <w:tag w:val="CitaviPlaceholder#0c44477d-a256-40f1-9e70-bf56d6bc0b98"/>
          <w:id w:val="-322279749"/>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004C1276" w:rsidRPr="00E81B1B">
            <w:rPr>
              <w:szCs w:val="24"/>
            </w:rPr>
            <w:fldChar w:fldCharType="separate"/>
          </w:r>
          <w:r w:rsidR="004C1276" w:rsidRPr="18B1E0E3">
            <w:t>(ETA-13/0029)</w:t>
          </w:r>
          <w:r w:rsidR="004C1276" w:rsidRPr="00E81B1B">
            <w:rPr>
              <w:szCs w:val="24"/>
            </w:rPr>
            <w:fldChar w:fldCharType="end"/>
          </w:r>
        </w:sdtContent>
      </w:sdt>
      <w:r w:rsidR="004C1276" w:rsidRPr="18B1E0E3">
        <w:t xml:space="preserve"> und </w:t>
      </w:r>
      <w:r w:rsidR="00871883">
        <w:t xml:space="preserve">für die Schrauben nach DIN 571 den </w:t>
      </w:r>
      <w:r w:rsidR="004C1276" w:rsidRPr="18B1E0E3">
        <w:t xml:space="preserve">Angaben zu Holzschrauben aus </w:t>
      </w:r>
      <w:sdt>
        <w:sdtPr>
          <w:rPr>
            <w:szCs w:val="24"/>
          </w:rPr>
          <w:alias w:val="Don't edit this field"/>
          <w:tag w:val="CitaviPlaceholder#7494f21f-ecca-49b4-872c-2a4ed10e2607"/>
          <w:id w:val="-292133176"/>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004C1276" w:rsidRPr="00E81B1B">
            <w:rPr>
              <w:szCs w:val="24"/>
            </w:rPr>
            <w:fldChar w:fldCharType="separate"/>
          </w:r>
          <w:r w:rsidR="004C1276" w:rsidRPr="18B1E0E3">
            <w:t>(KOP Schlüsselschraube DIN</w:t>
          </w:r>
          <w:r w:rsidR="004C1276">
            <w:t xml:space="preserve"> </w:t>
          </w:r>
          <w:r w:rsidR="004C1276" w:rsidRPr="18B1E0E3">
            <w:t>571)</w:t>
          </w:r>
          <w:r w:rsidR="004C1276" w:rsidRPr="00E81B1B">
            <w:rPr>
              <w:szCs w:val="24"/>
            </w:rPr>
            <w:fldChar w:fldCharType="end"/>
          </w:r>
        </w:sdtContent>
      </w:sdt>
      <w:r w:rsidR="004C1276" w:rsidRPr="18B1E0E3">
        <w:t xml:space="preserve"> entnommen. </w:t>
      </w:r>
      <w:r w:rsidR="00883811">
        <w:t xml:space="preserve">Die geschätzten Bruchlasten sind in </w:t>
      </w:r>
      <w:r w:rsidR="00883811">
        <w:fldChar w:fldCharType="begin"/>
      </w:r>
      <w:r w:rsidR="00883811">
        <w:instrText xml:space="preserve"> REF _Ref24727360 \h </w:instrText>
      </w:r>
      <w:r w:rsidR="00883811">
        <w:fldChar w:fldCharType="separate"/>
      </w:r>
      <w:r w:rsidR="00883811" w:rsidRPr="00E81B1B">
        <w:t xml:space="preserve">Tabelle </w:t>
      </w:r>
      <w:r w:rsidR="00883811">
        <w:rPr>
          <w:noProof/>
        </w:rPr>
        <w:t>5</w:t>
      </w:r>
      <w:r w:rsidR="00883811">
        <w:fldChar w:fldCharType="end"/>
      </w:r>
      <w:r w:rsidR="00883811">
        <w:t xml:space="preserve"> aufgeführt.</w:t>
      </w:r>
    </w:p>
    <w:p w14:paraId="480C932E" w14:textId="155DC13E" w:rsidR="004C1276" w:rsidRPr="00E81B1B" w:rsidRDefault="004C1276" w:rsidP="004C1276">
      <w:commentRangeStart w:id="632"/>
      <w:r w:rsidRPr="18B1E0E3">
        <w:t>Die Verschiebungsmoduln</w:t>
      </w:r>
      <w:r w:rsidR="00883811">
        <w:t xml:space="preserve"> der Versuche mit Schrauben nach DIN 571</w:t>
      </w:r>
      <w:r w:rsidRPr="18B1E0E3">
        <w:t xml:space="preserve"> wurden nach Gleichungen</w:t>
      </w:r>
      <w:r w:rsidRPr="00E81B1B">
        <w:rPr>
          <w:szCs w:val="24"/>
        </w:rPr>
        <w:t xml:space="preserve"> </w:t>
      </w:r>
      <w:r w:rsidRPr="00E81B1B">
        <w:rPr>
          <w:szCs w:val="24"/>
        </w:rPr>
        <w:fldChar w:fldCharType="begin"/>
      </w:r>
      <w:r w:rsidRPr="00E81B1B">
        <w:rPr>
          <w:szCs w:val="24"/>
        </w:rPr>
        <w:instrText xml:space="preserve"> REF _Ref79770418 \h </w:instrText>
      </w:r>
      <w:r w:rsidRPr="00E81B1B">
        <w:rPr>
          <w:szCs w:val="24"/>
        </w:rPr>
      </w:r>
      <w:r w:rsidRPr="00E81B1B">
        <w:rPr>
          <w:szCs w:val="24"/>
        </w:rPr>
        <w:fldChar w:fldCharType="separate"/>
      </w:r>
      <w:r w:rsidRPr="00E81B1B">
        <w:t xml:space="preserve">Gl. </w:t>
      </w:r>
      <w:r>
        <w:rPr>
          <w:noProof/>
        </w:rPr>
        <w:t>10</w:t>
      </w:r>
      <w:r w:rsidRPr="00E81B1B">
        <w:rPr>
          <w:szCs w:val="24"/>
        </w:rPr>
        <w:fldChar w:fldCharType="end"/>
      </w:r>
      <w:r w:rsidRPr="00E81B1B">
        <w:rPr>
          <w:szCs w:val="24"/>
        </w:rPr>
        <w:t xml:space="preserve">, </w:t>
      </w:r>
      <w:r w:rsidRPr="00E81B1B">
        <w:rPr>
          <w:szCs w:val="24"/>
        </w:rPr>
        <w:fldChar w:fldCharType="begin"/>
      </w:r>
      <w:r w:rsidRPr="00E81B1B">
        <w:rPr>
          <w:szCs w:val="24"/>
        </w:rPr>
        <w:instrText xml:space="preserve"> REF _Ref79770492 \h </w:instrText>
      </w:r>
      <w:r w:rsidRPr="00E81B1B">
        <w:rPr>
          <w:szCs w:val="24"/>
        </w:rPr>
      </w:r>
      <w:r w:rsidRPr="00E81B1B">
        <w:rPr>
          <w:szCs w:val="24"/>
        </w:rPr>
        <w:fldChar w:fldCharType="separate"/>
      </w:r>
      <w:r w:rsidRPr="00E81B1B">
        <w:t xml:space="preserve">Gl. </w:t>
      </w:r>
      <w:r>
        <w:rPr>
          <w:noProof/>
        </w:rPr>
        <w:t>12</w:t>
      </w:r>
      <w:r w:rsidRPr="00E81B1B">
        <w:rPr>
          <w:szCs w:val="24"/>
        </w:rPr>
        <w:fldChar w:fldCharType="end"/>
      </w:r>
      <w:r w:rsidRPr="18B1E0E3">
        <w:t xml:space="preserve"> und </w:t>
      </w:r>
      <w:r w:rsidRPr="00E81B1B">
        <w:rPr>
          <w:szCs w:val="24"/>
        </w:rPr>
        <w:fldChar w:fldCharType="begin"/>
      </w:r>
      <w:r w:rsidRPr="00E81B1B">
        <w:rPr>
          <w:szCs w:val="24"/>
        </w:rPr>
        <w:instrText xml:space="preserve"> REF _Ref79770391 \h </w:instrText>
      </w:r>
      <w:r w:rsidRPr="00E81B1B">
        <w:rPr>
          <w:szCs w:val="24"/>
        </w:rPr>
      </w:r>
      <w:r w:rsidRPr="00E81B1B">
        <w:rPr>
          <w:szCs w:val="24"/>
        </w:rPr>
        <w:fldChar w:fldCharType="separate"/>
      </w:r>
      <w:r w:rsidRPr="00E81B1B">
        <w:t xml:space="preserve">Gl. </w:t>
      </w:r>
      <w:r>
        <w:rPr>
          <w:noProof/>
        </w:rPr>
        <w:t>13</w:t>
      </w:r>
      <w:r w:rsidRPr="00E81B1B">
        <w:rPr>
          <w:szCs w:val="24"/>
        </w:rPr>
        <w:fldChar w:fldCharType="end"/>
      </w:r>
      <w:r w:rsidRPr="18B1E0E3">
        <w:t xml:space="preserve"> abgeschätzt und liegen für Schrauben mit d = 10 mm bei 8</w:t>
      </w:r>
      <w:r>
        <w:t>,</w:t>
      </w:r>
      <w:r w:rsidRPr="18B1E0E3">
        <w:t>1 kN/mm und für Schrauben mit d = 16 mm bei 9</w:t>
      </w:r>
      <w:r>
        <w:t>,</w:t>
      </w:r>
      <w:r w:rsidRPr="18B1E0E3">
        <w:t xml:space="preserve">3 kN/mm. In der Zulassung </w:t>
      </w:r>
      <w:sdt>
        <w:sdtPr>
          <w:rPr>
            <w:szCs w:val="24"/>
          </w:rPr>
          <w:alias w:val="Don't edit this field"/>
          <w:tag w:val="CitaviPlaceholder#6117022c-aeaa-4f76-9192-d8c6fd2340c9"/>
          <w:id w:val="-1974125556"/>
          <w:placeholder>
            <w:docPart w:val="E512BECDFE274DC5AB2568870D1E3AAE"/>
          </w:placeholder>
        </w:sdt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der Vollgewindeschrauben</w:t>
      </w:r>
      <w:r w:rsidR="00871883">
        <w:t xml:space="preserve"> mit FT-Verbinder</w:t>
      </w:r>
      <w:r w:rsidRPr="18B1E0E3">
        <w:t xml:space="preserve"> wird ein Verschiebungsmodul von 7</w:t>
      </w:r>
      <w:r>
        <w:t>,</w:t>
      </w:r>
      <w:r w:rsidRPr="18B1E0E3">
        <w:t>3 kN/mm</w:t>
      </w:r>
      <w:r w:rsidR="00871883">
        <w:t xml:space="preserve"> angegeben, siehe </w:t>
      </w:r>
      <w:r w:rsidR="00871883">
        <w:fldChar w:fldCharType="begin"/>
      </w:r>
      <w:r w:rsidR="00871883">
        <w:instrText xml:space="preserve"> REF _Ref24724038 \h </w:instrText>
      </w:r>
      <w:r w:rsidR="00871883">
        <w:fldChar w:fldCharType="separate"/>
      </w:r>
      <w:r w:rsidR="00871883" w:rsidRPr="00E81B1B">
        <w:t xml:space="preserve">Gl. </w:t>
      </w:r>
      <w:r w:rsidR="00871883">
        <w:rPr>
          <w:noProof/>
        </w:rPr>
        <w:t>14</w:t>
      </w:r>
      <w:r w:rsidR="00871883">
        <w:fldChar w:fldCharType="end"/>
      </w:r>
      <w:r w:rsidR="00871883">
        <w:t xml:space="preserve">. Dieser Verschiebungsmodul ist um die Höhe </w:t>
      </w:r>
      <w:commentRangeEnd w:id="632"/>
      <w:r w:rsidR="00883811">
        <w:rPr>
          <w:rStyle w:val="Kommentarzeichen"/>
        </w:rPr>
        <w:commentReference w:id="632"/>
      </w:r>
      <w:r w:rsidR="00871883">
        <w:t xml:space="preserve">abzumindern, um die der FT-Verbinder zum Erreichen der Betonplattenhöhe erhöht werden muss, siehe </w:t>
      </w:r>
      <w:r w:rsidR="00871883">
        <w:fldChar w:fldCharType="begin"/>
      </w:r>
      <w:r w:rsidR="00871883">
        <w:instrText xml:space="preserve"> REF _Ref24724038 \h </w:instrText>
      </w:r>
      <w:r w:rsidR="00871883">
        <w:fldChar w:fldCharType="separate"/>
      </w:r>
      <w:r w:rsidR="00871883" w:rsidRPr="00E81B1B">
        <w:t xml:space="preserve">Gl. </w:t>
      </w:r>
      <w:r w:rsidR="00871883">
        <w:rPr>
          <w:noProof/>
        </w:rPr>
        <w:t>14</w:t>
      </w:r>
      <w:r w:rsidR="00871883">
        <w:fldChar w:fldCharType="end"/>
      </w:r>
      <w:r w:rsidR="00871883">
        <w:t xml:space="preserve">. Im Fall dieser Versuche beträgt die Höhe der Zwischenschicht 1 cm. Für diese Zwischenschicht ergibt sich ein Verschiebungsmodul von </w:t>
      </w:r>
      <w:r w:rsidRPr="18B1E0E3">
        <w:t>6</w:t>
      </w:r>
      <w:r>
        <w:rPr>
          <w:szCs w:val="24"/>
        </w:rPr>
        <w:t>,4</w:t>
      </w:r>
      <w:r w:rsidRPr="18B1E0E3">
        <w:t xml:space="preserve"> kN/mm</w:t>
      </w:r>
      <w:r w:rsidR="00871883">
        <w:t xml:space="preserve">. </w:t>
      </w:r>
      <w:r w:rsidRPr="18B1E0E3">
        <w:t>Würde der FT-Verbinder mit einer maximal zulässigen Zwischenschicht von 5 cm in einer 12 cm starken Betonplatte zum Einsatz kommen, würde sich der Wert auf 3</w:t>
      </w:r>
      <w:r>
        <w:t>,</w:t>
      </w:r>
      <w:r w:rsidRPr="18B1E0E3">
        <w:t xml:space="preserve">2 kN/mm reduzieren. </w:t>
      </w:r>
      <w:r w:rsidR="00871883">
        <w:t xml:space="preserve">FT-Verbinder können auch direkt mit installierten Schrauben eingegossen werden, sodass die Zwischenschicht entfallen kann. Dies führt zu direkt zu </w:t>
      </w:r>
      <w:r w:rsidRPr="18B1E0E3">
        <w:t xml:space="preserve"> und der lokale Verguss der Schraube erzielt somit theoretisch eine Verdopplung bis Verdreifachung des Verschiebungsmoduls unabhängig von der Erhöhung des Schraubendurchmessers. Die Erhöhung des Schraubendurchmessers würde theoretisch eine um 50</w:t>
      </w:r>
      <w:ins w:id="633" w:author="Jan Wenker" w:date="2021-12-10T13:01:00Z">
        <w:r>
          <w:t xml:space="preserve"> </w:t>
        </w:r>
      </w:ins>
      <w:r w:rsidRPr="18B1E0E3">
        <w:t>% gesteigerte Bruchlast und einen um 15</w:t>
      </w:r>
      <w:ins w:id="634" w:author="Jan Wenker" w:date="2021-12-10T13:01:00Z">
        <w:r>
          <w:t xml:space="preserve"> </w:t>
        </w:r>
      </w:ins>
      <w:r w:rsidRPr="18B1E0E3">
        <w:t xml:space="preserve">% gesteigerten </w:t>
      </w:r>
      <w:commentRangeStart w:id="635"/>
      <w:commentRangeStart w:id="636"/>
      <w:r w:rsidRPr="18B1E0E3">
        <w:t>Verschiebungsmodul</w:t>
      </w:r>
      <w:commentRangeEnd w:id="635"/>
      <w:r>
        <w:commentReference w:id="635"/>
      </w:r>
      <w:commentRangeEnd w:id="636"/>
      <w:r>
        <w:rPr>
          <w:rStyle w:val="Kommentarzeichen"/>
        </w:rPr>
        <w:commentReference w:id="636"/>
      </w:r>
      <w:r w:rsidRPr="18B1E0E3">
        <w:t xml:space="preserve"> ergeb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1013"/>
      </w:tblGrid>
      <w:tr w:rsidR="004C1276" w:rsidRPr="00E81B1B" w14:paraId="410E5BBE" w14:textId="77777777" w:rsidTr="00871883">
        <w:trPr>
          <w:trHeight w:val="544"/>
        </w:trPr>
        <w:tc>
          <w:tcPr>
            <w:tcW w:w="9351" w:type="dxa"/>
            <w:vAlign w:val="center"/>
          </w:tcPr>
          <w:p w14:paraId="25772C4C" w14:textId="77777777" w:rsidR="004C1276" w:rsidRPr="00E81B1B" w:rsidRDefault="004C1276" w:rsidP="00871883">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Pr="00E81B1B">
              <w:t xml:space="preserve"> </w:t>
            </w:r>
          </w:p>
        </w:tc>
        <w:tc>
          <w:tcPr>
            <w:tcW w:w="1128" w:type="dxa"/>
            <w:vAlign w:val="center"/>
          </w:tcPr>
          <w:p w14:paraId="67EB1841" w14:textId="77777777" w:rsidR="004C1276" w:rsidRPr="00E81B1B" w:rsidRDefault="004C1276" w:rsidP="00871883">
            <w:pPr>
              <w:jc w:val="center"/>
            </w:pPr>
            <w:bookmarkStart w:id="637" w:name="_Ref24724038"/>
            <w:r w:rsidRPr="00E81B1B">
              <w:t xml:space="preserve">Gl. </w:t>
            </w:r>
            <w:r>
              <w:fldChar w:fldCharType="begin"/>
            </w:r>
            <w:r>
              <w:instrText>SEQ Formel \* ARABIC</w:instrText>
            </w:r>
            <w:r>
              <w:fldChar w:fldCharType="separate"/>
            </w:r>
            <w:r>
              <w:rPr>
                <w:noProof/>
              </w:rPr>
              <w:t>14</w:t>
            </w:r>
            <w:r>
              <w:fldChar w:fldCharType="end"/>
            </w:r>
            <w:bookmarkEnd w:id="637"/>
          </w:p>
        </w:tc>
      </w:tr>
    </w:tbl>
    <w:p w14:paraId="7596964B" w14:textId="7E811C13" w:rsidR="002A78D1" w:rsidRPr="00E81B1B" w:rsidRDefault="004C1276" w:rsidP="002A78D1">
      <w:pPr>
        <w:spacing w:after="240"/>
        <w:rPr>
          <w:szCs w:val="24"/>
        </w:rPr>
      </w:pPr>
      <w:r w:rsidRPr="18B1E0E3">
        <w:t xml:space="preserve">Die Versuche sind als kleinteilige Scherversuche in Anlehnung an </w:t>
      </w:r>
      <w:sdt>
        <w:sdtPr>
          <w:rPr>
            <w:szCs w:val="24"/>
          </w:rPr>
          <w:alias w:val="Don't edit this field"/>
          <w:tag w:val="CitaviPlaceholder#4b62e5be-49af-4531-a62d-1e26ec2af297"/>
          <w:id w:val="1792089955"/>
          <w:placeholder>
            <w:docPart w:val="7A3B83F9A31B4AEBA88BC11FC87592F5"/>
          </w:placeholder>
        </w:sdt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18B1E0E3">
            <w:t>(DIN EN 408:2012-10)</w:t>
          </w:r>
          <w:r w:rsidRPr="00E81B1B">
            <w:rPr>
              <w:szCs w:val="24"/>
            </w:rPr>
            <w:fldChar w:fldCharType="end"/>
          </w:r>
        </w:sdtContent>
      </w:sdt>
      <w:r w:rsidRPr="18B1E0E3">
        <w:t xml:space="preserve"> und geplant. </w:t>
      </w:r>
      <w:r w:rsidRPr="00E81B1B">
        <w:rPr>
          <w:szCs w:val="24"/>
        </w:rPr>
        <w:fldChar w:fldCharType="begin"/>
      </w:r>
      <w:r w:rsidRPr="00E81B1B">
        <w:rPr>
          <w:szCs w:val="24"/>
        </w:rPr>
        <w:instrText xml:space="preserve"> REF _Ref79771080 \h </w:instrText>
      </w:r>
      <w:r w:rsidRPr="00E81B1B">
        <w:rPr>
          <w:szCs w:val="24"/>
        </w:rPr>
      </w:r>
      <w:r w:rsidRPr="00E81B1B">
        <w:rPr>
          <w:szCs w:val="24"/>
        </w:rPr>
        <w:fldChar w:fldCharType="separate"/>
      </w:r>
      <w:r w:rsidRPr="00E81B1B">
        <w:t xml:space="preserve">Abbildung </w:t>
      </w:r>
      <w:r>
        <w:rPr>
          <w:noProof/>
        </w:rPr>
        <w:t>16</w:t>
      </w:r>
      <w:r w:rsidRPr="00E81B1B">
        <w:rPr>
          <w:szCs w:val="24"/>
        </w:rPr>
        <w:fldChar w:fldCharType="end"/>
      </w:r>
      <w:r w:rsidRPr="00E81B1B">
        <w:rPr>
          <w:szCs w:val="24"/>
        </w:rPr>
        <w:fldChar w:fldCharType="begin"/>
      </w:r>
      <w:r w:rsidRPr="00E81B1B">
        <w:rPr>
          <w:szCs w:val="24"/>
        </w:rPr>
        <w:instrText xml:space="preserve"> REF _Ref24724097 \h </w:instrText>
      </w:r>
      <w:r w:rsidRPr="00E81B1B">
        <w:rPr>
          <w:szCs w:val="24"/>
        </w:rPr>
      </w:r>
      <w:r w:rsidRPr="00E81B1B">
        <w:rPr>
          <w:szCs w:val="24"/>
        </w:rPr>
        <w:fldChar w:fldCharType="end"/>
      </w:r>
      <w:r w:rsidRPr="18B1E0E3">
        <w:t xml:space="preserve"> </w:t>
      </w:r>
      <w:commentRangeStart w:id="638"/>
      <w:r w:rsidRPr="18B1E0E3">
        <w:t>zeigt</w:t>
      </w:r>
      <w:commentRangeEnd w:id="638"/>
      <w:r>
        <w:commentReference w:id="638"/>
      </w:r>
      <w:r w:rsidRPr="18B1E0E3">
        <w:t xml:space="preserve"> die Abmessungen der Prüfkörper.</w:t>
      </w:r>
      <w:r w:rsidR="00883811">
        <w:t xml:space="preserve"> Das Lastregime wurde an </w:t>
      </w:r>
      <w:sdt>
        <w:sdtPr>
          <w:rPr>
            <w:szCs w:val="24"/>
          </w:rPr>
          <w:alias w:val="Don't edit this field"/>
          <w:tag w:val="CitaviPlaceholder#3543b9db-17f8-44e8-90a8-f271d85c187a"/>
          <w:id w:val="456685224"/>
          <w:placeholder>
            <w:docPart w:val="CE5597EBF6E649369FEC9883717D3252"/>
          </w:placeholder>
        </w:sdtPr>
        <w:sdtContent>
          <w:r w:rsidR="00883811" w:rsidRPr="00E81B1B">
            <w:rPr>
              <w:szCs w:val="24"/>
            </w:rPr>
            <w:fldChar w:fldCharType="begin"/>
          </w:r>
          <w:r w:rsidR="00883811"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00883811" w:rsidRPr="00E81B1B">
            <w:rPr>
              <w:szCs w:val="24"/>
            </w:rPr>
            <w:fldChar w:fldCharType="separate"/>
          </w:r>
          <w:r w:rsidR="00883811" w:rsidRPr="18B1E0E3">
            <w:t>(DIN EN 26891:1991)</w:t>
          </w:r>
          <w:r w:rsidR="00883811" w:rsidRPr="00E81B1B">
            <w:rPr>
              <w:szCs w:val="24"/>
            </w:rPr>
            <w:fldChar w:fldCharType="end"/>
          </w:r>
        </w:sdtContent>
      </w:sdt>
      <w:r w:rsidR="00883811">
        <w:rPr>
          <w:szCs w:val="24"/>
        </w:rPr>
        <w:t xml:space="preserve"> angelehnt.</w:t>
      </w:r>
    </w:p>
    <w:p w14:paraId="2D10B7C7" w14:textId="77777777" w:rsidR="002A78D1" w:rsidRPr="00E81B1B" w:rsidRDefault="5A07D185" w:rsidP="002A78D1">
      <w:pPr>
        <w:jc w:val="center"/>
      </w:pPr>
      <w:commentRangeStart w:id="639"/>
      <w:commentRangeStart w:id="640"/>
      <w:commentRangeStart w:id="641"/>
      <w:r>
        <w:rPr>
          <w:noProof/>
          <w:lang w:eastAsia="de-DE"/>
        </w:rPr>
        <w:drawing>
          <wp:inline distT="0" distB="0" distL="0" distR="0" wp14:anchorId="10B41C45" wp14:editId="746CBF76">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46">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commentRangeEnd w:id="639"/>
      <w:commentRangeEnd w:id="641"/>
      <w:r w:rsidR="00767333">
        <w:rPr>
          <w:rStyle w:val="Kommentarzeichen"/>
        </w:rPr>
        <w:commentReference w:id="639"/>
      </w:r>
      <w:commentRangeEnd w:id="640"/>
      <w:r w:rsidR="00767333">
        <w:rPr>
          <w:rStyle w:val="Kommentarzeichen"/>
        </w:rPr>
        <w:commentReference w:id="640"/>
      </w:r>
      <w:r w:rsidR="00767333">
        <w:rPr>
          <w:rStyle w:val="Kommentarzeichen"/>
        </w:rPr>
        <w:commentReference w:id="641"/>
      </w:r>
    </w:p>
    <w:p w14:paraId="76BEEC01" w14:textId="32D94CE9" w:rsidR="00492FF4" w:rsidRPr="00E81B1B" w:rsidRDefault="00634E1F" w:rsidP="00634E1F">
      <w:pPr>
        <w:pStyle w:val="Beschriftung"/>
      </w:pPr>
      <w:bookmarkStart w:id="642" w:name="_Ref79771080"/>
      <w:bookmarkStart w:id="643" w:name="_Toc92091789"/>
      <w:r w:rsidRPr="00E81B1B">
        <w:lastRenderedPageBreak/>
        <w:t xml:space="preserve">Abbildung </w:t>
      </w:r>
      <w:r>
        <w:fldChar w:fldCharType="begin"/>
      </w:r>
      <w:r>
        <w:instrText>SEQ Abbildung \* ARABIC</w:instrText>
      </w:r>
      <w:r>
        <w:fldChar w:fldCharType="separate"/>
      </w:r>
      <w:r w:rsidR="000D73A7">
        <w:rPr>
          <w:noProof/>
        </w:rPr>
        <w:t>11</w:t>
      </w:r>
      <w:r>
        <w:fldChar w:fldCharType="end"/>
      </w:r>
      <w:bookmarkEnd w:id="642"/>
      <w:r w:rsidRPr="00E81B1B">
        <w:t xml:space="preserve"> </w:t>
      </w:r>
      <w:commentRangeStart w:id="644"/>
      <w:r w:rsidRPr="00E81B1B">
        <w:t>Prüfkörpergeometrie</w:t>
      </w:r>
      <w:commentRangeEnd w:id="644"/>
      <w:r>
        <w:commentReference w:id="644"/>
      </w:r>
      <w:r w:rsidRPr="00E81B1B">
        <w:t xml:space="preserve"> der geschraubten Scherversuchskörper</w:t>
      </w:r>
      <w:bookmarkEnd w:id="643"/>
    </w:p>
    <w:p w14:paraId="7B69D9D9" w14:textId="32EA4A77" w:rsidR="00E057EF" w:rsidRPr="00E81B1B" w:rsidRDefault="5621AB4B" w:rsidP="00C92088">
      <w:pPr>
        <w:pStyle w:val="berschrift3"/>
        <w:numPr>
          <w:ilvl w:val="2"/>
          <w:numId w:val="43"/>
        </w:numPr>
        <w:rPr>
          <w:noProof w:val="0"/>
          <w:lang w:val="de-DE"/>
        </w:rPr>
      </w:pPr>
      <w:bookmarkStart w:id="645" w:name="_Toc92091696"/>
      <w:bookmarkStart w:id="646" w:name="_Toc92092138"/>
      <w:bookmarkStart w:id="647" w:name="_Toc92092250"/>
      <w:bookmarkStart w:id="648" w:name="_Toc93321032"/>
      <w:r w:rsidRPr="64B3F377">
        <w:rPr>
          <w:noProof w:val="0"/>
          <w:lang w:val="de-DE"/>
        </w:rPr>
        <w:t>Herstell</w:t>
      </w:r>
      <w:ins w:id="649" w:author="Jan Wenker" w:date="2021-12-10T13:02:00Z">
        <w:r w:rsidR="071C3C10" w:rsidRPr="64B3F377">
          <w:rPr>
            <w:noProof w:val="0"/>
            <w:lang w:val="de-DE"/>
          </w:rPr>
          <w:t>u</w:t>
        </w:r>
      </w:ins>
      <w:r w:rsidRPr="64B3F377">
        <w:rPr>
          <w:noProof w:val="0"/>
          <w:lang w:val="de-DE"/>
        </w:rPr>
        <w:t xml:space="preserve">ng und </w:t>
      </w:r>
      <w:r w:rsidR="2303D03D" w:rsidRPr="64B3F377">
        <w:rPr>
          <w:noProof w:val="0"/>
          <w:lang w:val="de-DE"/>
        </w:rPr>
        <w:t>Versuchsdurchführung</w:t>
      </w:r>
      <w:bookmarkEnd w:id="645"/>
      <w:bookmarkEnd w:id="646"/>
      <w:bookmarkEnd w:id="647"/>
      <w:bookmarkEnd w:id="648"/>
    </w:p>
    <w:p w14:paraId="1FBC42DE" w14:textId="7AD5534F" w:rsidR="00133618" w:rsidRPr="00E81B1B" w:rsidRDefault="00AA25E2" w:rsidP="00E057EF">
      <w:r w:rsidRPr="00E81B1B">
        <w:t xml:space="preserve">Die Probekörper wurden im Fertigteilwerk der Firma Brüninghoff gefertigt. </w:t>
      </w:r>
      <w:r w:rsidR="00133618" w:rsidRPr="00E81B1B">
        <w:t xml:space="preserve"> </w:t>
      </w:r>
      <w:r w:rsidR="00133618" w:rsidRPr="00E81B1B">
        <w:fldChar w:fldCharType="begin"/>
      </w:r>
      <w:r w:rsidR="00133618" w:rsidRPr="00E81B1B">
        <w:instrText xml:space="preserve"> REF _Ref80184492 \h </w:instrText>
      </w:r>
      <w:r w:rsidR="00133618" w:rsidRPr="00E81B1B">
        <w:fldChar w:fldCharType="separate"/>
      </w:r>
      <w:r w:rsidR="009737A6" w:rsidRPr="00E81B1B">
        <w:t xml:space="preserve">Abbildung </w:t>
      </w:r>
      <w:r w:rsidR="009737A6">
        <w:rPr>
          <w:noProof/>
        </w:rPr>
        <w:t>17</w:t>
      </w:r>
      <w:r w:rsidR="00133618" w:rsidRPr="00E81B1B">
        <w:fldChar w:fldCharType="end"/>
      </w:r>
      <w:r w:rsidR="00133618" w:rsidRPr="00E81B1B">
        <w:t xml:space="preserve"> zeigt einen Probekörper vor Einfüllen des Betons. Die Folie zwischen Holz und Beton dient dazu den Beton vor Feuchteentzug durch das Holz zu schützen sowie eine Reibung zwischen den Bauteilen im Versuch auszuschließen. Die Prüfungen fanden an der TU Berlin statt. Die Belastung wurde weggesteuert in Anlehnung an </w:t>
      </w:r>
      <w:sdt>
        <w:sdtPr>
          <w:id w:val="-104817297"/>
          <w:citation/>
        </w:sdtPr>
        <w:sdtContent>
          <w:r w:rsidR="00133618" w:rsidRPr="00E81B1B">
            <w:fldChar w:fldCharType="begin"/>
          </w:r>
          <w:r w:rsidR="00133618" w:rsidRPr="00E81B1B">
            <w:instrText xml:space="preserve"> CITATION DIN91 \l 1031 </w:instrText>
          </w:r>
          <w:r w:rsidR="00133618" w:rsidRPr="00E81B1B">
            <w:fldChar w:fldCharType="separate"/>
          </w:r>
          <w:r w:rsidR="009737A6">
            <w:rPr>
              <w:noProof/>
            </w:rPr>
            <w:t>(DIN EN 26891:1991, 1991)</w:t>
          </w:r>
          <w:r w:rsidR="00133618" w:rsidRPr="00E81B1B">
            <w:fldChar w:fldCharType="end"/>
          </w:r>
        </w:sdtContent>
      </w:sdt>
      <w:r w:rsidR="00133618" w:rsidRPr="00E81B1B">
        <w:t xml:space="preserve"> aufgebracht. Die geschätzten Bruchlasten sind </w:t>
      </w:r>
      <w:r w:rsidR="00133618" w:rsidRPr="00E81B1B">
        <w:fldChar w:fldCharType="begin"/>
      </w:r>
      <w:r w:rsidR="00133618" w:rsidRPr="00E81B1B">
        <w:instrText xml:space="preserve"> REF _Ref24727360 \h </w:instrText>
      </w:r>
      <w:r w:rsidR="00133618" w:rsidRPr="00E81B1B">
        <w:fldChar w:fldCharType="separate"/>
      </w:r>
      <w:r w:rsidR="009737A6" w:rsidRPr="00E81B1B">
        <w:t xml:space="preserve">Tabelle </w:t>
      </w:r>
      <w:r w:rsidR="009737A6">
        <w:rPr>
          <w:noProof/>
        </w:rPr>
        <w:t>11</w:t>
      </w:r>
      <w:r w:rsidR="00133618" w:rsidRPr="00E81B1B">
        <w:fldChar w:fldCharType="end"/>
      </w:r>
      <w:r w:rsidR="00133618" w:rsidRPr="00E81B1B">
        <w:t xml:space="preserve"> zu entnehm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1B890560" w14:textId="77777777" w:rsidTr="00235D8A">
        <w:tc>
          <w:tcPr>
            <w:tcW w:w="4530" w:type="dxa"/>
            <w:vAlign w:val="center"/>
          </w:tcPr>
          <w:p w14:paraId="627FDB5F" w14:textId="297B35E8" w:rsidR="00235D8A" w:rsidRPr="00E81B1B" w:rsidRDefault="00235D8A" w:rsidP="00235D8A">
            <w:pPr>
              <w:jc w:val="center"/>
            </w:pPr>
            <w:r w:rsidRPr="00E81B1B">
              <w:rPr>
                <w:noProof/>
                <w:lang w:eastAsia="de-DE"/>
              </w:rPr>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47"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5E0FB469" w14:textId="23896F75" w:rsidR="00235D8A" w:rsidRPr="00E81B1B" w:rsidRDefault="00235D8A" w:rsidP="00235D8A">
            <w:pPr>
              <w:jc w:val="center"/>
            </w:pPr>
            <w:r w:rsidRPr="00E81B1B">
              <w:rPr>
                <w:noProof/>
                <w:lang w:eastAsia="de-DE"/>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48"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00235D8A" w:rsidRPr="00E81B1B" w14:paraId="332A9C6B" w14:textId="77777777" w:rsidTr="00235D8A">
        <w:tc>
          <w:tcPr>
            <w:tcW w:w="4530" w:type="dxa"/>
            <w:vAlign w:val="center"/>
          </w:tcPr>
          <w:p w14:paraId="729FF68F" w14:textId="221629C9" w:rsidR="00235D8A" w:rsidRPr="00E81B1B" w:rsidRDefault="00235D8A" w:rsidP="00235D8A">
            <w:pPr>
              <w:pStyle w:val="Beschriftung"/>
            </w:pPr>
            <w:bookmarkStart w:id="650" w:name="_Ref80184492"/>
            <w:bookmarkStart w:id="651" w:name="_Toc92091790"/>
            <w:r w:rsidRPr="00E81B1B">
              <w:t xml:space="preserve">Abbildung </w:t>
            </w:r>
            <w:r>
              <w:fldChar w:fldCharType="begin"/>
            </w:r>
            <w:r>
              <w:instrText>SEQ Abbildung \* ARABIC</w:instrText>
            </w:r>
            <w:r>
              <w:fldChar w:fldCharType="separate"/>
            </w:r>
            <w:r w:rsidR="000D73A7">
              <w:rPr>
                <w:noProof/>
              </w:rPr>
              <w:t>12</w:t>
            </w:r>
            <w:r>
              <w:fldChar w:fldCharType="end"/>
            </w:r>
            <w:bookmarkEnd w:id="650"/>
            <w:r w:rsidRPr="00E81B1B">
              <w:t xml:space="preserve"> Scherversuchskörper mit FT-Verbindern von Würth vor der Betonage</w:t>
            </w:r>
            <w:bookmarkEnd w:id="651"/>
          </w:p>
        </w:tc>
        <w:tc>
          <w:tcPr>
            <w:tcW w:w="4530" w:type="dxa"/>
            <w:vAlign w:val="center"/>
          </w:tcPr>
          <w:p w14:paraId="7DC2BF1C" w14:textId="2CD3891F" w:rsidR="00235D8A" w:rsidRPr="00E81B1B" w:rsidRDefault="00235D8A" w:rsidP="00235D8A">
            <w:pPr>
              <w:pStyle w:val="Beschriftung"/>
            </w:pPr>
            <w:bookmarkStart w:id="652" w:name="_Toc92091791"/>
            <w:r w:rsidRPr="00E81B1B">
              <w:t xml:space="preserve">Abbildung </w:t>
            </w:r>
            <w:r>
              <w:fldChar w:fldCharType="begin"/>
            </w:r>
            <w:r>
              <w:instrText>SEQ Abbildung \* ARABIC</w:instrText>
            </w:r>
            <w:r>
              <w:fldChar w:fldCharType="separate"/>
            </w:r>
            <w:r w:rsidR="000D73A7">
              <w:rPr>
                <w:noProof/>
              </w:rPr>
              <w:t>13</w:t>
            </w:r>
            <w:r>
              <w:fldChar w:fldCharType="end"/>
            </w:r>
            <w:r w:rsidRPr="00E81B1B">
              <w:t xml:space="preserve"> </w:t>
            </w:r>
            <w:commentRangeStart w:id="653"/>
            <w:commentRangeStart w:id="654"/>
            <w:r w:rsidRPr="00E81B1B">
              <w:t>Prüfkörper</w:t>
            </w:r>
            <w:commentRangeEnd w:id="653"/>
            <w:r>
              <w:commentReference w:id="653"/>
            </w:r>
            <w:commentRangeEnd w:id="654"/>
            <w:r w:rsidR="00E92E09">
              <w:rPr>
                <w:rStyle w:val="Kommentarzeichen"/>
                <w:iCs w:val="0"/>
              </w:rPr>
              <w:commentReference w:id="654"/>
            </w:r>
            <w:r w:rsidRPr="00E81B1B">
              <w:t xml:space="preserve"> in der Prüfeinrichtung</w:t>
            </w:r>
            <w:bookmarkEnd w:id="652"/>
          </w:p>
        </w:tc>
      </w:tr>
    </w:tbl>
    <w:p w14:paraId="57994674" w14:textId="33E3601E" w:rsidR="007C6A67" w:rsidRPr="00E81B1B" w:rsidRDefault="16E9E708" w:rsidP="00C92088">
      <w:pPr>
        <w:pStyle w:val="berschrift3"/>
        <w:numPr>
          <w:ilvl w:val="2"/>
          <w:numId w:val="43"/>
        </w:numPr>
        <w:rPr>
          <w:noProof w:val="0"/>
          <w:lang w:val="de-DE"/>
        </w:rPr>
      </w:pPr>
      <w:bookmarkStart w:id="655" w:name="_Toc93321033"/>
      <w:r w:rsidRPr="64B3F377">
        <w:rPr>
          <w:noProof w:val="0"/>
          <w:lang w:val="de-DE"/>
        </w:rPr>
        <w:t>Beobach</w:t>
      </w:r>
      <w:bookmarkStart w:id="656" w:name="_Toc92091697"/>
      <w:bookmarkStart w:id="657" w:name="_Toc92092139"/>
      <w:bookmarkStart w:id="658" w:name="_Toc92092251"/>
      <w:r w:rsidRPr="64B3F377">
        <w:rPr>
          <w:noProof w:val="0"/>
          <w:lang w:val="de-DE"/>
        </w:rPr>
        <w:t>tungen und Ergebnisse</w:t>
      </w:r>
      <w:bookmarkEnd w:id="655"/>
      <w:bookmarkEnd w:id="656"/>
      <w:bookmarkEnd w:id="657"/>
      <w:bookmarkEnd w:id="658"/>
    </w:p>
    <w:p w14:paraId="5FF6A126" w14:textId="36D760EC" w:rsidR="003D5052" w:rsidRPr="00E81B1B" w:rsidRDefault="003D5052" w:rsidP="003D5052">
      <w:r w:rsidRPr="00E81B1B">
        <w:t xml:space="preserve">Die Probekörper versagten in den meisten Fällen duktil durch Herausziehen der </w:t>
      </w:r>
      <w:r>
        <w:t>Schra</w:t>
      </w:r>
      <w:r w:rsidR="141172E6">
        <w:t>u</w:t>
      </w:r>
      <w:r>
        <w:t>ben</w:t>
      </w:r>
      <w:r w:rsidRPr="00E81B1B">
        <w:t xml:space="preserve"> aus dem Holz</w:t>
      </w:r>
      <w:r w:rsidR="083740EA">
        <w:t>.</w:t>
      </w:r>
      <w:r w:rsidR="00235D8A">
        <w:t xml:space="preserve"> </w:t>
      </w:r>
      <w:r w:rsidR="1B9EA3DB">
        <w:t>Dieses Versagen ist</w:t>
      </w:r>
      <w:r w:rsidR="00235D8A" w:rsidRPr="00E81B1B">
        <w:t xml:space="preserve"> gekennzeichnet durch große Verschiebungen zwischen Holz und Beton, wie in </w:t>
      </w:r>
      <w:r w:rsidR="00235D8A" w:rsidRPr="00E81B1B">
        <w:fldChar w:fldCharType="begin"/>
      </w:r>
      <w:r w:rsidR="00235D8A" w:rsidRPr="00E81B1B">
        <w:instrText xml:space="preserve"> REF _Ref80186173 \h </w:instrText>
      </w:r>
      <w:r w:rsidR="00235D8A" w:rsidRPr="00E81B1B">
        <w:fldChar w:fldCharType="separate"/>
      </w:r>
      <w:r w:rsidR="009737A6" w:rsidRPr="00E81B1B">
        <w:t xml:space="preserve">Abbildung </w:t>
      </w:r>
      <w:r w:rsidR="009737A6">
        <w:rPr>
          <w:noProof/>
        </w:rPr>
        <w:t>21</w:t>
      </w:r>
      <w:r w:rsidR="00235D8A" w:rsidRPr="00E81B1B">
        <w:fldChar w:fldCharType="end"/>
      </w:r>
      <w:r w:rsidR="00235D8A" w:rsidRPr="00E81B1B">
        <w:t xml:space="preserve"> </w:t>
      </w:r>
      <w:commentRangeStart w:id="659"/>
      <w:r w:rsidR="56CE512A">
        <w:t>gezeigt</w:t>
      </w:r>
      <w:commentRangeEnd w:id="659"/>
      <w:r>
        <w:commentReference w:id="659"/>
      </w:r>
      <w:r>
        <w:t>.</w:t>
      </w:r>
      <w:r w:rsidRPr="00E81B1B">
        <w:t xml:space="preserve"> Im </w:t>
      </w:r>
      <w:r w:rsidR="005977F0">
        <w:t>Fall</w:t>
      </w:r>
      <w:r w:rsidRPr="00E81B1B">
        <w:t xml:space="preserve"> der Schrauben </w:t>
      </w:r>
      <w:r w:rsidR="0BE7A1B1">
        <w:t>nach DIN</w:t>
      </w:r>
      <w:r w:rsidR="003F7096">
        <w:t xml:space="preserve"> 571 </w:t>
      </w:r>
      <w:r w:rsidRPr="00E81B1B">
        <w:t>trat zum Teil ein sprödes Versagen durch ein Abreißen der Schrauben auf</w:t>
      </w:r>
      <w:r w:rsidR="00235D8A" w:rsidRPr="00E81B1B">
        <w:t xml:space="preserve">, </w:t>
      </w:r>
      <w:commentRangeStart w:id="660"/>
      <w:r w:rsidR="00235D8A" w:rsidRPr="00E81B1B">
        <w:t>siehe</w:t>
      </w:r>
      <w:commentRangeEnd w:id="660"/>
      <w:r>
        <w:commentReference w:id="660"/>
      </w:r>
      <w:r w:rsidR="00235D8A" w:rsidRPr="00E81B1B">
        <w:t xml:space="preserve"> </w:t>
      </w:r>
      <w:r w:rsidR="00235D8A" w:rsidRPr="00E81B1B">
        <w:fldChar w:fldCharType="begin"/>
      </w:r>
      <w:r w:rsidR="00235D8A" w:rsidRPr="00E81B1B">
        <w:instrText xml:space="preserve"> REF _Ref80186137 \h </w:instrText>
      </w:r>
      <w:r w:rsidR="00235D8A" w:rsidRPr="00E81B1B">
        <w:fldChar w:fldCharType="separate"/>
      </w:r>
      <w:r w:rsidR="003F7096" w:rsidRPr="00E81B1B">
        <w:t xml:space="preserve">Abbildung </w:t>
      </w:r>
      <w:r w:rsidR="003F7096">
        <w:rPr>
          <w:noProof/>
        </w:rPr>
        <w:t>22</w:t>
      </w:r>
      <w:r w:rsidR="00235D8A" w:rsidRPr="00E81B1B">
        <w:fldChar w:fldCharType="end"/>
      </w:r>
      <w:r w:rsidRPr="00E81B1B">
        <w:t>.</w:t>
      </w:r>
    </w:p>
    <w:p w14:paraId="295982E4" w14:textId="72309F08" w:rsidR="00594C2A" w:rsidRDefault="00594C2A" w:rsidP="003D5052">
      <w:r w:rsidRPr="00E81B1B">
        <w:t>Um die Bruchlasten vergleichbar zu machen, wurde</w:t>
      </w:r>
      <w:r w:rsidR="00A85021">
        <w:t>n</w:t>
      </w:r>
      <w:r w:rsidRPr="00E81B1B">
        <w:t xml:space="preserve"> diese in Relation zu den Durchmessern der Schrauben </w:t>
      </w:r>
      <w:commentRangeStart w:id="661"/>
      <w:r w:rsidRPr="00E81B1B">
        <w:t>gesetzt</w:t>
      </w:r>
      <w:commentRangeEnd w:id="661"/>
      <w:r>
        <w:commentReference w:id="661"/>
      </w:r>
      <w:r w:rsidRPr="00E81B1B">
        <w:t>. Die Bruchlasten</w:t>
      </w:r>
      <w:r w:rsidR="006C7175" w:rsidRPr="00E81B1B">
        <w:t xml:space="preserve"> </w:t>
      </w:r>
      <w:commentRangeStart w:id="662"/>
      <w:r w:rsidR="00451F5B" w:rsidRPr="00E81B1B">
        <w:t>in</w:t>
      </w:r>
      <w:commentRangeEnd w:id="662"/>
      <w:r>
        <w:commentReference w:id="662"/>
      </w:r>
      <w:r w:rsidR="00451F5B" w:rsidRPr="00E81B1B">
        <w:t xml:space="preserve"> </w:t>
      </w:r>
      <w:r w:rsidR="00451F5B" w:rsidRPr="00E81B1B">
        <w:fldChar w:fldCharType="begin"/>
      </w:r>
      <w:r w:rsidR="00451F5B" w:rsidRPr="00E81B1B">
        <w:instrText xml:space="preserve"> REF _Ref80182684 \h </w:instrText>
      </w:r>
      <w:r w:rsidR="00451F5B" w:rsidRPr="00E81B1B">
        <w:fldChar w:fldCharType="separate"/>
      </w:r>
      <w:r w:rsidR="009737A6" w:rsidRPr="00E81B1B">
        <w:t xml:space="preserve">Abbildung </w:t>
      </w:r>
      <w:r w:rsidR="009737A6">
        <w:rPr>
          <w:noProof/>
        </w:rPr>
        <w:t>19</w:t>
      </w:r>
      <w:r w:rsidR="00451F5B" w:rsidRPr="00E81B1B">
        <w:fldChar w:fldCharType="end"/>
      </w:r>
      <w:r w:rsidR="00451F5B" w:rsidRPr="00E81B1B">
        <w:t xml:space="preserve"> sind pro Schraube und Millimeter Durchmesser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2"/>
        <w:gridCol w:w="1018"/>
      </w:tblGrid>
      <w:tr w:rsidR="008F0426" w:rsidRPr="00E81B1B" w14:paraId="37FA2E42" w14:textId="77777777" w:rsidTr="00AC3573">
        <w:trPr>
          <w:trHeight w:val="544"/>
        </w:trPr>
        <w:tc>
          <w:tcPr>
            <w:tcW w:w="8052" w:type="dxa"/>
            <w:vAlign w:val="center"/>
          </w:tcPr>
          <w:p w14:paraId="193CEB0C" w14:textId="5EAF6DEC" w:rsidR="008F0426" w:rsidRPr="00AC3573" w:rsidRDefault="008F0426" w:rsidP="00301924">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max</m:t>
                      </m:r>
                    </m:sub>
                  </m:sSub>
                </m:num>
                <m:den>
                  <m:r>
                    <m:rPr>
                      <m:sty m:val="p"/>
                    </m:rPr>
                    <w:rPr>
                      <w:rFonts w:ascii="Cambria Math" w:hAnsi="Cambria Math"/>
                    </w:rPr>
                    <m:t>n</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r>
                                <m:rPr>
                                  <m:sty m:val="p"/>
                                </m:rPr>
                                <w:rPr>
                                  <w:rFonts w:ascii="Cambria Math" w:hAnsi="Cambria Math"/>
                                </w:rPr>
                                <m:t>350</m:t>
                              </m:r>
                            </m:den>
                          </m:f>
                        </m:e>
                      </m:d>
                    </m:e>
                    <m:sup>
                      <m:r>
                        <m:rPr>
                          <m:sty m:val="p"/>
                        </m:rPr>
                        <w:rPr>
                          <w:rFonts w:ascii="Cambria Math" w:hAnsi="Cambria Math"/>
                        </w:rPr>
                        <m:t>0,8</m:t>
                      </m:r>
                    </m:sup>
                  </m:sSup>
                  <m:r>
                    <m:rPr>
                      <m:sty m:val="p"/>
                    </m:rPr>
                    <w:rPr>
                      <w:rFonts w:ascii="Cambria Math" w:hAnsi="Cambria Math"/>
                    </w:rPr>
                    <m:t xml:space="preserve"> </m:t>
                  </m:r>
                </m:den>
              </m:f>
              <m:r>
                <m:rPr>
                  <m:sty m:val="p"/>
                </m:rPr>
                <w:rPr>
                  <w:rFonts w:ascii="Cambria Math" w:hAnsi="Cambria Math"/>
                </w:rPr>
                <m:t>∙</m:t>
              </m:r>
              <m:d>
                <m:dPr>
                  <m:ctrlPr>
                    <w:rPr>
                      <w:rFonts w:ascii="Cambria Math" w:hAnsi="Cambria Math"/>
                    </w:rPr>
                  </m:ctrlPr>
                </m:dPr>
                <m:e>
                  <m:r>
                    <m:rPr>
                      <m:sty m:val="p"/>
                    </m:rPr>
                    <w:rPr>
                      <w:rFonts w:ascii="Cambria Math" w:hAnsi="Cambria Math"/>
                    </w:rPr>
                    <m:t>1,2∙</m:t>
                  </m:r>
                  <m:sSup>
                    <m:sSupPr>
                      <m:ctrlPr>
                        <w:rPr>
                          <w:rFonts w:ascii="Cambria Math" w:hAnsi="Cambria Math"/>
                        </w:rPr>
                      </m:ctrlPr>
                    </m:sSup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e>
                    <m:sup>
                      <m:r>
                        <m:rPr>
                          <m:sty m:val="p"/>
                        </m:rPr>
                        <w:rPr>
                          <w:rFonts w:ascii="Cambria Math" w:hAnsi="Cambria Math"/>
                        </w:rPr>
                        <m:t>2</m:t>
                      </m:r>
                    </m:sup>
                  </m:sSup>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30</m:t>
                          </m:r>
                        </m:e>
                      </m:d>
                    </m:e>
                  </m:fun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d</m:t>
                  </m:r>
                </m:den>
              </m:f>
            </m:oMath>
            <w:r w:rsidRPr="00AC3573">
              <w:t xml:space="preserve"> </w:t>
            </w:r>
          </w:p>
        </w:tc>
        <w:tc>
          <w:tcPr>
            <w:tcW w:w="1018" w:type="dxa"/>
            <w:vAlign w:val="center"/>
          </w:tcPr>
          <w:p w14:paraId="2D8AA7EC" w14:textId="542EDAA7" w:rsidR="008F0426" w:rsidRDefault="008F0426" w:rsidP="00301924">
            <w:pPr>
              <w:jc w:val="center"/>
            </w:pPr>
            <w:r w:rsidRPr="00E81B1B">
              <w:t xml:space="preserve">Gl. </w:t>
            </w:r>
            <w:r>
              <w:fldChar w:fldCharType="begin"/>
            </w:r>
            <w:r>
              <w:instrText>SEQ Formel \* ARABIC</w:instrText>
            </w:r>
            <w:r>
              <w:fldChar w:fldCharType="separate"/>
            </w:r>
            <w:r w:rsidR="00F32978">
              <w:rPr>
                <w:noProof/>
              </w:rPr>
              <w:t>13</w:t>
            </w:r>
            <w:r>
              <w:fldChar w:fldCharType="end"/>
            </w:r>
          </w:p>
          <w:p w14:paraId="5111EE92" w14:textId="5EC10286" w:rsidR="00AC3573" w:rsidRPr="00E81B1B" w:rsidRDefault="00AC3573" w:rsidP="00301924">
            <w:pPr>
              <w:jc w:val="center"/>
            </w:pPr>
          </w:p>
        </w:tc>
      </w:tr>
      <w:tr w:rsidR="00AC3573" w:rsidRPr="00E81B1B" w14:paraId="771BEA6F" w14:textId="77777777" w:rsidTr="00AC35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44"/>
        </w:trPr>
        <w:tc>
          <w:tcPr>
            <w:tcW w:w="8052" w:type="dxa"/>
            <w:tcBorders>
              <w:top w:val="nil"/>
              <w:left w:val="nil"/>
              <w:bottom w:val="nil"/>
              <w:right w:val="nil"/>
            </w:tcBorders>
          </w:tcPr>
          <w:p w14:paraId="174AB72F" w14:textId="03F895AA" w:rsidR="00AC3573" w:rsidRPr="00AC3573" w:rsidRDefault="00AC3573" w:rsidP="00301924">
            <m:oMath>
              <m:sSub>
                <m:sSubPr>
                  <m:ctrlPr>
                    <w:rPr>
                      <w:rFonts w:ascii="Cambria Math" w:hAnsi="Cambria Math"/>
                    </w:rPr>
                  </m:ctrlPr>
                </m:sSubPr>
                <m:e>
                  <m:r>
                    <m:rPr>
                      <m:sty m:val="p"/>
                    </m:rPr>
                    <w:rPr>
                      <w:rFonts w:ascii="Cambria Math" w:hAnsi="Cambria Math"/>
                    </w:rPr>
                    <m:t>f</m:t>
                  </m:r>
                  <m:r>
                    <m:rPr>
                      <m:sty m:val="p"/>
                    </m:rPr>
                    <w:rPr>
                      <w:rFonts w:ascii="Cambria Math" w:hAnsi="Cambria Math"/>
                    </w:rPr>
                    <m:t>'</m:t>
                  </m:r>
                </m:e>
                <m:sub>
                  <m:r>
                    <m:rPr>
                      <m:sty m:val="p"/>
                    </m:rPr>
                    <w:rPr>
                      <w:rFonts w:ascii="Cambria Math" w:hAnsi="Cambria Math"/>
                    </w:rPr>
                    <m:t>ax,max</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x,max</m:t>
                      </m:r>
                    </m:sub>
                  </m:sSub>
                </m:num>
                <m:den>
                  <m:r>
                    <w:rPr>
                      <w:rFonts w:ascii="Cambria Math" w:hAnsi="Cambria Math"/>
                    </w:rPr>
                    <m:t>d</m:t>
                  </m:r>
                </m:den>
              </m:f>
              <m:r>
                <w:rPr>
                  <w:rFonts w:ascii="Cambria Math" w:hAnsi="Cambria Math"/>
                </w:rPr>
                <m:t xml:space="preserve"> </m:t>
              </m:r>
            </m:oMath>
            <w:r w:rsidRPr="00AC3573">
              <w:t xml:space="preserve"> </w:t>
            </w:r>
          </w:p>
        </w:tc>
        <w:tc>
          <w:tcPr>
            <w:tcW w:w="1018" w:type="dxa"/>
            <w:tcBorders>
              <w:top w:val="nil"/>
              <w:left w:val="nil"/>
              <w:bottom w:val="nil"/>
              <w:right w:val="nil"/>
            </w:tcBorders>
          </w:tcPr>
          <w:p w14:paraId="28625460" w14:textId="4F9B4758" w:rsidR="00AC3573" w:rsidRDefault="00AC3573" w:rsidP="00301924">
            <w:pPr>
              <w:jc w:val="center"/>
            </w:pPr>
            <w:r w:rsidRPr="00E81B1B">
              <w:t xml:space="preserve">Gl. </w:t>
            </w:r>
            <w:r>
              <w:fldChar w:fldCharType="begin"/>
            </w:r>
            <w:r>
              <w:instrText>SEQ Formel \* ARABIC</w:instrText>
            </w:r>
            <w:r>
              <w:fldChar w:fldCharType="separate"/>
            </w:r>
            <w:r w:rsidR="00F32978">
              <w:rPr>
                <w:noProof/>
              </w:rPr>
              <w:t>14</w:t>
            </w:r>
            <w:r>
              <w:fldChar w:fldCharType="end"/>
            </w:r>
          </w:p>
          <w:p w14:paraId="5F4BB998" w14:textId="77777777" w:rsidR="00AC3573" w:rsidRPr="00E81B1B" w:rsidRDefault="00AC3573" w:rsidP="00301924">
            <w:pPr>
              <w:jc w:val="center"/>
            </w:pPr>
          </w:p>
        </w:tc>
      </w:tr>
    </w:tbl>
    <w:p w14:paraId="08916A77" w14:textId="18347D89" w:rsidR="00594C2A" w:rsidRPr="00E81B1B" w:rsidRDefault="49D00F34" w:rsidP="18B1E0E3">
      <w:pPr>
        <w:rPr>
          <w:rFonts w:eastAsia="Calibri"/>
          <w:szCs w:val="20"/>
        </w:rPr>
      </w:pPr>
      <w:r>
        <w:t>Bei den Vollgewindeschrauben ist e</w:t>
      </w:r>
      <w:r w:rsidR="6DBFE0E6">
        <w:t xml:space="preserve">ine Abhängigkeit der Bruchlast vom Vorhandensein einer Unterlegscheibe oder der </w:t>
      </w:r>
      <w:commentRangeStart w:id="663"/>
      <w:r w:rsidR="6DBFE0E6">
        <w:t>Gewindeausführung</w:t>
      </w:r>
      <w:commentRangeEnd w:id="663"/>
      <w:r w:rsidR="00594C2A">
        <w:commentReference w:id="663"/>
      </w:r>
      <w:r w:rsidR="6DBFE0E6">
        <w:t xml:space="preserve"> </w:t>
      </w:r>
      <w:r w:rsidR="4626DECB">
        <w:t>nicht</w:t>
      </w:r>
      <w:r w:rsidR="6DBFE0E6">
        <w:t xml:space="preserve"> zu erkennen.</w:t>
      </w:r>
    </w:p>
    <w:p w14:paraId="4643580F" w14:textId="7F35BE16" w:rsidR="00594C2A" w:rsidRPr="00E81B1B" w:rsidRDefault="00A8170F" w:rsidP="003D5052">
      <w:r w:rsidRPr="00E81B1B">
        <w:t xml:space="preserve">Obwohl es sich </w:t>
      </w:r>
      <w:r w:rsidRPr="00E81B1B">
        <w:t xml:space="preserve">mit Ausnahme </w:t>
      </w:r>
      <w:r w:rsidR="00361914">
        <w:t>der</w:t>
      </w:r>
      <w:r w:rsidRPr="00E81B1B">
        <w:t xml:space="preserve"> DIN Schrauben</w:t>
      </w:r>
      <w:r w:rsidRPr="00E81B1B">
        <w:t xml:space="preserve"> </w:t>
      </w:r>
      <w:commentRangeStart w:id="664"/>
      <w:r w:rsidRPr="00E81B1B">
        <w:t>um nahezu</w:t>
      </w:r>
      <w:commentRangeEnd w:id="664"/>
      <w:r w:rsidR="00594C2A">
        <w:commentReference w:id="664"/>
      </w:r>
      <w:r w:rsidRPr="00E81B1B">
        <w:t xml:space="preserve"> die gleichen Schrauben handelt, zumindest in Bezug auf den im Holz liegenden Gewindeteil, weichen die Ergebnisse zum Teil deutlich voneinander ab. Da der Bruch in den </w:t>
      </w:r>
      <w:r w:rsidR="00361914" w:rsidRPr="00E81B1B">
        <w:t>meisten</w:t>
      </w:r>
      <w:r w:rsidRPr="00E81B1B">
        <w:t xml:space="preserve"> Fällen im Holz durch Herausziehen der Schrauben erfolgt, ist es möglich, dass die Schwankungen der Bruchlasten durch die </w:t>
      </w:r>
      <w:r w:rsidR="00CC76BD">
        <w:t>im Rahmen der maschinellen Sortierung zulässigen</w:t>
      </w:r>
      <w:r w:rsidR="00CC76BD" w:rsidRPr="00E81B1B">
        <w:t xml:space="preserve"> </w:t>
      </w:r>
      <w:r w:rsidRPr="00E81B1B">
        <w:t xml:space="preserve">Schwankungen der </w:t>
      </w:r>
      <w:r w:rsidR="00CC76BD">
        <w:t>Holzfestigkeit</w:t>
      </w:r>
      <w:r w:rsidR="00CC76BD" w:rsidRPr="00E81B1B">
        <w:t xml:space="preserve"> </w:t>
      </w:r>
      <w:r w:rsidRPr="00E81B1B">
        <w:t>verursacht werden. Die gleiche</w:t>
      </w:r>
      <w:r w:rsidR="00361914">
        <w:t xml:space="preserve"> </w:t>
      </w:r>
      <w:r w:rsidRPr="00E81B1B">
        <w:t xml:space="preserve">Aussage gilt für den Vergleich der Verschiebungsmoduln. Im </w:t>
      </w:r>
      <w:r w:rsidR="005977F0">
        <w:lastRenderedPageBreak/>
        <w:t>Fall</w:t>
      </w:r>
      <w:r w:rsidRPr="00E81B1B">
        <w:t xml:space="preserve"> der Vollgewinde bzw. Teilgewindeschrauben der Fa. Würth erscheint es eher vorteilhaft für die Steifigkeit, wenn das Gewinde im Beton liegt. Die DIN </w:t>
      </w:r>
      <w:commentRangeStart w:id="665"/>
      <w:r w:rsidRPr="00E81B1B">
        <w:t>Schrauben</w:t>
      </w:r>
      <w:commentRangeEnd w:id="665"/>
      <w:r w:rsidR="00594C2A">
        <w:commentReference w:id="665"/>
      </w:r>
      <w:r w:rsidRPr="00E81B1B">
        <w:t xml:space="preserve"> mit nur einem geringen Anteil des Gewindes im Beton überschreiten jedoch die Verschiebungsmoduln der anderen Varianten.</w:t>
      </w:r>
    </w:p>
    <w:p w14:paraId="1C30ED44" w14:textId="13D5B24D" w:rsidR="00A8170F" w:rsidRPr="00E81B1B" w:rsidRDefault="00A8170F" w:rsidP="003D5052">
      <w:r w:rsidRPr="00E81B1B">
        <w:t xml:space="preserve">Durch das spröde Versagen der DIN Schrauben wird </w:t>
      </w:r>
      <w:r w:rsidR="00377572">
        <w:t xml:space="preserve">im Folgenden </w:t>
      </w:r>
      <w:r w:rsidRPr="00E81B1B">
        <w:t>von dieser Variante</w:t>
      </w:r>
      <w:r w:rsidR="004101FD">
        <w:t xml:space="preserve"> abgesehen</w:t>
      </w:r>
      <w:r>
        <w:t>.</w:t>
      </w:r>
      <w:r w:rsidRPr="00E81B1B">
        <w:t xml:space="preserve"> Ein direkter Verguss der Schrauben ist vorteilhafter in Bezug auf die Tragfähigkeit und Steifigkeit als die Montage mit dem FT-Verbinder. Hier ist jedoch zu beachten, dass der </w:t>
      </w:r>
      <w:commentRangeStart w:id="666"/>
      <w:r w:rsidRPr="00E81B1B">
        <w:t xml:space="preserve">FT- Verbinder ggf. prozessuale Vorteile </w:t>
      </w:r>
      <w:commentRangeEnd w:id="666"/>
      <w:r w:rsidR="00B75438">
        <w:commentReference w:id="666"/>
      </w:r>
      <w:r w:rsidRPr="00E81B1B">
        <w:t>mit sich bringen kann.</w:t>
      </w:r>
    </w:p>
    <w:p w14:paraId="6D338432" w14:textId="16332F72" w:rsidR="006C7175" w:rsidRPr="00E81B1B" w:rsidRDefault="00594C2A" w:rsidP="003D5052">
      <w:r w:rsidRPr="00E81B1B">
        <w:rPr>
          <w:noProof/>
          <w:lang w:eastAsia="de-DE"/>
        </w:rPr>
        <w:drawing>
          <wp:inline distT="0" distB="0" distL="0" distR="0" wp14:anchorId="13A334BE" wp14:editId="61CE120F">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44AFD9DE" w14:textId="191D25AD" w:rsidR="006C7175" w:rsidRPr="00E81B1B" w:rsidRDefault="006C7175" w:rsidP="006C7175">
      <w:pPr>
        <w:pStyle w:val="Beschriftung"/>
      </w:pPr>
      <w:bookmarkStart w:id="667" w:name="_Ref80182684"/>
      <w:bookmarkStart w:id="668" w:name="_Toc92091792"/>
      <w:r w:rsidRPr="00E81B1B">
        <w:t xml:space="preserve">Abbildung </w:t>
      </w:r>
      <w:r>
        <w:fldChar w:fldCharType="begin"/>
      </w:r>
      <w:r>
        <w:instrText>SEQ Abbildung \* ARABIC</w:instrText>
      </w:r>
      <w:r>
        <w:fldChar w:fldCharType="separate"/>
      </w:r>
      <w:r w:rsidR="000D73A7">
        <w:rPr>
          <w:noProof/>
        </w:rPr>
        <w:t>14</w:t>
      </w:r>
      <w:r>
        <w:fldChar w:fldCharType="end"/>
      </w:r>
      <w:bookmarkEnd w:id="667"/>
      <w:r w:rsidRPr="00E81B1B">
        <w:t xml:space="preserve"> Vergleich der Bruchlasten der Scherversuche an Schraubverbindungen</w:t>
      </w:r>
      <w:r w:rsidR="00A8170F" w:rsidRPr="00E81B1B">
        <w:t>; Angabe pro Schraube und pro mm Durchmesser</w:t>
      </w:r>
      <w:bookmarkEnd w:id="668"/>
    </w:p>
    <w:p w14:paraId="46883203" w14:textId="2179874D" w:rsidR="003D5052" w:rsidRPr="00E81B1B" w:rsidRDefault="00594C2A" w:rsidP="003D5052">
      <w:r w:rsidRPr="00E81B1B">
        <w:rPr>
          <w:noProof/>
          <w:lang w:eastAsia="de-DE"/>
        </w:rPr>
        <w:drawing>
          <wp:inline distT="0" distB="0" distL="0" distR="0" wp14:anchorId="511A4EE3" wp14:editId="739A74D3">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1C84774C" w14:textId="37EA85D6" w:rsidR="00235D8A" w:rsidRPr="00E81B1B" w:rsidRDefault="006C7175" w:rsidP="00235D8A">
      <w:pPr>
        <w:pStyle w:val="Beschriftung"/>
      </w:pPr>
      <w:bookmarkStart w:id="669" w:name="_Toc92091793"/>
      <w:r w:rsidRPr="00E81B1B">
        <w:lastRenderedPageBreak/>
        <w:t xml:space="preserve">Abbildung </w:t>
      </w:r>
      <w:r>
        <w:fldChar w:fldCharType="begin"/>
      </w:r>
      <w:r>
        <w:instrText>SEQ Abbildung \* ARABIC</w:instrText>
      </w:r>
      <w:r>
        <w:fldChar w:fldCharType="separate"/>
      </w:r>
      <w:r w:rsidR="000D73A7">
        <w:rPr>
          <w:noProof/>
        </w:rPr>
        <w:t>15</w:t>
      </w:r>
      <w:r>
        <w:fldChar w:fldCharType="end"/>
      </w:r>
      <w:r w:rsidRPr="00E81B1B">
        <w:t xml:space="preserve"> Vergleich der Verschiebungsmoduln aus den Scherversuchen an Schraubverbindungen</w:t>
      </w:r>
      <w:r w:rsidR="00A8170F" w:rsidRPr="00E81B1B">
        <w:t>; Angabe des Verschiebungsmoduls pro Schraube pro mm Einbindelänge im Holz</w:t>
      </w:r>
      <w:bookmarkEnd w:id="669"/>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0E502CFA" w14:textId="77777777" w:rsidTr="00235D8A">
        <w:tc>
          <w:tcPr>
            <w:tcW w:w="4530" w:type="dxa"/>
          </w:tcPr>
          <w:p w14:paraId="7D581895" w14:textId="78EE34BF" w:rsidR="00235D8A" w:rsidRPr="00E81B1B" w:rsidRDefault="00235D8A" w:rsidP="00235D8A">
            <w:pPr>
              <w:jc w:val="center"/>
            </w:pPr>
            <w:r w:rsidRPr="00E81B1B">
              <w:rPr>
                <w:noProof/>
                <w:lang w:eastAsia="de-DE"/>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51"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37B3F87A" w14:textId="0AEBE5DA" w:rsidR="00235D8A" w:rsidRPr="00E81B1B" w:rsidRDefault="00235D8A" w:rsidP="00235D8A">
            <w:pPr>
              <w:jc w:val="center"/>
            </w:pPr>
            <w:r w:rsidRPr="00E81B1B">
              <w:rPr>
                <w:noProof/>
                <w:lang w:eastAsia="de-DE"/>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00235D8A" w:rsidRPr="00E81B1B" w14:paraId="628242B6" w14:textId="77777777" w:rsidTr="00235D8A">
        <w:tc>
          <w:tcPr>
            <w:tcW w:w="4530" w:type="dxa"/>
          </w:tcPr>
          <w:p w14:paraId="34DA1F54" w14:textId="67A1CD9B" w:rsidR="00235D8A" w:rsidRPr="00E81B1B" w:rsidRDefault="00235D8A" w:rsidP="00235D8A">
            <w:pPr>
              <w:pStyle w:val="Beschriftung"/>
              <w:jc w:val="center"/>
            </w:pPr>
            <w:bookmarkStart w:id="670" w:name="_Ref80186173"/>
            <w:bookmarkStart w:id="671" w:name="_Toc92091794"/>
            <w:r w:rsidRPr="00E81B1B">
              <w:t xml:space="preserve">Abbildung </w:t>
            </w:r>
            <w:r>
              <w:fldChar w:fldCharType="begin"/>
            </w:r>
            <w:r>
              <w:instrText>SEQ Abbildung \* ARABIC</w:instrText>
            </w:r>
            <w:r>
              <w:fldChar w:fldCharType="separate"/>
            </w:r>
            <w:r w:rsidR="000D73A7">
              <w:rPr>
                <w:noProof/>
              </w:rPr>
              <w:t>16</w:t>
            </w:r>
            <w:r>
              <w:fldChar w:fldCharType="end"/>
            </w:r>
            <w:bookmarkEnd w:id="670"/>
            <w:r w:rsidRPr="00E81B1B">
              <w:t xml:space="preserve"> </w:t>
            </w:r>
            <w:commentRangeStart w:id="672"/>
            <w:r w:rsidRPr="00E81B1B">
              <w:t>Verschiebung</w:t>
            </w:r>
            <w:commentRangeEnd w:id="672"/>
            <w:r>
              <w:commentReference w:id="672"/>
            </w:r>
            <w:r w:rsidRPr="00E81B1B">
              <w:t xml:space="preserve"> zwischen Holz und Beton durch Herausziehen der Schrauben</w:t>
            </w:r>
            <w:bookmarkEnd w:id="671"/>
          </w:p>
        </w:tc>
        <w:tc>
          <w:tcPr>
            <w:tcW w:w="4530" w:type="dxa"/>
          </w:tcPr>
          <w:p w14:paraId="2EF0AF4F" w14:textId="036330A1" w:rsidR="00235D8A" w:rsidRPr="00E81B1B" w:rsidRDefault="00235D8A" w:rsidP="00235D8A">
            <w:pPr>
              <w:pStyle w:val="Beschriftung"/>
              <w:jc w:val="center"/>
            </w:pPr>
            <w:bookmarkStart w:id="673" w:name="_Ref80186137"/>
            <w:bookmarkStart w:id="674" w:name="_Toc92091795"/>
            <w:r w:rsidRPr="00E81B1B">
              <w:t xml:space="preserve">Abbildung </w:t>
            </w:r>
            <w:r>
              <w:fldChar w:fldCharType="begin"/>
            </w:r>
            <w:r>
              <w:instrText>SEQ Abbildung \* ARABIC</w:instrText>
            </w:r>
            <w:r>
              <w:fldChar w:fldCharType="separate"/>
            </w:r>
            <w:r w:rsidR="000D73A7">
              <w:rPr>
                <w:noProof/>
              </w:rPr>
              <w:t>17</w:t>
            </w:r>
            <w:r>
              <w:fldChar w:fldCharType="end"/>
            </w:r>
            <w:bookmarkEnd w:id="673"/>
            <w:r w:rsidRPr="00E81B1B">
              <w:t xml:space="preserve"> In der </w:t>
            </w:r>
            <w:commentRangeStart w:id="675"/>
            <w:r w:rsidRPr="00E81B1B">
              <w:t>Verbundfuge</w:t>
            </w:r>
            <w:commentRangeEnd w:id="675"/>
            <w:r>
              <w:commentReference w:id="675"/>
            </w:r>
            <w:r w:rsidRPr="00E81B1B">
              <w:t xml:space="preserve"> gerissene Schrauben</w:t>
            </w:r>
            <w:bookmarkEnd w:id="674"/>
          </w:p>
        </w:tc>
      </w:tr>
    </w:tbl>
    <w:p w14:paraId="4148B912" w14:textId="24A38B4B" w:rsidR="009F4443" w:rsidRPr="00E81B1B" w:rsidRDefault="4C11F93A" w:rsidP="00C92088">
      <w:pPr>
        <w:pStyle w:val="berschrift1"/>
        <w:numPr>
          <w:ilvl w:val="0"/>
          <w:numId w:val="43"/>
        </w:numPr>
      </w:pPr>
      <w:bookmarkStart w:id="676" w:name="_Toc92091698"/>
      <w:bookmarkStart w:id="677" w:name="_Toc92092140"/>
      <w:bookmarkStart w:id="678" w:name="_Toc92092252"/>
      <w:bookmarkStart w:id="679" w:name="_Ref93171484"/>
      <w:bookmarkStart w:id="680" w:name="_Toc93321034"/>
      <w:commentRangeStart w:id="681"/>
      <w:r>
        <w:t>Versuche</w:t>
      </w:r>
      <w:commentRangeEnd w:id="681"/>
      <w:r w:rsidR="09FE39E8">
        <w:rPr>
          <w:rStyle w:val="Kommentarzeichen"/>
        </w:rPr>
        <w:commentReference w:id="681"/>
      </w:r>
      <w:r>
        <w:t xml:space="preserve"> an geklebten Holz-Beton-Verbund-Bauteilen</w:t>
      </w:r>
      <w:bookmarkEnd w:id="676"/>
      <w:bookmarkEnd w:id="677"/>
      <w:bookmarkEnd w:id="678"/>
      <w:bookmarkEnd w:id="679"/>
      <w:bookmarkEnd w:id="680"/>
    </w:p>
    <w:p w14:paraId="2F8A486F" w14:textId="38E897EF" w:rsidR="00731006" w:rsidRPr="00E81B1B" w:rsidRDefault="6E7E6C3D" w:rsidP="00731006">
      <w:r w:rsidRPr="00E81B1B">
        <w:t xml:space="preserve">Die Verklebung von Holz und Beton </w:t>
      </w:r>
      <w:r w:rsidR="00A118EC" w:rsidRPr="00E81B1B">
        <w:t xml:space="preserve">bietet </w:t>
      </w:r>
      <w:r w:rsidRPr="00E81B1B">
        <w:t>eine interessante Alternative zu mechanischen Verbindungsmitteln, wie sie aktuell auf dem Markt etabliert sind. Der</w:t>
      </w:r>
      <w:r w:rsidR="00A118EC" w:rsidRPr="00E81B1B">
        <w:t xml:space="preserve"> flächige</w:t>
      </w:r>
      <w:r w:rsidRPr="00E81B1B">
        <w:t xml:space="preserve"> Auftrag </w:t>
      </w:r>
      <w:r w:rsidR="00A118EC" w:rsidRPr="00E81B1B">
        <w:t>des Klebstoffs erfolgt schnell und kann automatisiert werden</w:t>
      </w:r>
      <w:r w:rsidRPr="00E81B1B">
        <w:t xml:space="preserve">, während geschraubte </w:t>
      </w:r>
      <w:r w:rsidR="00650163">
        <w:t>Holz-Beton Verbindungen</w:t>
      </w:r>
      <w:r w:rsidR="00650163" w:rsidRPr="00E81B1B">
        <w:t xml:space="preserve"> </w:t>
      </w:r>
      <w:r w:rsidRPr="00E81B1B">
        <w:t xml:space="preserve">meist einen hohen manuellen Arbeitsaufwand mit sich bringen. </w:t>
      </w:r>
      <w:r w:rsidR="00A118EC" w:rsidRPr="00E81B1B">
        <w:t xml:space="preserve">Neben dem prozessualen Vorteil </w:t>
      </w:r>
      <w:r w:rsidRPr="00E81B1B">
        <w:t>wird durch die Verklebung die Steifigkeit der Decke auf ein Maximum gesteigert</w:t>
      </w:r>
      <w:r w:rsidR="00A118EC" w:rsidRPr="00E81B1B">
        <w:t xml:space="preserve"> und dadurch Verformungen reduziert. Da häufig die </w:t>
      </w:r>
      <w:r w:rsidRPr="00E81B1B">
        <w:t>Durchbiegungen der Decke</w:t>
      </w:r>
      <w:r w:rsidR="00A118EC" w:rsidRPr="00E81B1B">
        <w:t xml:space="preserve"> ausschlaggebend für die Dimensionierung von HBV</w:t>
      </w:r>
      <w:r w:rsidR="29F59393">
        <w:t>-</w:t>
      </w:r>
      <w:r w:rsidR="00A118EC" w:rsidRPr="00E81B1B">
        <w:t xml:space="preserve">Decken sind, können bei geklebten Decken kleinere </w:t>
      </w:r>
      <w:r w:rsidR="26524267">
        <w:t>Holz</w:t>
      </w:r>
      <w:r w:rsidR="003F7096">
        <w:t>q</w:t>
      </w:r>
      <w:r w:rsidR="56F5B65B">
        <w:t>uerschnitte</w:t>
      </w:r>
      <w:r w:rsidR="00A118EC" w:rsidRPr="00E81B1B">
        <w:t xml:space="preserve"> eingesetzt werden als bei mechanischen Verbindungsmitteln.</w:t>
      </w:r>
    </w:p>
    <w:p w14:paraId="35C41192" w14:textId="2927B5EC" w:rsidR="00152BCC" w:rsidRPr="00E81B1B" w:rsidRDefault="6E7E6C3D" w:rsidP="002A78D1">
      <w:r w:rsidRPr="00E81B1B">
        <w:t xml:space="preserve">Aus diesen Gründen erlangte die Klebtechnik insbesondere in den letzten 20 Jahren besondere Aufmerksamkeit. </w:t>
      </w:r>
      <w:r w:rsidR="00152BCC" w:rsidRPr="579B4DCE">
        <w:rPr>
          <w:rFonts w:eastAsia="Calibri"/>
        </w:rPr>
        <w:t xml:space="preserve">Für die Verklebung von Holz und Beton kann </w:t>
      </w:r>
      <w:r w:rsidR="00BE4F6C" w:rsidRPr="579B4DCE">
        <w:rPr>
          <w:rFonts w:eastAsia="Calibri"/>
        </w:rPr>
        <w:t xml:space="preserve">grundsätzlich </w:t>
      </w:r>
      <w:r w:rsidR="00152BCC" w:rsidRPr="579B4DCE">
        <w:rPr>
          <w:rFonts w:eastAsia="Calibri"/>
        </w:rPr>
        <w:t xml:space="preserve">zwischen zwei Verfahren </w:t>
      </w:r>
      <w:r w:rsidR="014D6FD2" w:rsidRPr="579B4DCE">
        <w:rPr>
          <w:rFonts w:eastAsia="Calibri"/>
        </w:rPr>
        <w:t>unterschieden</w:t>
      </w:r>
      <w:r w:rsidR="00152BCC" w:rsidRPr="579B4DCE">
        <w:rPr>
          <w:rFonts w:eastAsia="Calibri"/>
        </w:rPr>
        <w:t xml:space="preserve"> werden: Der Nass-in-Nass-Klebung</w:t>
      </w:r>
      <w:r w:rsidR="003F7096">
        <w:rPr>
          <w:rFonts w:eastAsia="Calibri"/>
        </w:rPr>
        <w:t xml:space="preserve"> </w:t>
      </w:r>
      <w:r w:rsidR="00152BCC" w:rsidRPr="579B4DCE">
        <w:rPr>
          <w:rFonts w:eastAsia="Calibri"/>
        </w:rPr>
        <w:t xml:space="preserve">sowie der Verklebung von </w:t>
      </w:r>
      <w:r w:rsidR="009B6AF0" w:rsidRPr="579B4DCE">
        <w:rPr>
          <w:rFonts w:eastAsia="Calibri"/>
        </w:rPr>
        <w:t>zuvor hergestellten Beton-</w:t>
      </w:r>
      <w:r w:rsidR="00152BCC" w:rsidRPr="579B4DCE">
        <w:rPr>
          <w:rFonts w:eastAsia="Calibri"/>
        </w:rPr>
        <w:t>Fertigteilen. Bei der Nass</w:t>
      </w:r>
      <w:r w:rsidR="003F7096">
        <w:rPr>
          <w:rFonts w:eastAsia="Calibri"/>
        </w:rPr>
        <w:t xml:space="preserve">-in-Nass-Klebung </w:t>
      </w:r>
      <w:r w:rsidR="7F10DA11" w:rsidRPr="579B4DCE">
        <w:rPr>
          <w:rFonts w:eastAsia="Calibri"/>
        </w:rPr>
        <w:t>erhärten</w:t>
      </w:r>
      <w:r w:rsidR="00152BCC" w:rsidRPr="579B4DCE">
        <w:rPr>
          <w:rFonts w:eastAsia="Calibri"/>
        </w:rPr>
        <w:t xml:space="preserve"> Beton und Klebstoff gleichzeitig; die Betonage erfolgt auf den mit Klebstoff </w:t>
      </w:r>
      <w:r w:rsidR="24C95B58" w:rsidRPr="579B4DCE">
        <w:rPr>
          <w:rFonts w:eastAsia="Calibri"/>
        </w:rPr>
        <w:t>benetzten</w:t>
      </w:r>
      <w:r w:rsidR="00152BCC" w:rsidRPr="579B4DCE">
        <w:rPr>
          <w:rFonts w:eastAsia="Calibri"/>
        </w:rPr>
        <w:t xml:space="preserve"> Balken. Bei der Verklebung von Fertigteilen werden Betonfertigteile auf den mit Klebstoff </w:t>
      </w:r>
      <w:r w:rsidR="74CDF6DC" w:rsidRPr="579B4DCE">
        <w:rPr>
          <w:rFonts w:eastAsia="Calibri"/>
        </w:rPr>
        <w:t>benetzten</w:t>
      </w:r>
      <w:r w:rsidR="00152BCC" w:rsidRPr="579B4DCE">
        <w:rPr>
          <w:rFonts w:eastAsia="Calibri"/>
        </w:rPr>
        <w:t xml:space="preserve"> Balken positioniert. </w:t>
      </w:r>
      <w:r w:rsidR="041BCDF1" w:rsidRPr="579B4DCE">
        <w:rPr>
          <w:rFonts w:eastAsia="Calibri"/>
        </w:rPr>
        <w:t xml:space="preserve">Im Idealfall erzeugt </w:t>
      </w:r>
      <w:r w:rsidR="3750D7D4" w:rsidRPr="579B4DCE">
        <w:rPr>
          <w:rFonts w:eastAsia="Calibri"/>
        </w:rPr>
        <w:t>d</w:t>
      </w:r>
      <w:r w:rsidR="490AAFB0" w:rsidRPr="579B4DCE">
        <w:rPr>
          <w:rFonts w:eastAsia="Calibri"/>
        </w:rPr>
        <w:t>as</w:t>
      </w:r>
      <w:r w:rsidR="00152BCC" w:rsidRPr="579B4DCE">
        <w:rPr>
          <w:rFonts w:eastAsia="Calibri"/>
        </w:rPr>
        <w:t xml:space="preserve"> Gewicht des Betons den notwendigen Anpressdruck. Aus Gründen der Lesbarkeit werden im Folgenden die Begriffe Nassklebung </w:t>
      </w:r>
      <w:r w:rsidR="218EF399" w:rsidRPr="579B4DCE">
        <w:rPr>
          <w:rFonts w:eastAsia="Calibri"/>
        </w:rPr>
        <w:t>(für Nass-in-Nass</w:t>
      </w:r>
      <w:r w:rsidR="003F7096">
        <w:rPr>
          <w:rFonts w:eastAsia="Calibri"/>
        </w:rPr>
        <w:t>-Klebung</w:t>
      </w:r>
      <w:r w:rsidR="218EF399" w:rsidRPr="579B4DCE">
        <w:rPr>
          <w:rFonts w:eastAsia="Calibri"/>
        </w:rPr>
        <w:t>)</w:t>
      </w:r>
      <w:r w:rsidR="490AAFB0" w:rsidRPr="579B4DCE">
        <w:rPr>
          <w:rFonts w:eastAsia="Calibri"/>
        </w:rPr>
        <w:t xml:space="preserve"> </w:t>
      </w:r>
      <w:r w:rsidR="00152BCC" w:rsidRPr="579B4DCE">
        <w:rPr>
          <w:rFonts w:eastAsia="Calibri"/>
        </w:rPr>
        <w:t xml:space="preserve">und Trockenklebung </w:t>
      </w:r>
      <w:r w:rsidR="7E775878" w:rsidRPr="579B4DCE">
        <w:rPr>
          <w:rFonts w:eastAsia="Calibri"/>
        </w:rPr>
        <w:t>(für Verklebung von Fertigteilen)</w:t>
      </w:r>
      <w:r w:rsidR="490AAFB0" w:rsidRPr="579B4DCE">
        <w:rPr>
          <w:rFonts w:eastAsia="Calibri"/>
        </w:rPr>
        <w:t xml:space="preserve"> </w:t>
      </w:r>
      <w:r w:rsidR="00152BCC" w:rsidRPr="579B4DCE">
        <w:rPr>
          <w:rFonts w:eastAsia="Calibri"/>
        </w:rPr>
        <w:t>verwendet.</w:t>
      </w:r>
    </w:p>
    <w:p w14:paraId="4BB89246" w14:textId="6FA1B3FF" w:rsidR="005F574C" w:rsidRPr="00E81B1B" w:rsidRDefault="6E7E6C3D" w:rsidP="002A78D1">
      <w:commentRangeStart w:id="682"/>
      <w:r w:rsidRPr="00E81B1B">
        <w:t>Wie der folgende Überblick über den aktuellen Forschungsstand</w:t>
      </w:r>
      <w:r w:rsidR="0012706B">
        <w:t xml:space="preserve"> </w:t>
      </w:r>
      <w:r w:rsidR="00FC5552">
        <w:t>im Detail zeigt,</w:t>
      </w:r>
      <w:r w:rsidRPr="00E81B1B">
        <w:t xml:space="preserve"> wurden bislang </w:t>
      </w:r>
      <w:r w:rsidR="00152BCC" w:rsidRPr="00E81B1B">
        <w:t>Trockenk</w:t>
      </w:r>
      <w:r w:rsidRPr="00E81B1B">
        <w:t xml:space="preserve">lebungen von Fertigteilen aus </w:t>
      </w:r>
      <w:commentRangeStart w:id="683"/>
      <w:r w:rsidRPr="00E81B1B">
        <w:t xml:space="preserve">Normalbeton </w:t>
      </w:r>
      <w:commentRangeEnd w:id="683"/>
      <w:r w:rsidR="00FC5552">
        <w:commentReference w:id="683"/>
      </w:r>
      <w:r w:rsidRPr="00E81B1B">
        <w:t>bisher nur unzureichend untersucht</w:t>
      </w:r>
      <w:r w:rsidR="00152BCC" w:rsidRPr="00E81B1B">
        <w:t xml:space="preserve">. </w:t>
      </w:r>
      <w:r w:rsidRPr="00E81B1B">
        <w:t>Bisherige Arbeiten befassen sich vor allem mit der Verklebung von Spezialbetonen</w:t>
      </w:r>
      <w:r w:rsidR="00152BCC" w:rsidRPr="00E81B1B">
        <w:t xml:space="preserve">, wie Leichtbetonen oder hochfesten Betonen. </w:t>
      </w:r>
      <w:r w:rsidRPr="00E81B1B">
        <w:t xml:space="preserve">Die </w:t>
      </w:r>
      <w:r w:rsidR="4AAE4AF7">
        <w:t>Versuche</w:t>
      </w:r>
      <w:r w:rsidRPr="00E81B1B">
        <w:t xml:space="preserve"> in diesem Forschungsprojekt</w:t>
      </w:r>
      <w:r w:rsidR="00F7428B" w:rsidRPr="00E81B1B">
        <w:t xml:space="preserve"> leisten</w:t>
      </w:r>
      <w:r w:rsidRPr="00E81B1B">
        <w:t xml:space="preserve"> einen Beitrag zum Schließen dieser Lücke. </w:t>
      </w:r>
      <w:commentRangeEnd w:id="682"/>
      <w:r w:rsidR="003F7096">
        <w:rPr>
          <w:rStyle w:val="Kommentarzeichen"/>
        </w:rPr>
        <w:commentReference w:id="682"/>
      </w:r>
    </w:p>
    <w:p w14:paraId="4D760122" w14:textId="07061891" w:rsidR="00A118EC" w:rsidRPr="00E81B1B" w:rsidRDefault="70863812" w:rsidP="00C92088">
      <w:pPr>
        <w:pStyle w:val="berschrift2"/>
        <w:numPr>
          <w:ilvl w:val="1"/>
          <w:numId w:val="43"/>
        </w:numPr>
      </w:pPr>
      <w:bookmarkStart w:id="684" w:name="_Toc92091699"/>
      <w:bookmarkStart w:id="685" w:name="_Toc92092141"/>
      <w:bookmarkStart w:id="686" w:name="_Toc92092253"/>
      <w:bookmarkStart w:id="687" w:name="_Toc93321035"/>
      <w:r>
        <w:t xml:space="preserve">Stand der </w:t>
      </w:r>
      <w:commentRangeStart w:id="688"/>
      <w:r>
        <w:t>Forschung</w:t>
      </w:r>
      <w:commentRangeEnd w:id="688"/>
      <w:r w:rsidR="0023306A">
        <w:commentReference w:id="688"/>
      </w:r>
      <w:r>
        <w:t xml:space="preserve"> und Technik</w:t>
      </w:r>
      <w:bookmarkEnd w:id="684"/>
      <w:bookmarkEnd w:id="685"/>
      <w:bookmarkEnd w:id="686"/>
      <w:bookmarkEnd w:id="687"/>
    </w:p>
    <w:p w14:paraId="046FF597" w14:textId="287F7746" w:rsidR="008904CE" w:rsidRPr="00E81B1B" w:rsidRDefault="00E23157" w:rsidP="0023306A">
      <w:sdt>
        <w:sdtPr>
          <w:id w:val="-1167775965"/>
          <w:citation/>
        </w:sdtPr>
        <w:sdtContent>
          <w:r w:rsidR="0023306A" w:rsidRPr="00E81B1B">
            <w:fldChar w:fldCharType="begin"/>
          </w:r>
          <w:r w:rsidR="0023306A" w:rsidRPr="00E81B1B">
            <w:instrText xml:space="preserve"> CITATION Bru07 \l 1031 </w:instrText>
          </w:r>
          <w:r w:rsidR="0023306A" w:rsidRPr="00E81B1B">
            <w:fldChar w:fldCharType="separate"/>
          </w:r>
          <w:r w:rsidR="009737A6">
            <w:rPr>
              <w:noProof/>
            </w:rPr>
            <w:t>(Brunner, Romer, &amp; Schnüriger, 2007)</w:t>
          </w:r>
          <w:r w:rsidR="0023306A" w:rsidRPr="00E81B1B">
            <w:fldChar w:fldCharType="end"/>
          </w:r>
        </w:sdtContent>
      </w:sdt>
      <w:r w:rsidR="0023306A" w:rsidRPr="00E81B1B">
        <w:t xml:space="preserve"> erforsch</w:t>
      </w:r>
      <w:r w:rsidR="00A130A0" w:rsidRPr="00E81B1B">
        <w:t>t</w:t>
      </w:r>
      <w:r w:rsidR="0023306A" w:rsidRPr="00E81B1B">
        <w:t>en die Nassklebung von Holz und Beton („wet in wet process“). In Klein</w:t>
      </w:r>
      <w:r w:rsidR="00DF1C83" w:rsidRPr="00E81B1B">
        <w:t>v</w:t>
      </w:r>
      <w:r w:rsidR="0023306A" w:rsidRPr="00E81B1B">
        <w:t>ersuchen und Biegeversuchen w</w:t>
      </w:r>
      <w:r w:rsidR="00A130A0" w:rsidRPr="00E81B1B">
        <w:t>u</w:t>
      </w:r>
      <w:r w:rsidR="0023306A" w:rsidRPr="00E81B1B">
        <w:t>rden Material- und Herstellungsparameter variiert. In allen Fällen wurde ein 2-Komponenten Epoxidharz-Klebstoff der SIKA AG verwendet. In frühen Tastversuchen stell</w:t>
      </w:r>
      <w:r w:rsidR="00A130A0" w:rsidRPr="00E81B1B">
        <w:t>t</w:t>
      </w:r>
      <w:r w:rsidR="0023306A" w:rsidRPr="00E81B1B">
        <w:t xml:space="preserve">en </w:t>
      </w:r>
      <w:sdt>
        <w:sdtPr>
          <w:id w:val="663753312"/>
          <w:citation/>
        </w:sdtPr>
        <w:sdtContent>
          <w:r w:rsidR="0023306A" w:rsidRPr="00E81B1B">
            <w:fldChar w:fldCharType="begin"/>
          </w:r>
          <w:r w:rsidR="0023306A" w:rsidRPr="00E81B1B">
            <w:instrText xml:space="preserve"> CITATION Bru07 \l 1031 </w:instrText>
          </w:r>
          <w:r w:rsidR="0023306A" w:rsidRPr="00E81B1B">
            <w:fldChar w:fldCharType="separate"/>
          </w:r>
          <w:r w:rsidR="009737A6">
            <w:rPr>
              <w:noProof/>
            </w:rPr>
            <w:t>(Brunner, Romer, &amp; Schnüriger, 2007)</w:t>
          </w:r>
          <w:r w:rsidR="0023306A" w:rsidRPr="00E81B1B">
            <w:fldChar w:fldCharType="end"/>
          </w:r>
        </w:sdtContent>
      </w:sdt>
      <w:r w:rsidR="0023306A" w:rsidRPr="00E81B1B">
        <w:t xml:space="preserve"> fest, dass der auf den frischen Klebstoff herabfallende Beton zu einer Verdrängung des Klebstoffs führt</w:t>
      </w:r>
      <w:r w:rsidR="00A130A0" w:rsidRPr="00E81B1B">
        <w:t>e</w:t>
      </w:r>
      <w:r w:rsidR="0023306A" w:rsidRPr="00E81B1B">
        <w:t xml:space="preserve"> und somit kein vollflächiger Verbund erzielt w</w:t>
      </w:r>
      <w:r w:rsidR="00A130A0" w:rsidRPr="00E81B1B">
        <w:t>urde</w:t>
      </w:r>
      <w:r w:rsidR="0023306A" w:rsidRPr="00E81B1B">
        <w:t>. Als Reaktion auf dieses Verhalten</w:t>
      </w:r>
      <w:r w:rsidR="00257410" w:rsidRPr="00E81B1B">
        <w:t xml:space="preserve"> wurde eine Wartezeit von</w:t>
      </w:r>
      <w:r w:rsidR="0023306A" w:rsidRPr="00E81B1B">
        <w:t xml:space="preserve"> 90 Minuten </w:t>
      </w:r>
      <w:r w:rsidR="00257410" w:rsidRPr="00E81B1B">
        <w:t>zwischen Auftrag des Klebstoffs und Betonage vorgesehen. In dieser Zeitspanne beginnt die Reaktion des Klebstoffs und dessen Viskosität steigt infolgedessen an.</w:t>
      </w:r>
      <w:r w:rsidR="0023306A" w:rsidRPr="00E81B1B">
        <w:t xml:space="preserve"> Das Verdrängen des Klebstoffs konnte dadurch vermieden werden</w:t>
      </w:r>
      <w:r w:rsidR="00257410" w:rsidRPr="00E81B1B">
        <w:t xml:space="preserve">; </w:t>
      </w:r>
      <w:r w:rsidR="0023306A" w:rsidRPr="00E81B1B">
        <w:t>es ist jedoch auffällig, dass die Bruchflächen der</w:t>
      </w:r>
      <w:r w:rsidR="008904CE" w:rsidRPr="00E81B1B">
        <w:t xml:space="preserve"> Scherversuchskörper</w:t>
      </w:r>
      <w:r w:rsidR="0023306A" w:rsidRPr="00E81B1B">
        <w:t xml:space="preserve"> zu 45% bzw. 80% ein adhäsives Versagen aufwiesen, je nachdem ob Normalbeton oder selbstverdichtender Beton verwendet wurde. Dies legt nahe, dass die Wartezeit kontraproduktiv ist, da</w:t>
      </w:r>
      <w:r w:rsidR="008904CE" w:rsidRPr="00E81B1B">
        <w:t xml:space="preserve"> </w:t>
      </w:r>
      <w:r w:rsidR="008904CE" w:rsidRPr="00E81B1B">
        <w:lastRenderedPageBreak/>
        <w:t xml:space="preserve">die Überschreitung der Topfzeit zu einer mangelhaften Adhäsion führt </w:t>
      </w:r>
      <w:sdt>
        <w:sdtPr>
          <w:id w:val="1688397237"/>
          <w:citation/>
        </w:sdtPr>
        <w:sdtContent>
          <w:r w:rsidR="008904CE" w:rsidRPr="00E81B1B">
            <w:fldChar w:fldCharType="begin"/>
          </w:r>
          <w:r w:rsidR="008904CE" w:rsidRPr="00E81B1B">
            <w:instrText xml:space="preserve">CITATION Hab09 \p 597 \l 1031 </w:instrText>
          </w:r>
          <w:r w:rsidR="008904CE" w:rsidRPr="00E81B1B">
            <w:fldChar w:fldCharType="separate"/>
          </w:r>
          <w:r w:rsidR="009737A6">
            <w:rPr>
              <w:noProof/>
            </w:rPr>
            <w:t>(Habenicht, 2009, S. 597)</w:t>
          </w:r>
          <w:r w:rsidR="008904CE" w:rsidRPr="00E81B1B">
            <w:fldChar w:fldCharType="end"/>
          </w:r>
        </w:sdtContent>
      </w:sdt>
      <w:r w:rsidR="008904CE" w:rsidRPr="00E81B1B">
        <w:t>. Die Biegeversuchskörper versagten stets in einem der Fügeteile. In Anbetracht der geringen Scherbeanspruchungen in der Fuge beim Biegeversuch ist ein Scherversagen auch bei geringen Festigkeiten der Fuge unwahrscheinlich</w:t>
      </w:r>
      <w:r w:rsidR="00A130A0" w:rsidRPr="00E81B1B">
        <w:t>, sodass hier kein Widerspruch zu den Ergebnissen der Kleinversuche besteht.</w:t>
      </w:r>
      <w:r w:rsidR="008904CE" w:rsidRPr="00E81B1B">
        <w:t xml:space="preserve"> Im Zuge der Versuche wurden Schwindrisse</w:t>
      </w:r>
      <w:r w:rsidR="00A130A0" w:rsidRPr="00E81B1B">
        <w:t xml:space="preserve"> im Beton</w:t>
      </w:r>
      <w:r w:rsidR="008904CE" w:rsidRPr="00E81B1B">
        <w:t xml:space="preserve"> beobachtet, die jedoch die Tragfähigkeit nicht negativ beeinflussten. </w:t>
      </w:r>
    </w:p>
    <w:bookmarkStart w:id="689" w:name="_GoBack"/>
    <w:bookmarkEnd w:id="689"/>
    <w:p w14:paraId="5D86CB9C" w14:textId="59B92434" w:rsidR="00EA7100" w:rsidRPr="00E81B1B" w:rsidRDefault="00E23157" w:rsidP="00EA7100">
      <w:pPr>
        <w:tabs>
          <w:tab w:val="left" w:pos="2627"/>
        </w:tabs>
      </w:pPr>
      <w:sdt>
        <w:sdtPr>
          <w:id w:val="2043557027"/>
          <w:citation/>
        </w:sdtPr>
        <w:sdtContent>
          <w:r w:rsidR="00D84E86" w:rsidRPr="00E81B1B">
            <w:fldChar w:fldCharType="begin"/>
          </w:r>
          <w:r w:rsidR="00D84E86" w:rsidRPr="00E81B1B">
            <w:instrText xml:space="preserve">CITATION deO10 \t  \l 1031 </w:instrText>
          </w:r>
          <w:r w:rsidR="00D84E86" w:rsidRPr="00E81B1B">
            <w:fldChar w:fldCharType="separate"/>
          </w:r>
          <w:r w:rsidR="009737A6">
            <w:rPr>
              <w:noProof/>
            </w:rPr>
            <w:t>(de Oliveira Negrao, de Oliveira, de Oliveira, &amp; Cachim, 2010)</w:t>
          </w:r>
          <w:r w:rsidR="00D84E86" w:rsidRPr="00E81B1B">
            <w:fldChar w:fldCharType="end"/>
          </w:r>
        </w:sdtContent>
      </w:sdt>
      <w:r w:rsidR="00D84E86" w:rsidRPr="00E81B1B">
        <w:t xml:space="preserve"> untersuch</w:t>
      </w:r>
      <w:r w:rsidR="00A130A0" w:rsidRPr="00E81B1B">
        <w:t>t</w:t>
      </w:r>
      <w:r w:rsidR="00D84E86" w:rsidRPr="00E81B1B">
        <w:t xml:space="preserve">en sowohl Nassklebungen als auch Trockenklebungen von Brettschichtholz GL24h mit Normalbeton in Scherversuchen. Zum Einsatz </w:t>
      </w:r>
      <w:r w:rsidR="00A130A0" w:rsidRPr="00E81B1B">
        <w:t xml:space="preserve">kamen </w:t>
      </w:r>
      <w:r w:rsidR="00D84E86" w:rsidRPr="00E81B1B">
        <w:t xml:space="preserve">zwei verschiedene Epoxidharze der SIKA AG. Es </w:t>
      </w:r>
      <w:r w:rsidR="00A130A0" w:rsidRPr="00E81B1B">
        <w:t xml:space="preserve">wurden </w:t>
      </w:r>
      <w:r w:rsidR="00D84E86" w:rsidRPr="00E81B1B">
        <w:t>verschiedene Klebschichtdicken und Verbundlängen</w:t>
      </w:r>
      <w:r w:rsidR="00A130A0" w:rsidRPr="00E81B1B">
        <w:t xml:space="preserve">, sowie </w:t>
      </w:r>
      <w:r w:rsidR="00D84E86" w:rsidRPr="00E81B1B">
        <w:t>eine Aufrauhung des Holzes durch Hämmern</w:t>
      </w:r>
      <w:r w:rsidR="00A130A0" w:rsidRPr="00E81B1B">
        <w:t xml:space="preserve"> untersucht</w:t>
      </w:r>
      <w:r w:rsidR="00D84E86" w:rsidRPr="00E81B1B">
        <w:t xml:space="preserve">. Neben diesen geometrischen und technologischen Parametern </w:t>
      </w:r>
      <w:r w:rsidR="00A130A0" w:rsidRPr="00E81B1B">
        <w:t xml:space="preserve">wurden </w:t>
      </w:r>
      <w:r w:rsidR="00D84E86" w:rsidRPr="00E81B1B">
        <w:t xml:space="preserve">ein Quellen und Schwinden des Holzes simuliert. Diese Versuche fanden stets an der Referenzkonfiguration statt. Das Quellen und Schwinden des Holzes </w:t>
      </w:r>
      <w:r w:rsidR="00A130A0" w:rsidRPr="00E81B1B">
        <w:t xml:space="preserve">wurde </w:t>
      </w:r>
      <w:r w:rsidR="00D84E86" w:rsidRPr="00E81B1B">
        <w:t xml:space="preserve">durch Wechsellagerungen in </w:t>
      </w:r>
      <w:commentRangeStart w:id="690"/>
      <w:r w:rsidR="00D84E86" w:rsidRPr="00E81B1B">
        <w:t xml:space="preserve">Feuchtklima </w:t>
      </w:r>
      <w:commentRangeEnd w:id="690"/>
      <w:r w:rsidR="0058303C">
        <w:rPr>
          <w:rStyle w:val="Kommentarzeichen"/>
        </w:rPr>
        <w:commentReference w:id="690"/>
      </w:r>
      <w:r w:rsidR="00D84E86" w:rsidRPr="00E81B1B">
        <w:t xml:space="preserve">und Normalklima erzielt. Die </w:t>
      </w:r>
      <w:r w:rsidR="0058303C">
        <w:t xml:space="preserve">dabei erreichte </w:t>
      </w:r>
      <w:r w:rsidR="00D84E86" w:rsidRPr="00E81B1B">
        <w:t>Holzfeucht</w:t>
      </w:r>
      <w:r w:rsidR="0058303C">
        <w:t>e</w:t>
      </w:r>
      <w:r w:rsidR="00D84E86" w:rsidRPr="00E81B1B">
        <w:t xml:space="preserve"> </w:t>
      </w:r>
      <w:r w:rsidR="00A130A0" w:rsidRPr="00E81B1B">
        <w:t xml:space="preserve">lag </w:t>
      </w:r>
      <w:r w:rsidR="00D84E86" w:rsidRPr="00E81B1B">
        <w:t>bei 12</w:t>
      </w:r>
      <w:r w:rsidR="0058303C">
        <w:t xml:space="preserve"> % bzw. </w:t>
      </w:r>
      <w:r w:rsidR="00D84E86" w:rsidRPr="00E81B1B">
        <w:t xml:space="preserve">20%. Die Versuche </w:t>
      </w:r>
      <w:r w:rsidR="00A130A0" w:rsidRPr="00E81B1B">
        <w:t xml:space="preserve">wurden </w:t>
      </w:r>
      <w:r w:rsidR="00D84E86" w:rsidRPr="00E81B1B">
        <w:t>als Push-Out-Versuch (</w:t>
      </w:r>
      <w:r w:rsidR="4EF7F050" w:rsidRPr="00E81B1B">
        <w:t>s</w:t>
      </w:r>
      <w:r w:rsidR="2917FFBF" w:rsidRPr="00E81B1B">
        <w:t>iehe</w:t>
      </w:r>
      <w:r w:rsidR="4EF7F050" w:rsidRPr="00E81B1B">
        <w:t>.</w:t>
      </w:r>
      <w:r w:rsidR="00D84E86" w:rsidRPr="00E81B1B">
        <w:t xml:space="preserve"> </w:t>
      </w:r>
      <w:r w:rsidR="00D84E86" w:rsidRPr="00E81B1B">
        <w:fldChar w:fldCharType="begin"/>
      </w:r>
      <w:r w:rsidR="00D84E86" w:rsidRPr="00E81B1B">
        <w:instrText xml:space="preserve"> REF _Ref80025171 \h </w:instrText>
      </w:r>
      <w:r w:rsidR="00D84E86" w:rsidRPr="00E81B1B">
        <w:fldChar w:fldCharType="separate"/>
      </w:r>
      <w:r w:rsidR="009737A6" w:rsidRPr="00E81B1B">
        <w:t xml:space="preserve">Abbildung </w:t>
      </w:r>
      <w:r w:rsidR="009737A6">
        <w:rPr>
          <w:noProof/>
        </w:rPr>
        <w:t>24</w:t>
      </w:r>
      <w:r w:rsidR="00D84E86" w:rsidRPr="00E81B1B">
        <w:fldChar w:fldCharType="end"/>
      </w:r>
      <w:r w:rsidR="00D84E86" w:rsidRPr="00E81B1B">
        <w:t xml:space="preserve">) durchgeführt. </w:t>
      </w:r>
      <w:r w:rsidR="00EA7100" w:rsidRPr="00E81B1B">
        <w:t>Die Bruchflächen verl</w:t>
      </w:r>
      <w:r w:rsidR="00A130A0" w:rsidRPr="00E81B1B">
        <w:t>ie</w:t>
      </w:r>
      <w:r w:rsidR="00EA7100" w:rsidRPr="00E81B1B">
        <w:t xml:space="preserve">fen meistens durch Holz und Beton. Adhäsives Versagen </w:t>
      </w:r>
      <w:r w:rsidR="00A130A0" w:rsidRPr="00E81B1B">
        <w:t xml:space="preserve">wurde </w:t>
      </w:r>
      <w:r w:rsidR="00EA7100" w:rsidRPr="00E81B1B">
        <w:t xml:space="preserve">nur in geringem Maße beobachtet. Die mittleren Bruchlasten der Serien </w:t>
      </w:r>
      <w:r w:rsidR="00A130A0" w:rsidRPr="00E81B1B">
        <w:t xml:space="preserve">lagen </w:t>
      </w:r>
      <w:r w:rsidR="00EA7100" w:rsidRPr="00E81B1B">
        <w:t xml:space="preserve">zwischen 1,16 </w:t>
      </w:r>
      <w:r w:rsidR="001C4A97" w:rsidRPr="00E81B1B">
        <w:t xml:space="preserve">N/mm² </w:t>
      </w:r>
      <w:r w:rsidR="00EA7100" w:rsidRPr="00E81B1B">
        <w:t>und 5,21 N/mm². Auffällig ist die hohe Streuung der Ergebnisse mit Variationskoeffizienten von ca. 50</w:t>
      </w:r>
      <w:ins w:id="691" w:author="Jan Wenker" w:date="2021-12-14T12:59:00Z">
        <w:r w:rsidR="00AB5BCE">
          <w:t xml:space="preserve"> </w:t>
        </w:r>
      </w:ins>
      <w:r w:rsidR="00EA7100" w:rsidRPr="00E81B1B">
        <w:t xml:space="preserve">% innerhalb einiger der Serien, trotz zum Teil bereits aussortierter Ausreißer. </w:t>
      </w:r>
    </w:p>
    <w:p w14:paraId="67D845B8" w14:textId="1373F215" w:rsidR="00EA7100" w:rsidRPr="00E81B1B" w:rsidRDefault="00EA7100" w:rsidP="008904CE">
      <w:pPr>
        <w:tabs>
          <w:tab w:val="left" w:pos="2627"/>
        </w:tabs>
      </w:pPr>
      <w:commentRangeStart w:id="692"/>
      <w:r w:rsidRPr="00E81B1B">
        <w:t xml:space="preserve">Das gezielte Quellen und Schwinden des Holzes </w:t>
      </w:r>
      <w:commentRangeEnd w:id="692"/>
      <w:r w:rsidR="00AB4EF3">
        <w:rPr>
          <w:rStyle w:val="Kommentarzeichen"/>
        </w:rPr>
        <w:commentReference w:id="692"/>
      </w:r>
      <w:r w:rsidRPr="00E81B1B">
        <w:t>führt</w:t>
      </w:r>
      <w:r w:rsidR="00A130A0" w:rsidRPr="00E81B1B">
        <w:t>e</w:t>
      </w:r>
      <w:r w:rsidRPr="00E81B1B">
        <w:t xml:space="preserve"> im Allgemeinen zu einer Abminderung der Festigkeit. Lediglich im </w:t>
      </w:r>
      <w:r w:rsidR="005977F0">
        <w:t>Fall</w:t>
      </w:r>
      <w:r w:rsidRPr="00E81B1B">
        <w:t xml:space="preserve"> der Nassklebung erw</w:t>
      </w:r>
      <w:r w:rsidR="00A130A0" w:rsidRPr="00E81B1B">
        <w:t>ies</w:t>
      </w:r>
      <w:r w:rsidRPr="00E81B1B">
        <w:t xml:space="preserve"> sich eine Erhöhung der Holzfeuchte während des Abbindens als förderlich für die </w:t>
      </w:r>
      <w:commentRangeStart w:id="693"/>
      <w:r w:rsidRPr="00E81B1B">
        <w:t>Verbundfestigkeit</w:t>
      </w:r>
      <w:commentRangeEnd w:id="693"/>
      <w:r w:rsidR="007B2225">
        <w:rPr>
          <w:rStyle w:val="Kommentarzeichen"/>
        </w:rPr>
        <w:commentReference w:id="693"/>
      </w:r>
      <w:r w:rsidRPr="00E81B1B">
        <w:t>. Es wird vermutet, dass dies dadurch begründet ist, dass das feuchte Klima vor allem auf die Hydratation des Betons einen positiven Effekt hatte.</w:t>
      </w:r>
    </w:p>
    <w:p w14:paraId="3D4319AC" w14:textId="5F981E80" w:rsidR="00EA7100" w:rsidRPr="00E81B1B" w:rsidRDefault="00EA7100" w:rsidP="008904CE">
      <w:pPr>
        <w:tabs>
          <w:tab w:val="left" w:pos="2627"/>
        </w:tabs>
      </w:pPr>
      <w:commentRangeStart w:id="694"/>
      <w:r w:rsidRPr="00E81B1B">
        <w:t>Bei Annahme einer mittleren Scherfestigkeit von GL24h von 10</w:t>
      </w:r>
      <w:ins w:id="695" w:author="Jan Wenker" w:date="2021-12-14T13:01:00Z">
        <w:r w:rsidR="00215E95">
          <w:t xml:space="preserve"> N</w:t>
        </w:r>
      </w:ins>
      <w:r w:rsidRPr="00E81B1B">
        <w:t xml:space="preserve">/mm² </w:t>
      </w:r>
      <w:sdt>
        <w:sdtPr>
          <w:id w:val="-1955780115"/>
          <w:citation/>
        </w:sdtPr>
        <w:sdtContent>
          <w:r w:rsidR="00257410" w:rsidRPr="00E81B1B">
            <w:fldChar w:fldCharType="begin"/>
          </w:r>
          <w:r w:rsidR="00257410" w:rsidRPr="00E81B1B">
            <w:instrText xml:space="preserve"> CITATION DIN03 \l 1031 </w:instrText>
          </w:r>
          <w:r w:rsidR="00257410" w:rsidRPr="00E81B1B">
            <w:fldChar w:fldCharType="separate"/>
          </w:r>
          <w:r w:rsidR="009737A6">
            <w:rPr>
              <w:noProof/>
            </w:rPr>
            <w:t>(DIN 68364:2003-05, 2003)</w:t>
          </w:r>
          <w:r w:rsidR="00257410" w:rsidRPr="00E81B1B">
            <w:fldChar w:fldCharType="end"/>
          </w:r>
        </w:sdtContent>
      </w:sdt>
      <w:r w:rsidR="00257410" w:rsidRPr="00E81B1B">
        <w:t xml:space="preserve"> </w:t>
      </w:r>
      <w:r w:rsidRPr="00E81B1B">
        <w:t xml:space="preserve">sind die beobachteten Bruchspannungen als eher gering einzustufen. </w:t>
      </w:r>
      <w:commentRangeEnd w:id="694"/>
      <w:r w:rsidR="003F7096">
        <w:rPr>
          <w:rStyle w:val="Kommentarzeichen"/>
        </w:rPr>
        <w:commentReference w:id="694"/>
      </w:r>
      <w:r w:rsidRPr="00E81B1B">
        <w:t>Ursächlich hierfür sind jedoch die</w:t>
      </w:r>
      <w:r w:rsidR="003F7096">
        <w:t xml:space="preserve"> teilweise sehr</w:t>
      </w:r>
      <w:r w:rsidRPr="00E81B1B">
        <w:t xml:space="preserve"> scharfen klimatischen Bedingungen einiger Versuchsserien sowie das </w:t>
      </w:r>
      <w:del w:id="696" w:author="Jan Wenker" w:date="2021-12-14T13:10:00Z">
        <w:r w:rsidRPr="00E81B1B" w:rsidDel="00733ED8">
          <w:delText xml:space="preserve">Vorhandensein </w:delText>
        </w:r>
      </w:del>
      <w:ins w:id="697" w:author="Jan Wenker" w:date="2021-12-14T13:10:00Z">
        <w:r w:rsidR="00733ED8">
          <w:t>Auftreten</w:t>
        </w:r>
        <w:r w:rsidR="00733ED8" w:rsidRPr="00E81B1B">
          <w:t xml:space="preserve"> </w:t>
        </w:r>
      </w:ins>
      <w:r w:rsidRPr="00E81B1B">
        <w:t xml:space="preserve">von Querzugspannungen </w:t>
      </w:r>
      <w:r w:rsidR="00733ED8">
        <w:t>bedingt durch den</w:t>
      </w:r>
      <w:r w:rsidRPr="00E81B1B">
        <w:t xml:space="preserve"> Versuchsaufbau.</w:t>
      </w:r>
    </w:p>
    <w:p w14:paraId="6F2AC594" w14:textId="3ABCA54D" w:rsidR="008904CE" w:rsidRPr="00E81B1B" w:rsidRDefault="00D84E86" w:rsidP="008904CE">
      <w:pPr>
        <w:tabs>
          <w:tab w:val="left" w:pos="2627"/>
        </w:tabs>
      </w:pPr>
      <w:r w:rsidRPr="00E81B1B">
        <w:rPr>
          <w:noProof/>
          <w:lang w:eastAsia="de-DE"/>
        </w:rPr>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352126" cy="2195328"/>
                    </a:xfrm>
                    <a:prstGeom prst="rect">
                      <a:avLst/>
                    </a:prstGeom>
                  </pic:spPr>
                </pic:pic>
              </a:graphicData>
            </a:graphic>
          </wp:inline>
        </w:drawing>
      </w:r>
      <w:r w:rsidRPr="00E81B1B">
        <w:t xml:space="preserve"> </w:t>
      </w:r>
    </w:p>
    <w:p w14:paraId="721E44B3" w14:textId="7FB11186" w:rsidR="00D84E86" w:rsidRPr="00E81B1B" w:rsidRDefault="00D84E86" w:rsidP="00D84E86">
      <w:pPr>
        <w:pStyle w:val="Beschriftung"/>
      </w:pPr>
      <w:bookmarkStart w:id="698" w:name="_Ref80025171"/>
      <w:bookmarkStart w:id="699" w:name="_Toc92091797"/>
      <w:r w:rsidRPr="00E81B1B">
        <w:t xml:space="preserve">Abbildung </w:t>
      </w:r>
      <w:r>
        <w:fldChar w:fldCharType="begin"/>
      </w:r>
      <w:r>
        <w:instrText>SEQ Abbildung \* ARABIC</w:instrText>
      </w:r>
      <w:r>
        <w:fldChar w:fldCharType="separate"/>
      </w:r>
      <w:r w:rsidR="000D73A7">
        <w:rPr>
          <w:noProof/>
        </w:rPr>
        <w:t>19</w:t>
      </w:r>
      <w:r>
        <w:fldChar w:fldCharType="end"/>
      </w:r>
      <w:bookmarkEnd w:id="698"/>
      <w:r w:rsidRPr="00E81B1B">
        <w:t xml:space="preserve"> Schematische Abbildung des Push-Out-Versuchs und des Lastabtrags</w:t>
      </w:r>
      <w:bookmarkEnd w:id="699"/>
    </w:p>
    <w:p w14:paraId="0C4B141B" w14:textId="779BD742" w:rsidR="0023306A" w:rsidRPr="00E81B1B" w:rsidRDefault="00E23157" w:rsidP="0023306A">
      <w:sdt>
        <w:sdtPr>
          <w:id w:val="1137841071"/>
          <w:citation/>
        </w:sdtPr>
        <w:sdtContent>
          <w:r w:rsidR="00EA7100" w:rsidRPr="00E81B1B">
            <w:fldChar w:fldCharType="begin"/>
          </w:r>
          <w:r w:rsidR="00EA7100" w:rsidRPr="00E81B1B">
            <w:instrText xml:space="preserve">CITATION deO101 \t  \l 1031 </w:instrText>
          </w:r>
          <w:r w:rsidR="00EA7100" w:rsidRPr="00E81B1B">
            <w:fldChar w:fldCharType="separate"/>
          </w:r>
          <w:r w:rsidR="009737A6">
            <w:rPr>
              <w:noProof/>
            </w:rPr>
            <w:t>(de Oliveira Negrao, de Oliveira, de Oliveira, &amp; Cachim, 2010)</w:t>
          </w:r>
          <w:r w:rsidR="00EA7100" w:rsidRPr="00E81B1B">
            <w:fldChar w:fldCharType="end"/>
          </w:r>
        </w:sdtContent>
      </w:sdt>
      <w:r w:rsidR="00EA7100" w:rsidRPr="00E81B1B">
        <w:t xml:space="preserve"> knüpf</w:t>
      </w:r>
      <w:r w:rsidR="00A130A0" w:rsidRPr="00E81B1B">
        <w:t>t</w:t>
      </w:r>
      <w:r w:rsidR="00EA7100" w:rsidRPr="00E81B1B">
        <w:t>en an ihre Erkenntnisse aus den Scherversuchen an und führ</w:t>
      </w:r>
      <w:r w:rsidR="00A130A0" w:rsidRPr="00E81B1B">
        <w:t>t</w:t>
      </w:r>
      <w:r w:rsidR="00EA7100" w:rsidRPr="00E81B1B">
        <w:t xml:space="preserve">en großformatige Biegeversuche durch. Die Probekörper </w:t>
      </w:r>
      <w:r w:rsidR="00A130A0" w:rsidRPr="00E81B1B">
        <w:t xml:space="preserve">bestanden </w:t>
      </w:r>
      <w:r w:rsidR="00EA7100" w:rsidRPr="00E81B1B">
        <w:t>aus Brettschichtholz und Normalbeton. Neben Nassklebungen und Trockenklebungen w</w:t>
      </w:r>
      <w:r w:rsidR="00A130A0" w:rsidRPr="00E81B1B">
        <w:t>u</w:t>
      </w:r>
      <w:r w:rsidR="00EA7100" w:rsidRPr="00E81B1B">
        <w:t>rden auch Referenzprüfkörper mit mechanischen Verbundmitteln hergestellt.</w:t>
      </w:r>
      <w:r w:rsidR="00967234" w:rsidRPr="00E81B1B">
        <w:t xml:space="preserve"> Die geklebten Varianten w</w:t>
      </w:r>
      <w:r w:rsidR="00A130A0" w:rsidRPr="00E81B1B">
        <w:t>ie</w:t>
      </w:r>
      <w:r w:rsidR="00967234" w:rsidRPr="00E81B1B">
        <w:t>sen unabhängig von der Fertigungsmethode ein steiferes Verhalten als die mechanisch verbundenen Balken</w:t>
      </w:r>
      <w:r w:rsidR="00A130A0" w:rsidRPr="00E81B1B">
        <w:t xml:space="preserve"> auf</w:t>
      </w:r>
      <w:r w:rsidR="00967234" w:rsidRPr="00E81B1B">
        <w:t>, jedoch bei etwa gleichen Bruchlasten. Auffällig ist, dass die Trockenklebungen stets durch Biegezugversagen des Holzes versag</w:t>
      </w:r>
      <w:r w:rsidR="00A130A0" w:rsidRPr="00E81B1B">
        <w:t>t</w:t>
      </w:r>
      <w:r w:rsidR="00967234" w:rsidRPr="00E81B1B">
        <w:t>en, während die Nassklebungen durch Schubversagen des Betons br</w:t>
      </w:r>
      <w:r w:rsidR="00A130A0" w:rsidRPr="00E81B1B">
        <w:t>a</w:t>
      </w:r>
      <w:r w:rsidR="00967234" w:rsidRPr="00E81B1B">
        <w:t>chen. Die berechneten Schubspannungen in der Fuge bei Bruch l</w:t>
      </w:r>
      <w:r w:rsidR="00A130A0" w:rsidRPr="00E81B1B">
        <w:t>a</w:t>
      </w:r>
      <w:r w:rsidR="00967234" w:rsidRPr="00E81B1B">
        <w:t>gen alle unterhalb der charakteristischen Scherfestigkeit von Holz, sodass die Autoren das System als sicher erachten.</w:t>
      </w:r>
    </w:p>
    <w:p w14:paraId="08AD239B" w14:textId="41A8D2B5" w:rsidR="00967234" w:rsidRPr="00E81B1B" w:rsidRDefault="00E23157" w:rsidP="0023306A">
      <w:sdt>
        <w:sdtPr>
          <w:id w:val="9028183"/>
          <w:citation/>
        </w:sdtPr>
        <w:sdtContent>
          <w:r w:rsidR="00967234" w:rsidRPr="00E81B1B">
            <w:fldChar w:fldCharType="begin"/>
          </w:r>
          <w:r w:rsidR="00967234" w:rsidRPr="00E81B1B">
            <w:instrText xml:space="preserve">CITATION Sch10 \t  \l 1031 </w:instrText>
          </w:r>
          <w:r w:rsidR="00967234" w:rsidRPr="00E81B1B">
            <w:fldChar w:fldCharType="separate"/>
          </w:r>
          <w:r w:rsidR="009737A6">
            <w:rPr>
              <w:noProof/>
            </w:rPr>
            <w:t>(Schäfers, 2010)</w:t>
          </w:r>
          <w:r w:rsidR="00967234" w:rsidRPr="00E81B1B">
            <w:fldChar w:fldCharType="end"/>
          </w:r>
        </w:sdtContent>
      </w:sdt>
      <w:r w:rsidR="00967234" w:rsidRPr="00E81B1B">
        <w:t xml:space="preserve"> berichtet von</w:t>
      </w:r>
      <w:r w:rsidR="00246EE0" w:rsidRPr="00E81B1B">
        <w:t xml:space="preserve"> Untersuchungen an</w:t>
      </w:r>
      <w:r w:rsidR="00967234" w:rsidRPr="00E81B1B">
        <w:t xml:space="preserve"> Klebungen von Holz mit hochfesten bzw. ultrahochfesten Betonen</w:t>
      </w:r>
      <w:r w:rsidR="00660E51">
        <w:t xml:space="preserve"> (HPC bzw. UHPC)</w:t>
      </w:r>
      <w:r w:rsidR="00000BB4" w:rsidRPr="00E81B1B">
        <w:t>, die mittels Trockenklebung gefügt w</w:t>
      </w:r>
      <w:r w:rsidR="00246EE0" w:rsidRPr="00E81B1B">
        <w:t>urden</w:t>
      </w:r>
      <w:r w:rsidR="00000BB4" w:rsidRPr="00E81B1B">
        <w:t xml:space="preserve">. In kleinformatigen </w:t>
      </w:r>
      <w:r w:rsidR="00660E51">
        <w:t>Scherv</w:t>
      </w:r>
      <w:r w:rsidR="00000BB4" w:rsidRPr="00E81B1B">
        <w:t xml:space="preserve">ersuchen </w:t>
      </w:r>
      <w:r w:rsidR="00D50D96" w:rsidRPr="00E81B1B">
        <w:t>w</w:t>
      </w:r>
      <w:r w:rsidR="00246EE0" w:rsidRPr="00E81B1B">
        <w:t>ur</w:t>
      </w:r>
      <w:r w:rsidR="00D50D96" w:rsidRPr="00E81B1B">
        <w:t xml:space="preserve">den verschiedene Klebstoffe und Oberflächenbeschaffenheiten der Fügeteile untersucht, wobei stets </w:t>
      </w:r>
      <w:commentRangeStart w:id="700"/>
      <w:r w:rsidR="00D50D96" w:rsidRPr="00E81B1B">
        <w:t xml:space="preserve">UHPC </w:t>
      </w:r>
      <w:commentRangeEnd w:id="700"/>
      <w:r w:rsidR="00B04B43">
        <w:rPr>
          <w:rStyle w:val="Kommentarzeichen"/>
        </w:rPr>
        <w:commentReference w:id="700"/>
      </w:r>
      <w:r w:rsidR="00D50D96" w:rsidRPr="00E81B1B">
        <w:t>und Fichtenholz verwendet w</w:t>
      </w:r>
      <w:r w:rsidR="00246EE0" w:rsidRPr="00E81B1B">
        <w:t>u</w:t>
      </w:r>
      <w:r w:rsidR="00D50D96" w:rsidRPr="00E81B1B">
        <w:t xml:space="preserve">rden. Neben </w:t>
      </w:r>
      <w:commentRangeStart w:id="701"/>
      <w:r w:rsidR="00D50D96" w:rsidRPr="00E81B1B">
        <w:t xml:space="preserve">Epoxidharzen </w:t>
      </w:r>
      <w:commentRangeEnd w:id="701"/>
      <w:r w:rsidR="001466B9">
        <w:rPr>
          <w:rStyle w:val="Kommentarzeichen"/>
        </w:rPr>
        <w:commentReference w:id="701"/>
      </w:r>
      <w:r w:rsidR="00D50D96" w:rsidRPr="00E81B1B">
        <w:t>wurden Resorcinharze und Melaminharze untersucht, wobei letztere aufgrund von vermehrtem Adhäsionsversagen ausgeschlossen wurde</w:t>
      </w:r>
      <w:r w:rsidR="00246EE0" w:rsidRPr="00E81B1B">
        <w:t>n</w:t>
      </w:r>
      <w:r w:rsidR="00D50D96" w:rsidRPr="00E81B1B">
        <w:t>. Die Resorcinharze zeig</w:t>
      </w:r>
      <w:r w:rsidR="00246EE0" w:rsidRPr="00E81B1B">
        <w:t>t</w:t>
      </w:r>
      <w:r w:rsidR="00D50D96" w:rsidRPr="00E81B1B">
        <w:t>en ein gemischtes Versagensbild mit anteiligem Adhäsionsversagen, sodass alle weiteren Versuche mit Epoxidharz durchgeführt wurden. Die Oberflächen der Betonkomponenten w</w:t>
      </w:r>
      <w:r w:rsidR="00246EE0" w:rsidRPr="00E81B1B">
        <w:t>u</w:t>
      </w:r>
      <w:r w:rsidR="00D50D96" w:rsidRPr="00E81B1B">
        <w:t>rden entweder mit einer Drahtbürste aufgeraut, geschliffen, gesandstrahlt oder unbehandelt belassen. Bei Verwendung von Epoxidharz k</w:t>
      </w:r>
      <w:r w:rsidR="00246EE0" w:rsidRPr="00E81B1B">
        <w:t>o</w:t>
      </w:r>
      <w:r w:rsidR="00257410" w:rsidRPr="00E81B1B">
        <w:t>nn</w:t>
      </w:r>
      <w:r w:rsidR="00246EE0" w:rsidRPr="00E81B1B">
        <w:t>te</w:t>
      </w:r>
      <w:r w:rsidR="00D50D96" w:rsidRPr="00E81B1B">
        <w:t xml:space="preserve"> keine Abhängigkeit</w:t>
      </w:r>
      <w:r w:rsidR="00C56203">
        <w:t xml:space="preserve"> der erzielten Festigkeiten</w:t>
      </w:r>
      <w:r w:rsidR="00D50D96" w:rsidRPr="00E81B1B">
        <w:t xml:space="preserve"> von der Betonoberfläche beobachtet werden. Ebenso macht</w:t>
      </w:r>
      <w:r w:rsidR="00246EE0" w:rsidRPr="00E81B1B">
        <w:t>e</w:t>
      </w:r>
      <w:r w:rsidR="00D50D96" w:rsidRPr="00E81B1B">
        <w:t xml:space="preserve"> es keinen Unterschied, ob gehobeltes oder sägeraues Holz verwendet w</w:t>
      </w:r>
      <w:r w:rsidR="00246EE0" w:rsidRPr="00E81B1B">
        <w:t>u</w:t>
      </w:r>
      <w:r w:rsidR="00257410" w:rsidRPr="00E81B1B">
        <w:t>rd</w:t>
      </w:r>
      <w:r w:rsidR="00246EE0" w:rsidRPr="00E81B1B">
        <w:t>e</w:t>
      </w:r>
      <w:r w:rsidR="00D50D96" w:rsidRPr="00E81B1B">
        <w:t>.</w:t>
      </w:r>
      <w:r w:rsidR="00B0206D" w:rsidRPr="00E81B1B">
        <w:t xml:space="preserve"> Aufbauend auf die Versuche w</w:t>
      </w:r>
      <w:r w:rsidR="00246EE0" w:rsidRPr="00E81B1B">
        <w:t>u</w:t>
      </w:r>
      <w:r w:rsidR="00B0206D" w:rsidRPr="00E81B1B">
        <w:t>rden weitere kleinformatige</w:t>
      </w:r>
      <w:r w:rsidR="00D50D96" w:rsidRPr="00E81B1B">
        <w:t xml:space="preserve"> Scherversuche</w:t>
      </w:r>
      <w:r w:rsidR="00B0206D" w:rsidRPr="00E81B1B">
        <w:t xml:space="preserve"> hergestellt. Neben</w:t>
      </w:r>
      <w:r w:rsidR="00D50D96" w:rsidRPr="00E81B1B">
        <w:t xml:space="preserve"> Fichtenholz </w:t>
      </w:r>
      <w:r w:rsidR="00660E51">
        <w:t xml:space="preserve">und UHPC </w:t>
      </w:r>
      <w:r w:rsidR="00B0206D" w:rsidRPr="00E81B1B">
        <w:t xml:space="preserve">kamen </w:t>
      </w:r>
      <w:r w:rsidR="00D50D96" w:rsidRPr="00E81B1B">
        <w:t xml:space="preserve">auch Buchenholz und </w:t>
      </w:r>
      <w:commentRangeStart w:id="702"/>
      <w:r w:rsidR="00D50D96" w:rsidRPr="00E81B1B">
        <w:t>Furnierschichtholz</w:t>
      </w:r>
      <w:commentRangeEnd w:id="702"/>
      <w:r w:rsidR="00EE1C24">
        <w:rPr>
          <w:rStyle w:val="Kommentarzeichen"/>
        </w:rPr>
        <w:commentReference w:id="702"/>
      </w:r>
      <w:r w:rsidR="00D50D96" w:rsidRPr="00E81B1B">
        <w:t>, sowie hochfester Beton</w:t>
      </w:r>
      <w:r w:rsidR="00B0206D" w:rsidRPr="00E81B1B">
        <w:t xml:space="preserve"> zum Einsatz</w:t>
      </w:r>
      <w:r w:rsidR="00D50D96" w:rsidRPr="00E81B1B">
        <w:t xml:space="preserve">. Als Klebstoffe wurden </w:t>
      </w:r>
      <w:r w:rsidR="00B0206D" w:rsidRPr="00E81B1B">
        <w:t xml:space="preserve">nun </w:t>
      </w:r>
      <w:r w:rsidR="00D50D96" w:rsidRPr="00E81B1B">
        <w:t xml:space="preserve">lediglich Epoxidharze, Sikadur 330 der SIKA AG sowie WEVO EP20 P1 der WEVO-CHEMIE GmbH, </w:t>
      </w:r>
      <w:r w:rsidR="00246EE0" w:rsidRPr="00E81B1B">
        <w:t>verwendet</w:t>
      </w:r>
      <w:r w:rsidR="00D50D96" w:rsidRPr="00E81B1B">
        <w:t xml:space="preserve">, wobei die Dicke der Klebschicht zwischen 0,5 </w:t>
      </w:r>
      <w:r w:rsidR="005232BE">
        <w:t xml:space="preserve">mm </w:t>
      </w:r>
      <w:r w:rsidR="00D50D96" w:rsidRPr="00E81B1B">
        <w:t>und 3 mm variiert w</w:t>
      </w:r>
      <w:r w:rsidR="00246EE0" w:rsidRPr="00E81B1B">
        <w:t>u</w:t>
      </w:r>
      <w:r w:rsidR="00D50D96" w:rsidRPr="00E81B1B">
        <w:t>rd</w:t>
      </w:r>
      <w:r w:rsidR="00246EE0" w:rsidRPr="00E81B1B">
        <w:t>e</w:t>
      </w:r>
      <w:r w:rsidR="00D50D96" w:rsidRPr="00E81B1B">
        <w:t xml:space="preserve">. Die Betonoberflächen </w:t>
      </w:r>
      <w:r w:rsidR="00B0206D" w:rsidRPr="00E81B1B">
        <w:t xml:space="preserve">wurden </w:t>
      </w:r>
      <w:r w:rsidR="00D50D96" w:rsidRPr="00E81B1B">
        <w:t xml:space="preserve">entweder gesandstrahlt oder geschliffen. </w:t>
      </w:r>
      <w:r w:rsidR="00B0206D" w:rsidRPr="00E81B1B">
        <w:t xml:space="preserve">Wie bereits in der ersten Versuchsserie konnte kein Einfluss aus der Betonoberfläche beobachtet werden. Im </w:t>
      </w:r>
      <w:r w:rsidR="005977F0">
        <w:t>Fall</w:t>
      </w:r>
      <w:r w:rsidR="00B0206D" w:rsidRPr="00E81B1B">
        <w:t xml:space="preserve"> von Fichten- und Furnierschichtholz traten die Brüche fast ausschließlich im Holz auf, bei mittleren Bruchspannungen von </w:t>
      </w:r>
      <w:commentRangeStart w:id="703"/>
      <w:r w:rsidR="00B0206D" w:rsidRPr="00E81B1B">
        <w:t xml:space="preserve">11,45 </w:t>
      </w:r>
      <w:commentRangeEnd w:id="703"/>
      <w:r w:rsidR="005232BE">
        <w:rPr>
          <w:rStyle w:val="Kommentarzeichen"/>
        </w:rPr>
        <w:commentReference w:id="703"/>
      </w:r>
      <w:r w:rsidR="00660E51">
        <w:t xml:space="preserve">N/mm² </w:t>
      </w:r>
      <w:r w:rsidR="00B0206D" w:rsidRPr="00E81B1B">
        <w:t xml:space="preserve">bzw. 11,76 N/mm². Im </w:t>
      </w:r>
      <w:r w:rsidR="005977F0">
        <w:t>Fall</w:t>
      </w:r>
      <w:r w:rsidR="00B0206D" w:rsidRPr="00E81B1B">
        <w:t xml:space="preserve"> von Buchenholz lagen Brüche im Beton bei HPC oder adhäsive Brüche bei UHPC vor. Die Klebschichtdicke hatte keinen Einfluss auf die Bruchlasten oder den Versagensmodus. Die Klebstoffe erwiesen sich beide als gleichermaßen geeignet, sodass lediglich aufgrund der besseren Verarbeitbarkeit der Klebstoff Sikadur 330 für die weiteren Versuche ausgewählt wurde.</w:t>
      </w:r>
    </w:p>
    <w:p w14:paraId="0E49D576" w14:textId="5C72361D" w:rsidR="00B0206D" w:rsidRPr="00E81B1B" w:rsidRDefault="009B352F" w:rsidP="0023306A">
      <w:r w:rsidRPr="00E81B1B">
        <w:t xml:space="preserve">In </w:t>
      </w:r>
      <w:r w:rsidR="00B0206D" w:rsidRPr="00E81B1B">
        <w:t xml:space="preserve">den folgenden </w:t>
      </w:r>
      <w:commentRangeStart w:id="704"/>
      <w:r w:rsidR="00B0206D" w:rsidRPr="00E81B1B">
        <w:t xml:space="preserve">mittelformatigen </w:t>
      </w:r>
      <w:commentRangeEnd w:id="704"/>
      <w:r w:rsidR="00E3312A">
        <w:rPr>
          <w:rStyle w:val="Kommentarzeichen"/>
        </w:rPr>
        <w:commentReference w:id="704"/>
      </w:r>
      <w:r w:rsidR="00B0206D" w:rsidRPr="00E81B1B">
        <w:t>Scherversuche</w:t>
      </w:r>
      <w:r w:rsidRPr="00E81B1B">
        <w:t>n w</w:t>
      </w:r>
      <w:r w:rsidR="00246EE0" w:rsidRPr="00E81B1B">
        <w:t>u</w:t>
      </w:r>
      <w:r w:rsidRPr="00E81B1B">
        <w:t>rden die gleichen Parameter untersucht; lediglich die Klebstoffsorte und eine Klebschichtdicke von</w:t>
      </w:r>
      <w:ins w:id="705" w:author="Jan Wenker" w:date="2021-12-14T13:23:00Z">
        <w:r w:rsidR="00F95771">
          <w:t xml:space="preserve"> </w:t>
        </w:r>
      </w:ins>
      <w:r w:rsidRPr="00E81B1B">
        <w:t>1,5 mm w</w:t>
      </w:r>
      <w:r w:rsidR="00246EE0" w:rsidRPr="00E81B1B">
        <w:t>u</w:t>
      </w:r>
      <w:r w:rsidRPr="00E81B1B">
        <w:t>rden fixier</w:t>
      </w:r>
      <w:r w:rsidR="00246EE0" w:rsidRPr="00E81B1B">
        <w:t>t. Zur Untersuchung, ob die Verbundlänge einen Einfluss hat, wurde diese</w:t>
      </w:r>
      <w:r w:rsidRPr="00E81B1B">
        <w:t xml:space="preserve"> stufenweise erhöht.</w:t>
      </w:r>
      <w:r w:rsidR="0079790D" w:rsidRPr="00E81B1B">
        <w:t xml:space="preserve"> Der Versuchsaufbau </w:t>
      </w:r>
      <w:r w:rsidR="00246EE0" w:rsidRPr="00E81B1B">
        <w:t xml:space="preserve">entsprach </w:t>
      </w:r>
      <w:r w:rsidR="0079790D" w:rsidRPr="00E81B1B">
        <w:t>einem modifizierten Push-Out-Versuch (</w:t>
      </w:r>
      <w:r w:rsidR="00246EE0" w:rsidRPr="00E81B1B">
        <w:fldChar w:fldCharType="begin"/>
      </w:r>
      <w:r w:rsidR="00246EE0" w:rsidRPr="00E81B1B">
        <w:instrText xml:space="preserve"> REF _Ref82257385 \h </w:instrText>
      </w:r>
      <w:r w:rsidR="00246EE0" w:rsidRPr="00E81B1B">
        <w:fldChar w:fldCharType="separate"/>
      </w:r>
      <w:r w:rsidR="009737A6" w:rsidRPr="00E81B1B">
        <w:t xml:space="preserve">Abbildung </w:t>
      </w:r>
      <w:r w:rsidR="009737A6">
        <w:rPr>
          <w:noProof/>
        </w:rPr>
        <w:t>25</w:t>
      </w:r>
      <w:r w:rsidR="00246EE0" w:rsidRPr="00E81B1B">
        <w:fldChar w:fldCharType="end"/>
      </w:r>
      <w:r w:rsidR="0079790D" w:rsidRPr="00E81B1B">
        <w:t>) mit einem angeschraubten Stahllager statt der zweiten Betonkomponente.</w:t>
      </w:r>
    </w:p>
    <w:p w14:paraId="4D0FBA78" w14:textId="7CF224C3" w:rsidR="00246EE0" w:rsidRPr="00E81B1B" w:rsidRDefault="00246EE0" w:rsidP="0023306A">
      <w:r w:rsidRPr="00E81B1B">
        <w:rPr>
          <w:noProof/>
          <w:lang w:eastAsia="de-DE"/>
        </w:rPr>
        <w:lastRenderedPageBreak/>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26762" cy="4570801"/>
                    </a:xfrm>
                    <a:prstGeom prst="rect">
                      <a:avLst/>
                    </a:prstGeom>
                  </pic:spPr>
                </pic:pic>
              </a:graphicData>
            </a:graphic>
          </wp:inline>
        </w:drawing>
      </w:r>
    </w:p>
    <w:p w14:paraId="70795210" w14:textId="4756F70F" w:rsidR="00246EE0" w:rsidRPr="00E81B1B" w:rsidRDefault="00246EE0" w:rsidP="00246EE0">
      <w:pPr>
        <w:pStyle w:val="Beschriftung"/>
      </w:pPr>
      <w:bookmarkStart w:id="706" w:name="_Ref82257385"/>
      <w:bookmarkStart w:id="707" w:name="_Toc92091798"/>
      <w:r w:rsidRPr="00E81B1B">
        <w:t xml:space="preserve">Abbildung </w:t>
      </w:r>
      <w:r>
        <w:fldChar w:fldCharType="begin"/>
      </w:r>
      <w:r>
        <w:instrText>SEQ Abbildung \* ARABIC</w:instrText>
      </w:r>
      <w:r>
        <w:fldChar w:fldCharType="separate"/>
      </w:r>
      <w:r w:rsidR="000D73A7">
        <w:rPr>
          <w:noProof/>
        </w:rPr>
        <w:t>20</w:t>
      </w:r>
      <w:r>
        <w:fldChar w:fldCharType="end"/>
      </w:r>
      <w:bookmarkEnd w:id="706"/>
      <w:r w:rsidRPr="00E81B1B">
        <w:t xml:space="preserve"> Aufbau der Scherversuche nach</w:t>
      </w:r>
      <w:sdt>
        <w:sdtPr>
          <w:id w:val="1036158664"/>
          <w:citation/>
        </w:sdtPr>
        <w:sdtContent>
          <w:r w:rsidRPr="00E81B1B">
            <w:fldChar w:fldCharType="begin"/>
          </w:r>
          <w:r w:rsidRPr="00E81B1B">
            <w:instrText xml:space="preserve">CITATION Sch10 \t  \l 1031 </w:instrText>
          </w:r>
          <w:r w:rsidRPr="00E81B1B">
            <w:fldChar w:fldCharType="separate"/>
          </w:r>
          <w:r w:rsidR="009737A6">
            <w:rPr>
              <w:noProof/>
            </w:rPr>
            <w:t xml:space="preserve"> (Schäfers, 2010)</w:t>
          </w:r>
          <w:r w:rsidRPr="00E81B1B">
            <w:fldChar w:fldCharType="end"/>
          </w:r>
        </w:sdtContent>
      </w:sdt>
      <w:bookmarkEnd w:id="707"/>
    </w:p>
    <w:p w14:paraId="1F896B34" w14:textId="45D83A27" w:rsidR="0079790D" w:rsidRPr="00E81B1B" w:rsidRDefault="0079790D" w:rsidP="0023306A">
      <w:r w:rsidRPr="00E81B1B">
        <w:t xml:space="preserve">Wie zuvor bei den Kleinversuchen erreichten Fichtenholz und </w:t>
      </w:r>
      <w:commentRangeStart w:id="708"/>
      <w:r w:rsidRPr="00E81B1B">
        <w:t xml:space="preserve">Furnierschichtholz </w:t>
      </w:r>
      <w:commentRangeEnd w:id="708"/>
      <w:r w:rsidR="00F95771">
        <w:commentReference w:id="708"/>
      </w:r>
      <w:r w:rsidRPr="00E81B1B">
        <w:t>im Mittel gleiche Bruchlasten und zeigten ein vorwiegendes Versagen im Holz. Lediglich die Streuung der Ergebnisse der Furnierschichtholz</w:t>
      </w:r>
      <w:ins w:id="709" w:author="Jan Wenker" w:date="2021-12-14T13:24:00Z">
        <w:r w:rsidR="002D78BA">
          <w:t>-</w:t>
        </w:r>
      </w:ins>
      <w:del w:id="710" w:author="Jan Wenker" w:date="2021-12-14T13:24:00Z">
        <w:r w:rsidRPr="00E81B1B" w:rsidDel="002D78BA">
          <w:delText xml:space="preserve"> </w:delText>
        </w:r>
      </w:del>
      <w:r w:rsidRPr="00E81B1B">
        <w:t xml:space="preserve">Proben war geringer. Die höchsten Bruchlasten </w:t>
      </w:r>
      <w:r w:rsidR="003274EB" w:rsidRPr="00E81B1B">
        <w:t xml:space="preserve">und Steifigkeiten </w:t>
      </w:r>
      <w:r w:rsidRPr="00E81B1B">
        <w:t>wurden erwartungsgemäß von den Buchenholz-Körpern erreicht. Die Bruchfläche wechselte</w:t>
      </w:r>
      <w:r w:rsidR="00246EE0" w:rsidRPr="00E81B1B">
        <w:t xml:space="preserve"> hier zwischen</w:t>
      </w:r>
      <w:r w:rsidRPr="00E81B1B">
        <w:t xml:space="preserve"> Beton </w:t>
      </w:r>
      <w:r w:rsidR="00246EE0" w:rsidRPr="00E81B1B">
        <w:t xml:space="preserve">und </w:t>
      </w:r>
      <w:r w:rsidRPr="00E81B1B">
        <w:t xml:space="preserve">Holz. Ein </w:t>
      </w:r>
      <w:r w:rsidR="002D78BA">
        <w:t xml:space="preserve">möglicher </w:t>
      </w:r>
      <w:r w:rsidRPr="00E81B1B">
        <w:t xml:space="preserve">Einfluss aus der Betonoberfläche wurde nicht beobachtet. Die Verbundlänge hat einen Einfluss auf die Tragfähigkeit der Verbindung, wobei ab einer Länge von </w:t>
      </w:r>
      <w:commentRangeStart w:id="711"/>
      <w:r w:rsidRPr="00E81B1B">
        <w:t>400</w:t>
      </w:r>
      <w:commentRangeEnd w:id="711"/>
      <w:r>
        <w:commentReference w:id="711"/>
      </w:r>
      <w:r w:rsidRPr="00E81B1B">
        <w:t xml:space="preserve"> mm kein Anstieg der Bruchlast mehr beobachtet werden konnte. </w:t>
      </w:r>
    </w:p>
    <w:p w14:paraId="5F02FF49" w14:textId="2EFB8105" w:rsidR="003274EB" w:rsidRPr="00E81B1B" w:rsidRDefault="003274EB" w:rsidP="0023306A">
      <w:r w:rsidRPr="00E81B1B">
        <w:t xml:space="preserve">Abschließend wurden großformatige </w:t>
      </w:r>
      <w:r w:rsidR="00BE6D38" w:rsidRPr="00E81B1B">
        <w:t>Plattenbalken</w:t>
      </w:r>
      <w:r w:rsidRPr="00E81B1B">
        <w:t xml:space="preserve"> aus Brettschichtholz GL24h und UHPC gefertigt. Das Versagen wurde durch ein Überschreiten der Biegezugfestigkeit des Holzes hervorgerufen. In den Versuchen konnte ein starres </w:t>
      </w:r>
      <w:r w:rsidR="461175F4">
        <w:t>Verbund</w:t>
      </w:r>
      <w:r w:rsidR="11876A67">
        <w:t>verhalten</w:t>
      </w:r>
      <w:r w:rsidRPr="00E81B1B">
        <w:t xml:space="preserve"> bestätigt werden. Zur Bemessung der Fuge wurde die </w:t>
      </w:r>
      <w:r w:rsidR="00BE6D38" w:rsidRPr="00E81B1B">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14:paraId="34B940E6" w14:textId="39806ED6" w:rsidR="00EF08D0" w:rsidRPr="00E81B1B" w:rsidRDefault="00E23157" w:rsidP="0023306A">
      <w:sdt>
        <w:sdtPr>
          <w:id w:val="673305051"/>
          <w:citation/>
        </w:sdtPr>
        <w:sdtContent>
          <w:r w:rsidR="00EF08D0" w:rsidRPr="00E81B1B">
            <w:fldChar w:fldCharType="begin"/>
          </w:r>
          <w:r w:rsidR="00EF08D0" w:rsidRPr="00E81B1B">
            <w:instrText xml:space="preserve">CITATION Eis15 \t  \l 1031 </w:instrText>
          </w:r>
          <w:r w:rsidR="00EF08D0" w:rsidRPr="00E81B1B">
            <w:fldChar w:fldCharType="separate"/>
          </w:r>
          <w:r w:rsidR="009737A6">
            <w:rPr>
              <w:noProof/>
            </w:rPr>
            <w:t>(Eisenhut, 2015)</w:t>
          </w:r>
          <w:r w:rsidR="00EF08D0" w:rsidRPr="00E81B1B">
            <w:fldChar w:fldCharType="end"/>
          </w:r>
        </w:sdtContent>
      </w:sdt>
      <w:r w:rsidR="00EF08D0" w:rsidRPr="00E81B1B">
        <w:t xml:space="preserve"> </w:t>
      </w:r>
      <w:r w:rsidR="003274EB" w:rsidRPr="00E81B1B">
        <w:t>knüpft</w:t>
      </w:r>
      <w:r w:rsidR="00BE6D38" w:rsidRPr="00E81B1B">
        <w:t>e</w:t>
      </w:r>
      <w:r w:rsidR="003274EB" w:rsidRPr="00E81B1B">
        <w:t xml:space="preserve"> an die Arbeit von </w:t>
      </w:r>
      <w:sdt>
        <w:sdtPr>
          <w:id w:val="-802460178"/>
          <w:citation/>
        </w:sdtPr>
        <w:sdtContent>
          <w:r w:rsidR="003274EB" w:rsidRPr="00E81B1B">
            <w:fldChar w:fldCharType="begin"/>
          </w:r>
          <w:r w:rsidR="003274EB" w:rsidRPr="00E81B1B">
            <w:instrText xml:space="preserve">CITATION Sch10 \t  \l 1031 </w:instrText>
          </w:r>
          <w:r w:rsidR="003274EB" w:rsidRPr="00E81B1B">
            <w:fldChar w:fldCharType="separate"/>
          </w:r>
          <w:r w:rsidR="009737A6">
            <w:rPr>
              <w:noProof/>
            </w:rPr>
            <w:t>(Schäfers, 2010)</w:t>
          </w:r>
          <w:r w:rsidR="003274EB" w:rsidRPr="00E81B1B">
            <w:fldChar w:fldCharType="end"/>
          </w:r>
        </w:sdtContent>
      </w:sdt>
      <w:r w:rsidR="00A745A9" w:rsidRPr="00E81B1B">
        <w:t xml:space="preserve"> an und führt</w:t>
      </w:r>
      <w:r w:rsidR="00BE6D38" w:rsidRPr="00E81B1B">
        <w:t>e</w:t>
      </w:r>
      <w:r w:rsidR="00A745A9" w:rsidRPr="00E81B1B">
        <w:t xml:space="preserve"> Versuche zur Dauerhaftigkeit der geklebten Verbindung durch. In den Versuchen k</w:t>
      </w:r>
      <w:r w:rsidR="00BE6D38" w:rsidRPr="00E81B1B">
        <w:t xml:space="preserve">am </w:t>
      </w:r>
      <w:r w:rsidR="00A745A9" w:rsidRPr="00E81B1B">
        <w:t xml:space="preserve">lediglich Fichtenholz und HPC zum Einsatz. Wie auch </w:t>
      </w:r>
      <w:sdt>
        <w:sdtPr>
          <w:id w:val="2082862372"/>
          <w:citation/>
        </w:sdtPr>
        <w:sdtContent>
          <w:r w:rsidR="00A745A9" w:rsidRPr="00E81B1B">
            <w:fldChar w:fldCharType="begin"/>
          </w:r>
          <w:r w:rsidR="00A745A9" w:rsidRPr="00E81B1B">
            <w:instrText xml:space="preserve">CITATION Sch10 \t  \l 1031 </w:instrText>
          </w:r>
          <w:r w:rsidR="00A745A9" w:rsidRPr="00E81B1B">
            <w:fldChar w:fldCharType="separate"/>
          </w:r>
          <w:r w:rsidR="009737A6">
            <w:rPr>
              <w:noProof/>
            </w:rPr>
            <w:t>(Schäfers, 2010)</w:t>
          </w:r>
          <w:r w:rsidR="00A745A9" w:rsidRPr="00E81B1B">
            <w:fldChar w:fldCharType="end"/>
          </w:r>
        </w:sdtContent>
      </w:sdt>
      <w:r w:rsidR="00A745A9" w:rsidRPr="00E81B1B">
        <w:t xml:space="preserve"> w</w:t>
      </w:r>
      <w:r w:rsidR="00486A15" w:rsidRPr="00E81B1B">
        <w:t>u</w:t>
      </w:r>
      <w:r w:rsidR="00A745A9" w:rsidRPr="00E81B1B">
        <w:t>rden kleinformatige, mittelformatige und großformatige Versuche durchgeführt. Die kleinformatigen und mittelformatigen Versuche w</w:t>
      </w:r>
      <w:r w:rsidR="00486A15" w:rsidRPr="00E81B1B">
        <w:t>u</w:t>
      </w:r>
      <w:r w:rsidR="00A745A9" w:rsidRPr="00E81B1B">
        <w:t>rden einer Wechselklimabelastung nach DIN EN 14516-3 zur Prüfung von Kriechbelastungen an Holzklebungen unterzogen. Gleichzeitig w</w:t>
      </w:r>
      <w:r w:rsidR="00486A15" w:rsidRPr="00E81B1B">
        <w:t>u</w:t>
      </w:r>
      <w:r w:rsidR="00A745A9" w:rsidRPr="00E81B1B">
        <w:t>rd</w:t>
      </w:r>
      <w:r w:rsidR="00486A15" w:rsidRPr="00E81B1B">
        <w:t>e</w:t>
      </w:r>
      <w:r w:rsidR="00A745A9" w:rsidRPr="00E81B1B">
        <w:t xml:space="preserve"> eine Dauerbeanspruchung von 2 N/mm² aufgebracht. In Intervallen w</w:t>
      </w:r>
      <w:r w:rsidR="00610753" w:rsidRPr="00E81B1B">
        <w:t>u</w:t>
      </w:r>
      <w:r w:rsidR="00A745A9" w:rsidRPr="00E81B1B">
        <w:t>rden einzelne Probekörper aus der Klimakammer entnommen und die Resttragfähigkeit bestimmt. Es w</w:t>
      </w:r>
      <w:r w:rsidR="00486A15" w:rsidRPr="00E81B1B">
        <w:t>u</w:t>
      </w:r>
      <w:r w:rsidR="00A745A9" w:rsidRPr="00E81B1B">
        <w:t>rd</w:t>
      </w:r>
      <w:r w:rsidR="00486A15" w:rsidRPr="00E81B1B">
        <w:t>e</w:t>
      </w:r>
      <w:r w:rsidR="00A745A9" w:rsidRPr="00E81B1B">
        <w:t xml:space="preserve"> ein Abfall der Festigkeit bis zu einer Lagerungsdauer von 200 Tagen beobachtet. Die Proben, die am längsten der </w:t>
      </w:r>
      <w:r w:rsidR="14564AA6" w:rsidRPr="00E81B1B">
        <w:t>Klima</w:t>
      </w:r>
      <w:r w:rsidR="3B4B0226" w:rsidRPr="00E81B1B">
        <w:t>b</w:t>
      </w:r>
      <w:r w:rsidR="72919E0F" w:rsidRPr="00E81B1B">
        <w:t>elastung</w:t>
      </w:r>
      <w:r w:rsidR="00A745A9" w:rsidRPr="00E81B1B">
        <w:t xml:space="preserve"> ausgesetzt </w:t>
      </w:r>
      <w:r w:rsidR="00A745A9" w:rsidRPr="00E81B1B">
        <w:lastRenderedPageBreak/>
        <w:t xml:space="preserve">waren </w:t>
      </w:r>
      <w:r w:rsidR="730C0044" w:rsidRPr="00E81B1B">
        <w:t>(</w:t>
      </w:r>
      <w:r w:rsidR="00A745A9" w:rsidRPr="00E81B1B">
        <w:t>434 Tage</w:t>
      </w:r>
      <w:r w:rsidR="7E07C2CC" w:rsidRPr="00E81B1B">
        <w:t>)</w:t>
      </w:r>
      <w:r w:rsidR="00A745A9" w:rsidRPr="00E81B1B">
        <w:t xml:space="preserve"> erreichten jedoch Festigkeiten</w:t>
      </w:r>
      <w:r w:rsidR="00610753" w:rsidRPr="00E81B1B">
        <w:t>,</w:t>
      </w:r>
      <w:r w:rsidR="00A745A9" w:rsidRPr="00E81B1B">
        <w:t xml:space="preserve"> die im Bereich der Referenzproben </w:t>
      </w:r>
      <w:r w:rsidR="00610753" w:rsidRPr="00E81B1B">
        <w:t xml:space="preserve">ohne Alterung </w:t>
      </w:r>
      <w:r w:rsidR="00A745A9" w:rsidRPr="00E81B1B">
        <w:t xml:space="preserve">lagen. Das Versagen </w:t>
      </w:r>
      <w:r w:rsidR="00610753" w:rsidRPr="00E81B1B">
        <w:t xml:space="preserve">trat </w:t>
      </w:r>
      <w:r w:rsidR="00A745A9" w:rsidRPr="00E81B1B">
        <w:t>in allen Fällen größtenteils im Holz</w:t>
      </w:r>
      <w:r w:rsidR="00610753" w:rsidRPr="00E81B1B">
        <w:t xml:space="preserve"> auf</w:t>
      </w:r>
      <w:r w:rsidR="00A745A9" w:rsidRPr="00E81B1B">
        <w:t>. Teilweise wurde</w:t>
      </w:r>
      <w:r w:rsidR="09E94F9A" w:rsidRPr="00E81B1B">
        <w:t xml:space="preserve"> auch</w:t>
      </w:r>
      <w:r w:rsidR="00A745A9" w:rsidRPr="00E81B1B">
        <w:t xml:space="preserv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00610753" w:rsidRPr="00E81B1B">
        <w:t>die Annahme der</w:t>
      </w:r>
      <w:r w:rsidR="00A745A9" w:rsidRPr="00E81B1B">
        <w:t xml:space="preserve"> Nutzungsklasse 2 bestätigen. Neben der klimatischen Belastung wirkte eine Dauerbelastung in den Drittelspunkten </w:t>
      </w:r>
      <w:r w:rsidR="69A3300B" w:rsidRPr="00E81B1B">
        <w:t>(4-Punkt Biegeversuch)</w:t>
      </w:r>
      <w:r w:rsidR="72919E0F" w:rsidRPr="00E81B1B">
        <w:t xml:space="preserve"> </w:t>
      </w:r>
      <w:r w:rsidR="00A745A9" w:rsidRPr="00E81B1B">
        <w:t xml:space="preserve">auf die Träger. </w:t>
      </w:r>
      <w:r w:rsidR="00EF08D0" w:rsidRPr="00E81B1B">
        <w:t>Die Durchbiegungen nahmen infolge des Kriechens um das 1,75 bis 3,27-fache zu. Schädigungen der Fuge konnten nur in einem Fall beobachtet werden. Die beobachtete Delamination wurde jedoch auf einen Fehler bei der Herstellung zurückgeführt.</w:t>
      </w:r>
    </w:p>
    <w:p w14:paraId="5F238609" w14:textId="688D0DA0" w:rsidR="003274EB" w:rsidRPr="00E81B1B" w:rsidRDefault="00E23157" w:rsidP="0023306A">
      <w:sdt>
        <w:sdtPr>
          <w:id w:val="-511607169"/>
          <w:citation/>
        </w:sdtPr>
        <w:sdtContent>
          <w:r w:rsidR="00EF08D0" w:rsidRPr="00E81B1B">
            <w:fldChar w:fldCharType="begin"/>
          </w:r>
          <w:r w:rsidR="00EF08D0" w:rsidRPr="00E81B1B">
            <w:instrText xml:space="preserve"> CITATION Zau14 \l 1031 </w:instrText>
          </w:r>
          <w:r w:rsidR="00EF08D0" w:rsidRPr="00E81B1B">
            <w:fldChar w:fldCharType="separate"/>
          </w:r>
          <w:r w:rsidR="009737A6">
            <w:rPr>
              <w:noProof/>
            </w:rPr>
            <w:t>(Zauft, 2014)</w:t>
          </w:r>
          <w:r w:rsidR="00EF08D0" w:rsidRPr="00E81B1B">
            <w:fldChar w:fldCharType="end"/>
          </w:r>
        </w:sdtContent>
      </w:sdt>
      <w:r w:rsidR="00EF08D0" w:rsidRPr="00E81B1B">
        <w:t xml:space="preserve"> untersucht</w:t>
      </w:r>
      <w:r w:rsidR="00610753" w:rsidRPr="00E81B1B">
        <w:t>e den</w:t>
      </w:r>
      <w:r w:rsidR="00EF08D0" w:rsidRPr="00E81B1B">
        <w:t xml:space="preserve"> Klebeverbund von Holz und Leichtbeton. In Scherversuchen werden </w:t>
      </w:r>
      <w:r w:rsidR="00511ED2">
        <w:t>drei</w:t>
      </w:r>
      <w:r w:rsidR="00EF08D0" w:rsidRPr="00E81B1B">
        <w:t xml:space="preserve"> verschiedene Herstellungstechnologien untersucht: Nassklebung mit Betonage auf den Balken, Nassklebung mit Auflegen des Balkens auf die Betonoberseite, </w:t>
      </w:r>
      <w:commentRangeStart w:id="712"/>
      <w:r w:rsidR="00EF08D0" w:rsidRPr="00E81B1B">
        <w:t>Trockenklebung</w:t>
      </w:r>
      <w:commentRangeEnd w:id="712"/>
      <w:r w:rsidR="002C5E1A">
        <w:commentReference w:id="712"/>
      </w:r>
      <w:r w:rsidR="00EF08D0" w:rsidRPr="00E81B1B">
        <w:t xml:space="preserve">. Bei der Trockenklebung wurde das Fertigteil zunächst bearbeitet, indem die wenig tragfähige oberste Betonschicht entfernt wurde. Bei den verwendeten Klebstoffen handelte es sich um die Epoxidharze Sikadur 31 CF Rapid und Sikdadur 330 der SIKA AG. Die Fugendicke wurde zwischen 1 und 3 mm variiert. Die Holzkomponente bestand stets aus GL24h, während beim Beton entweder LC30/33 oder LC35/38 eingesetzt wurde. </w:t>
      </w:r>
    </w:p>
    <w:p w14:paraId="5FAF8B8B" w14:textId="72B1A7B0" w:rsidR="00EF08D0" w:rsidRPr="00E81B1B" w:rsidRDefault="00EF08D0" w:rsidP="0023306A">
      <w:r w:rsidRPr="00E81B1B">
        <w:t xml:space="preserve">Das Auflegen der Holzkörper auf den Frischbeton erwies sich als ungeeignet, da </w:t>
      </w:r>
      <w:r w:rsidR="00BE3087" w:rsidRPr="00E81B1B">
        <w:t xml:space="preserve">sich Anmachwasser auf der Betonoberfläche sammelte und so den Verbund beeinträchtigte. </w:t>
      </w:r>
      <w:r w:rsidR="00E350C6" w:rsidRPr="00E81B1B">
        <w:t>Folglich präg</w:t>
      </w:r>
      <w:r w:rsidR="00552B10" w:rsidRPr="00E81B1B">
        <w:t>ten Adhäsionsversagen und oberflächennahes Versagen im Leichtbeton das Bruchverhalten</w:t>
      </w:r>
      <w:r w:rsidR="00BE3087" w:rsidRPr="00E81B1B">
        <w:t xml:space="preserve">. Die Betonage auf den mit Klebstoff </w:t>
      </w:r>
      <w:r w:rsidR="1B90FFA7">
        <w:t>benetzten</w:t>
      </w:r>
      <w:r w:rsidR="00BE3087" w:rsidRPr="00E81B1B">
        <w:t xml:space="preserve"> Holzkörper erwies sich </w:t>
      </w:r>
      <w:r w:rsidR="00552B10" w:rsidRPr="00E81B1B">
        <w:t xml:space="preserve">hingegen </w:t>
      </w:r>
      <w:r w:rsidR="00BE3087" w:rsidRPr="00E81B1B">
        <w:t>als geeignet. Das Versagen trat stets im Leichtbeton und Holz auf. Bei geringen Klebschichtdicken</w:t>
      </w:r>
      <w:r w:rsidR="00552B10" w:rsidRPr="00E81B1B">
        <w:t xml:space="preserve"> bildeten sich</w:t>
      </w:r>
      <w:r w:rsidR="00BE3087" w:rsidRPr="00E81B1B">
        <w:t xml:space="preserve"> Risse im Leichtbeton, die auf das Schwinden des Betons zurückgeführt werden. Im </w:t>
      </w:r>
      <w:r w:rsidR="005977F0">
        <w:t>Fall</w:t>
      </w:r>
      <w:r w:rsidR="00BE3087" w:rsidRPr="00E81B1B">
        <w:t xml:space="preserve"> der Trockenklebung</w:t>
      </w:r>
      <w:r w:rsidR="00552B10" w:rsidRPr="00E81B1B">
        <w:t xml:space="preserve"> unterschieden sich die Bruchbilder in Abhängigkeit von der Klebschichtdicke. Bei Verwendung einer</w:t>
      </w:r>
      <w:r w:rsidR="00BE3087" w:rsidRPr="00E81B1B">
        <w:t xml:space="preserve"> dünneren Klebefuge </w:t>
      </w:r>
      <w:r w:rsidR="00552B10" w:rsidRPr="00E81B1B">
        <w:t xml:space="preserve">trat </w:t>
      </w:r>
      <w:r w:rsidR="00BE3087" w:rsidRPr="00E81B1B">
        <w:t xml:space="preserve">ein adhäsives </w:t>
      </w:r>
      <w:r w:rsidR="00552B10" w:rsidRPr="00E81B1B">
        <w:t>oder</w:t>
      </w:r>
      <w:r w:rsidR="00BE3087" w:rsidRPr="00E81B1B">
        <w:t xml:space="preserve"> oberflächennahes Versagen im Leichtbeton </w:t>
      </w:r>
      <w:r w:rsidR="00552B10" w:rsidRPr="00E81B1B">
        <w:t xml:space="preserve">auf, wohingegen bei </w:t>
      </w:r>
      <w:r w:rsidR="00BE3087" w:rsidRPr="00E81B1B">
        <w:t xml:space="preserve">einer 3 mm starken Fuge </w:t>
      </w:r>
      <w:r w:rsidR="00552B10" w:rsidRPr="00E81B1B">
        <w:t xml:space="preserve">der </w:t>
      </w:r>
      <w:r w:rsidR="00BE3087" w:rsidRPr="00E81B1B">
        <w:t>Leichtbeton</w:t>
      </w:r>
      <w:r w:rsidR="00552B10" w:rsidRPr="00E81B1B">
        <w:t xml:space="preserve"> versagte</w:t>
      </w:r>
      <w:r w:rsidR="00BE3087" w:rsidRPr="00E81B1B">
        <w:t xml:space="preserve">. Die höchsten Bruchlasten erreichten die Probekörper, die durch eine Nassklebung mit Betonage auf den Holzbalken gefügt wurden. In 2,3 </w:t>
      </w:r>
      <w:r w:rsidR="007A0B0C">
        <w:t>m</w:t>
      </w:r>
      <w:r w:rsidR="007A0B0C" w:rsidRPr="00E81B1B">
        <w:t xml:space="preserve"> </w:t>
      </w:r>
      <w:r w:rsidR="00BE3087" w:rsidRPr="00E81B1B">
        <w:t>langen Schub-Biege-Versuchen wurden</w:t>
      </w:r>
      <w:r w:rsidR="00610753" w:rsidRPr="00E81B1B">
        <w:t xml:space="preserve"> dennoch</w:t>
      </w:r>
      <w:r w:rsidR="00BE3087" w:rsidRPr="00E81B1B">
        <w:t xml:space="preserve"> alle Varianten weiter untersucht</w:t>
      </w:r>
      <w:r w:rsidR="00610753" w:rsidRPr="00E81B1B">
        <w:t>; l</w:t>
      </w:r>
      <w:r w:rsidR="00BE3087" w:rsidRPr="00E81B1B">
        <w:t>ediglich die Trockenklebung mit der 1 mm dicken Fuge wurde verworfen.</w:t>
      </w:r>
      <w:r w:rsidR="00610753" w:rsidRPr="00E81B1B">
        <w:t xml:space="preserve"> In den weiteren Versuchen konnte bei</w:t>
      </w:r>
      <w:r w:rsidR="00BE3087" w:rsidRPr="00E81B1B">
        <w:t xml:space="preserve"> der Trockenklebung trotz einer Fugenstärke von 3 mm keine vollflächige Klebung erzielt werden. Im </w:t>
      </w:r>
      <w:r w:rsidR="005977F0">
        <w:t>Fall</w:t>
      </w:r>
      <w:r w:rsidR="00BE3087" w:rsidRPr="00E81B1B">
        <w:t xml:space="preserve"> der Nassklebung durch Auflegen des Balkens behinderte </w:t>
      </w:r>
      <w:r w:rsidR="00152BCC" w:rsidRPr="00E81B1B">
        <w:t xml:space="preserve">wie bereits zuvor </w:t>
      </w:r>
      <w:r w:rsidR="00BE3087" w:rsidRPr="00E81B1B">
        <w:t xml:space="preserve">das sich absetzende Anmachwasser des Betons die Adhäsion. Lediglich im </w:t>
      </w:r>
      <w:r w:rsidR="005977F0">
        <w:t>Fall</w:t>
      </w:r>
      <w:r w:rsidR="00BE3087" w:rsidRPr="00E81B1B">
        <w:t xml:space="preserv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w:t>
      </w:r>
      <w:r w:rsidR="00272791">
        <w:t>m</w:t>
      </w:r>
      <w:r w:rsidR="00272791" w:rsidRPr="00E81B1B">
        <w:t xml:space="preserve"> </w:t>
      </w:r>
      <w:r w:rsidR="00BE3087" w:rsidRPr="00E81B1B">
        <w:t>weiter untersucht. In den Versuchen trat stets ein Biegezugversagen des Holzes auf.</w:t>
      </w:r>
    </w:p>
    <w:p w14:paraId="54DC7BEC" w14:textId="3FD6F6B7" w:rsidR="00152BCC" w:rsidRPr="00E81B1B" w:rsidRDefault="00E23157" w:rsidP="0023306A">
      <w:sdt>
        <w:sdtPr>
          <w:id w:val="709698086"/>
          <w:citation/>
        </w:sdtPr>
        <w:sdtContent>
          <w:r w:rsidR="008F62CD" w:rsidRPr="00E81B1B">
            <w:fldChar w:fldCharType="begin"/>
          </w:r>
          <w:r w:rsidR="008F62CD" w:rsidRPr="00E81B1B">
            <w:instrText xml:space="preserve"> CITATION Mér19 \l 1031 </w:instrText>
          </w:r>
          <w:r w:rsidR="008F62CD" w:rsidRPr="00E81B1B">
            <w:fldChar w:fldCharType="separate"/>
          </w:r>
          <w:r w:rsidR="009737A6">
            <w:rPr>
              <w:noProof/>
            </w:rPr>
            <w:t>(Mérono, et al., 2019)</w:t>
          </w:r>
          <w:r w:rsidR="008F62CD" w:rsidRPr="00E81B1B">
            <w:fldChar w:fldCharType="end"/>
          </w:r>
        </w:sdtContent>
      </w:sdt>
      <w:r w:rsidR="008F62CD" w:rsidRPr="00E81B1B">
        <w:t xml:space="preserve"> untersuchen eine Heißklebemethode</w:t>
      </w:r>
      <w:r w:rsidR="00B6625F" w:rsidRPr="00E81B1B">
        <w:t xml:space="preserve"> zur Klebung von Betonfertigteilen</w:t>
      </w:r>
      <w:r w:rsidR="008F62CD" w:rsidRPr="00E81B1B">
        <w:t>, bei der neben dem Klebstoff auch ein Streckmetall in der Fuge zwischen Holz und Beton liegt, welches erhitzt werden kann. Durch die Wärmeeinwirkung wird die Reaktion des Klebstoffs beschleunigt</w:t>
      </w:r>
      <w:r w:rsidR="00B6625F" w:rsidRPr="00E81B1B">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Content>
          <w:r w:rsidR="00B6625F" w:rsidRPr="00E81B1B">
            <w:fldChar w:fldCharType="begin"/>
          </w:r>
          <w:r w:rsidR="00B6625F" w:rsidRPr="00E81B1B">
            <w:instrText xml:space="preserve">CITATION Sch10 \t  \l 1031 </w:instrText>
          </w:r>
          <w:r w:rsidR="00B6625F" w:rsidRPr="00E81B1B">
            <w:fldChar w:fldCharType="separate"/>
          </w:r>
          <w:r w:rsidR="009737A6">
            <w:rPr>
              <w:noProof/>
            </w:rPr>
            <w:t>(Schäfers, 2010)</w:t>
          </w:r>
          <w:r w:rsidR="00B6625F" w:rsidRPr="00E81B1B">
            <w:fldChar w:fldCharType="end"/>
          </w:r>
        </w:sdtContent>
      </w:sdt>
      <w:r w:rsidR="00B6625F" w:rsidRPr="00E81B1B">
        <w:t xml:space="preserve"> und </w:t>
      </w:r>
      <w:sdt>
        <w:sdtPr>
          <w:id w:val="292717444"/>
          <w:citation/>
        </w:sdtPr>
        <w:sdtContent>
          <w:r w:rsidR="00B6625F" w:rsidRPr="00E81B1B">
            <w:fldChar w:fldCharType="begin"/>
          </w:r>
          <w:r w:rsidR="00B6625F" w:rsidRPr="00E81B1B">
            <w:instrText xml:space="preserve">CITATION Eis16 \t  \l 1031 </w:instrText>
          </w:r>
          <w:r w:rsidR="00B6625F" w:rsidRPr="00E81B1B">
            <w:fldChar w:fldCharType="separate"/>
          </w:r>
          <w:r w:rsidR="009737A6">
            <w:rPr>
              <w:noProof/>
            </w:rPr>
            <w:t>(Eisenhut, 2016)</w:t>
          </w:r>
          <w:r w:rsidR="00B6625F" w:rsidRPr="00E81B1B">
            <w:fldChar w:fldCharType="end"/>
          </w:r>
        </w:sdtContent>
      </w:sdt>
      <w:r w:rsidR="00B6625F" w:rsidRPr="00E81B1B">
        <w:t xml:space="preserve"> eignete sich eine gesandstrahlte Betonoberfläche nicht, da aufgrund der höheren Rauigkeit des Betons die Hitze nicht regelmäßig verteilte und dadurch Verbrennungen am Holz auftraten. Schalglatte Oberflächen aus beschichteten Sperrholz- und Spanplatten </w:t>
      </w:r>
      <w:r w:rsidR="005265CF" w:rsidRPr="00E81B1B">
        <w:t xml:space="preserve">ohne Trennmittel </w:t>
      </w:r>
      <w:r w:rsidR="00B6625F" w:rsidRPr="00E81B1B">
        <w:t xml:space="preserve">erwiesen sich hingegen als geeignet. </w:t>
      </w:r>
      <w:r w:rsidR="00AB67E4" w:rsidRPr="00E81B1B">
        <w:t xml:space="preserve">Beton </w:t>
      </w:r>
      <w:r w:rsidR="00731D16">
        <w:t xml:space="preserve">aus </w:t>
      </w:r>
      <w:r w:rsidR="005265CF" w:rsidRPr="00E81B1B">
        <w:t xml:space="preserve">Stahlschalungen mit Trennmitteln </w:t>
      </w:r>
      <w:r w:rsidR="00731D16" w:rsidRPr="00E81B1B">
        <w:t>erzielt</w:t>
      </w:r>
      <w:r w:rsidR="00731D16">
        <w:t>e</w:t>
      </w:r>
      <w:r w:rsidR="00731D16" w:rsidRPr="00E81B1B">
        <w:t xml:space="preserve"> </w:t>
      </w:r>
      <w:r w:rsidR="005265CF" w:rsidRPr="00E81B1B">
        <w:t xml:space="preserve">deutlich geringere Festigkeiten. Als Referenz wurden Prüfungen an kalt erhärteten Klebungen durchgeführt. Sowohl die heiß- als auch die kaltgeklebten Verbundkörper erreichten Scherfestigkeiten von etwa 6-7 N/mm². Neben den Kurzzeitversuchen wurden Delaminationsversuche und Versuche unter klimazyklischer Belastung durchgeführt. Die Ergebnisse lassen </w:t>
      </w:r>
      <w:r w:rsidR="005265CF" w:rsidRPr="00E81B1B">
        <w:lastRenderedPageBreak/>
        <w:t xml:space="preserve">darauf schließen, dass eine dauerhafte Verklebung mit den schalglatten Betonoberflächen möglich ist, sofern kein Trennmittel eingesetzt </w:t>
      </w:r>
      <w:r w:rsidR="7C1DED70" w:rsidRPr="00E81B1B">
        <w:t>w</w:t>
      </w:r>
      <w:r w:rsidR="710ED3D1" w:rsidRPr="00E81B1B">
        <w:t>i</w:t>
      </w:r>
      <w:r w:rsidR="7C1DED70" w:rsidRPr="00E81B1B">
        <w:t xml:space="preserve">rd. </w:t>
      </w:r>
    </w:p>
    <w:p w14:paraId="7E583E3C" w14:textId="3BFF214D" w:rsidR="005F574C" w:rsidRPr="00E81B1B" w:rsidRDefault="35DB3432" w:rsidP="00C92088">
      <w:pPr>
        <w:pStyle w:val="berschrift2"/>
        <w:numPr>
          <w:ilvl w:val="1"/>
          <w:numId w:val="43"/>
        </w:numPr>
      </w:pPr>
      <w:bookmarkStart w:id="713" w:name="_Toc92091700"/>
      <w:bookmarkStart w:id="714" w:name="_Toc92092142"/>
      <w:bookmarkStart w:id="715" w:name="_Toc92092254"/>
      <w:bookmarkStart w:id="716" w:name="_Toc93321036"/>
      <w:r>
        <w:t>Überlegungen zur Herstellungstechnologie</w:t>
      </w:r>
      <w:bookmarkEnd w:id="713"/>
      <w:bookmarkEnd w:id="714"/>
      <w:bookmarkEnd w:id="715"/>
      <w:bookmarkEnd w:id="716"/>
    </w:p>
    <w:p w14:paraId="07C9E0D9" w14:textId="7686CB3A" w:rsidR="6E7E6C3D" w:rsidRPr="00E81B1B" w:rsidRDefault="1071532C" w:rsidP="64B3F377">
      <w:pPr>
        <w:rPr>
          <w:rFonts w:eastAsia="Calibri"/>
        </w:rPr>
      </w:pPr>
      <w:r w:rsidRPr="64B3F377">
        <w:rPr>
          <w:rFonts w:eastAsia="Calibri"/>
        </w:rPr>
        <w:t>Wie bereits</w:t>
      </w:r>
      <w:r w:rsidR="00351331">
        <w:rPr>
          <w:rFonts w:eastAsia="Calibri"/>
        </w:rPr>
        <w:t xml:space="preserve"> in Kapitel</w:t>
      </w:r>
      <w:r w:rsidR="7481A451" w:rsidRPr="64B3F377">
        <w:rPr>
          <w:rFonts w:eastAsia="Calibri"/>
        </w:rPr>
        <w:t xml:space="preserve"> </w:t>
      </w:r>
      <w:r w:rsidR="00351331">
        <w:rPr>
          <w:rFonts w:eastAsia="Calibri"/>
        </w:rPr>
        <w:fldChar w:fldCharType="begin"/>
      </w:r>
      <w:r w:rsidR="00351331">
        <w:rPr>
          <w:rFonts w:eastAsia="Calibri"/>
        </w:rPr>
        <w:instrText xml:space="preserve"> REF _Ref93171484 \w \h </w:instrText>
      </w:r>
      <w:r w:rsidR="00351331">
        <w:rPr>
          <w:rFonts w:eastAsia="Calibri"/>
        </w:rPr>
      </w:r>
      <w:r w:rsidR="00351331">
        <w:rPr>
          <w:rFonts w:eastAsia="Calibri"/>
        </w:rPr>
        <w:fldChar w:fldCharType="separate"/>
      </w:r>
      <w:r w:rsidR="00351331">
        <w:rPr>
          <w:rFonts w:eastAsia="Calibri"/>
        </w:rPr>
        <w:t>6</w:t>
      </w:r>
      <w:r w:rsidR="00351331">
        <w:rPr>
          <w:rFonts w:eastAsia="Calibri"/>
        </w:rPr>
        <w:fldChar w:fldCharType="end"/>
      </w:r>
      <w:r w:rsidR="00351331">
        <w:rPr>
          <w:rFonts w:eastAsia="Calibri"/>
        </w:rPr>
        <w:t xml:space="preserve"> </w:t>
      </w:r>
      <w:r w:rsidRPr="64B3F377">
        <w:rPr>
          <w:rFonts w:eastAsia="Calibri"/>
        </w:rPr>
        <w:t>erläutert</w:t>
      </w:r>
      <w:ins w:id="717" w:author="Stefan Behring" w:date="2021-12-21T09:52:00Z">
        <w:r w:rsidR="1724DF76" w:rsidRPr="64B3F377">
          <w:rPr>
            <w:rFonts w:eastAsia="Calibri"/>
          </w:rPr>
          <w:t>,</w:t>
        </w:r>
      </w:ins>
      <w:r w:rsidRPr="64B3F377">
        <w:rPr>
          <w:rFonts w:eastAsia="Calibri"/>
        </w:rPr>
        <w:t xml:space="preserve"> existieren grundsätzlich </w:t>
      </w:r>
      <w:r w:rsidR="4D4203F9" w:rsidRPr="64B3F377">
        <w:rPr>
          <w:rFonts w:eastAsia="Calibri"/>
        </w:rPr>
        <w:t xml:space="preserve">zwei </w:t>
      </w:r>
      <w:r w:rsidRPr="64B3F377">
        <w:rPr>
          <w:rFonts w:eastAsia="Calibri"/>
        </w:rPr>
        <w:t xml:space="preserve">Herstellungsmethoden zur Verklebung von Holz und Beton: Die Trockenklebung von Fertigteilen und die Nassklebung. </w:t>
      </w:r>
      <w:r w:rsidR="35DB3432" w:rsidRPr="64B3F377">
        <w:rPr>
          <w:rFonts w:eastAsia="Calibri"/>
        </w:rPr>
        <w:t xml:space="preserve">Beide Verfahren </w:t>
      </w:r>
      <w:r w:rsidR="740F06BB" w:rsidRPr="64B3F377">
        <w:rPr>
          <w:rFonts w:eastAsia="Calibri"/>
        </w:rPr>
        <w:t>weisen</w:t>
      </w:r>
      <w:r w:rsidR="35DB3432" w:rsidRPr="64B3F377">
        <w:rPr>
          <w:rFonts w:eastAsia="Calibri"/>
        </w:rPr>
        <w:t xml:space="preserve"> Vor- und Nachteile </w:t>
      </w:r>
      <w:r w:rsidR="65FE9919" w:rsidRPr="64B3F377">
        <w:rPr>
          <w:rFonts w:eastAsia="Calibri"/>
        </w:rPr>
        <w:t>auf</w:t>
      </w:r>
      <w:r w:rsidRPr="64B3F377">
        <w:rPr>
          <w:rFonts w:eastAsia="Calibri"/>
        </w:rPr>
        <w:t>, die im Folgenden</w:t>
      </w:r>
      <w:r w:rsidR="2598000B" w:rsidRPr="64B3F377">
        <w:rPr>
          <w:rFonts w:eastAsia="Calibri"/>
        </w:rPr>
        <w:t xml:space="preserve"> kurz</w:t>
      </w:r>
      <w:r w:rsidRPr="64B3F377">
        <w:rPr>
          <w:rFonts w:eastAsia="Calibri"/>
        </w:rPr>
        <w:t xml:space="preserve"> gegenübergestellt werden.</w:t>
      </w:r>
    </w:p>
    <w:p w14:paraId="58E56657" w14:textId="0115E006" w:rsidR="6E7E6C3D" w:rsidRDefault="19023B21" w:rsidP="64B3F377">
      <w:pPr>
        <w:rPr>
          <w:rFonts w:eastAsia="Calibri"/>
        </w:rPr>
      </w:pPr>
      <w:r w:rsidRPr="64B3F377">
        <w:rPr>
          <w:rFonts w:eastAsia="Calibri"/>
        </w:rPr>
        <w:t xml:space="preserve">Bei der Trockenklebung </w:t>
      </w:r>
      <w:r w:rsidR="692B114D" w:rsidRPr="64B3F377">
        <w:rPr>
          <w:rFonts w:eastAsia="Calibri"/>
        </w:rPr>
        <w:t>ist</w:t>
      </w:r>
      <w:r w:rsidRPr="64B3F377">
        <w:rPr>
          <w:rFonts w:eastAsia="Calibri"/>
        </w:rPr>
        <w:t xml:space="preserve"> ein Teil des Betonschwindens</w:t>
      </w:r>
      <w:r w:rsidR="22F61298" w:rsidRPr="64B3F377">
        <w:rPr>
          <w:rFonts w:eastAsia="Calibri"/>
        </w:rPr>
        <w:t xml:space="preserve"> bereits vor dem Fügen abgeklungen</w:t>
      </w:r>
      <w:r w:rsidRPr="64B3F377">
        <w:rPr>
          <w:rFonts w:eastAsia="Calibri"/>
        </w:rPr>
        <w:t xml:space="preserve">. Dies wirkt sich positiv auf die Eigenspannungen </w:t>
      </w:r>
      <w:r w:rsidR="781C0876" w:rsidRPr="64B3F377">
        <w:rPr>
          <w:rFonts w:eastAsia="Calibri"/>
        </w:rPr>
        <w:t>und die Verformu</w:t>
      </w:r>
      <w:r w:rsidR="00511ED2">
        <w:rPr>
          <w:rFonts w:eastAsia="Calibri"/>
        </w:rPr>
        <w:t>n</w:t>
      </w:r>
      <w:r w:rsidR="781C0876" w:rsidRPr="64B3F377">
        <w:rPr>
          <w:rFonts w:eastAsia="Calibri"/>
        </w:rPr>
        <w:t xml:space="preserve">gen des </w:t>
      </w:r>
      <w:r w:rsidRPr="64B3F377">
        <w:rPr>
          <w:rFonts w:eastAsia="Calibri"/>
        </w:rPr>
        <w:t>Verbundbauteil</w:t>
      </w:r>
      <w:r w:rsidR="3A6A1E11" w:rsidRPr="64B3F377">
        <w:rPr>
          <w:rFonts w:eastAsia="Calibri"/>
        </w:rPr>
        <w:t>s</w:t>
      </w:r>
      <w:r w:rsidRPr="64B3F377">
        <w:rPr>
          <w:rFonts w:eastAsia="Calibri"/>
        </w:rPr>
        <w:t xml:space="preserve"> aus. </w:t>
      </w:r>
      <w:r w:rsidR="0D3289DD" w:rsidRPr="64B3F377">
        <w:rPr>
          <w:rFonts w:eastAsia="Calibri"/>
        </w:rPr>
        <w:t xml:space="preserve">Dieser Aspekt wurde in der frühen Projektphase als entscheidender Vorteil angesehen und </w:t>
      </w:r>
      <w:r w:rsidR="00EF0871">
        <w:rPr>
          <w:rFonts w:eastAsia="Calibri"/>
        </w:rPr>
        <w:t>die Versuche auf Trockenklebungen</w:t>
      </w:r>
      <w:r w:rsidR="0D3289DD" w:rsidRPr="64B3F377">
        <w:rPr>
          <w:rFonts w:eastAsia="Calibri"/>
        </w:rPr>
        <w:t xml:space="preserve"> fokussiert</w:t>
      </w:r>
      <w:r w:rsidR="00511ED2">
        <w:rPr>
          <w:rFonts w:eastAsia="Calibri"/>
        </w:rPr>
        <w:t xml:space="preserve"> </w:t>
      </w:r>
      <w:commentRangeStart w:id="718"/>
      <w:r w:rsidR="00511ED2">
        <w:rPr>
          <w:rFonts w:eastAsia="Calibri"/>
        </w:rPr>
        <w:t>(</w:t>
      </w:r>
      <w:r w:rsidR="00351331">
        <w:rPr>
          <w:rFonts w:eastAsia="Calibri"/>
        </w:rPr>
        <w:t xml:space="preserve">siehe Kapitel </w:t>
      </w:r>
      <w:r w:rsidR="00351331">
        <w:rPr>
          <w:rFonts w:eastAsia="Calibri"/>
        </w:rPr>
        <w:fldChar w:fldCharType="begin"/>
      </w:r>
      <w:r w:rsidR="00351331">
        <w:rPr>
          <w:rFonts w:eastAsia="Calibri"/>
        </w:rPr>
        <w:instrText xml:space="preserve"> REF _Ref93171349 \w \h </w:instrText>
      </w:r>
      <w:r w:rsidR="00351331">
        <w:rPr>
          <w:rFonts w:eastAsia="Calibri"/>
        </w:rPr>
      </w:r>
      <w:r w:rsidR="00351331">
        <w:rPr>
          <w:rFonts w:eastAsia="Calibri"/>
        </w:rPr>
        <w:fldChar w:fldCharType="separate"/>
      </w:r>
      <w:r w:rsidR="00351331">
        <w:rPr>
          <w:rFonts w:eastAsia="Calibri"/>
        </w:rPr>
        <w:t>4</w:t>
      </w:r>
      <w:r w:rsidR="00351331">
        <w:rPr>
          <w:rFonts w:eastAsia="Calibri"/>
        </w:rPr>
        <w:fldChar w:fldCharType="end"/>
      </w:r>
      <w:r w:rsidR="00511ED2">
        <w:rPr>
          <w:rFonts w:eastAsia="Calibri"/>
        </w:rPr>
        <w:t>)</w:t>
      </w:r>
      <w:r w:rsidR="0D3289DD" w:rsidRPr="64B3F377">
        <w:rPr>
          <w:rFonts w:eastAsia="Calibri"/>
        </w:rPr>
        <w:t>.</w:t>
      </w:r>
      <w:r w:rsidR="628A9F20" w:rsidRPr="64B3F377">
        <w:rPr>
          <w:rFonts w:eastAsia="Calibri"/>
        </w:rPr>
        <w:t xml:space="preserve"> </w:t>
      </w:r>
      <w:commentRangeEnd w:id="718"/>
      <w:r w:rsidR="00EF0871">
        <w:rPr>
          <w:rStyle w:val="Kommentarzeichen"/>
        </w:rPr>
        <w:commentReference w:id="718"/>
      </w:r>
      <w:r w:rsidR="628A9F20" w:rsidRPr="64B3F377">
        <w:rPr>
          <w:rFonts w:eastAsia="Calibri"/>
        </w:rPr>
        <w:t>Im Projektverlauf zeigte sich jedoch, dass mit dieser Technologie ein erheblicher Mehraufw</w:t>
      </w:r>
      <w:r w:rsidR="06645B2D" w:rsidRPr="64B3F377">
        <w:rPr>
          <w:rFonts w:eastAsia="Calibri"/>
        </w:rPr>
        <w:t xml:space="preserve">and in der Produktion verbunden ist. Zu nennen </w:t>
      </w:r>
      <w:r w:rsidR="131C1E7D" w:rsidRPr="64B3F377">
        <w:rPr>
          <w:rFonts w:eastAsia="Calibri"/>
        </w:rPr>
        <w:t>sind</w:t>
      </w:r>
      <w:r w:rsidR="06645B2D" w:rsidRPr="64B3F377">
        <w:rPr>
          <w:rFonts w:eastAsia="Calibri"/>
        </w:rPr>
        <w:t xml:space="preserve"> hier</w:t>
      </w:r>
      <w:r w:rsidR="00EF0871">
        <w:rPr>
          <w:rFonts w:eastAsia="Calibri"/>
        </w:rPr>
        <w:t xml:space="preserve"> </w:t>
      </w:r>
      <w:r w:rsidR="00179A45" w:rsidRPr="64B3F377">
        <w:rPr>
          <w:rFonts w:eastAsia="Calibri"/>
        </w:rPr>
        <w:t xml:space="preserve">die </w:t>
      </w:r>
      <w:r w:rsidRPr="64B3F377">
        <w:rPr>
          <w:rFonts w:eastAsia="Calibri"/>
        </w:rPr>
        <w:t>Zwischenlagerung der Fertigteile vor dem Fügen sowie zusätzliche Hebe- und Arbeitsprozesse. In Hinblick auf</w:t>
      </w:r>
      <w:r w:rsidR="00511ED2">
        <w:rPr>
          <w:rFonts w:eastAsia="Calibri"/>
        </w:rPr>
        <w:t xml:space="preserve"> den Produktionsablauf</w:t>
      </w:r>
      <w:r w:rsidRPr="64B3F377">
        <w:rPr>
          <w:rFonts w:eastAsia="Calibri"/>
        </w:rPr>
        <w:t xml:space="preserve"> bietet die Nassklebung deutliche Vorteile, da Klebung und Betonage in einem Schritt erfolgen und beide Baustoffe zeitgleich </w:t>
      </w:r>
      <w:r w:rsidR="74B60E6D" w:rsidRPr="64B3F377">
        <w:rPr>
          <w:rFonts w:eastAsia="Calibri"/>
        </w:rPr>
        <w:t>erhärten</w:t>
      </w:r>
      <w:r w:rsidRPr="64B3F377">
        <w:rPr>
          <w:rFonts w:eastAsia="Calibri"/>
        </w:rPr>
        <w:t>. Die Nassklebung bietet den zusätzlichen Vorteil, dass keine Toleranzen durch den Klebstoff zu überbrücken sind</w:t>
      </w:r>
      <w:r w:rsidR="4D8EEECD" w:rsidRPr="64B3F377">
        <w:rPr>
          <w:rFonts w:eastAsia="Calibri"/>
        </w:rPr>
        <w:t>, wodurch ein erheblicher Teil des Klebstoffs eingespart werden kann</w:t>
      </w:r>
      <w:r w:rsidR="39A4E8DF" w:rsidRPr="64B3F377">
        <w:rPr>
          <w:rFonts w:eastAsia="Calibri"/>
        </w:rPr>
        <w:t>. Bei entsprechender Technologie kann eine vollflächige Verklebung</w:t>
      </w:r>
      <w:r w:rsidR="17498108" w:rsidRPr="64B3F377">
        <w:rPr>
          <w:rFonts w:eastAsia="Calibri"/>
        </w:rPr>
        <w:t xml:space="preserve"> einfach</w:t>
      </w:r>
      <w:r w:rsidR="39A4E8DF" w:rsidRPr="64B3F377">
        <w:rPr>
          <w:rFonts w:eastAsia="Calibri"/>
        </w:rPr>
        <w:t xml:space="preserve"> </w:t>
      </w:r>
      <w:r w:rsidR="3C4CE562" w:rsidRPr="64B3F377">
        <w:rPr>
          <w:rFonts w:eastAsia="Calibri"/>
        </w:rPr>
        <w:t>garantiert</w:t>
      </w:r>
      <w:r w:rsidR="39A4E8DF" w:rsidRPr="64B3F377">
        <w:rPr>
          <w:rFonts w:eastAsia="Calibri"/>
        </w:rPr>
        <w:t xml:space="preserve"> werden.</w:t>
      </w:r>
      <w:r w:rsidRPr="64B3F377">
        <w:rPr>
          <w:rFonts w:eastAsia="Calibri"/>
        </w:rPr>
        <w:t xml:space="preserve"> </w:t>
      </w:r>
    </w:p>
    <w:p w14:paraId="0A540A95" w14:textId="6270B6EA" w:rsidR="00465382" w:rsidRDefault="19023B21" w:rsidP="64B3F377">
      <w:pPr>
        <w:rPr>
          <w:rFonts w:eastAsia="Calibri"/>
          <w:szCs w:val="20"/>
        </w:rPr>
      </w:pPr>
      <w:r w:rsidRPr="64B3F377">
        <w:rPr>
          <w:rFonts w:eastAsia="Calibri"/>
        </w:rPr>
        <w:t xml:space="preserve">Die Arbeitsschritte zur Herstellung eines geklebten Holz-Beton-Verbundbauteils sind in </w:t>
      </w:r>
      <w:r w:rsidR="00743CBC" w:rsidRPr="64B3F377">
        <w:rPr>
          <w:rFonts w:eastAsia="Calibri"/>
        </w:rPr>
        <w:fldChar w:fldCharType="begin"/>
      </w:r>
      <w:r w:rsidR="00743CBC" w:rsidRPr="64B3F377">
        <w:rPr>
          <w:rFonts w:eastAsia="Calibri"/>
        </w:rPr>
        <w:instrText xml:space="preserve"> REF _Ref79771462 \h </w:instrText>
      </w:r>
      <w:r w:rsidR="00743CBC" w:rsidRPr="64B3F377">
        <w:rPr>
          <w:rFonts w:eastAsia="Calibri"/>
        </w:rPr>
      </w:r>
      <w:r w:rsidR="00743CBC" w:rsidRPr="64B3F377">
        <w:rPr>
          <w:rFonts w:eastAsia="Calibri"/>
        </w:rPr>
        <w:fldChar w:fldCharType="separate"/>
      </w:r>
      <w:r w:rsidR="009737A6">
        <w:t xml:space="preserve">Abbildung </w:t>
      </w:r>
      <w:r w:rsidR="009737A6">
        <w:rPr>
          <w:noProof/>
        </w:rPr>
        <w:t>26</w:t>
      </w:r>
      <w:r w:rsidR="00743CBC" w:rsidRPr="64B3F377">
        <w:rPr>
          <w:rFonts w:eastAsia="Calibri"/>
        </w:rPr>
        <w:fldChar w:fldCharType="end"/>
      </w:r>
      <w:r w:rsidR="67E7CAEA" w:rsidRPr="64B3F377">
        <w:rPr>
          <w:rFonts w:eastAsia="Calibri"/>
        </w:rPr>
        <w:t xml:space="preserve"> </w:t>
      </w:r>
      <w:r w:rsidRPr="64B3F377">
        <w:rPr>
          <w:rFonts w:eastAsia="Calibri"/>
        </w:rPr>
        <w:t>dargestellt.</w:t>
      </w:r>
      <w:r w:rsidR="108AA2DB" w:rsidRPr="64B3F377">
        <w:rPr>
          <w:rFonts w:eastAsia="Calibri"/>
        </w:rPr>
        <w:t xml:space="preserve"> </w:t>
      </w:r>
      <w:r w:rsidR="00465382">
        <w:rPr>
          <w:rFonts w:eastAsia="Calibri"/>
        </w:rPr>
        <w:t>Bei der Nassklebung sind die Arbeitsschritte Schalen und Vorbereiten der Bewehrung, der Klebstoffauftrag und anschließend das Einlegen der Bewehrung und die Betonage erforderlich. Anschließend erhärten Beton und Klebstoff.</w:t>
      </w:r>
      <w:r w:rsidR="789A9642" w:rsidRPr="64B3F377">
        <w:rPr>
          <w:rFonts w:eastAsia="Calibri"/>
        </w:rPr>
        <w:t xml:space="preserve"> </w:t>
      </w:r>
      <w:r w:rsidR="789A9642" w:rsidRPr="64B3F377">
        <w:rPr>
          <w:rFonts w:eastAsia="Calibri"/>
          <w:szCs w:val="20"/>
        </w:rPr>
        <w:t xml:space="preserve">Bei der Trockenklebung </w:t>
      </w:r>
      <w:r w:rsidR="00465382">
        <w:rPr>
          <w:rFonts w:eastAsia="Calibri"/>
          <w:szCs w:val="20"/>
        </w:rPr>
        <w:t xml:space="preserve">wird zuerst geschalt, bewehrt und betoniert. Nach dem Erhärten des Betons wird dieser Angehoben, ggf. die Betonoberfläche vorbereitet, der Klebstoff auf das Holz aufgetragen und das Fertigteil aufgelegt. Anschließend erhärtet der Klebstoff. </w:t>
      </w:r>
      <w:r w:rsidR="008541A1">
        <w:rPr>
          <w:rFonts w:eastAsia="Calibri"/>
          <w:szCs w:val="20"/>
        </w:rPr>
        <w:t xml:space="preserve">Eine prinzipiell denkbare Variante der Trockenklebung besteht darin, </w:t>
      </w:r>
      <w:r w:rsidR="008541A1" w:rsidRPr="64B3F377">
        <w:rPr>
          <w:rFonts w:eastAsia="Calibri"/>
        </w:rPr>
        <w:t xml:space="preserve">die </w:t>
      </w:r>
      <w:r w:rsidR="008541A1">
        <w:rPr>
          <w:rFonts w:eastAsia="Calibri"/>
        </w:rPr>
        <w:t>Holzbalken</w:t>
      </w:r>
      <w:r w:rsidR="008541A1" w:rsidRPr="64B3F377">
        <w:rPr>
          <w:rFonts w:eastAsia="Calibri"/>
        </w:rPr>
        <w:t xml:space="preserve"> auf der Plattenoberseite zu ve</w:t>
      </w:r>
      <w:r w:rsidR="008541A1">
        <w:rPr>
          <w:rFonts w:eastAsia="Calibri"/>
        </w:rPr>
        <w:t>r</w:t>
      </w:r>
      <w:r w:rsidR="008541A1" w:rsidRPr="64B3F377">
        <w:rPr>
          <w:rFonts w:eastAsia="Calibri"/>
        </w:rPr>
        <w:t>kleben</w:t>
      </w:r>
      <w:r w:rsidR="008541A1">
        <w:rPr>
          <w:rFonts w:eastAsia="Calibri"/>
        </w:rPr>
        <w:t>.</w:t>
      </w:r>
      <w:r w:rsidR="008541A1" w:rsidRPr="008541A1">
        <w:rPr>
          <w:rFonts w:eastAsia="Calibri"/>
        </w:rPr>
        <w:t xml:space="preserve"> </w:t>
      </w:r>
      <w:r w:rsidR="008541A1" w:rsidRPr="64B3F377">
        <w:rPr>
          <w:rFonts w:eastAsia="Calibri"/>
        </w:rPr>
        <w:t>Die</w:t>
      </w:r>
      <w:r w:rsidR="008541A1">
        <w:rPr>
          <w:rFonts w:eastAsia="Calibri"/>
        </w:rPr>
        <w:t xml:space="preserve"> grundsätzlichen Arbeitsschritte unterscheiden </w:t>
      </w:r>
      <w:r w:rsidR="008541A1" w:rsidRPr="64B3F377">
        <w:rPr>
          <w:rFonts w:eastAsia="Calibri"/>
        </w:rPr>
        <w:t xml:space="preserve">sich </w:t>
      </w:r>
      <w:r w:rsidR="008541A1">
        <w:rPr>
          <w:rFonts w:eastAsia="Calibri"/>
        </w:rPr>
        <w:t>im Vergleich zu der Trockenklebung der schalglatten Betonseite nur durch einen finalen Wendeprozess.</w:t>
      </w:r>
    </w:p>
    <w:p w14:paraId="4C61D58C" w14:textId="4BF44B66" w:rsidR="760CF52A" w:rsidRPr="00465382" w:rsidRDefault="789A9642" w:rsidP="64B3F377">
      <w:pPr>
        <w:rPr>
          <w:rFonts w:eastAsia="Calibri"/>
        </w:rPr>
      </w:pPr>
      <w:r w:rsidRPr="64B3F377">
        <w:rPr>
          <w:rFonts w:eastAsia="Calibri"/>
          <w:szCs w:val="20"/>
        </w:rPr>
        <w:t xml:space="preserve">Wie in </w:t>
      </w:r>
      <w:commentRangeStart w:id="719"/>
      <w:r w:rsidRPr="64B3F377">
        <w:rPr>
          <w:rFonts w:eastAsia="Calibri"/>
          <w:szCs w:val="20"/>
        </w:rPr>
        <w:t>Abschnitt  Nr</w:t>
      </w:r>
      <w:r w:rsidR="5623D5D9" w:rsidRPr="64B3F377">
        <w:rPr>
          <w:rFonts w:eastAsia="Calibri"/>
          <w:szCs w:val="20"/>
        </w:rPr>
        <w:t xml:space="preserve">        </w:t>
      </w:r>
      <w:commentRangeEnd w:id="719"/>
      <w:r w:rsidR="00465382">
        <w:rPr>
          <w:rStyle w:val="Kommentarzeichen"/>
        </w:rPr>
        <w:commentReference w:id="719"/>
      </w:r>
      <w:r w:rsidR="5623D5D9" w:rsidRPr="64B3F377">
        <w:rPr>
          <w:rFonts w:eastAsia="Calibri"/>
          <w:szCs w:val="20"/>
        </w:rPr>
        <w:t>beschrieben, hat die Vorbehandlung der Betonoberfläche einen erheblichen Einfluss auf d</w:t>
      </w:r>
      <w:r w:rsidR="09EF1556" w:rsidRPr="64B3F377">
        <w:rPr>
          <w:rFonts w:eastAsia="Calibri"/>
          <w:szCs w:val="20"/>
        </w:rPr>
        <w:t>ie</w:t>
      </w:r>
      <w:r w:rsidR="00465382">
        <w:rPr>
          <w:rFonts w:eastAsia="Calibri"/>
          <w:szCs w:val="20"/>
        </w:rPr>
        <w:t xml:space="preserve"> Tragfähigkeit der Klebung</w:t>
      </w:r>
      <w:r w:rsidR="09EF1556" w:rsidRPr="64B3F377">
        <w:rPr>
          <w:rFonts w:eastAsia="Calibri"/>
          <w:szCs w:val="20"/>
        </w:rPr>
        <w:t xml:space="preserve">. </w:t>
      </w:r>
      <w:commentRangeStart w:id="720"/>
      <w:r w:rsidR="09EF1556" w:rsidRPr="64B3F377">
        <w:rPr>
          <w:rFonts w:eastAsia="Calibri"/>
          <w:szCs w:val="20"/>
        </w:rPr>
        <w:t>Im Rahmen des Projektes wurden da</w:t>
      </w:r>
      <w:r w:rsidR="5CF88D48" w:rsidRPr="64B3F377">
        <w:rPr>
          <w:rFonts w:eastAsia="Calibri"/>
          <w:szCs w:val="20"/>
        </w:rPr>
        <w:t>zu folgende Untersuchungen</w:t>
      </w:r>
      <w:r w:rsidR="00465382">
        <w:rPr>
          <w:rFonts w:eastAsia="Calibri"/>
          <w:szCs w:val="20"/>
        </w:rPr>
        <w:t xml:space="preserve"> </w:t>
      </w:r>
      <w:r w:rsidR="5CF88D48" w:rsidRPr="64B3F377">
        <w:rPr>
          <w:rFonts w:eastAsia="Calibri"/>
          <w:szCs w:val="20"/>
        </w:rPr>
        <w:t>geführt</w:t>
      </w:r>
      <w:r w:rsidR="757C497A" w:rsidRPr="64B3F377">
        <w:rPr>
          <w:rFonts w:eastAsia="Calibri"/>
          <w:szCs w:val="20"/>
        </w:rPr>
        <w:t>, siehe Abschnitt   Nr</w:t>
      </w:r>
      <w:r w:rsidR="5CF88D48" w:rsidRPr="64B3F377">
        <w:rPr>
          <w:rFonts w:eastAsia="Calibri"/>
          <w:szCs w:val="20"/>
        </w:rPr>
        <w:t>.</w:t>
      </w:r>
      <w:r w:rsidR="0F5477D4" w:rsidRPr="64B3F377">
        <w:rPr>
          <w:rFonts w:eastAsia="Calibri"/>
          <w:szCs w:val="20"/>
        </w:rPr>
        <w:t xml:space="preserve">  </w:t>
      </w:r>
      <w:commentRangeEnd w:id="720"/>
      <w:r w:rsidR="00465382">
        <w:rPr>
          <w:rStyle w:val="Kommentarzeichen"/>
        </w:rPr>
        <w:commentReference w:id="720"/>
      </w:r>
      <w:r w:rsidR="0F5477D4" w:rsidRPr="64B3F377">
        <w:rPr>
          <w:rFonts w:eastAsia="Calibri"/>
          <w:szCs w:val="20"/>
        </w:rPr>
        <w:t>Aus produktionstechnischer Sicht</w:t>
      </w:r>
      <w:r w:rsidR="00465382">
        <w:rPr>
          <w:rFonts w:eastAsia="Calibri"/>
          <w:szCs w:val="20"/>
        </w:rPr>
        <w:t xml:space="preserve"> ist</w:t>
      </w:r>
      <w:r w:rsidR="0F5477D4" w:rsidRPr="64B3F377">
        <w:rPr>
          <w:rFonts w:eastAsia="Calibri"/>
          <w:szCs w:val="20"/>
        </w:rPr>
        <w:t xml:space="preserve"> es wünschenswert,</w:t>
      </w:r>
      <w:r w:rsidR="26E5393A" w:rsidRPr="64B3F377">
        <w:rPr>
          <w:rFonts w:eastAsia="Calibri"/>
          <w:szCs w:val="20"/>
        </w:rPr>
        <w:t xml:space="preserve"> wenn</w:t>
      </w:r>
      <w:r w:rsidR="0F5477D4" w:rsidRPr="64B3F377">
        <w:rPr>
          <w:rFonts w:eastAsia="Calibri"/>
          <w:szCs w:val="20"/>
        </w:rPr>
        <w:t xml:space="preserve"> vor dem Verkleben keine zusätzlichen </w:t>
      </w:r>
      <w:r w:rsidR="72D19F12" w:rsidRPr="64B3F377">
        <w:rPr>
          <w:rFonts w:eastAsia="Calibri"/>
          <w:szCs w:val="20"/>
        </w:rPr>
        <w:t>Maßnahmen</w:t>
      </w:r>
      <w:r w:rsidR="003A4809" w:rsidRPr="64B3F377">
        <w:rPr>
          <w:rFonts w:eastAsia="Calibri"/>
          <w:szCs w:val="20"/>
        </w:rPr>
        <w:t xml:space="preserve"> zur Behandlung der Betonoberfläche</w:t>
      </w:r>
      <w:r w:rsidR="72D19F12" w:rsidRPr="64B3F377">
        <w:rPr>
          <w:rFonts w:eastAsia="Calibri"/>
          <w:szCs w:val="20"/>
        </w:rPr>
        <w:t xml:space="preserve"> notwendig sind. </w:t>
      </w:r>
      <w:r w:rsidR="40A99869" w:rsidRPr="64B3F377">
        <w:rPr>
          <w:rFonts w:eastAsia="Calibri"/>
          <w:szCs w:val="20"/>
        </w:rPr>
        <w:t>Im Rahmen dieses Projektes w</w:t>
      </w:r>
      <w:r w:rsidR="77A1AE29" w:rsidRPr="64B3F377">
        <w:rPr>
          <w:rFonts w:eastAsia="Calibri"/>
          <w:szCs w:val="20"/>
        </w:rPr>
        <w:t>urde</w:t>
      </w:r>
      <w:r w:rsidR="40A99869" w:rsidRPr="64B3F377">
        <w:rPr>
          <w:rFonts w:eastAsia="Calibri"/>
          <w:szCs w:val="20"/>
        </w:rPr>
        <w:t xml:space="preserve"> daher </w:t>
      </w:r>
      <w:r w:rsidR="51C0C85C" w:rsidRPr="64B3F377">
        <w:rPr>
          <w:rFonts w:eastAsia="Calibri"/>
          <w:szCs w:val="20"/>
        </w:rPr>
        <w:t>eine</w:t>
      </w:r>
      <w:r w:rsidR="40A99869" w:rsidRPr="64B3F377">
        <w:rPr>
          <w:rFonts w:eastAsia="Calibri"/>
          <w:szCs w:val="20"/>
        </w:rPr>
        <w:t xml:space="preserve"> Verklebung </w:t>
      </w:r>
      <w:r w:rsidR="5436BAC7" w:rsidRPr="64B3F377">
        <w:rPr>
          <w:rFonts w:eastAsia="Calibri"/>
          <w:szCs w:val="20"/>
        </w:rPr>
        <w:t xml:space="preserve">von </w:t>
      </w:r>
      <w:r w:rsidR="40A99869" w:rsidRPr="64B3F377">
        <w:rPr>
          <w:rFonts w:eastAsia="Calibri"/>
          <w:szCs w:val="20"/>
        </w:rPr>
        <w:t>schalglatte</w:t>
      </w:r>
      <w:r w:rsidR="774E16D8" w:rsidRPr="64B3F377">
        <w:rPr>
          <w:rFonts w:eastAsia="Calibri"/>
          <w:szCs w:val="20"/>
        </w:rPr>
        <w:t>n</w:t>
      </w:r>
      <w:r w:rsidR="40A99869" w:rsidRPr="64B3F377">
        <w:rPr>
          <w:rFonts w:eastAsia="Calibri"/>
          <w:szCs w:val="20"/>
        </w:rPr>
        <w:t xml:space="preserve"> Oberfläche</w:t>
      </w:r>
      <w:r w:rsidR="307AEF47" w:rsidRPr="64B3F377">
        <w:rPr>
          <w:rFonts w:eastAsia="Calibri"/>
          <w:szCs w:val="20"/>
        </w:rPr>
        <w:t>n</w:t>
      </w:r>
      <w:r w:rsidR="40A99869" w:rsidRPr="64B3F377">
        <w:rPr>
          <w:rFonts w:eastAsia="Calibri"/>
          <w:szCs w:val="20"/>
        </w:rPr>
        <w:t xml:space="preserve"> </w:t>
      </w:r>
      <w:commentRangeStart w:id="721"/>
      <w:r w:rsidR="4D984AAB" w:rsidRPr="64B3F377">
        <w:rPr>
          <w:rFonts w:eastAsia="Calibri"/>
          <w:szCs w:val="20"/>
        </w:rPr>
        <w:t>angestrebt</w:t>
      </w:r>
      <w:commentRangeEnd w:id="721"/>
      <w:r w:rsidR="760CF52A">
        <w:commentReference w:id="721"/>
      </w:r>
      <w:r w:rsidR="4D984AAB" w:rsidRPr="64B3F377">
        <w:rPr>
          <w:rFonts w:eastAsia="Calibri"/>
          <w:szCs w:val="20"/>
        </w:rPr>
        <w:t xml:space="preserve">. </w:t>
      </w:r>
      <w:r w:rsidR="5DC97FD0" w:rsidRPr="64B3F377">
        <w:rPr>
          <w:rFonts w:eastAsia="Calibri"/>
          <w:szCs w:val="20"/>
        </w:rPr>
        <w:t>Die Ergebnisse hierzu we</w:t>
      </w:r>
      <w:r w:rsidR="4B6FD6C2" w:rsidRPr="64B3F377">
        <w:rPr>
          <w:rFonts w:eastAsia="Calibri"/>
          <w:szCs w:val="20"/>
        </w:rPr>
        <w:t>r</w:t>
      </w:r>
      <w:r w:rsidR="5DC97FD0" w:rsidRPr="64B3F377">
        <w:rPr>
          <w:rFonts w:eastAsia="Calibri"/>
          <w:szCs w:val="20"/>
        </w:rPr>
        <w:t xml:space="preserve">den in </w:t>
      </w:r>
      <w:r w:rsidR="00351331">
        <w:rPr>
          <w:rFonts w:eastAsia="Calibri"/>
          <w:szCs w:val="20"/>
        </w:rPr>
        <w:t xml:space="preserve">Kapitel </w:t>
      </w:r>
      <w:r w:rsidR="00351331">
        <w:rPr>
          <w:rFonts w:eastAsia="Calibri"/>
          <w:szCs w:val="20"/>
        </w:rPr>
        <w:fldChar w:fldCharType="begin"/>
      </w:r>
      <w:r w:rsidR="00351331">
        <w:rPr>
          <w:rFonts w:eastAsia="Calibri"/>
          <w:szCs w:val="20"/>
        </w:rPr>
        <w:instrText xml:space="preserve"> REF _Ref93171604 \w \h </w:instrText>
      </w:r>
      <w:r w:rsidR="00351331">
        <w:rPr>
          <w:rFonts w:eastAsia="Calibri"/>
          <w:szCs w:val="20"/>
        </w:rPr>
      </w:r>
      <w:r w:rsidR="00351331">
        <w:rPr>
          <w:rFonts w:eastAsia="Calibri"/>
          <w:szCs w:val="20"/>
        </w:rPr>
        <w:fldChar w:fldCharType="separate"/>
      </w:r>
      <w:r w:rsidR="00351331">
        <w:rPr>
          <w:rFonts w:eastAsia="Calibri"/>
          <w:szCs w:val="20"/>
        </w:rPr>
        <w:t>6.4.3</w:t>
      </w:r>
      <w:r w:rsidR="00351331">
        <w:rPr>
          <w:rFonts w:eastAsia="Calibri"/>
          <w:szCs w:val="20"/>
        </w:rPr>
        <w:fldChar w:fldCharType="end"/>
      </w:r>
      <w:r w:rsidR="00351331">
        <w:rPr>
          <w:rFonts w:eastAsia="Calibri"/>
          <w:szCs w:val="20"/>
        </w:rPr>
        <w:t xml:space="preserve"> </w:t>
      </w:r>
      <w:r w:rsidR="5DC97FD0" w:rsidRPr="64B3F377">
        <w:rPr>
          <w:rFonts w:eastAsia="Calibri"/>
          <w:szCs w:val="20"/>
        </w:rPr>
        <w:t>diskutiert.</w:t>
      </w:r>
    </w:p>
    <w:p w14:paraId="765863A7" w14:textId="6AC5D016" w:rsidR="760CF52A" w:rsidRPr="00E81B1B" w:rsidRDefault="760CF52A" w:rsidP="64B3F377">
      <w:pPr>
        <w:rPr>
          <w:rFonts w:eastAsia="Calibri"/>
        </w:rPr>
      </w:pPr>
    </w:p>
    <w:p w14:paraId="1F67017E" w14:textId="067CA112" w:rsidR="760CF52A" w:rsidRPr="00E81B1B" w:rsidRDefault="2F53BFD4" w:rsidP="64B3F377">
      <w:pPr>
        <w:rPr>
          <w:rFonts w:eastAsia="Calibri"/>
        </w:rPr>
      </w:pPr>
      <w:ins w:id="722" w:author="Stefan Behring" w:date="2021-12-21T10:52:00Z">
        <w:r w:rsidRPr="64B3F377">
          <w:rPr>
            <w:rFonts w:eastAsia="Calibri"/>
          </w:rPr>
          <w:t xml:space="preserve">Aus </w:t>
        </w:r>
      </w:ins>
      <w:ins w:id="723" w:author="Stefan Behring" w:date="2021-12-21T10:53:00Z">
        <w:r w:rsidRPr="64B3F377">
          <w:rPr>
            <w:rFonts w:eastAsia="Calibri"/>
          </w:rPr>
          <w:t xml:space="preserve">genannten Gründen wurde zusätzlich zur Trockenklebung die Nassklebung </w:t>
        </w:r>
      </w:ins>
      <w:r w:rsidR="00511ED2">
        <w:rPr>
          <w:rFonts w:eastAsia="Calibri"/>
        </w:rPr>
        <w:t xml:space="preserve">mit in das Versuchsprogramm mit aufgenommen, </w:t>
      </w:r>
      <w:r w:rsidR="00351331">
        <w:rPr>
          <w:rFonts w:eastAsia="Calibri"/>
        </w:rPr>
        <w:t xml:space="preserve">siehe Kapitel </w:t>
      </w:r>
      <w:r w:rsidR="00351331">
        <w:rPr>
          <w:rFonts w:eastAsia="Calibri"/>
        </w:rPr>
        <w:fldChar w:fldCharType="begin"/>
      </w:r>
      <w:r w:rsidR="00351331">
        <w:rPr>
          <w:rFonts w:eastAsia="Calibri"/>
        </w:rPr>
        <w:instrText xml:space="preserve"> REF _Ref93171349 \r \h </w:instrText>
      </w:r>
      <w:r w:rsidR="00351331">
        <w:rPr>
          <w:rFonts w:eastAsia="Calibri"/>
        </w:rPr>
      </w:r>
      <w:r w:rsidR="00351331">
        <w:rPr>
          <w:rFonts w:eastAsia="Calibri"/>
        </w:rPr>
        <w:fldChar w:fldCharType="separate"/>
      </w:r>
      <w:r w:rsidR="00351331">
        <w:rPr>
          <w:rFonts w:eastAsia="Calibri"/>
        </w:rPr>
        <w:t>4</w:t>
      </w:r>
      <w:r w:rsidR="00351331">
        <w:rPr>
          <w:rFonts w:eastAsia="Calibri"/>
        </w:rPr>
        <w:fldChar w:fldCharType="end"/>
      </w:r>
      <w:r w:rsidR="00351331">
        <w:rPr>
          <w:rFonts w:eastAsia="Calibri"/>
        </w:rPr>
        <w:t xml:space="preserve">. </w:t>
      </w:r>
      <w:ins w:id="724" w:author="Stefan Behring" w:date="2021-12-21T10:53:00Z">
        <w:r w:rsidRPr="64B3F377">
          <w:rPr>
            <w:rFonts w:eastAsia="Calibri"/>
          </w:rPr>
          <w:t>Die Aspekte beider Varianten werden in Abschnitt</w:t>
        </w:r>
      </w:ins>
      <w:r w:rsidR="0030185B">
        <w:rPr>
          <w:rFonts w:eastAsia="Calibri"/>
        </w:rPr>
        <w:t xml:space="preserve"> (Verweis auf Ergebnis Kapitel o.ä.)</w:t>
      </w:r>
      <w:ins w:id="725" w:author="Stefan Behring" w:date="2021-12-21T10:53:00Z">
        <w:r w:rsidRPr="64B3F377">
          <w:rPr>
            <w:rFonts w:eastAsia="Calibri"/>
          </w:rPr>
          <w:t xml:space="preserve"> </w:t>
        </w:r>
        <w:commentRangeStart w:id="726"/>
        <w:r w:rsidRPr="64B3F377">
          <w:rPr>
            <w:rFonts w:eastAsia="Calibri"/>
          </w:rPr>
          <w:t>disku</w:t>
        </w:r>
        <w:r w:rsidR="04966BA0" w:rsidRPr="64B3F377">
          <w:rPr>
            <w:rFonts w:eastAsia="Calibri"/>
          </w:rPr>
          <w:t>tiert</w:t>
        </w:r>
      </w:ins>
      <w:commentRangeEnd w:id="726"/>
      <w:r w:rsidR="760CF52A">
        <w:commentReference w:id="726"/>
      </w:r>
      <w:ins w:id="727" w:author="Stefan Behring" w:date="2021-12-21T10:53:00Z">
        <w:r w:rsidR="04966BA0" w:rsidRPr="64B3F377">
          <w:rPr>
            <w:rFonts w:eastAsia="Calibri"/>
          </w:rPr>
          <w:t>.</w:t>
        </w:r>
      </w:ins>
      <w:r w:rsidR="19023B21" w:rsidRPr="64B3F377">
        <w:rPr>
          <w:rFonts w:eastAsia="Calibri"/>
        </w:rPr>
        <w:t>Au</w:t>
      </w:r>
      <w:del w:id="728" w:author="Stefan Behring" w:date="2021-12-21T10:56:00Z">
        <w:r w:rsidR="760CF52A" w:rsidRPr="64B3F377" w:rsidDel="19023B21">
          <w:rPr>
            <w:rFonts w:eastAsia="Calibri"/>
          </w:rPr>
          <w:delText xml:space="preserve">fgrund der genannten Aspekte wurde sowohl die Nassklebung als auch die Trockenklebung </w:delText>
        </w:r>
        <w:r w:rsidR="760CF52A" w:rsidRPr="64B3F377" w:rsidDel="67E7CAEA">
          <w:rPr>
            <w:rFonts w:eastAsia="Calibri"/>
          </w:rPr>
          <w:delText xml:space="preserve">experimentell </w:delText>
        </w:r>
        <w:r w:rsidR="760CF52A" w:rsidRPr="64B3F377" w:rsidDel="19023B21">
          <w:rPr>
            <w:rFonts w:eastAsia="Calibri"/>
          </w:rPr>
          <w:delText xml:space="preserve">untersucht. Bei der Trockenklebung lag der Fokus des Projekts auf einer Klebung ohne Vorbereitung der Oberfläche. Aus den </w:delText>
        </w:r>
        <w:commentRangeStart w:id="729"/>
        <w:r w:rsidR="760CF52A" w:rsidRPr="64B3F377" w:rsidDel="19023B21">
          <w:rPr>
            <w:rFonts w:eastAsia="Calibri"/>
          </w:rPr>
          <w:delText xml:space="preserve">im folgenden </w:delText>
        </w:r>
      </w:del>
      <w:commentRangeEnd w:id="729"/>
      <w:r w:rsidR="760CF52A">
        <w:commentReference w:id="729"/>
      </w:r>
      <w:del w:id="730" w:author="Stefan Behring" w:date="2021-12-21T10:56:00Z">
        <w:r w:rsidR="760CF52A" w:rsidRPr="64B3F377" w:rsidDel="19023B21">
          <w:rPr>
            <w:rFonts w:eastAsia="Calibri"/>
          </w:rPr>
          <w:delText>genannten Gründen wurde jedoch eine Vorbereitung der Oberfläche im Verlauf des Projekts wieder in das Versuchsprogramm aufgenommen.</w:delText>
        </w:r>
      </w:del>
    </w:p>
    <w:p w14:paraId="013BA7BE" w14:textId="0A6FD6C6" w:rsidR="00A118EC" w:rsidRPr="00E81B1B" w:rsidRDefault="760CF52A" w:rsidP="64B3F377">
      <w:pPr>
        <w:rPr>
          <w:rFonts w:eastAsia="Calibri"/>
        </w:rPr>
      </w:pPr>
      <w:commentRangeStart w:id="731"/>
      <w:commentRangeEnd w:id="731"/>
      <w:r>
        <w:commentReference w:id="731"/>
      </w:r>
      <w:commentRangeStart w:id="732"/>
      <w:commentRangeEnd w:id="732"/>
      <w:r>
        <w:commentReference w:id="732"/>
      </w:r>
    </w:p>
    <w:p w14:paraId="54E602B1" w14:textId="01E0729E" w:rsidR="760CF52A" w:rsidRPr="00E81B1B" w:rsidRDefault="00C10A1C" w:rsidP="760CF52A">
      <w:pPr>
        <w:rPr>
          <w:rFonts w:eastAsia="Calibri"/>
        </w:rPr>
      </w:pPr>
      <w:r>
        <w:rPr>
          <w:noProof/>
          <w:sz w:val="16"/>
          <w:szCs w:val="16"/>
        </w:rPr>
        <w:lastRenderedPageBreak/>
        <w:drawing>
          <wp:inline distT="0" distB="0" distL="0" distR="0" wp14:anchorId="1A99CBA0" wp14:editId="3393C699">
            <wp:extent cx="5742432" cy="6435029"/>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ozess2.jpg"/>
                    <pic:cNvPicPr/>
                  </pic:nvPicPr>
                  <pic:blipFill rotWithShape="1">
                    <a:blip r:embed="rId55">
                      <a:extLst>
                        <a:ext uri="{28A0092B-C50C-407E-A947-70E740481C1C}">
                          <a14:useLocalDpi xmlns:a14="http://schemas.microsoft.com/office/drawing/2010/main" val="0"/>
                        </a:ext>
                      </a:extLst>
                    </a:blip>
                    <a:srcRect l="22102" r="22141"/>
                    <a:stretch/>
                  </pic:blipFill>
                  <pic:spPr bwMode="auto">
                    <a:xfrm>
                      <a:off x="0" y="0"/>
                      <a:ext cx="5747266" cy="6440445"/>
                    </a:xfrm>
                    <a:prstGeom prst="rect">
                      <a:avLst/>
                    </a:prstGeom>
                    <a:ln>
                      <a:noFill/>
                    </a:ln>
                    <a:extLst>
                      <a:ext uri="{53640926-AAD7-44D8-BBD7-CCE9431645EC}">
                        <a14:shadowObscured xmlns:a14="http://schemas.microsoft.com/office/drawing/2010/main"/>
                      </a:ext>
                    </a:extLst>
                  </pic:spPr>
                </pic:pic>
              </a:graphicData>
            </a:graphic>
          </wp:inline>
        </w:drawing>
      </w:r>
      <w:commentRangeStart w:id="733"/>
      <w:commentRangeEnd w:id="733"/>
      <w:r w:rsidR="0030185B">
        <w:rPr>
          <w:rStyle w:val="Kommentarzeichen"/>
        </w:rPr>
        <w:commentReference w:id="733"/>
      </w:r>
    </w:p>
    <w:p w14:paraId="08FF09EC" w14:textId="224250F9" w:rsidR="00634E1F" w:rsidRPr="00E81B1B" w:rsidRDefault="6CAE8D72" w:rsidP="64B3F377">
      <w:pPr>
        <w:pStyle w:val="Beschriftung"/>
        <w:rPr>
          <w:rFonts w:eastAsia="Calibri"/>
        </w:rPr>
      </w:pPr>
      <w:bookmarkStart w:id="734" w:name="_Ref79771462"/>
      <w:bookmarkStart w:id="735" w:name="_Toc92091799"/>
      <w:r>
        <w:t xml:space="preserve">Abbildung </w:t>
      </w:r>
      <w:r w:rsidR="00634E1F">
        <w:fldChar w:fldCharType="begin"/>
      </w:r>
      <w:r w:rsidR="00634E1F">
        <w:instrText>SEQ Abbildung \* ARABIC</w:instrText>
      </w:r>
      <w:r w:rsidR="00634E1F">
        <w:fldChar w:fldCharType="separate"/>
      </w:r>
      <w:r w:rsidR="000D73A7">
        <w:rPr>
          <w:noProof/>
        </w:rPr>
        <w:t>21</w:t>
      </w:r>
      <w:r w:rsidR="00634E1F">
        <w:fldChar w:fldCharType="end"/>
      </w:r>
      <w:bookmarkEnd w:id="734"/>
      <w:r>
        <w:t xml:space="preserve"> </w:t>
      </w:r>
      <w:commentRangeStart w:id="736"/>
      <w:r>
        <w:t>Arbeitsschritte</w:t>
      </w:r>
      <w:commentRangeEnd w:id="736"/>
      <w:r w:rsidR="00634E1F">
        <w:commentReference w:id="736"/>
      </w:r>
      <w:r>
        <w:t xml:space="preserve"> bei der Herstellung einer geklebten Holz-Beton-Verbunddecke in Abhängigkeit der </w:t>
      </w:r>
      <w:commentRangeStart w:id="737"/>
      <w:r>
        <w:t>Fertigungsmethode</w:t>
      </w:r>
      <w:commentRangeEnd w:id="737"/>
      <w:r w:rsidR="00634E1F">
        <w:commentReference w:id="737"/>
      </w:r>
      <w:bookmarkEnd w:id="735"/>
    </w:p>
    <w:p w14:paraId="3D7F56A3" w14:textId="024FD0BF" w:rsidR="6E7E6C3D" w:rsidRPr="00E81B1B" w:rsidRDefault="35DB3432" w:rsidP="00C70B95">
      <w:pPr>
        <w:pStyle w:val="berschrift3"/>
        <w:numPr>
          <w:ilvl w:val="2"/>
          <w:numId w:val="43"/>
        </w:numPr>
        <w:rPr>
          <w:lang w:val="de-DE"/>
        </w:rPr>
      </w:pPr>
      <w:bookmarkStart w:id="738" w:name="_Toc92091701"/>
      <w:bookmarkStart w:id="739" w:name="_Toc92092143"/>
      <w:bookmarkStart w:id="740" w:name="_Toc92092255"/>
      <w:bookmarkStart w:id="741" w:name="_Toc93321037"/>
      <w:r w:rsidRPr="64B3F377">
        <w:rPr>
          <w:lang w:val="de-DE"/>
        </w:rPr>
        <w:t>Vorbereitung der Fügeteil-Oberflächen</w:t>
      </w:r>
      <w:bookmarkEnd w:id="738"/>
      <w:bookmarkEnd w:id="739"/>
      <w:bookmarkEnd w:id="740"/>
      <w:bookmarkEnd w:id="741"/>
    </w:p>
    <w:p w14:paraId="536259D4" w14:textId="6747AFAF" w:rsidR="6E7E6C3D" w:rsidRPr="00E81B1B" w:rsidRDefault="463698BD">
      <w:pPr>
        <w:rPr>
          <w:ins w:id="742" w:author="Stefan Behring" w:date="2021-12-21T11:05:00Z"/>
        </w:rPr>
      </w:pPr>
      <w:r w:rsidRPr="00E81B1B">
        <w:t>Die Qualität und Dauerhaftigkeit von Klebungen werden im hohen Maße durch die Oberfläche der Fügeteile bei der Verklebung beeinflusst</w:t>
      </w:r>
      <w:r w:rsidR="33FCE1AC" w:rsidRPr="00E81B1B">
        <w:t xml:space="preserve"> </w:t>
      </w:r>
      <w:sdt>
        <w:sdtPr>
          <w:id w:val="1082265860"/>
          <w:citation/>
        </w:sdtPr>
        <w:sdtContent>
          <w:r w:rsidR="006B0146" w:rsidRPr="00E81B1B">
            <w:fldChar w:fldCharType="begin"/>
          </w:r>
          <w:r w:rsidR="006B0146" w:rsidRPr="00E81B1B">
            <w:instrText xml:space="preserve"> CITATION Kli19 \l 1031 </w:instrText>
          </w:r>
          <w:r w:rsidR="006B0146" w:rsidRPr="00E81B1B">
            <w:fldChar w:fldCharType="separate"/>
          </w:r>
          <w:r w:rsidR="009737A6">
            <w:rPr>
              <w:noProof/>
            </w:rPr>
            <w:t>(Klingen, 2019)</w:t>
          </w:r>
          <w:r w:rsidR="006B0146" w:rsidRPr="00E81B1B">
            <w:fldChar w:fldCharType="end"/>
          </w:r>
        </w:sdtContent>
      </w:sdt>
      <w:sdt>
        <w:sdtPr>
          <w:id w:val="1532529988"/>
          <w:citation/>
        </w:sdtPr>
        <w:sdtContent>
          <w:r w:rsidR="006B0146" w:rsidRPr="00E81B1B">
            <w:fldChar w:fldCharType="begin"/>
          </w:r>
          <w:r w:rsidR="006B0146" w:rsidRPr="00E81B1B">
            <w:instrText xml:space="preserve"> CITATION Hab09 \l 1031 </w:instrText>
          </w:r>
          <w:r w:rsidR="006B0146" w:rsidRPr="00E81B1B">
            <w:fldChar w:fldCharType="separate"/>
          </w:r>
          <w:r w:rsidR="009737A6">
            <w:rPr>
              <w:noProof/>
            </w:rPr>
            <w:t xml:space="preserve"> (Habenicht, 2009)</w:t>
          </w:r>
          <w:r w:rsidR="006B0146" w:rsidRPr="00E81B1B">
            <w:fldChar w:fldCharType="end"/>
          </w:r>
        </w:sdtContent>
      </w:sdt>
      <w:r w:rsidRPr="00E81B1B">
        <w:t xml:space="preserve">. Im Idealfall ist die Oberfläche </w:t>
      </w:r>
      <w:r w:rsidR="3E7E0B81" w:rsidRPr="00E81B1B">
        <w:t>vollständig</w:t>
      </w:r>
      <w:r w:rsidRPr="00E81B1B">
        <w:t xml:space="preserve"> staub- und fettfrei. Wie die bisherige Forschung zu Holz-Beton-Klebungen gezeigt ha</w:t>
      </w:r>
      <w:r w:rsidR="2D25EAE3" w:rsidRPr="00E81B1B">
        <w:t>t</w:t>
      </w:r>
      <w:r w:rsidRPr="00E81B1B">
        <w:t xml:space="preserve">, kann die Anhaftung des Klebstoffs an das Holz bei Verwendung von </w:t>
      </w:r>
      <w:r w:rsidR="5D6CEB84" w:rsidRPr="00E81B1B">
        <w:t>Brettschichtholz ohne Verunreinigung</w:t>
      </w:r>
      <w:r w:rsidR="005B7728">
        <w:t>en</w:t>
      </w:r>
      <w:r w:rsidRPr="00E81B1B">
        <w:t xml:space="preserve"> meist ohne eine aufwändige Vorbereitung gewährleistet werden. Die Beschaffenheit der Betonoberfläche wird jedoch stark durch die vorausgegangen Schalarbeiten beeinflusst. Neben verschiedenen Schalhäuten sind auf dem Markt eine Vielzahl von Trennmitteln verfügbar. Der Einsatz von Trennmitteln entspricht der Standardmethode im Fertigteilwerk,</w:t>
      </w:r>
      <w:r w:rsidR="307E7064" w:rsidRPr="00E81B1B">
        <w:t xml:space="preserve"> da sie das Ausschalen</w:t>
      </w:r>
      <w:r w:rsidRPr="00E81B1B">
        <w:t xml:space="preserve"> erleichtert und die Schalung vor Abnutzung</w:t>
      </w:r>
      <w:r w:rsidR="307E7064" w:rsidRPr="00E81B1B">
        <w:t xml:space="preserve"> schützt</w:t>
      </w:r>
      <w:r w:rsidRPr="00E81B1B">
        <w:t xml:space="preserve">. Trennmittel sind </w:t>
      </w:r>
      <w:r w:rsidRPr="00E81B1B">
        <w:lastRenderedPageBreak/>
        <w:t xml:space="preserve">jedoch meist fetthaltig, sodass das Risiko besteht, dass Trennmittelreste die Adhäsion des Klebstoffs an der Betonoberfläche beeinträchtigen. </w:t>
      </w:r>
    </w:p>
    <w:p w14:paraId="700352FB" w14:textId="38051959" w:rsidR="6E7E6C3D" w:rsidRPr="008666A2" w:rsidRDefault="005B7728" w:rsidP="64B3F377">
      <w:r>
        <w:t>Eine</w:t>
      </w:r>
      <w:r w:rsidR="74FDACEA">
        <w:t xml:space="preserve"> Vorbereitung der Oberfläche durch Sandstrahlen, Schleifen oder Primern </w:t>
      </w:r>
      <w:r>
        <w:t xml:space="preserve">ist </w:t>
      </w:r>
      <w:r w:rsidR="74FDACEA">
        <w:t>denkbar</w:t>
      </w:r>
      <w:r>
        <w:t xml:space="preserve">. Allerdings sind diese Schritte </w:t>
      </w:r>
      <w:r w:rsidR="2C94C5E0">
        <w:t>in der Produktion mit erhöhtem Aufwand verbunden.</w:t>
      </w:r>
      <w:r w:rsidR="008666A2">
        <w:t xml:space="preserve"> </w:t>
      </w:r>
      <w:r w:rsidR="35DB3432" w:rsidRPr="64B3F377">
        <w:rPr>
          <w:rFonts w:eastAsia="Calibri"/>
        </w:rPr>
        <w:t>Aus diese</w:t>
      </w:r>
      <w:r w:rsidR="008666A2">
        <w:rPr>
          <w:rFonts w:eastAsia="Calibri"/>
        </w:rPr>
        <w:t>m</w:t>
      </w:r>
      <w:r w:rsidR="35DB3432" w:rsidRPr="64B3F377">
        <w:rPr>
          <w:rFonts w:eastAsia="Calibri"/>
        </w:rPr>
        <w:t xml:space="preserve"> Gr</w:t>
      </w:r>
      <w:r w:rsidR="008666A2">
        <w:rPr>
          <w:rFonts w:eastAsia="Calibri"/>
        </w:rPr>
        <w:t>u</w:t>
      </w:r>
      <w:r w:rsidR="35DB3432" w:rsidRPr="64B3F377">
        <w:rPr>
          <w:rFonts w:eastAsia="Calibri"/>
        </w:rPr>
        <w:t>n</w:t>
      </w:r>
      <w:r w:rsidR="008666A2">
        <w:rPr>
          <w:rFonts w:eastAsia="Calibri"/>
        </w:rPr>
        <w:t>d</w:t>
      </w:r>
      <w:r w:rsidR="35DB3432" w:rsidRPr="64B3F377">
        <w:rPr>
          <w:rFonts w:eastAsia="Calibri"/>
        </w:rPr>
        <w:t xml:space="preserve"> wurde innerhalb des Forschungsprojekts der Fokus auf Klebungen ohne </w:t>
      </w:r>
      <w:r w:rsidR="353380B0" w:rsidRPr="64B3F377">
        <w:rPr>
          <w:rFonts w:eastAsia="Calibri"/>
        </w:rPr>
        <w:t xml:space="preserve">Vorbehandlung </w:t>
      </w:r>
      <w:r w:rsidR="008666A2">
        <w:rPr>
          <w:rFonts w:eastAsia="Calibri"/>
        </w:rPr>
        <w:t xml:space="preserve">der Betonoberfläche </w:t>
      </w:r>
      <w:r w:rsidR="35DB3432" w:rsidRPr="64B3F377">
        <w:rPr>
          <w:rFonts w:eastAsia="Calibri"/>
        </w:rPr>
        <w:t>gelegt.</w:t>
      </w:r>
      <w:r w:rsidR="307E7064" w:rsidRPr="64B3F377">
        <w:rPr>
          <w:rFonts w:eastAsia="Calibri"/>
        </w:rPr>
        <w:t xml:space="preserve"> Als Schalhaut wurde eine Sperrholzplatte mit Filmoberfläche gewählt, wie sie im Betonbau üblich ist. Diese wird im weiteren als Filmschalung bezeichnet. In einer Versuchsreihe wurde in diese Schalung eine leicht raue Struktur-Matrize gelegt. Diese wird </w:t>
      </w:r>
      <w:r w:rsidR="008666A2">
        <w:rPr>
          <w:rFonts w:eastAsia="Calibri"/>
        </w:rPr>
        <w:t xml:space="preserve">hier kurz </w:t>
      </w:r>
      <w:r w:rsidR="307E7064" w:rsidRPr="64B3F377">
        <w:rPr>
          <w:rFonts w:eastAsia="Calibri"/>
        </w:rPr>
        <w:t>als Matrizenschalung bezeichnet. Die erzeugte Betonoberfläche west eine geringe Rauigkeit auf.</w:t>
      </w:r>
    </w:p>
    <w:p w14:paraId="07EDAF75" w14:textId="7D5A49DE" w:rsidR="008666A2" w:rsidRPr="008666A2" w:rsidRDefault="35DB3432" w:rsidP="64B3F377">
      <w:pPr>
        <w:rPr>
          <w:rFonts w:eastAsia="Calibri"/>
        </w:rPr>
      </w:pPr>
      <w:r w:rsidRPr="64B3F377">
        <w:rPr>
          <w:rFonts w:eastAsia="Calibri"/>
        </w:rPr>
        <w:t xml:space="preserve">In ersten Scherversuchen wurden </w:t>
      </w:r>
      <w:r w:rsidR="0D878A0E" w:rsidRPr="64B3F377">
        <w:rPr>
          <w:rFonts w:eastAsia="Calibri"/>
        </w:rPr>
        <w:t>folgende</w:t>
      </w:r>
      <w:r w:rsidRPr="64B3F377">
        <w:rPr>
          <w:rFonts w:eastAsia="Calibri"/>
        </w:rPr>
        <w:t xml:space="preserve"> Varianten untersucht:</w:t>
      </w:r>
    </w:p>
    <w:p w14:paraId="6801C025" w14:textId="1D9E83ED" w:rsidR="00A118EC"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mineralölbasiertem Trennmittel</w:t>
      </w:r>
      <w:r w:rsidR="008666A2">
        <w:rPr>
          <w:rFonts w:ascii="Myriad Pro" w:eastAsia="Myriad Pro" w:hAnsi="Myriad Pro" w:cs="Myriad Pro"/>
          <w:szCs w:val="20"/>
        </w:rPr>
        <w:t xml:space="preserve"> </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1)</w:t>
      </w:r>
    </w:p>
    <w:p w14:paraId="28BCE36B" w14:textId="5A43C2AE" w:rsidR="6E7E6C3D"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Schalölemulsion</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2)</w:t>
      </w:r>
    </w:p>
    <w:p w14:paraId="30DB6600" w14:textId="4BFFA1DC" w:rsidR="00A118EC" w:rsidRPr="00E81B1B" w:rsidRDefault="008666A2" w:rsidP="0023306A">
      <w:pPr>
        <w:pStyle w:val="Listenabsatz"/>
        <w:numPr>
          <w:ilvl w:val="0"/>
          <w:numId w:val="5"/>
        </w:numPr>
        <w:rPr>
          <w:rFonts w:ascii="Myriad Pro" w:eastAsiaTheme="minorEastAsia" w:hAnsi="Myriad Pro"/>
          <w:szCs w:val="20"/>
        </w:rPr>
      </w:pPr>
      <w:r>
        <w:rPr>
          <w:rFonts w:ascii="Myriad Pro" w:eastAsia="Myriad Pro" w:hAnsi="Myriad Pro" w:cs="Myriad Pro"/>
          <w:szCs w:val="20"/>
        </w:rPr>
        <w:t xml:space="preserve">Filmschalung mit Matrize </w:t>
      </w:r>
      <w:r w:rsidR="6E7E6C3D" w:rsidRPr="00E81B1B">
        <w:rPr>
          <w:rFonts w:ascii="Myriad Pro" w:eastAsia="Myriad Pro" w:hAnsi="Myriad Pro" w:cs="Myriad Pro"/>
          <w:szCs w:val="20"/>
        </w:rPr>
        <w:t>mit gerauter Oberfläche</w:t>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t>(FM)</w:t>
      </w:r>
    </w:p>
    <w:p w14:paraId="75FE8FBA" w14:textId="5970D53E" w:rsidR="006B0146" w:rsidRPr="00E81B1B" w:rsidRDefault="008666A2" w:rsidP="64B3F377">
      <w:pPr>
        <w:pStyle w:val="Listenabsatz"/>
        <w:numPr>
          <w:ilvl w:val="0"/>
          <w:numId w:val="5"/>
        </w:numPr>
        <w:rPr>
          <w:rFonts w:ascii="Myriad Pro" w:eastAsia="Myriad Pro" w:hAnsi="Myriad Pro" w:cs="Myriad Pro"/>
        </w:rPr>
      </w:pPr>
      <w:r>
        <w:rPr>
          <w:rFonts w:ascii="Myriad Pro" w:eastAsia="Myriad Pro" w:hAnsi="Myriad Pro" w:cs="Myriad Pro"/>
        </w:rPr>
        <w:t xml:space="preserve">Verklebung der schalungsabgewandten, unbehandelten </w:t>
      </w:r>
      <w:r w:rsidR="6161CBE7" w:rsidRPr="64B3F377">
        <w:rPr>
          <w:rFonts w:ascii="Myriad Pro" w:eastAsia="Myriad Pro" w:hAnsi="Myriad Pro" w:cs="Myriad Pro"/>
        </w:rPr>
        <w:t>Plattenoberseite</w:t>
      </w:r>
      <w:r>
        <w:rPr>
          <w:rFonts w:ascii="Myriad Pro" w:eastAsia="Myriad Pro" w:hAnsi="Myriad Pro" w:cs="Myriad Pro"/>
        </w:rPr>
        <w:t xml:space="preserve"> („Luftseite“)</w:t>
      </w:r>
      <w:r>
        <w:rPr>
          <w:rFonts w:ascii="Myriad Pro" w:eastAsia="Myriad Pro" w:hAnsi="Myriad Pro" w:cs="Myriad Pro"/>
        </w:rPr>
        <w:tab/>
        <w:t>(LU)</w:t>
      </w:r>
    </w:p>
    <w:p w14:paraId="4F6ABB9E" w14:textId="2E8964F5" w:rsidR="760CF52A" w:rsidRPr="00E81B1B" w:rsidRDefault="19023B21" w:rsidP="64B3F377">
      <w:pPr>
        <w:spacing w:after="240"/>
        <w:rPr>
          <w:rFonts w:eastAsia="Myriad Pro" w:cs="Myriad Pro"/>
        </w:rPr>
      </w:pPr>
      <w:r w:rsidRPr="64B3F377">
        <w:rPr>
          <w:rFonts w:eastAsia="Myriad Pro" w:cs="Myriad Pro"/>
        </w:rPr>
        <w:t>Diese</w:t>
      </w:r>
      <w:r w:rsidR="67E7CAEA" w:rsidRPr="64B3F377">
        <w:rPr>
          <w:rFonts w:eastAsia="Myriad Pro" w:cs="Myriad Pro"/>
        </w:rPr>
        <w:t xml:space="preserve"> </w:t>
      </w:r>
      <w:r w:rsidRPr="64B3F377">
        <w:rPr>
          <w:rFonts w:eastAsia="Myriad Pro" w:cs="Myriad Pro"/>
        </w:rPr>
        <w:t>Varianten eigneten sich alle für die Verklebung</w:t>
      </w:r>
      <w:r w:rsidR="69D0DEDF" w:rsidRPr="64B3F377">
        <w:rPr>
          <w:rFonts w:eastAsia="Myriad Pro" w:cs="Myriad Pro"/>
        </w:rPr>
        <w:t>. Die Untersuchungen sind i</w:t>
      </w:r>
      <w:r w:rsidR="008666A2">
        <w:rPr>
          <w:rFonts w:eastAsia="Myriad Pro" w:cs="Myriad Pro"/>
        </w:rPr>
        <w:t xml:space="preserve">n Kapitel </w:t>
      </w:r>
      <w:r w:rsidR="008666A2">
        <w:rPr>
          <w:rFonts w:eastAsia="Myriad Pro" w:cs="Myriad Pro"/>
        </w:rPr>
        <w:fldChar w:fldCharType="begin"/>
      </w:r>
      <w:r w:rsidR="008666A2">
        <w:rPr>
          <w:rFonts w:eastAsia="Myriad Pro" w:cs="Myriad Pro"/>
        </w:rPr>
        <w:instrText xml:space="preserve"> REF _Ref93171604 \w \h </w:instrText>
      </w:r>
      <w:r w:rsidR="008666A2">
        <w:rPr>
          <w:rFonts w:eastAsia="Myriad Pro" w:cs="Myriad Pro"/>
        </w:rPr>
      </w:r>
      <w:r w:rsidR="008666A2">
        <w:rPr>
          <w:rFonts w:eastAsia="Myriad Pro" w:cs="Myriad Pro"/>
        </w:rPr>
        <w:fldChar w:fldCharType="separate"/>
      </w:r>
      <w:r w:rsidR="008666A2">
        <w:rPr>
          <w:rFonts w:eastAsia="Myriad Pro" w:cs="Myriad Pro"/>
        </w:rPr>
        <w:t>6.4.3</w:t>
      </w:r>
      <w:r w:rsidR="008666A2">
        <w:rPr>
          <w:rFonts w:eastAsia="Myriad Pro" w:cs="Myriad Pro"/>
        </w:rPr>
        <w:fldChar w:fldCharType="end"/>
      </w:r>
      <w:r w:rsidR="69D0DEDF" w:rsidRPr="64B3F377">
        <w:rPr>
          <w:rFonts w:eastAsia="Myriad Pro" w:cs="Myriad Pro"/>
        </w:rPr>
        <w:t xml:space="preserve"> dokumentiert</w:t>
      </w:r>
      <w:r w:rsidR="67E7CAEA" w:rsidRPr="64B3F377">
        <w:rPr>
          <w:rFonts w:eastAsia="Myriad Pro" w:cs="Myriad Pro"/>
        </w:rPr>
        <w:t>.</w:t>
      </w:r>
      <w:r w:rsidRPr="64B3F377">
        <w:rPr>
          <w:rFonts w:eastAsia="Myriad Pro" w:cs="Myriad Pro"/>
        </w:rPr>
        <w:t xml:space="preserve"> </w:t>
      </w:r>
      <w:r w:rsidR="008666A2">
        <w:rPr>
          <w:rFonts w:eastAsia="Myriad Pro" w:cs="Myriad Pro"/>
        </w:rPr>
        <w:t>Einzig die</w:t>
      </w:r>
      <w:r w:rsidRPr="64B3F377">
        <w:rPr>
          <w:rFonts w:eastAsia="Myriad Pro" w:cs="Myriad Pro"/>
        </w:rPr>
        <w:t xml:space="preserve"> Verklebung der</w:t>
      </w:r>
      <w:r w:rsidR="008666A2">
        <w:rPr>
          <w:rFonts w:eastAsia="Myriad Pro" w:cs="Myriad Pro"/>
        </w:rPr>
        <w:t xml:space="preserve"> Plattenoberseite</w:t>
      </w:r>
      <w:r w:rsidRPr="64B3F377">
        <w:rPr>
          <w:rFonts w:eastAsia="Myriad Pro" w:cs="Myriad Pro"/>
        </w:rPr>
        <w:t xml:space="preserve"> </w:t>
      </w:r>
      <w:r w:rsidR="008666A2">
        <w:rPr>
          <w:rFonts w:eastAsia="Myriad Pro" w:cs="Myriad Pro"/>
        </w:rPr>
        <w:t xml:space="preserve">erwies sich </w:t>
      </w:r>
      <w:r w:rsidRPr="64B3F377">
        <w:rPr>
          <w:rFonts w:eastAsia="Myriad Pro" w:cs="Myriad Pro"/>
        </w:rPr>
        <w:t xml:space="preserve">als problematisch, da </w:t>
      </w:r>
      <w:r w:rsidR="008666A2">
        <w:rPr>
          <w:rFonts w:eastAsia="Myriad Pro" w:cs="Myriad Pro"/>
        </w:rPr>
        <w:t xml:space="preserve">lokal große </w:t>
      </w:r>
      <w:commentRangeStart w:id="743"/>
      <w:r w:rsidRPr="64B3F377">
        <w:rPr>
          <w:rFonts w:eastAsia="Myriad Pro" w:cs="Myriad Pro"/>
        </w:rPr>
        <w:t xml:space="preserve">Unebenheiten </w:t>
      </w:r>
      <w:commentRangeEnd w:id="743"/>
      <w:r w:rsidR="760CF52A">
        <w:commentReference w:id="743"/>
      </w:r>
      <w:r w:rsidRPr="64B3F377">
        <w:rPr>
          <w:rFonts w:eastAsia="Myriad Pro" w:cs="Myriad Pro"/>
        </w:rPr>
        <w:t>vorliegen</w:t>
      </w:r>
      <w:r w:rsidR="008666A2">
        <w:rPr>
          <w:rFonts w:eastAsia="Myriad Pro" w:cs="Myriad Pro"/>
        </w:rPr>
        <w:t xml:space="preserve"> können</w:t>
      </w:r>
      <w:r w:rsidRPr="64B3F377">
        <w:rPr>
          <w:rFonts w:eastAsia="Myriad Pro" w:cs="Myriad Pro"/>
        </w:rPr>
        <w:t>, die die vollflächige Verklebung erschweren. Die Variante wurde daher verworfen.</w:t>
      </w:r>
    </w:p>
    <w:p w14:paraId="227E59A0" w14:textId="1532B5B1" w:rsidR="6E7E6C3D" w:rsidRPr="00E81B1B" w:rsidRDefault="3523E212" w:rsidP="64B3F377">
      <w:pPr>
        <w:rPr>
          <w:rFonts w:eastAsia="Myriad Pro" w:cs="Myriad Pro"/>
        </w:rPr>
      </w:pPr>
      <w:r w:rsidRPr="64B3F377">
        <w:rPr>
          <w:rFonts w:eastAsia="Myriad Pro" w:cs="Myriad Pro"/>
        </w:rPr>
        <w:t xml:space="preserve">Trotz der </w:t>
      </w:r>
      <w:r w:rsidR="4671D5D3" w:rsidRPr="64B3F377">
        <w:rPr>
          <w:rFonts w:eastAsia="Myriad Pro" w:cs="Myriad Pro"/>
        </w:rPr>
        <w:t xml:space="preserve">prinzipiellen Eignung </w:t>
      </w:r>
      <w:r w:rsidRPr="64B3F377">
        <w:rPr>
          <w:rFonts w:eastAsia="Myriad Pro" w:cs="Myriad Pro"/>
        </w:rPr>
        <w:t xml:space="preserve">wurde von den Varianten mit Trennmittel Abstand genommen, da </w:t>
      </w:r>
      <w:r w:rsidR="19023B21" w:rsidRPr="64B3F377">
        <w:rPr>
          <w:rFonts w:eastAsia="Myriad Pro" w:cs="Myriad Pro"/>
        </w:rPr>
        <w:t>die Anwendung von Trennmittel</w:t>
      </w:r>
      <w:r w:rsidRPr="64B3F377">
        <w:rPr>
          <w:rFonts w:eastAsia="Myriad Pro" w:cs="Myriad Pro"/>
        </w:rPr>
        <w:t xml:space="preserve">n </w:t>
      </w:r>
      <w:r w:rsidR="5D4D2B33" w:rsidRPr="64B3F377">
        <w:rPr>
          <w:rFonts w:eastAsia="Myriad Pro" w:cs="Myriad Pro"/>
        </w:rPr>
        <w:t xml:space="preserve">viele auf die Verklebung wirkende Variablen </w:t>
      </w:r>
      <w:r w:rsidR="19023B21" w:rsidRPr="64B3F377">
        <w:rPr>
          <w:rFonts w:eastAsia="Myriad Pro" w:cs="Myriad Pro"/>
        </w:rPr>
        <w:t>mit sich bringt</w:t>
      </w:r>
      <w:r w:rsidRPr="64B3F377">
        <w:rPr>
          <w:rFonts w:eastAsia="Myriad Pro" w:cs="Myriad Pro"/>
        </w:rPr>
        <w:t xml:space="preserve">. </w:t>
      </w:r>
      <w:r w:rsidR="19023B21" w:rsidRPr="64B3F377">
        <w:rPr>
          <w:rFonts w:eastAsia="Myriad Pro" w:cs="Myriad Pro"/>
        </w:rPr>
        <w:t>Einerseits existiert eine Vielzahl verschiedener Trennmittel auf dem Markt</w:t>
      </w:r>
      <w:r w:rsidR="69D0DEDF" w:rsidRPr="64B3F377">
        <w:rPr>
          <w:rFonts w:eastAsia="Myriad Pro" w:cs="Myriad Pro"/>
        </w:rPr>
        <w:t xml:space="preserve">, </w:t>
      </w:r>
      <w:r w:rsidR="19023B21" w:rsidRPr="64B3F377">
        <w:rPr>
          <w:rFonts w:eastAsia="Myriad Pro" w:cs="Myriad Pro"/>
        </w:rPr>
        <w:t>so</w:t>
      </w:r>
      <w:r w:rsidR="69D0DEDF" w:rsidRPr="64B3F377">
        <w:rPr>
          <w:rFonts w:eastAsia="Myriad Pro" w:cs="Myriad Pro"/>
        </w:rPr>
        <w:t>dass</w:t>
      </w:r>
      <w:r w:rsidR="19023B21" w:rsidRPr="64B3F377">
        <w:rPr>
          <w:rFonts w:eastAsia="Myriad Pro" w:cs="Myriad Pro"/>
        </w:rPr>
        <w:t xml:space="preserve"> eine starke Abhängigkeit von einem speziellen Produkt gegeben</w:t>
      </w:r>
      <w:r w:rsidR="69D0DEDF" w:rsidRPr="64B3F377">
        <w:rPr>
          <w:rFonts w:eastAsia="Myriad Pro" w:cs="Myriad Pro"/>
        </w:rPr>
        <w:t xml:space="preserve"> ist</w:t>
      </w:r>
      <w:r w:rsidR="19023B21" w:rsidRPr="64B3F377">
        <w:rPr>
          <w:rFonts w:eastAsia="Myriad Pro" w:cs="Myriad Pro"/>
        </w:rPr>
        <w:t xml:space="preserve">. Andererseits kann die Auftragsmenge stark variieren und so eine Reproduzierbarkeit insbesondere bei der Fertigung im Werk nicht ohne Weiteres gewährleistet werden. </w:t>
      </w:r>
      <w:r w:rsidR="69D0DEDF" w:rsidRPr="64B3F377">
        <w:rPr>
          <w:rFonts w:eastAsia="Myriad Pro" w:cs="Myriad Pro"/>
        </w:rPr>
        <w:t xml:space="preserve">Weiterhin </w:t>
      </w:r>
      <w:r w:rsidR="19023B21" w:rsidRPr="64B3F377">
        <w:rPr>
          <w:rFonts w:eastAsia="Myriad Pro" w:cs="Myriad Pro"/>
        </w:rPr>
        <w:t>ist unklar welchen Einfluss das fetthaltige Trennmittel auf die Dauerhaftigkeit der Fuge hat. Aus diesen Gründen wurde der Fokus auf die Filmschalung ohne Trennmittel gelegt.</w:t>
      </w:r>
      <w:r w:rsidR="3FDF9A24" w:rsidRPr="64B3F377">
        <w:rPr>
          <w:rFonts w:eastAsia="Myriad Pro" w:cs="Myriad Pro"/>
        </w:rPr>
        <w:t xml:space="preserve"> Der erhöhte Aufwand beim Ausschalen und die geringere Standzeit der Schalung wurde damit in Kauf genommen.</w:t>
      </w:r>
      <w:r w:rsidR="19023B21" w:rsidRPr="64B3F377">
        <w:rPr>
          <w:rFonts w:eastAsia="Myriad Pro" w:cs="Myriad Pro"/>
        </w:rPr>
        <w:t xml:space="preserve"> </w:t>
      </w:r>
      <w:r w:rsidR="008666A2">
        <w:rPr>
          <w:rFonts w:eastAsia="Myriad Pro" w:cs="Myriad Pro"/>
        </w:rPr>
        <w:t>Da die Verunreinigung</w:t>
      </w:r>
      <w:r w:rsidR="009F55FC">
        <w:rPr>
          <w:rFonts w:eastAsia="Myriad Pro" w:cs="Myriad Pro"/>
        </w:rPr>
        <w:t xml:space="preserve"> von Fügeteilen mit Fetten sich generell negativ auf die Adhäsionskräfte einer Klebung auswirken, wurde davon ausgegangen, dass ein Verzicht auf Trennmittel keine </w:t>
      </w:r>
      <w:r w:rsidR="008666A2" w:rsidRPr="64B3F377">
        <w:rPr>
          <w:rFonts w:eastAsia="Myriad Pro" w:cs="Myriad Pro"/>
        </w:rPr>
        <w:t>Nachteile nach sich ziehen sollte</w:t>
      </w:r>
      <w:r w:rsidR="009F55FC">
        <w:rPr>
          <w:rFonts w:eastAsia="Myriad Pro" w:cs="Myriad Pro"/>
        </w:rPr>
        <w:t xml:space="preserve"> </w:t>
      </w:r>
      <w:sdt>
        <w:sdtPr>
          <w:rPr>
            <w:rFonts w:eastAsia="Myriad Pro" w:cs="Myriad Pro"/>
          </w:rPr>
          <w:id w:val="-1357733993"/>
          <w:citation/>
        </w:sdtPr>
        <w:sdtContent>
          <w:r w:rsidR="009F55FC">
            <w:rPr>
              <w:rFonts w:eastAsia="Myriad Pro" w:cs="Myriad Pro"/>
            </w:rPr>
            <w:fldChar w:fldCharType="begin"/>
          </w:r>
          <w:r w:rsidR="009F55FC">
            <w:rPr>
              <w:rFonts w:eastAsia="Myriad Pro" w:cs="Myriad Pro"/>
            </w:rPr>
            <w:instrText xml:space="preserve"> CITATION Hab09 \l 1031 </w:instrText>
          </w:r>
          <w:r w:rsidR="009F55FC">
            <w:rPr>
              <w:rFonts w:eastAsia="Myriad Pro" w:cs="Myriad Pro"/>
            </w:rPr>
            <w:fldChar w:fldCharType="separate"/>
          </w:r>
          <w:r w:rsidR="009F55FC" w:rsidRPr="009F55FC">
            <w:rPr>
              <w:rFonts w:eastAsia="Myriad Pro" w:cs="Myriad Pro"/>
              <w:noProof/>
            </w:rPr>
            <w:t>(Habenicht, 2009)</w:t>
          </w:r>
          <w:r w:rsidR="009F55FC">
            <w:rPr>
              <w:rFonts w:eastAsia="Myriad Pro" w:cs="Myriad Pro"/>
            </w:rPr>
            <w:fldChar w:fldCharType="end"/>
          </w:r>
        </w:sdtContent>
      </w:sdt>
      <w:r w:rsidR="008666A2" w:rsidRPr="64B3F377">
        <w:rPr>
          <w:rFonts w:eastAsia="Myriad Pro" w:cs="Myriad Pro"/>
        </w:rPr>
        <w:t>.</w:t>
      </w:r>
      <w:r w:rsidR="009F55FC">
        <w:rPr>
          <w:rFonts w:eastAsia="Myriad Pro" w:cs="Myriad Pro"/>
        </w:rPr>
        <w:t xml:space="preserve"> </w:t>
      </w:r>
      <w:r w:rsidR="440CFCAF" w:rsidRPr="64B3F377">
        <w:rPr>
          <w:rFonts w:eastAsia="Myriad Pro" w:cs="Myriad Pro"/>
        </w:rPr>
        <w:t>M</w:t>
      </w:r>
      <w:r w:rsidR="19023B21" w:rsidRPr="64B3F377">
        <w:rPr>
          <w:rFonts w:eastAsia="Myriad Pro" w:cs="Myriad Pro"/>
        </w:rPr>
        <w:t>it der Matrizenschalung, einer</w:t>
      </w:r>
      <w:r w:rsidR="7A7B08CC" w:rsidRPr="64B3F377">
        <w:rPr>
          <w:rFonts w:eastAsia="Myriad Pro" w:cs="Myriad Pro"/>
        </w:rPr>
        <w:t xml:space="preserve"> ebenfalls</w:t>
      </w:r>
      <w:r w:rsidR="19023B21" w:rsidRPr="64B3F377">
        <w:rPr>
          <w:rFonts w:eastAsia="Myriad Pro" w:cs="Myriad Pro"/>
        </w:rPr>
        <w:t xml:space="preserve"> trennmittelfreien Variante, </w:t>
      </w:r>
      <w:r w:rsidR="7E847F55" w:rsidRPr="64B3F377">
        <w:rPr>
          <w:rFonts w:eastAsia="Myriad Pro" w:cs="Myriad Pro"/>
        </w:rPr>
        <w:t xml:space="preserve">konnten gleichfalls </w:t>
      </w:r>
      <w:r w:rsidR="19023B21" w:rsidRPr="64B3F377">
        <w:rPr>
          <w:rFonts w:eastAsia="Myriad Pro" w:cs="Myriad Pro"/>
        </w:rPr>
        <w:t xml:space="preserve">gute Ergebnisse erzielt wurden. </w:t>
      </w:r>
    </w:p>
    <w:p w14:paraId="31EC8810" w14:textId="64735207" w:rsidR="6E7E6C3D" w:rsidRPr="00E81B1B" w:rsidRDefault="7DFA8F81" w:rsidP="64B3F377">
      <w:pPr>
        <w:rPr>
          <w:rFonts w:eastAsia="Calibri"/>
        </w:rPr>
      </w:pPr>
      <w:r w:rsidRPr="64B3F377">
        <w:rPr>
          <w:rFonts w:eastAsia="Myriad Pro" w:cs="Myriad Pro"/>
        </w:rPr>
        <w:t>Da nach den oben beschriebenen Vorversuchen mit schalg</w:t>
      </w:r>
      <w:r w:rsidR="061D57FB" w:rsidRPr="64B3F377">
        <w:rPr>
          <w:rFonts w:eastAsia="Myriad Pro" w:cs="Myriad Pro"/>
        </w:rPr>
        <w:t>la</w:t>
      </w:r>
      <w:r w:rsidRPr="64B3F377">
        <w:rPr>
          <w:rFonts w:eastAsia="Myriad Pro" w:cs="Myriad Pro"/>
        </w:rPr>
        <w:t xml:space="preserve">tter Oberfläche </w:t>
      </w:r>
      <w:r w:rsidR="19023B21" w:rsidRPr="64B3F377">
        <w:rPr>
          <w:rFonts w:eastAsia="Myriad Pro" w:cs="Myriad Pro"/>
        </w:rPr>
        <w:t>im weiteren Projektverlauf vermehrt ein adhäsives Versagen zwischen Beton und Klebstoff auftrat</w:t>
      </w:r>
      <w:r w:rsidR="009F55FC">
        <w:rPr>
          <w:rFonts w:eastAsia="Myriad Pro" w:cs="Myriad Pro"/>
        </w:rPr>
        <w:t xml:space="preserve"> (siehe Kapitel </w:t>
      </w:r>
      <w:r w:rsidR="009F55FC">
        <w:rPr>
          <w:rFonts w:eastAsia="Myriad Pro" w:cs="Myriad Pro"/>
        </w:rPr>
        <w:fldChar w:fldCharType="begin"/>
      </w:r>
      <w:r w:rsidR="009F55FC">
        <w:rPr>
          <w:rFonts w:eastAsia="Myriad Pro" w:cs="Myriad Pro"/>
        </w:rPr>
        <w:instrText xml:space="preserve"> REF _Ref82336901 \w \h </w:instrText>
      </w:r>
      <w:r w:rsidR="009F55FC">
        <w:rPr>
          <w:rFonts w:eastAsia="Myriad Pro" w:cs="Myriad Pro"/>
        </w:rPr>
      </w:r>
      <w:r w:rsidR="009F55FC">
        <w:rPr>
          <w:rFonts w:eastAsia="Myriad Pro" w:cs="Myriad Pro"/>
        </w:rPr>
        <w:fldChar w:fldCharType="separate"/>
      </w:r>
      <w:r w:rsidR="009F55FC">
        <w:rPr>
          <w:rFonts w:eastAsia="Myriad Pro" w:cs="Myriad Pro"/>
        </w:rPr>
        <w:t>6.5.3</w:t>
      </w:r>
      <w:r w:rsidR="009F55FC">
        <w:rPr>
          <w:rFonts w:eastAsia="Myriad Pro" w:cs="Myriad Pro"/>
        </w:rPr>
        <w:fldChar w:fldCharType="end"/>
      </w:r>
      <w:r w:rsidR="009F55FC">
        <w:rPr>
          <w:rFonts w:eastAsia="Myriad Pro" w:cs="Myriad Pro"/>
        </w:rPr>
        <w:t>)</w:t>
      </w:r>
      <w:r w:rsidR="19023B21" w:rsidRPr="64B3F377">
        <w:rPr>
          <w:rFonts w:eastAsia="Myriad Pro" w:cs="Myriad Pro"/>
        </w:rPr>
        <w:t xml:space="preserve">, wurde </w:t>
      </w:r>
      <w:r w:rsidR="30567A0D" w:rsidRPr="64B3F377">
        <w:rPr>
          <w:rFonts w:eastAsia="Myriad Pro" w:cs="Myriad Pro"/>
        </w:rPr>
        <w:t xml:space="preserve">beschlossen den sehr zeit- und arbeitsaufwändigen Zusatzschritt </w:t>
      </w:r>
      <w:r w:rsidR="1A81EABC" w:rsidRPr="64B3F377">
        <w:rPr>
          <w:rFonts w:eastAsia="Myriad Pro" w:cs="Myriad Pro"/>
        </w:rPr>
        <w:t xml:space="preserve">der </w:t>
      </w:r>
      <w:r w:rsidR="19023B21" w:rsidRPr="64B3F377">
        <w:rPr>
          <w:rFonts w:eastAsia="Myriad Pro" w:cs="Myriad Pro"/>
        </w:rPr>
        <w:t xml:space="preserve">Vorbehandlung durch Anschleifen der </w:t>
      </w:r>
      <w:commentRangeStart w:id="744"/>
      <w:r w:rsidR="19023B21" w:rsidRPr="64B3F377">
        <w:rPr>
          <w:rFonts w:eastAsia="Myriad Pro" w:cs="Myriad Pro"/>
        </w:rPr>
        <w:t>Betonoberfläche</w:t>
      </w:r>
      <w:r w:rsidR="3923E97F" w:rsidRPr="64B3F377">
        <w:rPr>
          <w:rFonts w:eastAsia="Myriad Pro" w:cs="Myriad Pro"/>
        </w:rPr>
        <w:t xml:space="preserve"> auszuführen.</w:t>
      </w:r>
      <w:r w:rsidR="19023B21" w:rsidRPr="64B3F377">
        <w:rPr>
          <w:rFonts w:eastAsia="Myriad Pro" w:cs="Myriad Pro"/>
        </w:rPr>
        <w:t xml:space="preserve"> </w:t>
      </w:r>
      <w:r w:rsidR="3E5BA6C8" w:rsidRPr="64B3F377">
        <w:rPr>
          <w:rFonts w:eastAsia="Myriad Pro" w:cs="Myriad Pro"/>
        </w:rPr>
        <w:t>Dies gilt insbesondere für die Großve</w:t>
      </w:r>
      <w:r w:rsidR="009F55FC">
        <w:rPr>
          <w:rFonts w:eastAsia="Myriad Pro" w:cs="Myriad Pro"/>
        </w:rPr>
        <w:t>r</w:t>
      </w:r>
      <w:r w:rsidR="3E5BA6C8" w:rsidRPr="64B3F377">
        <w:rPr>
          <w:rFonts w:eastAsia="Myriad Pro" w:cs="Myriad Pro"/>
        </w:rPr>
        <w:t>suche (Schub- und Biegebalken)</w:t>
      </w:r>
      <w:r w:rsidR="760CF52A" w:rsidRPr="64B3F377">
        <w:rPr>
          <w:rFonts w:eastAsia="Myriad Pro" w:cs="Myriad Pro"/>
        </w:rPr>
        <w:t>.</w:t>
      </w:r>
      <w:r w:rsidR="19023B21" w:rsidRPr="64B3F377">
        <w:rPr>
          <w:rFonts w:eastAsia="Myriad Pro" w:cs="Myriad Pro"/>
        </w:rPr>
        <w:t xml:space="preserve"> Die Fertigteile wurden mit </w:t>
      </w:r>
      <w:commentRangeEnd w:id="744"/>
      <w:r w:rsidR="009F55FC">
        <w:rPr>
          <w:rStyle w:val="Kommentarzeichen"/>
        </w:rPr>
        <w:commentReference w:id="744"/>
      </w:r>
      <w:r w:rsidR="19023B21" w:rsidRPr="64B3F377">
        <w:rPr>
          <w:rFonts w:eastAsia="Myriad Pro" w:cs="Myriad Pro"/>
        </w:rPr>
        <w:t xml:space="preserve">einer Diamantschleifscheibe angeschliffen, </w:t>
      </w:r>
      <w:r w:rsidR="02E2F03C" w:rsidRPr="64B3F377">
        <w:rPr>
          <w:rFonts w:eastAsia="Myriad Pro" w:cs="Myriad Pro"/>
        </w:rPr>
        <w:t>so</w:t>
      </w:r>
      <w:r w:rsidR="19023B21" w:rsidRPr="64B3F377">
        <w:rPr>
          <w:rFonts w:eastAsia="Myriad Pro" w:cs="Myriad Pro"/>
        </w:rPr>
        <w:t>dass die Betonhaut</w:t>
      </w:r>
      <w:r w:rsidR="15928146" w:rsidRPr="64B3F377">
        <w:rPr>
          <w:rFonts w:eastAsia="Myriad Pro" w:cs="Myriad Pro"/>
        </w:rPr>
        <w:t xml:space="preserve"> bis auf den Zuschlag </w:t>
      </w:r>
      <w:r w:rsidR="19023B21" w:rsidRPr="64B3F377">
        <w:rPr>
          <w:rFonts w:eastAsia="Myriad Pro" w:cs="Myriad Pro"/>
        </w:rPr>
        <w:t xml:space="preserve">entfernt wurde. </w:t>
      </w:r>
    </w:p>
    <w:p w14:paraId="490FB162" w14:textId="1C949AAB" w:rsidR="760CF52A" w:rsidRPr="00E81B1B" w:rsidRDefault="760CF52A" w:rsidP="760CF52A">
      <w:pPr>
        <w:rPr>
          <w:rFonts w:eastAsia="Calibri"/>
          <w:szCs w:val="20"/>
        </w:rPr>
      </w:pPr>
      <w:r w:rsidRPr="00E81B1B">
        <w:rPr>
          <w:rFonts w:eastAsia="Myriad Pro" w:cs="Myriad Pro"/>
          <w:szCs w:val="20"/>
        </w:rPr>
        <w:t xml:space="preserve">Im </w:t>
      </w:r>
      <w:r w:rsidR="005977F0">
        <w:rPr>
          <w:rFonts w:eastAsia="Myriad Pro" w:cs="Myriad Pro"/>
          <w:szCs w:val="20"/>
        </w:rPr>
        <w:t>Fall</w:t>
      </w:r>
      <w:r w:rsidRPr="00E81B1B">
        <w:rPr>
          <w:rFonts w:eastAsia="Myriad Pro" w:cs="Myriad Pro"/>
          <w:szCs w:val="20"/>
        </w:rPr>
        <w:t xml:space="preserve"> der Nassklebung entfällt der Aspekt der Betonoberfläche. Es sollte jedoch darauf geachtet werden, dass der Beton einen möglichst geringen w/z-Wert hat, da viele</w:t>
      </w:r>
      <w:r w:rsidR="00BB6C77" w:rsidRPr="00E81B1B">
        <w:rPr>
          <w:rFonts w:eastAsia="Myriad Pro" w:cs="Myriad Pro"/>
          <w:szCs w:val="20"/>
        </w:rPr>
        <w:t xml:space="preserve"> Epoxidharze</w:t>
      </w:r>
      <w:r w:rsidRPr="00E81B1B">
        <w:rPr>
          <w:rFonts w:eastAsia="Myriad Pro" w:cs="Myriad Pro"/>
          <w:szCs w:val="20"/>
        </w:rPr>
        <w:t xml:space="preserve"> empfindlich auf Feuchtigkeit reagieren.</w:t>
      </w:r>
    </w:p>
    <w:p w14:paraId="66FDFEF6" w14:textId="31A3BD78" w:rsidR="6E7E6C3D" w:rsidRPr="00E81B1B" w:rsidRDefault="19023B21" w:rsidP="00C70B95">
      <w:pPr>
        <w:pStyle w:val="berschrift3"/>
        <w:numPr>
          <w:ilvl w:val="2"/>
          <w:numId w:val="43"/>
        </w:numPr>
        <w:rPr>
          <w:lang w:val="de-DE"/>
        </w:rPr>
      </w:pPr>
      <w:bookmarkStart w:id="745" w:name="_Toc92091702"/>
      <w:bookmarkStart w:id="746" w:name="_Toc92092144"/>
      <w:bookmarkStart w:id="747" w:name="_Toc92092256"/>
      <w:bookmarkStart w:id="748" w:name="_Toc93321038"/>
      <w:r w:rsidRPr="64B3F377">
        <w:rPr>
          <w:lang w:val="de-DE"/>
        </w:rPr>
        <w:t>Anforderungen an den Klebstoff</w:t>
      </w:r>
      <w:bookmarkEnd w:id="745"/>
      <w:bookmarkEnd w:id="746"/>
      <w:bookmarkEnd w:id="747"/>
      <w:bookmarkEnd w:id="748"/>
      <w:r w:rsidRPr="64B3F377">
        <w:rPr>
          <w:lang w:val="de-DE"/>
        </w:rPr>
        <w:t xml:space="preserve"> </w:t>
      </w:r>
    </w:p>
    <w:p w14:paraId="66BE571A" w14:textId="77777777" w:rsidR="00E25145" w:rsidRDefault="009F55FC" w:rsidP="64B3F377">
      <w:pPr>
        <w:rPr>
          <w:rFonts w:eastAsia="Calibri"/>
        </w:rPr>
      </w:pPr>
      <w:r>
        <w:rPr>
          <w:rFonts w:eastAsia="Myriad Pro" w:cs="Myriad Pro"/>
        </w:rPr>
        <w:t xml:space="preserve">Bauteiltoleranzen in Form von Krümmungen und Unebenheiten </w:t>
      </w:r>
      <w:r w:rsidR="19023B21" w:rsidRPr="64B3F377">
        <w:rPr>
          <w:rFonts w:eastAsia="Myriad Pro" w:cs="Myriad Pro"/>
        </w:rPr>
        <w:t xml:space="preserve">sind sowohl bei </w:t>
      </w:r>
      <w:r>
        <w:rPr>
          <w:rFonts w:eastAsia="Myriad Pro" w:cs="Myriad Pro"/>
        </w:rPr>
        <w:t xml:space="preserve">Brettschichtholz </w:t>
      </w:r>
      <w:r w:rsidR="19023B21" w:rsidRPr="64B3F377">
        <w:rPr>
          <w:rFonts w:eastAsia="Myriad Pro" w:cs="Myriad Pro"/>
        </w:rPr>
        <w:t>als auch bei Betonfertigteilen</w:t>
      </w:r>
      <w:r>
        <w:rPr>
          <w:rFonts w:eastAsia="Myriad Pro" w:cs="Myriad Pro"/>
        </w:rPr>
        <w:t xml:space="preserve"> in gewissem Ausmaß</w:t>
      </w:r>
      <w:r w:rsidR="19023B21" w:rsidRPr="64B3F377">
        <w:rPr>
          <w:rFonts w:eastAsia="Myriad Pro" w:cs="Myriad Pro"/>
        </w:rPr>
        <w:t xml:space="preserve"> unvermeidbar. Im ungünstigsten Fall </w:t>
      </w:r>
      <w:r w:rsidR="6AD1C31D" w:rsidRPr="64B3F377">
        <w:rPr>
          <w:rFonts w:eastAsia="Myriad Pro" w:cs="Myriad Pro"/>
        </w:rPr>
        <w:t xml:space="preserve">weisen </w:t>
      </w:r>
      <w:r w:rsidR="19023B21" w:rsidRPr="64B3F377">
        <w:rPr>
          <w:rFonts w:eastAsia="Myriad Pro" w:cs="Myriad Pro"/>
        </w:rPr>
        <w:t xml:space="preserve">die Bauteile </w:t>
      </w:r>
      <w:r w:rsidR="1466AAFC" w:rsidRPr="64B3F377">
        <w:rPr>
          <w:rFonts w:eastAsia="Myriad Pro" w:cs="Myriad Pro"/>
        </w:rPr>
        <w:t>entgegengesetzte</w:t>
      </w:r>
      <w:r w:rsidR="034F5E5F" w:rsidRPr="64B3F377">
        <w:rPr>
          <w:rFonts w:eastAsia="Myriad Pro" w:cs="Myriad Pro"/>
        </w:rPr>
        <w:t xml:space="preserve"> Verformungen auf</w:t>
      </w:r>
      <w:r w:rsidR="19023B21" w:rsidRPr="64B3F377">
        <w:rPr>
          <w:rFonts w:eastAsia="Myriad Pro" w:cs="Myriad Pro"/>
        </w:rPr>
        <w:t xml:space="preserve">, sodass der Klebstoff </w:t>
      </w:r>
      <w:r>
        <w:rPr>
          <w:rFonts w:eastAsia="Myriad Pro" w:cs="Myriad Pro"/>
        </w:rPr>
        <w:t xml:space="preserve">den entstehenden Spalt ausfüllen muss. </w:t>
      </w:r>
      <w:r w:rsidR="00472F08">
        <w:rPr>
          <w:rFonts w:eastAsia="Myriad Pro" w:cs="Myriad Pro"/>
        </w:rPr>
        <w:t xml:space="preserve">Im </w:t>
      </w:r>
      <w:r w:rsidR="2D8FB0CF" w:rsidRPr="64B3F377">
        <w:rPr>
          <w:rFonts w:eastAsia="Myriad Pro" w:cs="Myriad Pro"/>
        </w:rPr>
        <w:t>günstigsten Fall</w:t>
      </w:r>
      <w:r w:rsidR="00472F08">
        <w:rPr>
          <w:rFonts w:eastAsia="Myriad Pro" w:cs="Myriad Pro"/>
        </w:rPr>
        <w:t xml:space="preserve"> wirkt </w:t>
      </w:r>
      <w:r w:rsidR="19023B21" w:rsidRPr="64B3F377">
        <w:rPr>
          <w:rFonts w:eastAsia="Myriad Pro" w:cs="Myriad Pro"/>
        </w:rPr>
        <w:t>die Betonplatte durch ihr Eigengewicht und</w:t>
      </w:r>
      <w:r w:rsidR="4B02D677" w:rsidRPr="64B3F377">
        <w:rPr>
          <w:rFonts w:eastAsia="Myriad Pro" w:cs="Myriad Pro"/>
        </w:rPr>
        <w:t xml:space="preserve"> ihre</w:t>
      </w:r>
      <w:r w:rsidR="19023B21" w:rsidRPr="64B3F377">
        <w:rPr>
          <w:rFonts w:eastAsia="Myriad Pro" w:cs="Myriad Pro"/>
        </w:rPr>
        <w:t xml:space="preserve"> Schlankheit diesem Effekt </w:t>
      </w:r>
      <w:r w:rsidR="00E25145">
        <w:rPr>
          <w:rFonts w:eastAsia="Myriad Pro" w:cs="Myriad Pro"/>
        </w:rPr>
        <w:t xml:space="preserve">jedoch </w:t>
      </w:r>
      <w:r w:rsidR="19023B21" w:rsidRPr="64B3F377">
        <w:rPr>
          <w:rFonts w:eastAsia="Myriad Pro" w:cs="Myriad Pro"/>
        </w:rPr>
        <w:lastRenderedPageBreak/>
        <w:t>entgege</w:t>
      </w:r>
      <w:r w:rsidR="00E25145">
        <w:rPr>
          <w:rFonts w:eastAsia="Myriad Pro" w:cs="Myriad Pro"/>
        </w:rPr>
        <w:t>n</w:t>
      </w:r>
      <w:r w:rsidR="19023B21" w:rsidRPr="64B3F377">
        <w:rPr>
          <w:rFonts w:eastAsia="Myriad Pro" w:cs="Myriad Pro"/>
        </w:rPr>
        <w:t xml:space="preserve">. </w:t>
      </w:r>
      <w:r w:rsidR="33C4A724" w:rsidRPr="64B3F377">
        <w:rPr>
          <w:rFonts w:eastAsia="Calibri"/>
        </w:rPr>
        <w:t xml:space="preserve">Unter Berücksichtigung der produktionstechnischen Gegebenheiten wurde die Fugenstärke </w:t>
      </w:r>
      <w:r w:rsidR="00E25145">
        <w:rPr>
          <w:rFonts w:eastAsia="Calibri"/>
        </w:rPr>
        <w:t>auf</w:t>
      </w:r>
      <w:r w:rsidR="33C4A724" w:rsidRPr="64B3F377">
        <w:rPr>
          <w:rFonts w:eastAsia="Calibri"/>
        </w:rPr>
        <w:t xml:space="preserve"> </w:t>
      </w:r>
      <w:commentRangeStart w:id="749"/>
      <w:r w:rsidR="33C4A724" w:rsidRPr="64B3F377">
        <w:rPr>
          <w:rFonts w:eastAsia="Calibri"/>
        </w:rPr>
        <w:t xml:space="preserve">4 mm </w:t>
      </w:r>
      <w:commentRangeEnd w:id="749"/>
      <w:r w:rsidR="00E25145">
        <w:rPr>
          <w:rStyle w:val="Kommentarzeichen"/>
        </w:rPr>
        <w:commentReference w:id="749"/>
      </w:r>
      <w:r w:rsidR="33C4A724" w:rsidRPr="64B3F377">
        <w:rPr>
          <w:rFonts w:eastAsia="Calibri"/>
        </w:rPr>
        <w:t>festgelegt.</w:t>
      </w:r>
      <w:r w:rsidR="19023B21" w:rsidRPr="64B3F377">
        <w:rPr>
          <w:rFonts w:eastAsia="Calibri"/>
        </w:rPr>
        <w:t xml:space="preserve"> </w:t>
      </w:r>
    </w:p>
    <w:p w14:paraId="5B52FF5C" w14:textId="096FDD78" w:rsidR="6E7E6C3D" w:rsidRPr="00E25145" w:rsidRDefault="19023B21" w:rsidP="64B3F377">
      <w:pPr>
        <w:rPr>
          <w:rFonts w:eastAsia="Myriad Pro" w:cs="Myriad Pro"/>
        </w:rPr>
      </w:pPr>
      <w:r w:rsidRPr="64B3F377">
        <w:rPr>
          <w:rFonts w:eastAsia="Calibri"/>
        </w:rPr>
        <w:t>Derartige Fugenstärken und flächige Verklebungen sind aus</w:t>
      </w:r>
      <w:r w:rsidR="64F7601C" w:rsidRPr="64B3F377">
        <w:rPr>
          <w:rFonts w:eastAsia="Calibri"/>
        </w:rPr>
        <w:t xml:space="preserve"> wirtschaftlichen Gründen</w:t>
      </w:r>
      <w:r w:rsidRPr="64B3F377">
        <w:rPr>
          <w:rFonts w:eastAsia="Calibri"/>
        </w:rPr>
        <w:t xml:space="preserve"> nur mit gefüllten Klebstoffen möglich. Das Füllen von Klebstoffen wirkt sich außerdem positiv auf die offene Zeit des Klebstoffs sowie das Schwindverhalten aus. Des Weiteren lassen sich gezielt </w:t>
      </w:r>
      <w:r w:rsidR="00E25145">
        <w:rPr>
          <w:rFonts w:eastAsia="Calibri"/>
        </w:rPr>
        <w:t xml:space="preserve">die gewünschten </w:t>
      </w:r>
      <w:r w:rsidRPr="64B3F377">
        <w:rPr>
          <w:rFonts w:eastAsia="Calibri"/>
        </w:rPr>
        <w:t>Verarbeitungseigenschaften einstellen. Allerdings kann das Füllen auch die Adhäsionsfähigkeit herabsetzen</w:t>
      </w:r>
      <w:r w:rsidR="67E7CAEA" w:rsidRPr="64B3F377">
        <w:rPr>
          <w:rFonts w:eastAsia="Calibri"/>
        </w:rPr>
        <w:t xml:space="preserve"> </w:t>
      </w:r>
      <w:sdt>
        <w:sdtPr>
          <w:rPr>
            <w:rFonts w:eastAsia="Calibri"/>
          </w:rPr>
          <w:id w:val="455987023"/>
          <w:citation/>
        </w:sdtPr>
        <w:sdtContent>
          <w:r w:rsidR="00A118EC" w:rsidRPr="64B3F377">
            <w:rPr>
              <w:rFonts w:eastAsia="Calibri"/>
            </w:rPr>
            <w:fldChar w:fldCharType="begin"/>
          </w:r>
          <w:r w:rsidR="00A118EC" w:rsidRPr="64B3F377">
            <w:rPr>
              <w:rFonts w:eastAsia="Calibri"/>
            </w:rPr>
            <w:instrText xml:space="preserve"> CITATION Kli19 \l 1031 </w:instrText>
          </w:r>
          <w:r w:rsidR="00A118EC" w:rsidRPr="64B3F377">
            <w:rPr>
              <w:rFonts w:eastAsia="Calibri"/>
            </w:rPr>
            <w:fldChar w:fldCharType="separate"/>
          </w:r>
          <w:r w:rsidR="009737A6" w:rsidRPr="00E25145">
            <w:t>(Klingen, 2019)</w:t>
          </w:r>
          <w:r w:rsidR="00A118EC" w:rsidRPr="64B3F377">
            <w:rPr>
              <w:rFonts w:eastAsia="Calibri"/>
            </w:rPr>
            <w:fldChar w:fldCharType="end"/>
          </w:r>
        </w:sdtContent>
      </w:sdt>
      <w:sdt>
        <w:sdtPr>
          <w:rPr>
            <w:rFonts w:eastAsia="Calibri"/>
          </w:rPr>
          <w:id w:val="1863546119"/>
          <w:citation/>
        </w:sdtPr>
        <w:sdtContent>
          <w:r w:rsidR="00A118EC" w:rsidRPr="64B3F377">
            <w:rPr>
              <w:rFonts w:eastAsia="Calibri"/>
            </w:rPr>
            <w:fldChar w:fldCharType="begin"/>
          </w:r>
          <w:r w:rsidR="00A118EC" w:rsidRPr="64B3F377">
            <w:rPr>
              <w:rFonts w:eastAsia="Calibri"/>
            </w:rPr>
            <w:instrText xml:space="preserve"> CITATION Hab09 \l 1031 </w:instrText>
          </w:r>
          <w:r w:rsidR="00A118EC" w:rsidRPr="64B3F377">
            <w:rPr>
              <w:rFonts w:eastAsia="Calibri"/>
            </w:rPr>
            <w:fldChar w:fldCharType="separate"/>
          </w:r>
          <w:r w:rsidR="009737A6">
            <w:rPr>
              <w:rFonts w:eastAsia="Calibri"/>
              <w:noProof/>
            </w:rPr>
            <w:t xml:space="preserve"> </w:t>
          </w:r>
          <w:r w:rsidR="009737A6" w:rsidRPr="00D45819">
            <w:rPr>
              <w:rFonts w:eastAsia="Calibri"/>
              <w:noProof/>
            </w:rPr>
            <w:t>(Habenicht, 2009)</w:t>
          </w:r>
          <w:r w:rsidR="00A118EC" w:rsidRPr="64B3F377">
            <w:rPr>
              <w:rFonts w:eastAsia="Calibri"/>
            </w:rPr>
            <w:fldChar w:fldCharType="end"/>
          </w:r>
        </w:sdtContent>
      </w:sdt>
      <w:r w:rsidRPr="64B3F377">
        <w:rPr>
          <w:rFonts w:eastAsia="Calibri"/>
        </w:rPr>
        <w:t>. Dies ist insbesondere bei dem Einsatz von Füllstoffen mit hoher spezifischer Oberfläche problematisch.</w:t>
      </w:r>
      <w:r w:rsidR="00E25145">
        <w:rPr>
          <w:rFonts w:eastAsia="Calibri"/>
        </w:rPr>
        <w:t xml:space="preserve"> Derart gefüllte Klebstoffe können, je nach Größtkorn des Füllstoffs, auch als Polymermörtel oder Polymerbetone bezeichnet werden.</w:t>
      </w:r>
    </w:p>
    <w:p w14:paraId="6D9BD710" w14:textId="695FC797" w:rsidR="6E7E6C3D" w:rsidRPr="00E81B1B" w:rsidRDefault="19023B21" w:rsidP="64B3F377">
      <w:pPr>
        <w:rPr>
          <w:rFonts w:eastAsia="Calibri"/>
        </w:rPr>
      </w:pPr>
      <w:r w:rsidRPr="64B3F377">
        <w:rPr>
          <w:rFonts w:eastAsia="Calibri"/>
        </w:rPr>
        <w:t>Die Verklebung von Fertigteilen erfordert eine Viskosität des Klebstoffs, die einerseits einen einfachen</w:t>
      </w:r>
      <w:r w:rsidR="00E25145">
        <w:rPr>
          <w:rFonts w:eastAsia="Calibri"/>
        </w:rPr>
        <w:t xml:space="preserve"> und zügigen</w:t>
      </w:r>
      <w:r w:rsidRPr="64B3F377">
        <w:rPr>
          <w:rFonts w:eastAsia="Calibri"/>
        </w:rPr>
        <w:t xml:space="preserve"> Auftrag ermöglicht und andererseits ein Wegfließen des Klebstoffs</w:t>
      </w:r>
      <w:r w:rsidR="00FF0573" w:rsidRPr="64B3F377">
        <w:rPr>
          <w:rFonts w:eastAsia="Calibri"/>
        </w:rPr>
        <w:t xml:space="preserve"> vor dem Fügen</w:t>
      </w:r>
      <w:r w:rsidRPr="64B3F377">
        <w:rPr>
          <w:rFonts w:eastAsia="Calibri"/>
        </w:rPr>
        <w:t xml:space="preserve"> verhindert. </w:t>
      </w:r>
      <w:r w:rsidR="310C52AD" w:rsidRPr="64B3F377">
        <w:rPr>
          <w:rFonts w:eastAsia="Calibri"/>
        </w:rPr>
        <w:t>Bei der Durchführung des Projektes wurde zum Auftragen des Klebstoffs ein Mörtelschli</w:t>
      </w:r>
      <w:r w:rsidR="424BE727" w:rsidRPr="64B3F377">
        <w:rPr>
          <w:rFonts w:eastAsia="Calibri"/>
        </w:rPr>
        <w:t>tten verwendet.</w:t>
      </w:r>
      <w:r w:rsidRPr="64B3F377">
        <w:rPr>
          <w:rFonts w:eastAsia="Calibri"/>
        </w:rPr>
        <w:t xml:space="preserve"> Aufgrund der gewählten Fugendicke wurde eine Zahnung von 8 mm gewählt</w:t>
      </w:r>
      <w:r w:rsidR="67E7CAEA" w:rsidRPr="64B3F377">
        <w:rPr>
          <w:rFonts w:eastAsia="Calibri"/>
        </w:rPr>
        <w:t xml:space="preserve"> und die </w:t>
      </w:r>
      <w:r w:rsidR="45CA6822" w:rsidRPr="64B3F377">
        <w:rPr>
          <w:rFonts w:eastAsia="Calibri"/>
        </w:rPr>
        <w:t xml:space="preserve">Viskosität der </w:t>
      </w:r>
      <w:r w:rsidR="67E7CAEA" w:rsidRPr="64B3F377">
        <w:rPr>
          <w:rFonts w:eastAsia="Calibri"/>
        </w:rPr>
        <w:t xml:space="preserve">Klebstoffe entsprechend eingestellt. </w:t>
      </w:r>
    </w:p>
    <w:p w14:paraId="7AE6B944" w14:textId="73CDE19E" w:rsidR="6E7E6C3D" w:rsidRPr="00E81B1B" w:rsidRDefault="19023B21" w:rsidP="64B3F377">
      <w:pPr>
        <w:rPr>
          <w:rFonts w:eastAsia="Calibri"/>
        </w:rPr>
      </w:pPr>
      <w:r w:rsidRPr="64B3F377">
        <w:rPr>
          <w:rFonts w:eastAsia="Calibri"/>
        </w:rPr>
        <w:t xml:space="preserve">Im </w:t>
      </w:r>
      <w:r w:rsidR="5DECF389" w:rsidRPr="64B3F377">
        <w:rPr>
          <w:rFonts w:eastAsia="Calibri"/>
        </w:rPr>
        <w:t>Fall</w:t>
      </w:r>
      <w:r w:rsidRPr="64B3F377">
        <w:rPr>
          <w:rFonts w:eastAsia="Calibri"/>
        </w:rPr>
        <w:t xml:space="preserve"> der Nassklebung </w:t>
      </w:r>
      <w:r w:rsidR="6FC6A156" w:rsidRPr="64B3F377">
        <w:rPr>
          <w:rFonts w:eastAsia="Calibri"/>
        </w:rPr>
        <w:t xml:space="preserve">müssen </w:t>
      </w:r>
      <w:r w:rsidRPr="64B3F377">
        <w:rPr>
          <w:rFonts w:eastAsia="Calibri"/>
        </w:rPr>
        <w:t>keine Toleranzen auszugleichen</w:t>
      </w:r>
      <w:r w:rsidR="593F4123" w:rsidRPr="64B3F377">
        <w:rPr>
          <w:rFonts w:eastAsia="Calibri"/>
        </w:rPr>
        <w:t xml:space="preserve"> werden</w:t>
      </w:r>
      <w:r w:rsidRPr="64B3F377">
        <w:rPr>
          <w:rFonts w:eastAsia="Calibri"/>
        </w:rPr>
        <w:t xml:space="preserve">, sodass die Dicke der Klebschicht auf ein Minimum reduziert werden kann. </w:t>
      </w:r>
      <w:r w:rsidR="1982C1A5" w:rsidRPr="64B3F377">
        <w:rPr>
          <w:rFonts w:eastAsia="Calibri"/>
        </w:rPr>
        <w:t>Hier</w:t>
      </w:r>
      <w:r w:rsidRPr="64B3F377">
        <w:rPr>
          <w:rFonts w:eastAsia="Calibri"/>
        </w:rPr>
        <w:t xml:space="preserve"> wurde eine Dicke von </w:t>
      </w:r>
      <w:r w:rsidR="67E7CAEA" w:rsidRPr="64B3F377">
        <w:rPr>
          <w:rFonts w:eastAsia="Calibri"/>
        </w:rPr>
        <w:t xml:space="preserve">etwa </w:t>
      </w:r>
      <w:r w:rsidRPr="64B3F377">
        <w:rPr>
          <w:rFonts w:eastAsia="Calibri"/>
        </w:rPr>
        <w:t xml:space="preserve">2 mm gewählt. </w:t>
      </w:r>
      <w:r w:rsidR="5BD0D73F" w:rsidRPr="64B3F377">
        <w:rPr>
          <w:rFonts w:eastAsia="Calibri"/>
        </w:rPr>
        <w:t xml:space="preserve">Die Konsistenz </w:t>
      </w:r>
      <w:r w:rsidR="00FE753D">
        <w:rPr>
          <w:rFonts w:eastAsia="Calibri"/>
        </w:rPr>
        <w:t>des Klebstoffs ist so einzustellen</w:t>
      </w:r>
      <w:r w:rsidRPr="64B3F377">
        <w:rPr>
          <w:rFonts w:eastAsia="Calibri"/>
        </w:rPr>
        <w:t xml:space="preserve">, dass der Klebstoff steif genug ist, um </w:t>
      </w:r>
      <w:r w:rsidR="2B2E971B" w:rsidRPr="64B3F377">
        <w:rPr>
          <w:rFonts w:eastAsia="Calibri"/>
        </w:rPr>
        <w:t>bei</w:t>
      </w:r>
      <w:r w:rsidR="00E25145">
        <w:rPr>
          <w:rFonts w:eastAsia="Calibri"/>
        </w:rPr>
        <w:t xml:space="preserve"> der Betonage</w:t>
      </w:r>
      <w:r w:rsidR="2B2E971B" w:rsidRPr="64B3F377">
        <w:rPr>
          <w:rFonts w:eastAsia="Calibri"/>
        </w:rPr>
        <w:t xml:space="preserve"> </w:t>
      </w:r>
      <w:r w:rsidR="00E25145">
        <w:rPr>
          <w:rFonts w:eastAsia="Calibri"/>
        </w:rPr>
        <w:t xml:space="preserve">nicht </w:t>
      </w:r>
      <w:r w:rsidRPr="64B3F377">
        <w:rPr>
          <w:rFonts w:eastAsia="Calibri"/>
        </w:rPr>
        <w:t>durch aufprallenden Beton verdrängt zu werden.</w:t>
      </w:r>
    </w:p>
    <w:p w14:paraId="0052CC5C" w14:textId="74B8E3B4" w:rsidR="008F3C89" w:rsidRPr="00E81B1B" w:rsidRDefault="008F3C89" w:rsidP="00C92088">
      <w:pPr>
        <w:pStyle w:val="berschrift2"/>
        <w:numPr>
          <w:ilvl w:val="1"/>
          <w:numId w:val="43"/>
        </w:numPr>
      </w:pPr>
      <w:bookmarkStart w:id="750" w:name="_Toc92091703"/>
      <w:bookmarkStart w:id="751" w:name="_Toc92092145"/>
      <w:bookmarkStart w:id="752" w:name="_Toc92092257"/>
      <w:bookmarkStart w:id="753" w:name="_Toc93321039"/>
      <w:r>
        <w:t>Materialien</w:t>
      </w:r>
      <w:bookmarkStart w:id="754" w:name="_Ref82337501"/>
      <w:bookmarkEnd w:id="750"/>
      <w:bookmarkEnd w:id="751"/>
      <w:bookmarkEnd w:id="752"/>
      <w:bookmarkEnd w:id="753"/>
    </w:p>
    <w:p w14:paraId="3B6F2B5C" w14:textId="15779D6B" w:rsidR="003A241C" w:rsidRPr="00E25145" w:rsidRDefault="00974FE6" w:rsidP="00E25145">
      <w:pPr>
        <w:pStyle w:val="berschrift3"/>
        <w:numPr>
          <w:ilvl w:val="2"/>
          <w:numId w:val="43"/>
        </w:numPr>
        <w:rPr>
          <w:rFonts w:eastAsia="Calibri"/>
        </w:rPr>
      </w:pPr>
      <w:bookmarkStart w:id="755" w:name="_Toc93321040"/>
      <w:r w:rsidRPr="00E25145">
        <w:rPr>
          <w:rFonts w:eastAsia="Calibri"/>
        </w:rPr>
        <w:t>Klebstoff</w:t>
      </w:r>
      <w:bookmarkEnd w:id="755"/>
    </w:p>
    <w:p w14:paraId="2DA70C76" w14:textId="5A2F0125" w:rsidR="00CA667E" w:rsidRDefault="00CA667E" w:rsidP="00B447E5">
      <w:pPr>
        <w:rPr>
          <w:rFonts w:eastAsia="Calibri"/>
          <w:szCs w:val="20"/>
        </w:rPr>
      </w:pPr>
      <w:commentRangeStart w:id="756"/>
      <w:r w:rsidRPr="00CA667E">
        <w:rPr>
          <w:rFonts w:eastAsia="Calibri"/>
          <w:szCs w:val="20"/>
        </w:rPr>
        <w:t xml:space="preserve">Die </w:t>
      </w:r>
      <w:r w:rsidR="00E25145">
        <w:rPr>
          <w:rFonts w:eastAsia="Calibri"/>
          <w:szCs w:val="20"/>
        </w:rPr>
        <w:t>kleinformatigen Scherversuche</w:t>
      </w:r>
      <w:r w:rsidRPr="00CA667E">
        <w:rPr>
          <w:rFonts w:eastAsia="Calibri"/>
          <w:szCs w:val="20"/>
        </w:rPr>
        <w:t xml:space="preserve"> (</w:t>
      </w:r>
      <w:r w:rsidR="00E25145">
        <w:rPr>
          <w:rFonts w:eastAsia="Calibri"/>
          <w:szCs w:val="20"/>
        </w:rPr>
        <w:t xml:space="preserve">siehe Kapitel </w:t>
      </w:r>
      <w:r w:rsidR="00E25145">
        <w:rPr>
          <w:rFonts w:eastAsia="Calibri"/>
          <w:szCs w:val="20"/>
        </w:rPr>
        <w:fldChar w:fldCharType="begin"/>
      </w:r>
      <w:r w:rsidR="00E25145">
        <w:rPr>
          <w:rFonts w:eastAsia="Calibri"/>
          <w:szCs w:val="20"/>
        </w:rPr>
        <w:instrText xml:space="preserve"> REF _Ref93224032 \w \h </w:instrText>
      </w:r>
      <w:r w:rsidR="00E25145">
        <w:rPr>
          <w:rFonts w:eastAsia="Calibri"/>
          <w:szCs w:val="20"/>
        </w:rPr>
      </w:r>
      <w:r w:rsidR="00E25145">
        <w:rPr>
          <w:rFonts w:eastAsia="Calibri"/>
          <w:szCs w:val="20"/>
        </w:rPr>
        <w:fldChar w:fldCharType="separate"/>
      </w:r>
      <w:r w:rsidR="00E25145">
        <w:rPr>
          <w:rFonts w:eastAsia="Calibri"/>
          <w:szCs w:val="20"/>
        </w:rPr>
        <w:t>6.4</w:t>
      </w:r>
      <w:r w:rsidR="00E25145">
        <w:rPr>
          <w:rFonts w:eastAsia="Calibri"/>
          <w:szCs w:val="20"/>
        </w:rPr>
        <w:fldChar w:fldCharType="end"/>
      </w:r>
      <w:r w:rsidRPr="00CA667E">
        <w:rPr>
          <w:rFonts w:eastAsia="Calibri"/>
          <w:szCs w:val="20"/>
        </w:rPr>
        <w:t xml:space="preserve">) </w:t>
      </w:r>
      <w:r w:rsidR="00E25145">
        <w:rPr>
          <w:rFonts w:eastAsia="Calibri"/>
          <w:szCs w:val="20"/>
        </w:rPr>
        <w:t>dienten dazu</w:t>
      </w:r>
      <w:r w:rsidRPr="00CA667E">
        <w:rPr>
          <w:rFonts w:eastAsia="Calibri"/>
          <w:szCs w:val="20"/>
        </w:rPr>
        <w:t xml:space="preserve"> einen geeigneten Klebstoff, eine geeignete Klebstoffkonsistenz sowie eine geeignete Betonoberfläche zu identifizieren.</w:t>
      </w:r>
      <w:commentRangeEnd w:id="756"/>
      <w:r w:rsidR="00E25145">
        <w:rPr>
          <w:rStyle w:val="Kommentarzeichen"/>
        </w:rPr>
        <w:commentReference w:id="756"/>
      </w:r>
    </w:p>
    <w:p w14:paraId="78AAD70A" w14:textId="5DA35582" w:rsidR="00B447E5" w:rsidRPr="00B447E5" w:rsidRDefault="00B447E5" w:rsidP="00B447E5">
      <w:pPr>
        <w:rPr>
          <w:rFonts w:eastAsia="Calibri"/>
          <w:szCs w:val="20"/>
        </w:rPr>
      </w:pPr>
      <w:r w:rsidRPr="00B447E5">
        <w:rPr>
          <w:rFonts w:eastAsia="Calibri"/>
          <w:szCs w:val="20"/>
        </w:rPr>
        <w:t xml:space="preserve">Die ersten Versuche zur Verklebung verschiedener Betonoberflächen wurden mit einen zwei-komponentigen (2K) Polyurethanklebstoff der Firma Collano sowie den 2K-Epoxidharzklebstoff Compono der Firma Bennert. Letzterer wird von Bennert zusammen mit Zuschlagstoffen als Polymerbeton zur Sanierung von Holzbalkendecken eingesetzt und ist bauaufsichtlich zugelassen. Die Zuschlagmischung der Fa. Bennert enthält ein Größtkorn von 3 </w:t>
      </w:r>
      <w:commentRangeStart w:id="757"/>
      <w:r w:rsidRPr="00B447E5">
        <w:rPr>
          <w:rFonts w:eastAsia="Calibri"/>
          <w:szCs w:val="20"/>
        </w:rPr>
        <w:t>mm</w:t>
      </w:r>
      <w:commentRangeEnd w:id="757"/>
      <w:r>
        <w:rPr>
          <w:rStyle w:val="Kommentarzeichen"/>
        </w:rPr>
        <w:commentReference w:id="757"/>
      </w:r>
      <w:r w:rsidR="0016707D">
        <w:rPr>
          <w:rFonts w:eastAsia="Calibri"/>
          <w:szCs w:val="20"/>
        </w:rPr>
        <w:t>.</w:t>
      </w:r>
      <w:r w:rsidRPr="00B447E5">
        <w:rPr>
          <w:rFonts w:eastAsia="Calibri"/>
          <w:szCs w:val="20"/>
        </w:rPr>
        <w:t xml:space="preserve"> Für die </w:t>
      </w:r>
      <w:r w:rsidR="0016707D">
        <w:rPr>
          <w:rFonts w:eastAsia="Calibri"/>
          <w:szCs w:val="20"/>
        </w:rPr>
        <w:t>Scherversuche</w:t>
      </w:r>
      <w:r w:rsidRPr="00B447E5">
        <w:rPr>
          <w:rFonts w:eastAsia="Calibri"/>
          <w:szCs w:val="20"/>
        </w:rPr>
        <w:t xml:space="preserve"> erfolgte der Auftrag flächig mit einer Kelle. </w:t>
      </w:r>
    </w:p>
    <w:p w14:paraId="4D088B79" w14:textId="2DFA1662" w:rsidR="00B447E5" w:rsidRDefault="00B447E5" w:rsidP="00B447E5">
      <w:pPr>
        <w:rPr>
          <w:rFonts w:eastAsia="Calibri"/>
          <w:szCs w:val="20"/>
        </w:rPr>
      </w:pPr>
      <w:commentRangeStart w:id="758"/>
      <w:r w:rsidRPr="00B447E5">
        <w:rPr>
          <w:rFonts w:eastAsia="Calibri"/>
          <w:szCs w:val="20"/>
        </w:rPr>
        <w:t xml:space="preserve">Zielstellung bei der Konsistenzeinstellung war die Verarbeitbarkeit mit einem Mörtelschlitten. Die Einstellung der Konsistenz erfolgte im ersten Schritt über ein Tixotropiermittel. Im zweiten, aus Kostengründen, durch eine Erhöhung des </w:t>
      </w:r>
      <w:commentRangeStart w:id="759"/>
      <w:r w:rsidRPr="00B447E5">
        <w:rPr>
          <w:rFonts w:eastAsia="Calibri"/>
          <w:szCs w:val="20"/>
        </w:rPr>
        <w:t>Feinsandanteils</w:t>
      </w:r>
      <w:commentRangeEnd w:id="759"/>
      <w:r w:rsidR="0016707D">
        <w:rPr>
          <w:rStyle w:val="Kommentarzeichen"/>
        </w:rPr>
        <w:commentReference w:id="759"/>
      </w:r>
      <w:r w:rsidRPr="00B447E5">
        <w:rPr>
          <w:rFonts w:eastAsia="Calibri"/>
          <w:szCs w:val="20"/>
        </w:rPr>
        <w:t xml:space="preserve">. </w:t>
      </w:r>
      <w:commentRangeEnd w:id="758"/>
      <w:r w:rsidR="0016707D">
        <w:rPr>
          <w:rStyle w:val="Kommentarzeichen"/>
        </w:rPr>
        <w:commentReference w:id="758"/>
      </w:r>
    </w:p>
    <w:p w14:paraId="6E3986D7" w14:textId="77777777" w:rsidR="0016707D" w:rsidRPr="00B447E5" w:rsidRDefault="0016707D" w:rsidP="00B447E5">
      <w:pPr>
        <w:rPr>
          <w:rFonts w:eastAsia="Calibri"/>
          <w:szCs w:val="20"/>
        </w:rPr>
      </w:pPr>
    </w:p>
    <w:p w14:paraId="26487619" w14:textId="1133110E" w:rsidR="00B2141D" w:rsidRDefault="00B447E5" w:rsidP="00B447E5">
      <w:pPr>
        <w:rPr>
          <w:rFonts w:eastAsia="Calibri"/>
          <w:szCs w:val="20"/>
        </w:rPr>
      </w:pPr>
      <w:r w:rsidRPr="00B447E5">
        <w:rPr>
          <w:rFonts w:eastAsia="Calibri"/>
          <w:szCs w:val="20"/>
        </w:rPr>
        <w:t>Auf die Mischungen dieses Klebstoffs wird im Weiteren wie folgt Bezug genommen: C1 für die Mischung nach Herstellerangaben Fa. Bennert, C2 für die modifizierte Mischung mit Thixotropiermittel, C3 für die modifizierte Mischung ohne Thixotropiermittel.</w:t>
      </w:r>
    </w:p>
    <w:p w14:paraId="761CB503" w14:textId="2A830B47" w:rsidR="008F3C89" w:rsidRPr="00E81B1B" w:rsidRDefault="008F3C89" w:rsidP="00B14A17">
      <w:pPr>
        <w:rPr>
          <w:rFonts w:eastAsia="Calibri"/>
          <w:szCs w:val="20"/>
        </w:rPr>
      </w:pPr>
      <w:r w:rsidRPr="00E81B1B">
        <w:rPr>
          <w:rFonts w:eastAsia="Calibri"/>
          <w:szCs w:val="20"/>
        </w:rPr>
        <w:t>Wie bereits in Abschnitt</w:t>
      </w:r>
      <w:commentRangeStart w:id="760"/>
      <w:r w:rsidRPr="00E81B1B">
        <w:rPr>
          <w:rFonts w:eastAsia="Calibri"/>
          <w:szCs w:val="20"/>
        </w:rPr>
        <w:t xml:space="preserve"> </w:t>
      </w:r>
      <w:r w:rsidRPr="00E81B1B">
        <w:rPr>
          <w:rFonts w:eastAsia="Calibri"/>
          <w:szCs w:val="20"/>
        </w:rPr>
        <w:fldChar w:fldCharType="begin"/>
      </w:r>
      <w:r w:rsidRPr="00E81B1B">
        <w:rPr>
          <w:rFonts w:eastAsia="Calibri"/>
          <w:szCs w:val="20"/>
        </w:rPr>
        <w:instrText xml:space="preserve"> REF _Ref82337501 \r \h </w:instrText>
      </w:r>
      <w:r w:rsidRPr="00E81B1B">
        <w:rPr>
          <w:rFonts w:eastAsia="Calibri"/>
          <w:szCs w:val="20"/>
        </w:rPr>
      </w:r>
      <w:r w:rsidRPr="00E81B1B">
        <w:rPr>
          <w:rFonts w:eastAsia="Calibri"/>
          <w:szCs w:val="20"/>
        </w:rPr>
        <w:fldChar w:fldCharType="separate"/>
      </w:r>
      <w:ins w:id="761" w:author="Carsten Hein" w:date="2022-01-03T08:40:00Z">
        <w:r w:rsidR="009737A6">
          <w:rPr>
            <w:rFonts w:eastAsia="Calibri"/>
            <w:szCs w:val="20"/>
          </w:rPr>
          <w:t>9.3</w:t>
        </w:r>
      </w:ins>
      <w:del w:id="762" w:author="Carsten Hein" w:date="2022-01-03T08:40:00Z">
        <w:r w:rsidDel="009737A6">
          <w:rPr>
            <w:rFonts w:eastAsia="Calibri"/>
            <w:szCs w:val="20"/>
          </w:rPr>
          <w:delText>8.3</w:delText>
        </w:r>
      </w:del>
      <w:r w:rsidRPr="00E81B1B">
        <w:rPr>
          <w:rFonts w:eastAsia="Calibri"/>
          <w:szCs w:val="20"/>
        </w:rPr>
        <w:fldChar w:fldCharType="end"/>
      </w:r>
      <w:r w:rsidRPr="00E81B1B">
        <w:rPr>
          <w:rFonts w:eastAsia="Calibri"/>
          <w:szCs w:val="20"/>
        </w:rPr>
        <w:t xml:space="preserve"> erläutert </w:t>
      </w:r>
      <w:commentRangeEnd w:id="760"/>
      <w:r w:rsidR="00B14A17">
        <w:rPr>
          <w:rStyle w:val="Kommentarzeichen"/>
        </w:rPr>
        <w:commentReference w:id="760"/>
      </w:r>
      <w:r w:rsidRPr="00E81B1B">
        <w:rPr>
          <w:rFonts w:eastAsia="Calibri"/>
          <w:szCs w:val="20"/>
        </w:rPr>
        <w:t>kamen drei unterschiedliche Klebstoffe zum Einsatz. Diese wurden zum Teil modif</w:t>
      </w:r>
      <w:r>
        <w:rPr>
          <w:rFonts w:eastAsia="Calibri"/>
          <w:szCs w:val="20"/>
        </w:rPr>
        <w:t>i</w:t>
      </w:r>
      <w:r w:rsidRPr="00E81B1B">
        <w:rPr>
          <w:rFonts w:eastAsia="Calibri"/>
          <w:szCs w:val="20"/>
        </w:rPr>
        <w:t>ziert, um gewisse Eigenschaften zu erzielen. Die folgende Tabelle zeigt einen Überblick über die Klebstoffe.</w:t>
      </w:r>
    </w:p>
    <w:p w14:paraId="46592C8F" w14:textId="5EE6EEFF" w:rsidR="008F3C89" w:rsidRPr="00E81B1B" w:rsidRDefault="008F3C89" w:rsidP="008F3C89">
      <w:pPr>
        <w:pStyle w:val="Beschriftung"/>
        <w:spacing w:after="240"/>
        <w:rPr>
          <w:rFonts w:eastAsia="Calibri"/>
          <w:szCs w:val="20"/>
        </w:rPr>
      </w:pPr>
      <w:bookmarkStart w:id="763" w:name="_Toc92091858"/>
      <w:r w:rsidRPr="00E81B1B">
        <w:t xml:space="preserve">Tabelle </w:t>
      </w:r>
      <w:r>
        <w:fldChar w:fldCharType="begin"/>
      </w:r>
      <w:r>
        <w:instrText>SEQ Tabelle \* ARABIC</w:instrText>
      </w:r>
      <w:r>
        <w:fldChar w:fldCharType="separate"/>
      </w:r>
      <w:r w:rsidR="007C1B12">
        <w:rPr>
          <w:noProof/>
        </w:rPr>
        <w:t>6</w:t>
      </w:r>
      <w:r>
        <w:fldChar w:fldCharType="end"/>
      </w:r>
      <w:r w:rsidRPr="00E81B1B">
        <w:t xml:space="preserve"> Übersicht über die untersuchten Klebstoffe</w:t>
      </w:r>
      <w:bookmarkEnd w:id="763"/>
    </w:p>
    <w:tbl>
      <w:tblPr>
        <w:tblStyle w:val="Tabellenraster"/>
        <w:tblW w:w="0" w:type="auto"/>
        <w:tblLook w:val="04A0" w:firstRow="1" w:lastRow="0" w:firstColumn="1" w:lastColumn="0" w:noHBand="0" w:noVBand="1"/>
      </w:tblPr>
      <w:tblGrid>
        <w:gridCol w:w="1696"/>
        <w:gridCol w:w="2268"/>
        <w:gridCol w:w="3119"/>
        <w:gridCol w:w="1977"/>
      </w:tblGrid>
      <w:tr w:rsidR="008F3C89" w:rsidRPr="00E81B1B" w14:paraId="51246FFE" w14:textId="77777777" w:rsidTr="005E7D1E">
        <w:tc>
          <w:tcPr>
            <w:tcW w:w="1696" w:type="dxa"/>
          </w:tcPr>
          <w:p w14:paraId="660F565E" w14:textId="77777777" w:rsidR="008F3C89" w:rsidRPr="00E81B1B" w:rsidRDefault="008F3C89" w:rsidP="005E7D1E">
            <w:pPr>
              <w:jc w:val="left"/>
              <w:rPr>
                <w:rFonts w:eastAsia="Calibri"/>
                <w:szCs w:val="20"/>
              </w:rPr>
            </w:pPr>
            <w:r w:rsidRPr="00E81B1B">
              <w:rPr>
                <w:rFonts w:eastAsia="Calibri"/>
                <w:szCs w:val="20"/>
              </w:rPr>
              <w:t>Bezeichnung innerhalb der Versuchsserien</w:t>
            </w:r>
          </w:p>
        </w:tc>
        <w:tc>
          <w:tcPr>
            <w:tcW w:w="2268" w:type="dxa"/>
          </w:tcPr>
          <w:p w14:paraId="75714DFB" w14:textId="77777777" w:rsidR="008F3C89" w:rsidRPr="00E81B1B" w:rsidRDefault="008F3C89" w:rsidP="005E7D1E">
            <w:pPr>
              <w:jc w:val="left"/>
              <w:rPr>
                <w:rFonts w:eastAsia="Calibri"/>
                <w:szCs w:val="20"/>
              </w:rPr>
            </w:pPr>
            <w:r w:rsidRPr="00E81B1B">
              <w:rPr>
                <w:rFonts w:eastAsia="Calibri"/>
                <w:szCs w:val="20"/>
              </w:rPr>
              <w:t>Hersteller</w:t>
            </w:r>
          </w:p>
        </w:tc>
        <w:tc>
          <w:tcPr>
            <w:tcW w:w="3119" w:type="dxa"/>
          </w:tcPr>
          <w:p w14:paraId="16C97D5D" w14:textId="77777777" w:rsidR="008F3C89" w:rsidRPr="00E81B1B" w:rsidRDefault="008F3C89" w:rsidP="005E7D1E">
            <w:pPr>
              <w:jc w:val="left"/>
              <w:rPr>
                <w:rFonts w:eastAsia="Calibri"/>
                <w:szCs w:val="20"/>
              </w:rPr>
            </w:pPr>
            <w:r w:rsidRPr="00E81B1B">
              <w:rPr>
                <w:rFonts w:eastAsia="Calibri"/>
                <w:szCs w:val="20"/>
              </w:rPr>
              <w:t>Zusammensetzung</w:t>
            </w:r>
          </w:p>
        </w:tc>
        <w:tc>
          <w:tcPr>
            <w:tcW w:w="1977" w:type="dxa"/>
          </w:tcPr>
          <w:p w14:paraId="4ADB10E8" w14:textId="77777777" w:rsidR="008F3C89" w:rsidRPr="00E81B1B" w:rsidRDefault="008F3C89" w:rsidP="005E7D1E">
            <w:pPr>
              <w:jc w:val="left"/>
              <w:rPr>
                <w:rFonts w:eastAsia="Calibri"/>
                <w:szCs w:val="20"/>
              </w:rPr>
            </w:pPr>
            <w:r w:rsidRPr="00E81B1B">
              <w:rPr>
                <w:rFonts w:eastAsia="Calibri"/>
                <w:szCs w:val="20"/>
              </w:rPr>
              <w:t>Eigenschaften</w:t>
            </w:r>
          </w:p>
        </w:tc>
      </w:tr>
      <w:tr w:rsidR="008F3C89" w:rsidRPr="00E81B1B" w14:paraId="6392E817" w14:textId="77777777" w:rsidTr="005E7D1E">
        <w:tc>
          <w:tcPr>
            <w:tcW w:w="1696" w:type="dxa"/>
          </w:tcPr>
          <w:p w14:paraId="7DE949B2" w14:textId="77777777" w:rsidR="008F3C89" w:rsidRPr="00E81B1B" w:rsidRDefault="008F3C89" w:rsidP="005E7D1E">
            <w:pPr>
              <w:rPr>
                <w:rFonts w:eastAsia="Calibri"/>
                <w:szCs w:val="20"/>
              </w:rPr>
            </w:pPr>
            <w:r w:rsidRPr="00E81B1B">
              <w:rPr>
                <w:rFonts w:eastAsia="Calibri"/>
                <w:szCs w:val="20"/>
              </w:rPr>
              <w:t>PU</w:t>
            </w:r>
          </w:p>
        </w:tc>
        <w:tc>
          <w:tcPr>
            <w:tcW w:w="2268" w:type="dxa"/>
          </w:tcPr>
          <w:p w14:paraId="79BD3D7A" w14:textId="77777777" w:rsidR="008F3C89" w:rsidRPr="00E81B1B" w:rsidRDefault="008F3C89" w:rsidP="005E7D1E">
            <w:pPr>
              <w:jc w:val="left"/>
              <w:rPr>
                <w:rFonts w:eastAsia="Calibri"/>
                <w:szCs w:val="20"/>
              </w:rPr>
            </w:pPr>
            <w:r w:rsidRPr="00E81B1B">
              <w:rPr>
                <w:rFonts w:eastAsia="Calibri"/>
                <w:szCs w:val="20"/>
              </w:rPr>
              <w:t>Collano</w:t>
            </w:r>
          </w:p>
        </w:tc>
        <w:tc>
          <w:tcPr>
            <w:tcW w:w="3119" w:type="dxa"/>
          </w:tcPr>
          <w:p w14:paraId="6BEC6F6C" w14:textId="77777777" w:rsidR="008F3C89" w:rsidRPr="00E81B1B" w:rsidRDefault="008F3C89" w:rsidP="005E7D1E">
            <w:pPr>
              <w:jc w:val="left"/>
              <w:rPr>
                <w:rFonts w:eastAsia="Calibri"/>
                <w:szCs w:val="20"/>
              </w:rPr>
            </w:pPr>
            <w:r w:rsidRPr="00E81B1B">
              <w:rPr>
                <w:rFonts w:eastAsia="Calibri"/>
                <w:szCs w:val="20"/>
              </w:rPr>
              <w:t>2K-Polyurethanklebstoff, herstellerseitig gefüllt</w:t>
            </w:r>
          </w:p>
        </w:tc>
        <w:tc>
          <w:tcPr>
            <w:tcW w:w="1977" w:type="dxa"/>
          </w:tcPr>
          <w:p w14:paraId="687B770C" w14:textId="77777777" w:rsidR="008F3C89" w:rsidRPr="00E81B1B" w:rsidRDefault="008F3C89" w:rsidP="005E7D1E">
            <w:pPr>
              <w:jc w:val="left"/>
              <w:rPr>
                <w:rFonts w:eastAsia="Calibri"/>
                <w:szCs w:val="20"/>
              </w:rPr>
            </w:pPr>
            <w:r w:rsidRPr="00E81B1B">
              <w:rPr>
                <w:rFonts w:eastAsia="Calibri"/>
                <w:szCs w:val="20"/>
              </w:rPr>
              <w:t>Feine, zäh fließfähige Paste</w:t>
            </w:r>
          </w:p>
        </w:tc>
      </w:tr>
      <w:tr w:rsidR="008F3C89" w:rsidRPr="00E81B1B" w14:paraId="7221F09C" w14:textId="77777777" w:rsidTr="005E7D1E">
        <w:tc>
          <w:tcPr>
            <w:tcW w:w="1696" w:type="dxa"/>
          </w:tcPr>
          <w:p w14:paraId="15DEA74E" w14:textId="77777777" w:rsidR="008F3C89" w:rsidRPr="00E81B1B" w:rsidRDefault="008F3C89" w:rsidP="005E7D1E">
            <w:pPr>
              <w:rPr>
                <w:rFonts w:eastAsia="Calibri"/>
                <w:szCs w:val="20"/>
              </w:rPr>
            </w:pPr>
            <w:r w:rsidRPr="00E81B1B">
              <w:rPr>
                <w:rFonts w:eastAsia="Calibri"/>
                <w:szCs w:val="20"/>
              </w:rPr>
              <w:lastRenderedPageBreak/>
              <w:t>C1</w:t>
            </w:r>
          </w:p>
        </w:tc>
        <w:tc>
          <w:tcPr>
            <w:tcW w:w="2268" w:type="dxa"/>
          </w:tcPr>
          <w:p w14:paraId="19C512DC" w14:textId="77777777" w:rsidR="008F3C89" w:rsidRPr="00E81B1B" w:rsidRDefault="008F3C89" w:rsidP="005E7D1E">
            <w:pPr>
              <w:jc w:val="left"/>
              <w:rPr>
                <w:rFonts w:eastAsia="Calibri"/>
                <w:szCs w:val="20"/>
              </w:rPr>
            </w:pPr>
            <w:r w:rsidRPr="00E81B1B">
              <w:rPr>
                <w:rFonts w:eastAsia="Calibri"/>
                <w:szCs w:val="20"/>
              </w:rPr>
              <w:t>Compono (Fa. Bennert)</w:t>
            </w:r>
          </w:p>
        </w:tc>
        <w:tc>
          <w:tcPr>
            <w:tcW w:w="3119" w:type="dxa"/>
          </w:tcPr>
          <w:p w14:paraId="38714C40" w14:textId="77777777" w:rsidR="008F3C89" w:rsidRPr="00E81B1B" w:rsidRDefault="008F3C89" w:rsidP="005E7D1E">
            <w:pPr>
              <w:jc w:val="left"/>
              <w:rPr>
                <w:rFonts w:eastAsia="Calibri"/>
                <w:szCs w:val="20"/>
              </w:rPr>
            </w:pPr>
            <w:r w:rsidRPr="00E81B1B">
              <w:rPr>
                <w:rFonts w:eastAsia="Calibri"/>
                <w:szCs w:val="20"/>
              </w:rPr>
              <w:t>2K-Epoxidharz mit mineralischen Zuschlägen (Größtkorn 3 mm)</w:t>
            </w:r>
          </w:p>
        </w:tc>
        <w:tc>
          <w:tcPr>
            <w:tcW w:w="1977" w:type="dxa"/>
          </w:tcPr>
          <w:p w14:paraId="6D871448" w14:textId="77777777" w:rsidR="008F3C89" w:rsidRPr="00E81B1B" w:rsidRDefault="008F3C89" w:rsidP="005E7D1E">
            <w:pPr>
              <w:jc w:val="left"/>
              <w:rPr>
                <w:rFonts w:eastAsia="Calibri"/>
                <w:szCs w:val="20"/>
              </w:rPr>
            </w:pPr>
            <w:r w:rsidRPr="00E81B1B">
              <w:rPr>
                <w:rFonts w:eastAsia="Calibri"/>
                <w:szCs w:val="20"/>
              </w:rPr>
              <w:t>Steife, grobkörnige Mischung</w:t>
            </w:r>
          </w:p>
        </w:tc>
      </w:tr>
      <w:tr w:rsidR="008F3C89" w:rsidRPr="00E81B1B" w14:paraId="71EF0D42" w14:textId="77777777" w:rsidTr="005E7D1E">
        <w:tc>
          <w:tcPr>
            <w:tcW w:w="1696" w:type="dxa"/>
          </w:tcPr>
          <w:p w14:paraId="1B188497" w14:textId="77777777" w:rsidR="008F3C89" w:rsidRPr="00E81B1B" w:rsidRDefault="008F3C89" w:rsidP="005E7D1E">
            <w:pPr>
              <w:rPr>
                <w:rFonts w:eastAsia="Calibri"/>
                <w:szCs w:val="20"/>
              </w:rPr>
            </w:pPr>
            <w:r w:rsidRPr="00E81B1B">
              <w:rPr>
                <w:rFonts w:eastAsia="Calibri"/>
                <w:szCs w:val="20"/>
              </w:rPr>
              <w:t>C2</w:t>
            </w:r>
          </w:p>
        </w:tc>
        <w:tc>
          <w:tcPr>
            <w:tcW w:w="2268" w:type="dxa"/>
          </w:tcPr>
          <w:p w14:paraId="16A34856" w14:textId="77777777" w:rsidR="008F3C89" w:rsidRPr="00E81B1B" w:rsidRDefault="008F3C89" w:rsidP="005E7D1E">
            <w:pPr>
              <w:jc w:val="left"/>
              <w:rPr>
                <w:rFonts w:eastAsia="Calibri"/>
                <w:szCs w:val="20"/>
              </w:rPr>
            </w:pPr>
            <w:r w:rsidRPr="00E81B1B">
              <w:rPr>
                <w:rFonts w:eastAsia="Calibri"/>
                <w:szCs w:val="20"/>
              </w:rPr>
              <w:t>Compono (Fa. Bennert)</w:t>
            </w:r>
          </w:p>
        </w:tc>
        <w:tc>
          <w:tcPr>
            <w:tcW w:w="3119" w:type="dxa"/>
          </w:tcPr>
          <w:p w14:paraId="111AB68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 und Thixotropiermittel</w:t>
            </w:r>
          </w:p>
        </w:tc>
        <w:tc>
          <w:tcPr>
            <w:tcW w:w="1977" w:type="dxa"/>
          </w:tcPr>
          <w:p w14:paraId="48DA189D"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51E593D8" w14:textId="77777777" w:rsidTr="005E7D1E">
        <w:tc>
          <w:tcPr>
            <w:tcW w:w="1696" w:type="dxa"/>
          </w:tcPr>
          <w:p w14:paraId="7ADC8F17" w14:textId="77777777" w:rsidR="008F3C89" w:rsidRPr="00E81B1B" w:rsidRDefault="008F3C89" w:rsidP="005E7D1E">
            <w:pPr>
              <w:rPr>
                <w:rFonts w:eastAsia="Calibri"/>
                <w:szCs w:val="20"/>
              </w:rPr>
            </w:pPr>
            <w:r w:rsidRPr="00E81B1B">
              <w:rPr>
                <w:rFonts w:eastAsia="Calibri"/>
                <w:szCs w:val="20"/>
              </w:rPr>
              <w:t>C3</w:t>
            </w:r>
          </w:p>
        </w:tc>
        <w:tc>
          <w:tcPr>
            <w:tcW w:w="2268" w:type="dxa"/>
          </w:tcPr>
          <w:p w14:paraId="7A6A57C5" w14:textId="77777777" w:rsidR="008F3C89" w:rsidRPr="00E81B1B" w:rsidRDefault="008F3C89" w:rsidP="005E7D1E">
            <w:pPr>
              <w:jc w:val="left"/>
              <w:rPr>
                <w:rFonts w:eastAsia="Calibri"/>
                <w:szCs w:val="20"/>
              </w:rPr>
            </w:pPr>
            <w:r w:rsidRPr="00E81B1B">
              <w:rPr>
                <w:rFonts w:eastAsia="Calibri"/>
                <w:szCs w:val="20"/>
              </w:rPr>
              <w:t>Compono (Fa. Bennert)</w:t>
            </w:r>
          </w:p>
        </w:tc>
        <w:tc>
          <w:tcPr>
            <w:tcW w:w="3119" w:type="dxa"/>
          </w:tcPr>
          <w:p w14:paraId="5CB6087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w:t>
            </w:r>
          </w:p>
        </w:tc>
        <w:tc>
          <w:tcPr>
            <w:tcW w:w="1977" w:type="dxa"/>
          </w:tcPr>
          <w:p w14:paraId="4E70A137"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13BB8DA3" w14:textId="77777777" w:rsidTr="005E7D1E">
        <w:tc>
          <w:tcPr>
            <w:tcW w:w="1696" w:type="dxa"/>
          </w:tcPr>
          <w:p w14:paraId="6F65AFA4" w14:textId="77777777" w:rsidR="008F3C89" w:rsidRPr="00E81B1B" w:rsidRDefault="008F3C89" w:rsidP="005E7D1E">
            <w:pPr>
              <w:rPr>
                <w:rFonts w:eastAsia="Calibri"/>
                <w:szCs w:val="20"/>
              </w:rPr>
            </w:pPr>
            <w:r w:rsidRPr="00E81B1B">
              <w:rPr>
                <w:rFonts w:eastAsia="Calibri"/>
                <w:szCs w:val="20"/>
              </w:rPr>
              <w:t>E3</w:t>
            </w:r>
          </w:p>
        </w:tc>
        <w:tc>
          <w:tcPr>
            <w:tcW w:w="2268" w:type="dxa"/>
          </w:tcPr>
          <w:p w14:paraId="2B100F2E" w14:textId="77777777" w:rsidR="008F3C89" w:rsidRPr="00E81B1B" w:rsidRDefault="008F3C89" w:rsidP="005E7D1E">
            <w:pPr>
              <w:jc w:val="left"/>
              <w:rPr>
                <w:rFonts w:eastAsia="Calibri"/>
                <w:szCs w:val="20"/>
              </w:rPr>
            </w:pPr>
            <w:r w:rsidRPr="00E81B1B">
              <w:rPr>
                <w:rFonts w:eastAsia="Calibri"/>
                <w:szCs w:val="20"/>
              </w:rPr>
              <w:t>Rampf</w:t>
            </w:r>
          </w:p>
        </w:tc>
        <w:tc>
          <w:tcPr>
            <w:tcW w:w="3119" w:type="dxa"/>
          </w:tcPr>
          <w:p w14:paraId="22232111" w14:textId="77777777" w:rsidR="008F3C89" w:rsidRPr="00E81B1B" w:rsidRDefault="008F3C89" w:rsidP="005E7D1E">
            <w:pPr>
              <w:jc w:val="left"/>
              <w:rPr>
                <w:rFonts w:eastAsia="Calibri"/>
                <w:szCs w:val="20"/>
              </w:rPr>
            </w:pPr>
            <w:r w:rsidRPr="00E81B1B">
              <w:rPr>
                <w:rFonts w:eastAsia="Calibri"/>
                <w:szCs w:val="20"/>
              </w:rPr>
              <w:t>2K-Epoxidharz mit feinen und groben mineralischen Zuschlägen (Größtkorn 1.6 mm)</w:t>
            </w:r>
          </w:p>
        </w:tc>
        <w:tc>
          <w:tcPr>
            <w:tcW w:w="1977" w:type="dxa"/>
          </w:tcPr>
          <w:p w14:paraId="38B85C59" w14:textId="77777777" w:rsidR="008F3C89" w:rsidRPr="00E81B1B" w:rsidRDefault="008F3C89" w:rsidP="005E7D1E">
            <w:pPr>
              <w:jc w:val="left"/>
              <w:rPr>
                <w:rFonts w:eastAsia="Calibri"/>
                <w:szCs w:val="20"/>
              </w:rPr>
            </w:pPr>
            <w:r w:rsidRPr="00E81B1B">
              <w:rPr>
                <w:rFonts w:eastAsia="Calibri"/>
                <w:szCs w:val="20"/>
              </w:rPr>
              <w:t>Mörtelartige Masse</w:t>
            </w:r>
          </w:p>
        </w:tc>
      </w:tr>
    </w:tbl>
    <w:p w14:paraId="26E99CA3" w14:textId="79B662BE" w:rsidR="00BB0D9D" w:rsidRDefault="00BB0D9D" w:rsidP="00B14A17">
      <w:pPr>
        <w:pStyle w:val="berschrift3"/>
        <w:numPr>
          <w:ilvl w:val="2"/>
          <w:numId w:val="43"/>
        </w:numPr>
        <w:rPr>
          <w:rFonts w:eastAsia="Calibri"/>
        </w:rPr>
      </w:pPr>
      <w:bookmarkStart w:id="764" w:name="_Toc93321041"/>
      <w:r>
        <w:rPr>
          <w:rFonts w:eastAsia="Calibri"/>
        </w:rPr>
        <w:t>Beton</w:t>
      </w:r>
      <w:bookmarkEnd w:id="764"/>
    </w:p>
    <w:p w14:paraId="1D356EBF" w14:textId="565CD6C0" w:rsidR="008F3C89" w:rsidRPr="00E81B1B" w:rsidRDefault="008F3C89" w:rsidP="008F3C89">
      <w:pPr>
        <w:rPr>
          <w:rFonts w:eastAsia="Calibri"/>
          <w:szCs w:val="20"/>
        </w:rPr>
      </w:pPr>
      <w:r w:rsidRPr="00E81B1B">
        <w:rPr>
          <w:rFonts w:eastAsia="Calibri"/>
          <w:szCs w:val="20"/>
        </w:rPr>
        <w:t xml:space="preserve">Die Betonierarbeiten fanden zum Teil im </w:t>
      </w:r>
      <w:r>
        <w:rPr>
          <w:rFonts w:eastAsia="Calibri"/>
          <w:szCs w:val="20"/>
        </w:rPr>
        <w:t xml:space="preserve">Brüninghoff </w:t>
      </w:r>
      <w:r w:rsidRPr="00E81B1B">
        <w:rPr>
          <w:rFonts w:eastAsia="Calibri"/>
          <w:szCs w:val="20"/>
        </w:rPr>
        <w:t xml:space="preserve">Fertigteilwerk in Heiden und zum Teil an der TU Berlin statt. </w:t>
      </w:r>
      <w:r w:rsidR="00B14A17">
        <w:rPr>
          <w:rFonts w:eastAsia="Calibri"/>
          <w:szCs w:val="20"/>
        </w:rPr>
        <w:t xml:space="preserve">Bei der Betonage an der TU Berlin </w:t>
      </w:r>
      <w:r w:rsidRPr="00E81B1B">
        <w:rPr>
          <w:rFonts w:eastAsia="Calibri"/>
          <w:szCs w:val="20"/>
        </w:rPr>
        <w:t xml:space="preserve">wurde stets die Betonrezeptur von Brüninghoff verwendet, allerdings ohne den Einsatz von Betonzusatzmitteln. Der Beton wurde somit stets aus CEM I 42,5 R bei einem w/z-Wert von 0,41 und Zuschlägen mit einem Größtkorn von 16 mm hergestellt. Die angestrebte Festigkeitsklasse war C40/50. Die Festigkeit wurde anhand von </w:t>
      </w:r>
      <w:commentRangeStart w:id="765"/>
      <w:r w:rsidRPr="00E81B1B">
        <w:rPr>
          <w:rFonts w:eastAsia="Calibri"/>
          <w:szCs w:val="20"/>
        </w:rPr>
        <w:t xml:space="preserve">Probewürfeln überprüft </w:t>
      </w:r>
      <w:commentRangeEnd w:id="765"/>
      <w:r w:rsidRPr="00E81B1B">
        <w:rPr>
          <w:rStyle w:val="Kommentarzeichen"/>
        </w:rPr>
        <w:commentReference w:id="765"/>
      </w:r>
      <w:r w:rsidRPr="00E81B1B">
        <w:rPr>
          <w:rFonts w:eastAsia="Calibri"/>
          <w:szCs w:val="20"/>
        </w:rPr>
        <w:t>und nur mit wenigen Ausnahmen in geringem Maße unterschritten</w:t>
      </w:r>
      <w:r>
        <w:rPr>
          <w:rFonts w:eastAsia="Calibri"/>
          <w:szCs w:val="20"/>
        </w:rPr>
        <w:t>.</w:t>
      </w:r>
    </w:p>
    <w:p w14:paraId="25E668A2" w14:textId="4BE135D8" w:rsidR="008F3C89" w:rsidRPr="00E81B1B" w:rsidRDefault="008F3C89" w:rsidP="008F3C89">
      <w:pPr>
        <w:rPr>
          <w:rFonts w:eastAsia="Calibri"/>
          <w:szCs w:val="20"/>
        </w:rPr>
      </w:pPr>
      <w:r w:rsidRPr="00E81B1B">
        <w:rPr>
          <w:rFonts w:eastAsia="Calibri"/>
          <w:szCs w:val="20"/>
        </w:rPr>
        <w:t xml:space="preserve">Die einzige Ausnahme bilden die Biegeversuche in der Variante Nassklebung. Für diese wurde </w:t>
      </w:r>
      <w:commentRangeStart w:id="766"/>
      <w:r w:rsidRPr="00E81B1B">
        <w:rPr>
          <w:rFonts w:eastAsia="Calibri"/>
          <w:szCs w:val="20"/>
        </w:rPr>
        <w:t xml:space="preserve">Transportbeton </w:t>
      </w:r>
      <w:commentRangeEnd w:id="766"/>
      <w:r>
        <w:rPr>
          <w:rStyle w:val="Kommentarzeichen"/>
        </w:rPr>
        <w:commentReference w:id="766"/>
      </w:r>
      <w:r w:rsidR="00B14A17">
        <w:rPr>
          <w:rFonts w:eastAsia="Calibri"/>
          <w:szCs w:val="20"/>
        </w:rPr>
        <w:t xml:space="preserve">an die TU Berlin </w:t>
      </w:r>
      <w:r w:rsidRPr="00E81B1B">
        <w:rPr>
          <w:rFonts w:eastAsia="Calibri"/>
          <w:szCs w:val="20"/>
        </w:rPr>
        <w:t>bestellt. Hier wurde jedoch ebenfalls ein C40/50 mit der gleichen Zementsorte und gleichem Größtkorn</w:t>
      </w:r>
      <w:r w:rsidR="002D11DA">
        <w:rPr>
          <w:rFonts w:eastAsia="Calibri"/>
          <w:szCs w:val="20"/>
        </w:rPr>
        <w:t xml:space="preserve"> (16mm)</w:t>
      </w:r>
      <w:r w:rsidRPr="00E81B1B">
        <w:rPr>
          <w:rFonts w:eastAsia="Calibri"/>
          <w:szCs w:val="20"/>
        </w:rPr>
        <w:t xml:space="preserve"> bestellt. </w:t>
      </w:r>
      <w:commentRangeStart w:id="767"/>
      <w:commentRangeEnd w:id="767"/>
      <w:r>
        <w:rPr>
          <w:rStyle w:val="Kommentarzeichen"/>
        </w:rPr>
        <w:commentReference w:id="767"/>
      </w:r>
    </w:p>
    <w:p w14:paraId="3181EAEC" w14:textId="57A92E01" w:rsidR="002D11DA" w:rsidRPr="00C92088" w:rsidRDefault="003F67D7" w:rsidP="00F4193D">
      <w:pPr>
        <w:pStyle w:val="berschrift3"/>
        <w:numPr>
          <w:ilvl w:val="2"/>
          <w:numId w:val="43"/>
        </w:numPr>
        <w:rPr>
          <w:rFonts w:eastAsiaTheme="minorHAnsi"/>
        </w:rPr>
      </w:pPr>
      <w:bookmarkStart w:id="768" w:name="_Ref93225840"/>
      <w:bookmarkStart w:id="769" w:name="_Toc93321042"/>
      <w:r w:rsidRPr="00C92088">
        <w:rPr>
          <w:rFonts w:eastAsiaTheme="minorHAnsi"/>
        </w:rPr>
        <w:t>Holz</w:t>
      </w:r>
      <w:bookmarkEnd w:id="768"/>
      <w:bookmarkEnd w:id="769"/>
    </w:p>
    <w:p w14:paraId="324FDAFE" w14:textId="003C14AC" w:rsidR="001B1AD8" w:rsidRDefault="0037257A" w:rsidP="008F3C89">
      <w:pPr>
        <w:rPr>
          <w:rFonts w:eastAsia="Calibri"/>
          <w:szCs w:val="20"/>
        </w:rPr>
      </w:pPr>
      <w:r>
        <w:rPr>
          <w:rFonts w:eastAsia="Calibri"/>
          <w:szCs w:val="20"/>
        </w:rPr>
        <w:t xml:space="preserve">Für die </w:t>
      </w:r>
      <w:r w:rsidR="00B14A17">
        <w:rPr>
          <w:rFonts w:eastAsia="Calibri"/>
          <w:szCs w:val="20"/>
        </w:rPr>
        <w:t>Scher</w:t>
      </w:r>
      <w:r w:rsidR="006B4DB4">
        <w:rPr>
          <w:rFonts w:eastAsia="Calibri"/>
          <w:szCs w:val="20"/>
        </w:rPr>
        <w:t xml:space="preserve">versuche </w:t>
      </w:r>
      <w:r w:rsidR="00976F86">
        <w:rPr>
          <w:rFonts w:eastAsia="Calibri"/>
          <w:szCs w:val="20"/>
        </w:rPr>
        <w:t xml:space="preserve">wurde </w:t>
      </w:r>
      <w:r w:rsidR="00B14A17">
        <w:rPr>
          <w:rFonts w:eastAsia="Calibri"/>
          <w:szCs w:val="20"/>
        </w:rPr>
        <w:t xml:space="preserve">Brettschichtholz </w:t>
      </w:r>
      <w:r w:rsidR="00976F86">
        <w:rPr>
          <w:rFonts w:eastAsia="Calibri"/>
          <w:szCs w:val="20"/>
        </w:rPr>
        <w:t>GL24h</w:t>
      </w:r>
      <w:r w:rsidR="005E03E3">
        <w:rPr>
          <w:rFonts w:eastAsia="Calibri"/>
          <w:szCs w:val="20"/>
        </w:rPr>
        <w:t xml:space="preserve"> </w:t>
      </w:r>
      <w:r w:rsidR="00B14A17">
        <w:rPr>
          <w:rFonts w:eastAsia="Calibri"/>
          <w:szCs w:val="20"/>
        </w:rPr>
        <w:t xml:space="preserve">und Vollholz </w:t>
      </w:r>
      <w:r w:rsidR="005E03E3">
        <w:rPr>
          <w:rFonts w:eastAsia="Calibri"/>
          <w:szCs w:val="20"/>
        </w:rPr>
        <w:t>C24</w:t>
      </w:r>
      <w:r w:rsidR="00976F86">
        <w:rPr>
          <w:rFonts w:eastAsia="Calibri"/>
          <w:szCs w:val="20"/>
        </w:rPr>
        <w:t xml:space="preserve"> </w:t>
      </w:r>
      <w:commentRangeStart w:id="770"/>
      <w:r w:rsidR="005E03E3">
        <w:rPr>
          <w:rFonts w:eastAsia="Calibri"/>
          <w:szCs w:val="20"/>
        </w:rPr>
        <w:t>verwendet</w:t>
      </w:r>
      <w:commentRangeEnd w:id="770"/>
      <w:r w:rsidR="00243B6C">
        <w:rPr>
          <w:rStyle w:val="Kommentarzeichen"/>
        </w:rPr>
        <w:commentReference w:id="770"/>
      </w:r>
      <w:r w:rsidR="005E03E3">
        <w:rPr>
          <w:rFonts w:eastAsia="Calibri"/>
          <w:szCs w:val="20"/>
        </w:rPr>
        <w:t>. Der Wechsel von G</w:t>
      </w:r>
      <w:r w:rsidR="00B14A17">
        <w:rPr>
          <w:rFonts w:eastAsia="Calibri"/>
          <w:szCs w:val="20"/>
        </w:rPr>
        <w:t>L</w:t>
      </w:r>
      <w:r w:rsidR="005E03E3">
        <w:rPr>
          <w:rFonts w:eastAsia="Calibri"/>
          <w:szCs w:val="20"/>
        </w:rPr>
        <w:t>24h auf C24</w:t>
      </w:r>
      <w:r w:rsidR="000C3A92">
        <w:rPr>
          <w:rFonts w:eastAsia="Calibri"/>
          <w:szCs w:val="20"/>
        </w:rPr>
        <w:t xml:space="preserve"> erfolgte wegen der schwierigen Lieferbedingunge</w:t>
      </w:r>
      <w:r w:rsidR="00B14A17">
        <w:rPr>
          <w:rFonts w:eastAsia="Calibri"/>
          <w:szCs w:val="20"/>
        </w:rPr>
        <w:t>n für Bauholz im Frühjahr und</w:t>
      </w:r>
      <w:r w:rsidR="001B1AD8">
        <w:rPr>
          <w:rFonts w:eastAsia="Calibri"/>
          <w:szCs w:val="20"/>
        </w:rPr>
        <w:t xml:space="preserve"> Sommer 2021. </w:t>
      </w:r>
    </w:p>
    <w:p w14:paraId="737F5BDE" w14:textId="4DED0C65" w:rsidR="00865D03" w:rsidRDefault="0076163A" w:rsidP="008F3C89">
      <w:pPr>
        <w:rPr>
          <w:rFonts w:eastAsia="Calibri"/>
          <w:szCs w:val="20"/>
        </w:rPr>
      </w:pPr>
      <w:r>
        <w:rPr>
          <w:rFonts w:eastAsia="Calibri"/>
          <w:szCs w:val="20"/>
        </w:rPr>
        <w:t>D</w:t>
      </w:r>
      <w:r w:rsidR="008F3C89" w:rsidRPr="00E81B1B">
        <w:rPr>
          <w:rFonts w:eastAsia="Calibri"/>
          <w:szCs w:val="20"/>
        </w:rPr>
        <w:t>ie</w:t>
      </w:r>
      <w:r>
        <w:rPr>
          <w:rFonts w:eastAsia="Calibri"/>
          <w:szCs w:val="20"/>
        </w:rPr>
        <w:t xml:space="preserve"> erste Serie</w:t>
      </w:r>
      <w:r w:rsidR="00B14A17">
        <w:rPr>
          <w:rFonts w:eastAsia="Calibri"/>
          <w:szCs w:val="20"/>
        </w:rPr>
        <w:t xml:space="preserve"> der</w:t>
      </w:r>
      <w:r w:rsidR="008F3C89" w:rsidRPr="00E81B1B">
        <w:rPr>
          <w:rFonts w:eastAsia="Calibri"/>
          <w:szCs w:val="20"/>
        </w:rPr>
        <w:t xml:space="preserve"> Schub-Biege-Versuche wurde</w:t>
      </w:r>
      <w:r w:rsidR="00243B6C">
        <w:rPr>
          <w:rFonts w:eastAsia="Calibri"/>
          <w:szCs w:val="20"/>
        </w:rPr>
        <w:t xml:space="preserve"> mit </w:t>
      </w:r>
      <w:r w:rsidR="008F3C89" w:rsidRPr="00E81B1B">
        <w:rPr>
          <w:rFonts w:eastAsia="Calibri"/>
          <w:szCs w:val="20"/>
        </w:rPr>
        <w:t>GL30h</w:t>
      </w:r>
      <w:r w:rsidR="00191230">
        <w:rPr>
          <w:rFonts w:eastAsia="Calibri"/>
          <w:szCs w:val="20"/>
        </w:rPr>
        <w:t xml:space="preserve"> hergestellt.</w:t>
      </w:r>
      <w:r w:rsidR="001B233D">
        <w:rPr>
          <w:rFonts w:eastAsia="Calibri"/>
          <w:szCs w:val="20"/>
        </w:rPr>
        <w:t xml:space="preserve"> Es wurden zusätzlich</w:t>
      </w:r>
      <w:r w:rsidR="00B14A17">
        <w:rPr>
          <w:rFonts w:eastAsia="Calibri"/>
          <w:szCs w:val="20"/>
        </w:rPr>
        <w:t xml:space="preserve"> </w:t>
      </w:r>
      <w:r w:rsidR="001B233D">
        <w:rPr>
          <w:rFonts w:eastAsia="Calibri"/>
          <w:szCs w:val="20"/>
        </w:rPr>
        <w:t>(außerplanmäß</w:t>
      </w:r>
      <w:r w:rsidR="004755A1">
        <w:rPr>
          <w:rFonts w:eastAsia="Calibri"/>
          <w:szCs w:val="20"/>
        </w:rPr>
        <w:t>i</w:t>
      </w:r>
      <w:r w:rsidR="001B233D">
        <w:rPr>
          <w:rFonts w:eastAsia="Calibri"/>
          <w:szCs w:val="20"/>
        </w:rPr>
        <w:t>ge</w:t>
      </w:r>
      <w:r w:rsidR="004755A1">
        <w:rPr>
          <w:rFonts w:eastAsia="Calibri"/>
          <w:szCs w:val="20"/>
        </w:rPr>
        <w:t>) Schubbalken hergestellt</w:t>
      </w:r>
      <w:r w:rsidR="00330769">
        <w:rPr>
          <w:rFonts w:eastAsia="Calibri"/>
          <w:szCs w:val="20"/>
        </w:rPr>
        <w:t xml:space="preserve">. </w:t>
      </w:r>
      <w:r w:rsidR="00ED23DE">
        <w:rPr>
          <w:rFonts w:eastAsia="Calibri"/>
          <w:szCs w:val="20"/>
        </w:rPr>
        <w:t>Da bei den ersten Schubbalken der Bruch in der Fuge auftrat</w:t>
      </w:r>
      <w:r w:rsidR="00E91406">
        <w:rPr>
          <w:rFonts w:eastAsia="Calibri"/>
          <w:szCs w:val="20"/>
        </w:rPr>
        <w:t xml:space="preserve"> und wegen der schwierigen Lieferbedingungen wurde</w:t>
      </w:r>
      <w:r w:rsidR="008F3C89" w:rsidRPr="00E81B1B">
        <w:rPr>
          <w:rFonts w:eastAsia="Calibri"/>
          <w:szCs w:val="20"/>
        </w:rPr>
        <w:t xml:space="preserve"> und GL</w:t>
      </w:r>
      <w:r w:rsidR="008F3C89">
        <w:rPr>
          <w:rFonts w:eastAsia="Calibri"/>
          <w:szCs w:val="20"/>
        </w:rPr>
        <w:t>24</w:t>
      </w:r>
      <w:r w:rsidR="008F3C89" w:rsidRPr="00E81B1B">
        <w:rPr>
          <w:rFonts w:eastAsia="Calibri"/>
          <w:szCs w:val="20"/>
        </w:rPr>
        <w:t>c</w:t>
      </w:r>
      <w:r w:rsidR="008F3C89">
        <w:rPr>
          <w:rFonts w:eastAsia="Calibri"/>
          <w:szCs w:val="20"/>
        </w:rPr>
        <w:t xml:space="preserve"> verwendet</w:t>
      </w:r>
      <w:r w:rsidR="00865D03">
        <w:rPr>
          <w:rFonts w:eastAsia="Calibri"/>
          <w:szCs w:val="20"/>
        </w:rPr>
        <w:t xml:space="preserve"> (ode</w:t>
      </w:r>
      <w:r w:rsidR="00B0004F">
        <w:rPr>
          <w:rFonts w:eastAsia="Calibri"/>
          <w:szCs w:val="20"/>
        </w:rPr>
        <w:t>r</w:t>
      </w:r>
      <w:r w:rsidR="00865D03">
        <w:rPr>
          <w:rFonts w:eastAsia="Calibri"/>
          <w:szCs w:val="20"/>
        </w:rPr>
        <w:t xml:space="preserve"> so ähnlich</w:t>
      </w:r>
      <w:r w:rsidR="00B0004F">
        <w:rPr>
          <w:rFonts w:eastAsia="Calibri"/>
          <w:szCs w:val="20"/>
        </w:rPr>
        <w:t xml:space="preserve"> </w:t>
      </w:r>
      <w:r w:rsidR="00865D03">
        <w:rPr>
          <w:rFonts w:eastAsia="Calibri"/>
          <w:szCs w:val="20"/>
        </w:rPr>
        <w:t>lass dir was einfallen)</w:t>
      </w:r>
      <w:r w:rsidR="008F3C89" w:rsidRPr="00E81B1B">
        <w:rPr>
          <w:rFonts w:eastAsia="Calibri"/>
          <w:szCs w:val="20"/>
        </w:rPr>
        <w:t>.</w:t>
      </w:r>
    </w:p>
    <w:p w14:paraId="27D5C430" w14:textId="05A70ADA" w:rsidR="6E7E6C3D" w:rsidRPr="00E81B1B" w:rsidRDefault="4C11F93A" w:rsidP="00B14A17">
      <w:pPr>
        <w:pStyle w:val="berschrift2"/>
        <w:numPr>
          <w:ilvl w:val="1"/>
          <w:numId w:val="43"/>
        </w:numPr>
      </w:pPr>
      <w:bookmarkStart w:id="771" w:name="_Toc92091704"/>
      <w:bookmarkStart w:id="772" w:name="_Toc92092146"/>
      <w:bookmarkStart w:id="773" w:name="_Toc92092258"/>
      <w:bookmarkStart w:id="774" w:name="_Toc93321043"/>
      <w:bookmarkEnd w:id="754"/>
      <w:r>
        <w:t>Versuchsprogramm</w:t>
      </w:r>
      <w:bookmarkEnd w:id="771"/>
      <w:bookmarkEnd w:id="772"/>
      <w:bookmarkEnd w:id="773"/>
      <w:bookmarkEnd w:id="774"/>
    </w:p>
    <w:p w14:paraId="4C4946A8" w14:textId="41876A6C" w:rsidR="01F59E99" w:rsidRDefault="01F59E99">
      <w:pPr>
        <w:rPr>
          <w:ins w:id="775" w:author="Stefan Behring" w:date="2021-12-21T12:44:00Z"/>
        </w:rPr>
      </w:pPr>
      <w:ins w:id="776" w:author="Stefan Behring" w:date="2021-12-21T12:44:00Z">
        <w:r>
          <w:t>(neuer Unter</w:t>
        </w:r>
      </w:ins>
      <w:ins w:id="777" w:author="Stefan Behring" w:date="2021-12-21T12:45:00Z">
        <w:r w:rsidR="36304E5E">
          <w:t>abschnitt</w:t>
        </w:r>
      </w:ins>
      <w:ins w:id="778" w:author="Stefan Behring" w:date="2021-12-21T12:44:00Z">
        <w:r>
          <w:t>) Allgemeines zum Versuchsprogramm</w:t>
        </w:r>
      </w:ins>
    </w:p>
    <w:p w14:paraId="443B77DC" w14:textId="1396E066" w:rsidR="7A13B18D" w:rsidRDefault="7A13B18D">
      <w:pPr>
        <w:rPr>
          <w:ins w:id="779" w:author="Stefan Behring" w:date="2021-12-21T12:28:00Z"/>
        </w:rPr>
      </w:pPr>
      <w:ins w:id="780" w:author="Stefan Behring" w:date="2021-12-21T12:24:00Z">
        <w:r>
          <w:t>D</w:t>
        </w:r>
      </w:ins>
      <w:ins w:id="781" w:author="Stefan Behring" w:date="2021-12-21T12:25:00Z">
        <w:r>
          <w:t xml:space="preserve">as </w:t>
        </w:r>
        <w:commentRangeStart w:id="782"/>
        <w:r>
          <w:t>Versuchsprogramm</w:t>
        </w:r>
      </w:ins>
      <w:commentRangeEnd w:id="782"/>
      <w:r>
        <w:commentReference w:id="782"/>
      </w:r>
      <w:ins w:id="783" w:author="Stefan Behring" w:date="2021-12-21T12:25:00Z">
        <w:r>
          <w:t xml:space="preserve"> g</w:t>
        </w:r>
      </w:ins>
      <w:ins w:id="784" w:author="Stefan Behring" w:date="2021-12-21T12:27:00Z">
        <w:r w:rsidR="17CB6BCC">
          <w:t xml:space="preserve">liedert sich </w:t>
        </w:r>
      </w:ins>
      <w:ins w:id="785" w:author="Stefan Behring" w:date="2021-12-21T12:28:00Z">
        <w:r w:rsidR="17CB6BCC">
          <w:t>wie folgt:</w:t>
        </w:r>
      </w:ins>
    </w:p>
    <w:p w14:paraId="40A90E78" w14:textId="72FDA6F4" w:rsidR="17CB6BCC" w:rsidRDefault="17CB6BCC" w:rsidP="64B3F377">
      <w:pPr>
        <w:rPr>
          <w:ins w:id="786" w:author="Stefan Behring" w:date="2021-12-21T12:28:00Z"/>
          <w:rFonts w:eastAsia="Calibri"/>
          <w:szCs w:val="20"/>
        </w:rPr>
      </w:pPr>
      <w:ins w:id="787" w:author="Stefan Behring" w:date="2021-12-21T12:28:00Z">
        <w:r w:rsidRPr="64B3F377">
          <w:rPr>
            <w:rFonts w:eastAsia="Calibri"/>
            <w:szCs w:val="20"/>
          </w:rPr>
          <w:t>Kleinversuche als Slipblockversuche mit der Zielsetzung  (...beschreiben)</w:t>
        </w:r>
      </w:ins>
    </w:p>
    <w:p w14:paraId="47597170" w14:textId="5D91E356" w:rsidR="17CB6BCC" w:rsidRDefault="17CB6BCC" w:rsidP="64B3F377">
      <w:pPr>
        <w:rPr>
          <w:ins w:id="788" w:author="Stefan Behring" w:date="2021-12-21T12:29:00Z"/>
          <w:rFonts w:eastAsia="Calibri"/>
          <w:szCs w:val="20"/>
        </w:rPr>
      </w:pPr>
      <w:ins w:id="789" w:author="Stefan Behring" w:date="2021-12-21T12:28:00Z">
        <w:r w:rsidRPr="64B3F377">
          <w:rPr>
            <w:rFonts w:eastAsia="Calibri"/>
            <w:szCs w:val="20"/>
          </w:rPr>
          <w:t>Sc</w:t>
        </w:r>
      </w:ins>
      <w:ins w:id="790" w:author="Stefan Behring" w:date="2021-12-21T12:29:00Z">
        <w:r w:rsidRPr="64B3F377">
          <w:rPr>
            <w:rFonts w:eastAsia="Calibri"/>
            <w:szCs w:val="20"/>
          </w:rPr>
          <w:t>hubbalken</w:t>
        </w:r>
      </w:ins>
    </w:p>
    <w:p w14:paraId="34FBA842" w14:textId="24554B27" w:rsidR="17CB6BCC" w:rsidRDefault="17CB6BCC" w:rsidP="64B3F377">
      <w:pPr>
        <w:rPr>
          <w:ins w:id="791" w:author="Stefan Behring" w:date="2021-12-21T12:24:00Z"/>
          <w:rFonts w:eastAsia="Calibri"/>
          <w:szCs w:val="20"/>
        </w:rPr>
      </w:pPr>
      <w:ins w:id="792" w:author="Stefan Behring" w:date="2021-12-21T12:29:00Z">
        <w:r w:rsidRPr="64B3F377">
          <w:rPr>
            <w:rFonts w:eastAsia="Calibri"/>
            <w:szCs w:val="20"/>
          </w:rPr>
          <w:t>Biegebalken   (Deine Zeichnung ist schon eher Auswertung, trenne das sauber)</w:t>
        </w:r>
      </w:ins>
    </w:p>
    <w:p w14:paraId="17DDA9EE" w14:textId="3735D251" w:rsidR="64B3F377" w:rsidRDefault="64B3F377">
      <w:pPr>
        <w:rPr>
          <w:ins w:id="793" w:author="Stefan Behring" w:date="2021-12-21T12:44:00Z"/>
        </w:rPr>
      </w:pPr>
    </w:p>
    <w:p w14:paraId="33B8E9AF" w14:textId="7A925650" w:rsidR="10E695C2" w:rsidRDefault="10E695C2" w:rsidP="64B3F377">
      <w:pPr>
        <w:rPr>
          <w:ins w:id="794" w:author="Stefan Behring" w:date="2021-12-21T12:24:00Z"/>
          <w:rFonts w:eastAsia="Calibri"/>
          <w:szCs w:val="20"/>
        </w:rPr>
      </w:pPr>
      <w:ins w:id="795" w:author="Stefan Behring" w:date="2021-12-21T12:44:00Z">
        <w:r w:rsidRPr="64B3F377">
          <w:rPr>
            <w:rFonts w:eastAsia="Calibri"/>
            <w:szCs w:val="20"/>
          </w:rPr>
          <w:t>(</w:t>
        </w:r>
        <w:del w:id="796" w:author="Stefan Behring [2]" w:date="2021-12-21T18:56:00Z">
          <w:r w:rsidRPr="64B3F377" w:rsidDel="00CA667E">
            <w:rPr>
              <w:rFonts w:eastAsia="Calibri"/>
              <w:szCs w:val="20"/>
            </w:rPr>
            <w:delText>n</w:delText>
          </w:r>
        </w:del>
      </w:ins>
      <w:ins w:id="797" w:author="Stefan Behring" w:date="2021-12-21T12:45:00Z">
        <w:del w:id="798" w:author="Stefan Behring [2]" w:date="2021-12-21T18:56:00Z">
          <w:r w:rsidRPr="64B3F377" w:rsidDel="00CA667E">
            <w:rPr>
              <w:rFonts w:eastAsia="Calibri"/>
              <w:szCs w:val="20"/>
            </w:rPr>
            <w:delText>euer Unter</w:delText>
          </w:r>
          <w:r w:rsidR="21B2C19D" w:rsidRPr="64B3F377" w:rsidDel="00CA667E">
            <w:rPr>
              <w:rFonts w:eastAsia="Calibri"/>
              <w:szCs w:val="20"/>
            </w:rPr>
            <w:delText>abschnitt</w:delText>
          </w:r>
          <w:r w:rsidRPr="64B3F377" w:rsidDel="00CA667E">
            <w:rPr>
              <w:rFonts w:eastAsia="Calibri"/>
              <w:szCs w:val="20"/>
            </w:rPr>
            <w:delText>) Auswahl des Klebstoffs</w:delText>
          </w:r>
        </w:del>
      </w:ins>
    </w:p>
    <w:p w14:paraId="468B71F5" w14:textId="16DED697" w:rsidR="086E9EA3" w:rsidDel="00534225" w:rsidRDefault="086E9EA3">
      <w:pPr>
        <w:rPr>
          <w:ins w:id="799" w:author="Stefan Behring" w:date="2021-12-21T12:24:00Z"/>
          <w:del w:id="800" w:author="Stefan Behring [2]" w:date="2021-12-21T18:56:00Z"/>
        </w:rPr>
      </w:pPr>
      <w:ins w:id="801" w:author="Stefan Behring" w:date="2021-12-21T12:30:00Z">
        <w:del w:id="802" w:author="Stefan Behring [2]" w:date="2021-12-21T18:56:00Z">
          <w:r w:rsidDel="00534225">
            <w:delText xml:space="preserve">Die </w:delText>
          </w:r>
        </w:del>
      </w:ins>
      <w:ins w:id="803" w:author="Stefan Behring" w:date="2021-12-21T12:31:00Z">
        <w:del w:id="804" w:author="Stefan Behring [2]" w:date="2021-12-21T18:56:00Z">
          <w:r w:rsidDel="00534225">
            <w:delText>Kleinversuche (Sliplockversuche siehe AABBB) ware</w:delText>
          </w:r>
          <w:r w:rsidR="6E123E27" w:rsidDel="00534225">
            <w:delText>n in erster Linie dafür gedacht, einen geeigneten Klebstoff</w:delText>
          </w:r>
        </w:del>
      </w:ins>
      <w:ins w:id="805" w:author="Stefan Behring" w:date="2021-12-21T12:34:00Z">
        <w:del w:id="806" w:author="Stefan Behring [2]" w:date="2021-12-21T18:56:00Z">
          <w:r w:rsidR="7FD604C3" w:rsidDel="00534225">
            <w:delText>,</w:delText>
          </w:r>
        </w:del>
      </w:ins>
      <w:ins w:id="807" w:author="Stefan Behring" w:date="2021-12-21T12:32:00Z">
        <w:del w:id="808" w:author="Stefan Behring [2]" w:date="2021-12-21T18:56:00Z">
          <w:r w:rsidR="6E123E27" w:rsidDel="00534225">
            <w:delText xml:space="preserve"> eine geeignete Klebstoffkonsistenz</w:delText>
          </w:r>
        </w:del>
      </w:ins>
      <w:ins w:id="809" w:author="Stefan Behring" w:date="2021-12-21T12:33:00Z">
        <w:del w:id="810" w:author="Stefan Behring [2]" w:date="2021-12-21T18:56:00Z">
          <w:r w:rsidR="313EF483" w:rsidDel="00534225">
            <w:delText xml:space="preserve"> sowie eine geeignete Be</w:delText>
          </w:r>
        </w:del>
      </w:ins>
      <w:ins w:id="811" w:author="Stefan Behring" w:date="2021-12-21T12:34:00Z">
        <w:del w:id="812" w:author="Stefan Behring [2]" w:date="2021-12-21T18:56:00Z">
          <w:r w:rsidR="313EF483" w:rsidDel="00534225">
            <w:delText>tonoberfläche</w:delText>
          </w:r>
        </w:del>
      </w:ins>
      <w:ins w:id="813" w:author="Stefan Behring" w:date="2021-12-21T12:32:00Z">
        <w:del w:id="814" w:author="Stefan Behring [2]" w:date="2021-12-21T18:56:00Z">
          <w:r w:rsidR="6E123E27" w:rsidDel="00534225">
            <w:delText xml:space="preserve"> zu identifizieren.</w:delText>
          </w:r>
        </w:del>
      </w:ins>
    </w:p>
    <w:p w14:paraId="2C6FACF1" w14:textId="689CA237" w:rsidR="6E7E6C3D" w:rsidRPr="00E81B1B" w:rsidDel="00B2141D" w:rsidRDefault="760CF52A" w:rsidP="64B3F377">
      <w:pPr>
        <w:rPr>
          <w:ins w:id="815" w:author="Stefan Behring" w:date="2021-12-21T12:39:00Z"/>
          <w:del w:id="816" w:author="Stefan Behring [2]" w:date="2021-12-21T18:22:00Z"/>
          <w:rFonts w:eastAsia="Calibri"/>
        </w:rPr>
      </w:pPr>
      <w:del w:id="817" w:author="Stefan Behring [2]" w:date="2021-12-21T18:22:00Z">
        <w:r w:rsidDel="00B2141D">
          <w:delText>Bei den Klebstoffen für d</w:delText>
        </w:r>
      </w:del>
      <w:ins w:id="818" w:author="Stefan Behring" w:date="2021-12-21T12:34:00Z">
        <w:del w:id="819" w:author="Stefan Behring [2]" w:date="2021-12-21T18:22:00Z">
          <w:r w:rsidR="0875CF01" w:rsidDel="00B2141D">
            <w:delText>D</w:delText>
          </w:r>
        </w:del>
      </w:ins>
      <w:del w:id="820" w:author="Stefan Behring [2]" w:date="2021-12-21T18:22:00Z">
        <w:r w:rsidR="19023B21" w:rsidDel="00B2141D">
          <w:delText xml:space="preserve">ie ersten Versuche zur </w:delText>
        </w:r>
        <w:r w:rsidDel="00B2141D">
          <w:delText>Oberfläche des Betons</w:delText>
        </w:r>
      </w:del>
      <w:ins w:id="821" w:author="Jan Wenker" w:date="2021-12-14T14:17:00Z">
        <w:del w:id="822" w:author="Stefan Behring [2]" w:date="2021-12-21T18:22:00Z">
          <w:r w:rsidR="34D0DF37" w:rsidDel="00B2141D">
            <w:delText>Verkl</w:delText>
          </w:r>
        </w:del>
      </w:ins>
      <w:ins w:id="823" w:author="Jan Wenker" w:date="2021-12-14T14:18:00Z">
        <w:del w:id="824" w:author="Stefan Behring [2]" w:date="2021-12-21T18:22:00Z">
          <w:r w:rsidR="34D0DF37" w:rsidDel="00B2141D">
            <w:delText>ebung verschiedener Betonoberflächen</w:delText>
          </w:r>
        </w:del>
      </w:ins>
      <w:del w:id="825" w:author="Stefan Behring [2]" w:date="2021-12-21T18:22:00Z">
        <w:r w:rsidR="19023B21" w:rsidDel="00B2141D">
          <w:delText xml:space="preserve"> </w:delText>
        </w:r>
        <w:r w:rsidDel="00B2141D">
          <w:delText>handelte es sich um</w:delText>
        </w:r>
      </w:del>
      <w:ins w:id="826" w:author="Stefan Behring" w:date="2021-12-21T12:34:00Z">
        <w:del w:id="827" w:author="Stefan Behring [2]" w:date="2021-12-21T18:22:00Z">
          <w:r w:rsidR="1C08426E" w:rsidDel="00B2141D">
            <w:delText>wurden mi</w:delText>
          </w:r>
        </w:del>
      </w:ins>
      <w:ins w:id="828" w:author="Stefan Behring" w:date="2021-12-21T12:35:00Z">
        <w:del w:id="829" w:author="Stefan Behring [2]" w:date="2021-12-21T18:22:00Z">
          <w:r w:rsidR="1C08426E" w:rsidDel="00B2141D">
            <w:delText>t</w:delText>
          </w:r>
        </w:del>
      </w:ins>
      <w:del w:id="830" w:author="Stefan Behring [2]" w:date="2021-12-21T18:22:00Z">
        <w:r w:rsidR="19023B21" w:rsidDel="00B2141D">
          <w:delText xml:space="preserve"> einen zwei-komponentigen (2K) Polyurethanklebstoff der </w:delText>
        </w:r>
        <w:r w:rsidR="19023B21" w:rsidDel="00B2141D">
          <w:lastRenderedPageBreak/>
          <w:delText>Firma Collano sowie den 2K-Epoxidharzklebstoff Compo</w:delText>
        </w:r>
        <w:r w:rsidR="73EB0D88" w:rsidDel="00B2141D">
          <w:delText>n</w:delText>
        </w:r>
        <w:r w:rsidR="19023B21" w:rsidDel="00B2141D">
          <w:delText xml:space="preserve">o der Firma Bennert. Letzterer wird von Bennert als zusammen mit Zuschlagstoffen als Polymerbeton zur Sanierung von Holzbalkendecken </w:delText>
        </w:r>
        <w:r w:rsidDel="00B2141D">
          <w:delText>vertrieben</w:delText>
        </w:r>
      </w:del>
      <w:ins w:id="831" w:author="Stefan Behring" w:date="2021-12-21T12:35:00Z">
        <w:del w:id="832" w:author="Stefan Behring [2]" w:date="2021-12-21T18:22:00Z">
          <w:r w:rsidR="4F364C4D" w:rsidDel="00B2141D">
            <w:delText>eingesetzt</w:delText>
          </w:r>
        </w:del>
      </w:ins>
      <w:del w:id="833" w:author="Stefan Behring [2]" w:date="2021-12-21T18:22:00Z">
        <w:r w:rsidR="19023B21" w:rsidDel="00B2141D">
          <w:delText xml:space="preserve"> und ist bauaufsichtlich zugelassen. Die Zuschlagmischung der Fa. Bennert enthält ein Größtkorn von </w:delText>
        </w:r>
        <w:commentRangeStart w:id="834"/>
        <w:r w:rsidR="19023B21" w:rsidDel="00B2141D">
          <w:delText>3</w:delText>
        </w:r>
        <w:commentRangeEnd w:id="834"/>
        <w:r w:rsidDel="00B2141D">
          <w:commentReference w:id="834"/>
        </w:r>
        <w:r w:rsidR="19023B21" w:rsidDel="00B2141D">
          <w:delText xml:space="preserve"> mm</w:delText>
        </w:r>
      </w:del>
      <w:ins w:id="835" w:author="Stefan Behring" w:date="2021-12-21T12:38:00Z">
        <w:del w:id="836" w:author="Stefan Behring [2]" w:date="2021-12-21T18:22:00Z">
          <w:r w:rsidR="4BCF91A0" w:rsidDel="00B2141D">
            <w:delText>.</w:delText>
          </w:r>
        </w:del>
      </w:ins>
      <w:del w:id="837" w:author="Stefan Behring [2]" w:date="2021-12-21T18:22:00Z">
        <w:r w:rsidDel="00B2141D">
          <w:delText xml:space="preserve"> und erweist sich für den Auftrag mit einem Mörtelschlitten als unpraktikabel</w:delText>
        </w:r>
        <w:r w:rsidR="64F7601C" w:rsidDel="00B2141D">
          <w:delText>.</w:delText>
        </w:r>
        <w:r w:rsidR="19023B21" w:rsidDel="00B2141D">
          <w:delText xml:space="preserve"> Für die Kleinversuche erfolgte der Auftrag </w:delText>
        </w:r>
        <w:r w:rsidDel="00B2141D">
          <w:delText>daher</w:delText>
        </w:r>
        <w:r w:rsidR="73EB0D88" w:rsidDel="00B2141D">
          <w:delText xml:space="preserve"> </w:delText>
        </w:r>
        <w:r w:rsidR="19023B21" w:rsidDel="00B2141D">
          <w:delText xml:space="preserve">flächig mit einer Kelle. </w:delText>
        </w:r>
      </w:del>
    </w:p>
    <w:p w14:paraId="2A4F504B" w14:textId="07F3ACE5" w:rsidR="6E7E6C3D" w:rsidRPr="00E81B1B" w:rsidDel="00B2141D" w:rsidRDefault="60B85683" w:rsidP="64B3F377">
      <w:pPr>
        <w:rPr>
          <w:ins w:id="838" w:author="Stefan Behring" w:date="2021-12-21T12:46:00Z"/>
          <w:del w:id="839" w:author="Stefan Behring [2]" w:date="2021-12-21T18:22:00Z"/>
          <w:rFonts w:eastAsia="Calibri"/>
        </w:rPr>
      </w:pPr>
      <w:ins w:id="840" w:author="Stefan Behring" w:date="2021-12-21T12:39:00Z">
        <w:del w:id="841" w:author="Stefan Behring [2]" w:date="2021-12-21T18:22:00Z">
          <w:r w:rsidDel="00B2141D">
            <w:delText>Zielstellung bei der Konsistenzeinstellung war die Verarbeitbarkeit mit einem Mörtelschlitten.</w:delText>
          </w:r>
        </w:del>
      </w:ins>
      <w:ins w:id="842" w:author="Stefan Behring" w:date="2021-12-21T12:40:00Z">
        <w:del w:id="843" w:author="Stefan Behring [2]" w:date="2021-12-21T18:22:00Z">
          <w:r w:rsidDel="00B2141D">
            <w:delText xml:space="preserve"> </w:delText>
          </w:r>
          <w:r w:rsidR="0E8C6FE5" w:rsidDel="00B2141D">
            <w:delText>Die Einstellung der Konsistenz erfolgte im ersten Schritt über ein Tixotropiermittel</w:delText>
          </w:r>
        </w:del>
      </w:ins>
      <w:ins w:id="844" w:author="Stefan Behring" w:date="2021-12-21T12:41:00Z">
        <w:del w:id="845" w:author="Stefan Behring [2]" w:date="2021-12-21T18:22:00Z">
          <w:r w:rsidR="0E8C6FE5" w:rsidDel="00B2141D">
            <w:delText>. Im zwei</w:delText>
          </w:r>
          <w:r w:rsidR="4B528FDC" w:rsidDel="00B2141D">
            <w:delText>ten, aus Kostengründen</w:delText>
          </w:r>
        </w:del>
      </w:ins>
      <w:ins w:id="846" w:author="Stefan Behring" w:date="2021-12-21T12:42:00Z">
        <w:del w:id="847" w:author="Stefan Behring [2]" w:date="2021-12-21T18:22:00Z">
          <w:r w:rsidR="45DEF444" w:rsidDel="00B2141D">
            <w:delText>,</w:delText>
          </w:r>
        </w:del>
      </w:ins>
      <w:ins w:id="848" w:author="Stefan Behring" w:date="2021-12-21T12:41:00Z">
        <w:del w:id="849" w:author="Stefan Behring [2]" w:date="2021-12-21T18:22:00Z">
          <w:r w:rsidR="4B528FDC" w:rsidDel="00B2141D">
            <w:delText xml:space="preserve"> durch eine Erhöhung des Feinsandanteils.</w:delText>
          </w:r>
        </w:del>
      </w:ins>
      <w:del w:id="850" w:author="Stefan Behring [2]" w:date="2021-12-21T18:22:00Z">
        <w:r w:rsidR="760CF52A" w:rsidDel="00B2141D">
          <w:delText xml:space="preserve">Da sich diese Methode als recht zeitaufwändig erwies, </w:delText>
        </w:r>
        <w:r w:rsidR="760CF52A" w:rsidRPr="64B3F377" w:rsidDel="00B2141D">
          <w:rPr>
            <w:rFonts w:eastAsia="Calibri"/>
          </w:rPr>
          <w:delText>wurde das zugrunde liegende Epoxidharzsystem mit feinkörnigeren Zuschlägen sowie einem Thixotropiermittel modifiziert, sodass der Auftrag mit einem Mörtelschlitten möglich wurde. Später wurde aus Kostengründen auf das Thixotropiermittel verzichtet und stattdessen der Anteil der anderen Zuschläge leicht erhöht.</w:delText>
        </w:r>
        <w:r w:rsidR="19023B21" w:rsidRPr="64B3F377" w:rsidDel="00B2141D">
          <w:rPr>
            <w:rFonts w:eastAsia="Calibri"/>
          </w:rPr>
          <w:delText xml:space="preserve"> </w:delText>
        </w:r>
      </w:del>
    </w:p>
    <w:p w14:paraId="3C2B488C" w14:textId="13472A05" w:rsidR="6E7E6C3D" w:rsidRPr="00E81B1B" w:rsidDel="00B2141D" w:rsidRDefault="681D703F" w:rsidP="64B3F377">
      <w:pPr>
        <w:rPr>
          <w:ins w:id="851" w:author="Stefan Behring" w:date="2021-12-21T12:46:00Z"/>
          <w:del w:id="852" w:author="Stefan Behring [2]" w:date="2021-12-21T18:22:00Z"/>
          <w:rFonts w:eastAsia="Calibri"/>
        </w:rPr>
      </w:pPr>
      <w:ins w:id="853" w:author="Stefan Behring" w:date="2021-12-21T12:46:00Z">
        <w:del w:id="854" w:author="Stefan Behring [2]" w:date="2021-12-21T18:22:00Z">
          <w:r w:rsidRPr="64B3F377" w:rsidDel="00B2141D">
            <w:rPr>
              <w:rFonts w:eastAsia="Calibri"/>
            </w:rPr>
            <w:delText>Hier kommt deine Tabelle mit den Klebstoffen. Beschreibe anschließend, was du meinst</w:delText>
          </w:r>
        </w:del>
      </w:ins>
      <w:ins w:id="855" w:author="Stefan Behring" w:date="2021-12-21T12:48:00Z">
        <w:del w:id="856" w:author="Stefan Behring [2]" w:date="2021-12-21T18:22:00Z">
          <w:r w:rsidR="4DD6793C" w:rsidRPr="64B3F377" w:rsidDel="00B2141D">
            <w:rPr>
              <w:rFonts w:eastAsia="Calibri"/>
            </w:rPr>
            <w:delText xml:space="preserve"> und zwar für jeden Klebstoff deiner Tabelle. Beschreibe hier auch ganz kurz, warum du den Rampf mit aufnimmst, mit Verweis au</w:delText>
          </w:r>
        </w:del>
      </w:ins>
      <w:ins w:id="857" w:author="Stefan Behring" w:date="2021-12-21T12:51:00Z">
        <w:del w:id="858" w:author="Stefan Behring [2]" w:date="2021-12-21T18:22:00Z">
          <w:r w:rsidR="5CBC6592" w:rsidRPr="64B3F377" w:rsidDel="00B2141D">
            <w:rPr>
              <w:rFonts w:eastAsia="Calibri"/>
            </w:rPr>
            <w:delText>f</w:delText>
          </w:r>
        </w:del>
      </w:ins>
      <w:ins w:id="859" w:author="Stefan Behring" w:date="2021-12-21T12:48:00Z">
        <w:del w:id="860" w:author="Stefan Behring [2]" w:date="2021-12-21T18:22:00Z">
          <w:r w:rsidR="4DD6793C" w:rsidRPr="64B3F377" w:rsidDel="00B2141D">
            <w:rPr>
              <w:rFonts w:eastAsia="Calibri"/>
            </w:rPr>
            <w:delText xml:space="preserve"> das</w:delText>
          </w:r>
        </w:del>
      </w:ins>
      <w:ins w:id="861" w:author="Stefan Behring" w:date="2021-12-21T12:49:00Z">
        <w:del w:id="862" w:author="Stefan Behring [2]" w:date="2021-12-21T18:22:00Z">
          <w:r w:rsidR="4DD6793C" w:rsidRPr="64B3F377" w:rsidDel="00B2141D">
            <w:rPr>
              <w:rFonts w:eastAsia="Calibri"/>
            </w:rPr>
            <w:delText xml:space="preserve"> </w:delText>
          </w:r>
        </w:del>
      </w:ins>
      <w:ins w:id="863" w:author="Stefan Behring" w:date="2021-12-21T12:51:00Z">
        <w:del w:id="864" w:author="Stefan Behring [2]" w:date="2021-12-21T18:22:00Z">
          <w:r w:rsidR="302F05F1" w:rsidRPr="64B3F377" w:rsidDel="00B2141D">
            <w:rPr>
              <w:rFonts w:eastAsia="Calibri"/>
            </w:rPr>
            <w:delText xml:space="preserve">entsprechende </w:delText>
          </w:r>
        </w:del>
      </w:ins>
      <w:ins w:id="865" w:author="Stefan Behring" w:date="2021-12-21T12:49:00Z">
        <w:del w:id="866" w:author="Stefan Behring [2]" w:date="2021-12-21T18:22:00Z">
          <w:r w:rsidR="4DD6793C" w:rsidRPr="64B3F377" w:rsidDel="00B2141D">
            <w:rPr>
              <w:rFonts w:eastAsia="Calibri"/>
            </w:rPr>
            <w:delText>Kapi</w:delText>
          </w:r>
          <w:r w:rsidR="214EB9D9" w:rsidRPr="64B3F377" w:rsidDel="00B2141D">
            <w:rPr>
              <w:rFonts w:eastAsia="Calibri"/>
            </w:rPr>
            <w:delText>tel.</w:delText>
          </w:r>
        </w:del>
      </w:ins>
    </w:p>
    <w:p w14:paraId="44482DD6" w14:textId="094EE172" w:rsidR="6E7E6C3D" w:rsidRPr="00E81B1B" w:rsidDel="00B2141D" w:rsidRDefault="19023B21" w:rsidP="64B3F377">
      <w:pPr>
        <w:rPr>
          <w:ins w:id="867" w:author="Stefan Behring" w:date="2021-12-21T12:47:00Z"/>
          <w:del w:id="868" w:author="Stefan Behring [2]" w:date="2021-12-21T18:22:00Z"/>
          <w:rFonts w:eastAsia="Calibri"/>
        </w:rPr>
      </w:pPr>
      <w:del w:id="869" w:author="Stefan Behring [2]" w:date="2021-12-21T18:22:00Z">
        <w:r w:rsidRPr="64B3F377" w:rsidDel="00B2141D">
          <w:rPr>
            <w:rFonts w:eastAsia="Calibri"/>
          </w:rPr>
          <w:delText xml:space="preserve">Auf die Mischungen dieses Klebstoffs wird im Weiteren wie folgt Bezug genommen: C1 für die Mischung </w:delText>
        </w:r>
        <w:r w:rsidR="760CF52A" w:rsidRPr="64B3F377" w:rsidDel="00B2141D">
          <w:rPr>
            <w:rFonts w:eastAsia="Calibri"/>
          </w:rPr>
          <w:delText>vom Hersteller</w:delText>
        </w:r>
      </w:del>
      <w:ins w:id="870" w:author="Jan Wenker" w:date="2021-12-14T14:19:00Z">
        <w:del w:id="871" w:author="Stefan Behring [2]" w:date="2021-12-21T18:22:00Z">
          <w:r w:rsidR="654F3C3A" w:rsidRPr="64B3F377" w:rsidDel="00B2141D">
            <w:rPr>
              <w:rFonts w:eastAsia="Calibri"/>
            </w:rPr>
            <w:delText>nach Herstellerangaben Fa. Bennert</w:delText>
          </w:r>
        </w:del>
      </w:ins>
      <w:del w:id="872" w:author="Stefan Behring [2]" w:date="2021-12-21T18:22:00Z">
        <w:r w:rsidRPr="64B3F377" w:rsidDel="00B2141D">
          <w:rPr>
            <w:rFonts w:eastAsia="Calibri"/>
          </w:rPr>
          <w:delText>, C2 für die modifizierte Mischung mit Thixotropiermittel, C3 für die modif</w:delText>
        </w:r>
        <w:r w:rsidR="47C4BA2A" w:rsidRPr="64B3F377" w:rsidDel="00B2141D">
          <w:rPr>
            <w:rFonts w:eastAsia="Calibri"/>
          </w:rPr>
          <w:delText>i</w:delText>
        </w:r>
        <w:r w:rsidRPr="64B3F377" w:rsidDel="00B2141D">
          <w:rPr>
            <w:rFonts w:eastAsia="Calibri"/>
          </w:rPr>
          <w:delText>zierte Mischung ohne Thixotropiermittel.</w:delText>
        </w:r>
      </w:del>
    </w:p>
    <w:p w14:paraId="3FD6F244" w14:textId="0249D9BB" w:rsidR="64B3F377" w:rsidRDefault="64B3F377" w:rsidP="64B3F377">
      <w:pPr>
        <w:rPr>
          <w:ins w:id="873" w:author="Stefan Behring" w:date="2021-12-21T12:47:00Z"/>
          <w:rFonts w:eastAsia="Calibri"/>
          <w:szCs w:val="20"/>
        </w:rPr>
      </w:pPr>
    </w:p>
    <w:p w14:paraId="33F7FB53" w14:textId="07481E1D" w:rsidR="58B13E48" w:rsidDel="00F40552" w:rsidRDefault="58B13E48" w:rsidP="64B3F377">
      <w:pPr>
        <w:rPr>
          <w:del w:id="874" w:author="Stefan Behring [2]" w:date="2021-12-21T19:00:00Z"/>
          <w:rFonts w:eastAsia="Calibri"/>
          <w:szCs w:val="20"/>
        </w:rPr>
      </w:pPr>
      <w:ins w:id="875" w:author="Stefan Behring" w:date="2021-12-21T12:52:00Z">
        <w:del w:id="876" w:author="Stefan Behring [2]" w:date="2021-12-21T19:00:00Z">
          <w:r w:rsidRPr="64B3F377" w:rsidDel="00F40552">
            <w:rPr>
              <w:rFonts w:eastAsia="Calibri"/>
              <w:szCs w:val="20"/>
            </w:rPr>
            <w:delText>(neuer Unterabschnitt) Aus</w:delText>
          </w:r>
        </w:del>
      </w:ins>
    </w:p>
    <w:p w14:paraId="3A74F886" w14:textId="44AB5E5E" w:rsidR="6E7E6C3D" w:rsidRPr="005B6B00" w:rsidRDefault="760CF52A" w:rsidP="760CF52A">
      <w:pPr>
        <w:rPr>
          <w:highlight w:val="yellow"/>
          <w:rPrChange w:id="877" w:author="Stefan Behring [2]" w:date="2021-12-21T19:01:00Z">
            <w:rPr/>
          </w:rPrChange>
        </w:rPr>
      </w:pPr>
      <w:commentRangeStart w:id="878"/>
      <w:commentRangeStart w:id="879"/>
      <w:r w:rsidRPr="005B6B00">
        <w:rPr>
          <w:highlight w:val="yellow"/>
          <w:rPrChange w:id="880" w:author="Stefan Behring [2]" w:date="2021-12-21T19:01:00Z">
            <w:rPr/>
          </w:rPrChange>
        </w:rPr>
        <w:t xml:space="preserve">Durch diese Anpassung ist eine Abminderung der Adhäsionsfähigkeit nicht auszuschließen. Die neue Zusammensetzung wurde in der Serie SB-TK-C3-S1 in Verbindung mit einer mit Schalöl geschalten Betonoberfläche überprüft. Da bei den Versuchen mit der ursprünglichen Zusammensetzung C1 unabhängig von der Betonoberfläche nie adhäsives Versagen beobachtet wurde, wurde davon ausgegangen, dass sich diese Annahme auf die neue Mischung übertragen ließ, solange für eine der Oberflächen die Eignung des modifizierten Klebstoffs nachgewiesen werden konnte. Dabei wurde angenommen, dass die mit Schalöl behandelte Oberfläche den ungünstigsten Fall darstellt. Da ebenfalls kein adhäsives Versagen und sehr hohe Bruchlasten erzielt werden konnten, wurde der Klebstoff C3 für die weitern Versuche, die Schub-Biege-Versuche, verwendet. </w:t>
      </w:r>
    </w:p>
    <w:p w14:paraId="1B163448" w14:textId="24BEA449" w:rsidR="6E7E6C3D" w:rsidRPr="005B6B00" w:rsidRDefault="760CF52A" w:rsidP="760CF52A">
      <w:pPr>
        <w:rPr>
          <w:rFonts w:eastAsia="Calibri"/>
          <w:szCs w:val="20"/>
          <w:highlight w:val="yellow"/>
          <w:rPrChange w:id="881" w:author="Stefan Behring [2]" w:date="2021-12-21T19:01:00Z">
            <w:rPr>
              <w:rFonts w:eastAsia="Calibri"/>
              <w:szCs w:val="20"/>
            </w:rPr>
          </w:rPrChange>
        </w:rPr>
      </w:pPr>
      <w:commentRangeStart w:id="882"/>
      <w:r w:rsidRPr="005B6B00">
        <w:rPr>
          <w:rFonts w:eastAsia="Calibri"/>
          <w:szCs w:val="20"/>
          <w:highlight w:val="yellow"/>
          <w:rPrChange w:id="883" w:author="Stefan Behring [2]" w:date="2021-12-21T19:01:00Z">
            <w:rPr>
              <w:rFonts w:eastAsia="Calibri"/>
              <w:szCs w:val="20"/>
            </w:rPr>
          </w:rPrChange>
        </w:rPr>
        <w:t>Dabei trat in einigen Fällen ein adhäsives Versagen auf, welches zunächst auf die recht geringe offene Zeit des Epoxidharze</w:t>
      </w:r>
      <w:r w:rsidR="00E81B1B" w:rsidRPr="005B6B00">
        <w:rPr>
          <w:rFonts w:eastAsia="Calibri"/>
          <w:szCs w:val="20"/>
          <w:highlight w:val="yellow"/>
          <w:rPrChange w:id="884" w:author="Stefan Behring [2]" w:date="2021-12-21T19:01:00Z">
            <w:rPr>
              <w:rFonts w:eastAsia="Calibri"/>
              <w:szCs w:val="20"/>
            </w:rPr>
          </w:rPrChange>
        </w:rPr>
        <w:t xml:space="preserve">s oder </w:t>
      </w:r>
      <w:r w:rsidRPr="005B6B00">
        <w:rPr>
          <w:rFonts w:eastAsia="Calibri"/>
          <w:szCs w:val="20"/>
          <w:highlight w:val="yellow"/>
          <w:rPrChange w:id="885" w:author="Stefan Behring [2]" w:date="2021-12-21T19:01:00Z">
            <w:rPr>
              <w:rFonts w:eastAsia="Calibri"/>
              <w:szCs w:val="20"/>
            </w:rPr>
          </w:rPrChange>
        </w:rPr>
        <w:t xml:space="preserve">ungünstige Umwelteinflüsse bei der Verklebung zurückgeführt wurde. Auf den Einfluss klimatischer Bedingungen bei der Verklebung wird im Abschnitt </w:t>
      </w:r>
      <w:r w:rsidR="006C43E5" w:rsidRPr="005B6B00">
        <w:rPr>
          <w:rFonts w:eastAsia="Calibri"/>
          <w:szCs w:val="20"/>
          <w:highlight w:val="yellow"/>
          <w:rPrChange w:id="886" w:author="Stefan Behring [2]" w:date="2021-12-21T19:01:00Z">
            <w:rPr>
              <w:rFonts w:eastAsia="Calibri"/>
              <w:szCs w:val="20"/>
            </w:rPr>
          </w:rPrChange>
        </w:rPr>
        <w:fldChar w:fldCharType="begin"/>
      </w:r>
      <w:r w:rsidR="006C43E5" w:rsidRPr="005B6B00">
        <w:rPr>
          <w:rFonts w:eastAsia="Calibri"/>
          <w:szCs w:val="20"/>
          <w:highlight w:val="yellow"/>
          <w:rPrChange w:id="887" w:author="Stefan Behring [2]" w:date="2021-12-21T19:01:00Z">
            <w:rPr>
              <w:rFonts w:eastAsia="Calibri"/>
              <w:szCs w:val="20"/>
            </w:rPr>
          </w:rPrChange>
        </w:rPr>
        <w:instrText xml:space="preserve"> REF _Ref82263605 \r \h </w:instrText>
      </w:r>
      <w:r w:rsidR="005B6B00">
        <w:rPr>
          <w:rFonts w:eastAsia="Calibri"/>
          <w:szCs w:val="20"/>
          <w:highlight w:val="yellow"/>
        </w:rPr>
        <w:instrText xml:space="preserve"> \* MERGEFORMAT </w:instrText>
      </w:r>
      <w:r w:rsidR="006C43E5" w:rsidRPr="005B6B00">
        <w:rPr>
          <w:rFonts w:eastAsia="Calibri"/>
          <w:szCs w:val="20"/>
          <w:highlight w:val="yellow"/>
          <w:rPrChange w:id="888" w:author="Stefan Behring [2]" w:date="2021-12-21T19:01:00Z">
            <w:rPr>
              <w:rFonts w:eastAsia="Calibri"/>
              <w:szCs w:val="20"/>
              <w:highlight w:val="yellow"/>
            </w:rPr>
          </w:rPrChange>
        </w:rPr>
      </w:r>
      <w:r w:rsidR="006C43E5" w:rsidRPr="005B6B00">
        <w:rPr>
          <w:rFonts w:eastAsia="Calibri"/>
          <w:szCs w:val="20"/>
          <w:highlight w:val="yellow"/>
          <w:rPrChange w:id="889" w:author="Stefan Behring [2]" w:date="2021-12-21T19:01:00Z">
            <w:rPr>
              <w:rFonts w:eastAsia="Calibri"/>
              <w:szCs w:val="20"/>
            </w:rPr>
          </w:rPrChange>
        </w:rPr>
        <w:fldChar w:fldCharType="separate"/>
      </w:r>
      <w:ins w:id="890" w:author="Carsten Hein" w:date="2022-01-03T08:40:00Z">
        <w:r w:rsidR="009737A6">
          <w:rPr>
            <w:rFonts w:eastAsia="Calibri"/>
            <w:szCs w:val="20"/>
            <w:highlight w:val="yellow"/>
          </w:rPr>
          <w:t>9.6</w:t>
        </w:r>
      </w:ins>
      <w:del w:id="891" w:author="Carsten Hein" w:date="2022-01-03T08:40:00Z">
        <w:r w:rsidR="006C43E5" w:rsidRPr="005B6B00" w:rsidDel="009737A6">
          <w:rPr>
            <w:rFonts w:eastAsia="Calibri"/>
            <w:szCs w:val="20"/>
            <w:highlight w:val="yellow"/>
            <w:rPrChange w:id="892" w:author="Stefan Behring [2]" w:date="2021-12-21T19:01:00Z">
              <w:rPr>
                <w:rFonts w:eastAsia="Calibri"/>
                <w:szCs w:val="20"/>
              </w:rPr>
            </w:rPrChange>
          </w:rPr>
          <w:delText>8.6</w:delText>
        </w:r>
      </w:del>
      <w:r w:rsidR="006C43E5" w:rsidRPr="005B6B00">
        <w:rPr>
          <w:rFonts w:eastAsia="Calibri"/>
          <w:szCs w:val="20"/>
          <w:highlight w:val="yellow"/>
          <w:rPrChange w:id="893" w:author="Stefan Behring [2]" w:date="2021-12-21T19:01:00Z">
            <w:rPr>
              <w:rFonts w:eastAsia="Calibri"/>
              <w:szCs w:val="20"/>
            </w:rPr>
          </w:rPrChange>
        </w:rPr>
        <w:fldChar w:fldCharType="end"/>
      </w:r>
      <w:r w:rsidR="006C43E5" w:rsidRPr="005B6B00">
        <w:rPr>
          <w:rFonts w:eastAsia="Calibri"/>
          <w:szCs w:val="20"/>
          <w:highlight w:val="yellow"/>
          <w:rPrChange w:id="894" w:author="Stefan Behring [2]" w:date="2021-12-21T19:01:00Z">
            <w:rPr>
              <w:rFonts w:eastAsia="Calibri"/>
              <w:szCs w:val="20"/>
            </w:rPr>
          </w:rPrChange>
        </w:rPr>
        <w:t xml:space="preserve"> </w:t>
      </w:r>
      <w:r w:rsidRPr="005B6B00">
        <w:rPr>
          <w:rFonts w:eastAsia="Calibri"/>
          <w:szCs w:val="20"/>
          <w:highlight w:val="yellow"/>
          <w:rPrChange w:id="895" w:author="Stefan Behring [2]" w:date="2021-12-21T19:01:00Z">
            <w:rPr>
              <w:rFonts w:eastAsia="Calibri"/>
              <w:szCs w:val="20"/>
            </w:rPr>
          </w:rPrChange>
        </w:rPr>
        <w:t>weiter eingegangen. Eine Wiederholung der Versuche unter Laborbedingungen unter strenger Einhaltung der Topfzeit führte jedoch nur zu einer geringen Verbesserung. Somit konnten Umwelteinflüsse</w:t>
      </w:r>
      <w:r w:rsidR="00B913AA" w:rsidRPr="005B6B00">
        <w:rPr>
          <w:rFonts w:eastAsia="Calibri"/>
          <w:szCs w:val="20"/>
          <w:highlight w:val="yellow"/>
          <w:rPrChange w:id="896" w:author="Stefan Behring [2]" w:date="2021-12-21T19:01:00Z">
            <w:rPr>
              <w:rFonts w:eastAsia="Calibri"/>
              <w:szCs w:val="20"/>
            </w:rPr>
          </w:rPrChange>
        </w:rPr>
        <w:t xml:space="preserve"> und ein Überschreiten der Topfzeit</w:t>
      </w:r>
      <w:r w:rsidRPr="005B6B00">
        <w:rPr>
          <w:rFonts w:eastAsia="Calibri"/>
          <w:szCs w:val="20"/>
          <w:highlight w:val="yellow"/>
          <w:rPrChange w:id="897" w:author="Stefan Behring [2]" w:date="2021-12-21T19:01:00Z">
            <w:rPr>
              <w:rFonts w:eastAsia="Calibri"/>
              <w:szCs w:val="20"/>
            </w:rPr>
          </w:rPrChange>
        </w:rPr>
        <w:t xml:space="preserve"> als Grund für das adhäsive Versagen ausgeschlossen werden. </w:t>
      </w:r>
      <w:commentRangeEnd w:id="882"/>
      <w:r w:rsidR="008F5DCD" w:rsidRPr="005B6B00">
        <w:rPr>
          <w:rStyle w:val="Kommentarzeichen"/>
          <w:highlight w:val="yellow"/>
          <w:rPrChange w:id="898" w:author="Stefan Behring [2]" w:date="2021-12-21T19:01:00Z">
            <w:rPr>
              <w:rStyle w:val="Kommentarzeichen"/>
            </w:rPr>
          </w:rPrChange>
        </w:rPr>
        <w:commentReference w:id="882"/>
      </w:r>
      <w:r w:rsidRPr="005B6B00">
        <w:rPr>
          <w:rFonts w:eastAsia="Calibri"/>
          <w:szCs w:val="20"/>
          <w:highlight w:val="yellow"/>
          <w:rPrChange w:id="899" w:author="Stefan Behring [2]" w:date="2021-12-21T19:01:00Z">
            <w:rPr>
              <w:rFonts w:eastAsia="Calibri"/>
              <w:szCs w:val="20"/>
            </w:rPr>
          </w:rPrChange>
        </w:rPr>
        <w:t>Da die modifizierte Variante recht große Anteile feiner Bestandteile ist eine Abminderung der Adhäsion</w:t>
      </w:r>
      <w:r w:rsidR="00E81B1B" w:rsidRPr="005B6B00">
        <w:rPr>
          <w:rFonts w:eastAsia="Calibri"/>
          <w:szCs w:val="20"/>
          <w:highlight w:val="yellow"/>
          <w:rPrChange w:id="900" w:author="Stefan Behring [2]" w:date="2021-12-21T19:01:00Z">
            <w:rPr>
              <w:rFonts w:eastAsia="Calibri"/>
              <w:szCs w:val="20"/>
            </w:rPr>
          </w:rPrChange>
        </w:rPr>
        <w:t>s</w:t>
      </w:r>
      <w:r w:rsidRPr="005B6B00">
        <w:rPr>
          <w:rFonts w:eastAsia="Calibri"/>
          <w:szCs w:val="20"/>
          <w:highlight w:val="yellow"/>
          <w:rPrChange w:id="901" w:author="Stefan Behring [2]" w:date="2021-12-21T19:01:00Z">
            <w:rPr>
              <w:rFonts w:eastAsia="Calibri"/>
              <w:szCs w:val="20"/>
            </w:rPr>
          </w:rPrChange>
        </w:rPr>
        <w:t xml:space="preserve">fähigkeit nicht auszuschließen. Da das adhäsive Versagen jedoch nur in Kombination mit der trennmittelfreien Oberfläche auftrat, wird </w:t>
      </w:r>
      <w:commentRangeStart w:id="902"/>
      <w:r w:rsidRPr="005B6B00">
        <w:rPr>
          <w:rFonts w:eastAsia="Calibri"/>
          <w:szCs w:val="20"/>
          <w:highlight w:val="yellow"/>
          <w:rPrChange w:id="903" w:author="Stefan Behring [2]" w:date="2021-12-21T19:01:00Z">
            <w:rPr>
              <w:rFonts w:eastAsia="Calibri"/>
              <w:szCs w:val="20"/>
            </w:rPr>
          </w:rPrChange>
        </w:rPr>
        <w:t>geschlossen</w:t>
      </w:r>
      <w:commentRangeEnd w:id="902"/>
      <w:r w:rsidR="005B708A" w:rsidRPr="005B6B00">
        <w:rPr>
          <w:rStyle w:val="Kommentarzeichen"/>
          <w:highlight w:val="yellow"/>
          <w:rPrChange w:id="904" w:author="Stefan Behring [2]" w:date="2021-12-21T19:01:00Z">
            <w:rPr>
              <w:rStyle w:val="Kommentarzeichen"/>
            </w:rPr>
          </w:rPrChange>
        </w:rPr>
        <w:commentReference w:id="902"/>
      </w:r>
      <w:r w:rsidRPr="005B6B00">
        <w:rPr>
          <w:rFonts w:eastAsia="Calibri"/>
          <w:szCs w:val="20"/>
          <w:highlight w:val="yellow"/>
          <w:rPrChange w:id="905" w:author="Stefan Behring [2]" w:date="2021-12-21T19:01:00Z">
            <w:rPr>
              <w:rFonts w:eastAsia="Calibri"/>
              <w:szCs w:val="20"/>
            </w:rPr>
          </w:rPrChange>
        </w:rPr>
        <w:t xml:space="preserve">, dass die trennmittelfreie </w:t>
      </w:r>
      <w:r w:rsidR="00B913AA" w:rsidRPr="005B6B00">
        <w:rPr>
          <w:rFonts w:eastAsia="Calibri"/>
          <w:szCs w:val="20"/>
          <w:highlight w:val="yellow"/>
          <w:rPrChange w:id="906" w:author="Stefan Behring [2]" w:date="2021-12-21T19:01:00Z">
            <w:rPr>
              <w:rFonts w:eastAsia="Calibri"/>
              <w:szCs w:val="20"/>
            </w:rPr>
          </w:rPrChange>
        </w:rPr>
        <w:t>Filmschalungs-</w:t>
      </w:r>
      <w:r w:rsidRPr="005B6B00">
        <w:rPr>
          <w:rFonts w:eastAsia="Calibri"/>
          <w:szCs w:val="20"/>
          <w:highlight w:val="yellow"/>
          <w:rPrChange w:id="907" w:author="Stefan Behring [2]" w:date="2021-12-21T19:01:00Z">
            <w:rPr>
              <w:rFonts w:eastAsia="Calibri"/>
              <w:szCs w:val="20"/>
            </w:rPr>
          </w:rPrChange>
        </w:rPr>
        <w:t>Oberfläche oder die Kombination dieser beiden Parameter ursächlich für das ursächlich für das adhäsive Versagen ist.</w:t>
      </w:r>
    </w:p>
    <w:p w14:paraId="0973D447" w14:textId="34E48F0D" w:rsidR="6E7E6C3D" w:rsidRPr="005B6B00" w:rsidRDefault="760CF52A" w:rsidP="760CF52A">
      <w:pPr>
        <w:rPr>
          <w:rFonts w:eastAsia="Calibri"/>
          <w:szCs w:val="20"/>
          <w:highlight w:val="yellow"/>
          <w:rPrChange w:id="908" w:author="Stefan Behring [2]" w:date="2021-12-21T19:01:00Z">
            <w:rPr>
              <w:rFonts w:eastAsia="Calibri"/>
              <w:szCs w:val="20"/>
            </w:rPr>
          </w:rPrChange>
        </w:rPr>
      </w:pPr>
      <w:r w:rsidRPr="005B6B00">
        <w:rPr>
          <w:rFonts w:eastAsia="Calibri"/>
          <w:szCs w:val="20"/>
          <w:highlight w:val="yellow"/>
          <w:rPrChange w:id="909" w:author="Stefan Behring [2]" w:date="2021-12-21T19:01:00Z">
            <w:rPr>
              <w:rFonts w:eastAsia="Calibri"/>
              <w:szCs w:val="20"/>
            </w:rPr>
          </w:rPrChange>
        </w:rPr>
        <w:t>Um zu untersuchen, ob die Kombination aus Klebstoff C3 und der trennmittelfreien Betonoberfläche oder die trennmittelfreie Oberfläche allein das adhäsive Versagen begünstigt, wurden Scherversuche mit der Variante C1 und der trennmittelfreien Oberfläche nachgeholt.</w:t>
      </w:r>
      <w:r w:rsidR="00B913AA" w:rsidRPr="005B6B00">
        <w:rPr>
          <w:rFonts w:eastAsia="Calibri"/>
          <w:szCs w:val="20"/>
          <w:highlight w:val="yellow"/>
          <w:rPrChange w:id="910" w:author="Stefan Behring [2]" w:date="2021-12-21T19:01:00Z">
            <w:rPr>
              <w:rFonts w:eastAsia="Calibri"/>
              <w:szCs w:val="20"/>
            </w:rPr>
          </w:rPrChange>
        </w:rPr>
        <w:t xml:space="preserve"> Zusätzlich</w:t>
      </w:r>
      <w:r w:rsidRPr="005B6B00">
        <w:rPr>
          <w:rFonts w:eastAsia="Calibri"/>
          <w:szCs w:val="20"/>
          <w:highlight w:val="yellow"/>
          <w:rPrChange w:id="911" w:author="Stefan Behring [2]" w:date="2021-12-21T19:01:00Z">
            <w:rPr>
              <w:rFonts w:eastAsia="Calibri"/>
              <w:szCs w:val="20"/>
            </w:rPr>
          </w:rPrChange>
        </w:rPr>
        <w:t xml:space="preserve"> wurde ein weiterer Klebstoff dem Versuchsprogramm zugefügt</w:t>
      </w:r>
      <w:r w:rsidR="00B913AA" w:rsidRPr="005B6B00">
        <w:rPr>
          <w:rFonts w:eastAsia="Calibri"/>
          <w:szCs w:val="20"/>
          <w:highlight w:val="yellow"/>
          <w:rPrChange w:id="912" w:author="Stefan Behring [2]" w:date="2021-12-21T19:01:00Z">
            <w:rPr>
              <w:rFonts w:eastAsia="Calibri"/>
              <w:szCs w:val="20"/>
            </w:rPr>
          </w:rPrChange>
        </w:rPr>
        <w:t xml:space="preserve">. </w:t>
      </w:r>
      <w:r w:rsidRPr="005B6B00">
        <w:rPr>
          <w:rFonts w:eastAsia="Calibri"/>
          <w:szCs w:val="20"/>
          <w:highlight w:val="yellow"/>
          <w:rPrChange w:id="913" w:author="Stefan Behring [2]" w:date="2021-12-21T19:01:00Z">
            <w:rPr>
              <w:rFonts w:eastAsia="Calibri"/>
              <w:szCs w:val="20"/>
            </w:rPr>
          </w:rPrChange>
        </w:rPr>
        <w:t xml:space="preserve">Dieser wurde von der Firma Rampf in Absprache mit der TU Berlin und Brüninghoff speziell für den Fall der Holz-Beton-Verbundklebung </w:t>
      </w:r>
      <w:del w:id="914" w:author="Jan Wenker" w:date="2021-12-14T14:22:00Z">
        <w:r w:rsidRPr="005B6B00" w:rsidDel="00C41186">
          <w:rPr>
            <w:rFonts w:eastAsia="Calibri"/>
            <w:szCs w:val="20"/>
            <w:highlight w:val="yellow"/>
            <w:rPrChange w:id="915" w:author="Stefan Behring [2]" w:date="2021-12-21T19:01:00Z">
              <w:rPr>
                <w:rFonts w:eastAsia="Calibri"/>
                <w:szCs w:val="20"/>
              </w:rPr>
            </w:rPrChange>
          </w:rPr>
          <w:delText xml:space="preserve">speziell </w:delText>
        </w:r>
      </w:del>
      <w:r w:rsidRPr="005B6B00">
        <w:rPr>
          <w:rFonts w:eastAsia="Calibri"/>
          <w:szCs w:val="20"/>
          <w:highlight w:val="yellow"/>
          <w:rPrChange w:id="916" w:author="Stefan Behring [2]" w:date="2021-12-21T19:01:00Z">
            <w:rPr>
              <w:rFonts w:eastAsia="Calibri"/>
              <w:szCs w:val="20"/>
            </w:rPr>
          </w:rPrChange>
        </w:rPr>
        <w:t>entwickelt. Der entstandene Klebstoff wird im Weiteren als E3 bezeichnet.</w:t>
      </w:r>
      <w:r w:rsidR="00B913AA" w:rsidRPr="005B6B00">
        <w:rPr>
          <w:rFonts w:eastAsia="Calibri"/>
          <w:szCs w:val="20"/>
          <w:highlight w:val="yellow"/>
          <w:rPrChange w:id="917" w:author="Stefan Behring [2]" w:date="2021-12-21T19:01:00Z">
            <w:rPr>
              <w:rFonts w:eastAsia="Calibri"/>
              <w:szCs w:val="20"/>
            </w:rPr>
          </w:rPrChange>
        </w:rPr>
        <w:t xml:space="preserve"> Die Verarbeitungseigenschaften erwiesen sich im weiteren Projektverlauf als günstiger als die der anderen getesteten Klebstoffe.</w:t>
      </w:r>
    </w:p>
    <w:p w14:paraId="3222A687" w14:textId="15DE7425" w:rsidR="760CF52A" w:rsidRPr="00E81B1B" w:rsidRDefault="760CF52A" w:rsidP="760CF52A">
      <w:pPr>
        <w:rPr>
          <w:rFonts w:eastAsia="Calibri"/>
          <w:szCs w:val="20"/>
        </w:rPr>
      </w:pPr>
      <w:r w:rsidRPr="005B6B00">
        <w:rPr>
          <w:rFonts w:eastAsia="Calibri"/>
          <w:szCs w:val="20"/>
          <w:highlight w:val="yellow"/>
          <w:rPrChange w:id="918" w:author="Stefan Behring [2]" w:date="2021-12-21T19:01:00Z">
            <w:rPr>
              <w:rFonts w:eastAsia="Calibri"/>
              <w:szCs w:val="20"/>
            </w:rPr>
          </w:rPrChange>
        </w:rPr>
        <w:t xml:space="preserve">Da bei weiteren Scherversuchen mit dem Klebstoff C1 bzw. E3 in Kombination mit der trennmittelfreien Betonoberfläche weiterhin adhäsives Versagen beobachtet wurde, wurde letztlich auf eine geschliffene </w:t>
      </w:r>
      <w:r w:rsidRPr="005B6B00">
        <w:rPr>
          <w:rFonts w:eastAsia="Calibri"/>
          <w:szCs w:val="20"/>
          <w:highlight w:val="yellow"/>
          <w:rPrChange w:id="919" w:author="Stefan Behring [2]" w:date="2021-12-21T19:01:00Z">
            <w:rPr>
              <w:rFonts w:eastAsia="Calibri"/>
              <w:szCs w:val="20"/>
            </w:rPr>
          </w:rPrChange>
        </w:rPr>
        <w:lastRenderedPageBreak/>
        <w:t xml:space="preserve">Oberfläche ausgewichen. Diese bietet in Hinblick auf die Anwendung in der Praxis die beste Reproduzierbarkeit und Sicherheit. </w:t>
      </w:r>
      <w:commentRangeEnd w:id="878"/>
      <w:r w:rsidR="005B6B00" w:rsidRPr="005B6B00">
        <w:rPr>
          <w:rStyle w:val="Kommentarzeichen"/>
          <w:highlight w:val="yellow"/>
          <w:rPrChange w:id="920" w:author="Stefan Behring [2]" w:date="2021-12-21T19:01:00Z">
            <w:rPr>
              <w:rStyle w:val="Kommentarzeichen"/>
            </w:rPr>
          </w:rPrChange>
        </w:rPr>
        <w:commentReference w:id="878"/>
      </w:r>
      <w:commentRangeEnd w:id="879"/>
      <w:r w:rsidR="005B6B00" w:rsidRPr="005B6B00">
        <w:rPr>
          <w:rStyle w:val="Kommentarzeichen"/>
          <w:highlight w:val="yellow"/>
          <w:rPrChange w:id="921" w:author="Stefan Behring [2]" w:date="2021-12-21T19:01:00Z">
            <w:rPr>
              <w:rStyle w:val="Kommentarzeichen"/>
            </w:rPr>
          </w:rPrChange>
        </w:rPr>
        <w:commentReference w:id="879"/>
      </w:r>
    </w:p>
    <w:p w14:paraId="0B91F1F5" w14:textId="634B0617" w:rsidR="1E305A1F" w:rsidRPr="00E81B1B" w:rsidRDefault="1E305A1F" w:rsidP="1E305A1F">
      <w:pPr>
        <w:spacing w:after="240"/>
        <w:rPr>
          <w:rFonts w:eastAsia="Calibri"/>
          <w:szCs w:val="20"/>
        </w:rPr>
      </w:pPr>
    </w:p>
    <w:p w14:paraId="7BFACB62" w14:textId="1B438258" w:rsidR="1581E7A9" w:rsidRPr="00E81B1B" w:rsidRDefault="1581E7A9" w:rsidP="760CF52A">
      <w:pPr>
        <w:spacing w:after="240"/>
        <w:rPr>
          <w:rFonts w:eastAsia="Calibri"/>
        </w:rPr>
      </w:pPr>
      <w:r w:rsidRPr="00E81B1B">
        <w:rPr>
          <w:noProof/>
          <w:lang w:eastAsia="de-DE"/>
        </w:rPr>
        <w:drawing>
          <wp:inline distT="0" distB="0" distL="0" distR="0" wp14:anchorId="7D28FBED" wp14:editId="07236436">
            <wp:extent cx="5210306" cy="4265938"/>
            <wp:effectExtent l="0" t="0" r="0" b="0"/>
            <wp:docPr id="1641473351" name="Picture 1641473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1473351"/>
                    <pic:cNvPicPr/>
                  </pic:nvPicPr>
                  <pic:blipFill>
                    <a:blip r:embed="rId56">
                      <a:extLst>
                        <a:ext uri="{28A0092B-C50C-407E-A947-70E740481C1C}">
                          <a14:useLocalDpi xmlns:a14="http://schemas.microsoft.com/office/drawing/2010/main" val="0"/>
                        </a:ext>
                      </a:extLst>
                    </a:blip>
                    <a:stretch>
                      <a:fillRect/>
                    </a:stretch>
                  </pic:blipFill>
                  <pic:spPr>
                    <a:xfrm>
                      <a:off x="0" y="0"/>
                      <a:ext cx="5210306" cy="4265938"/>
                    </a:xfrm>
                    <a:prstGeom prst="rect">
                      <a:avLst/>
                    </a:prstGeom>
                  </pic:spPr>
                </pic:pic>
              </a:graphicData>
            </a:graphic>
          </wp:inline>
        </w:drawing>
      </w:r>
    </w:p>
    <w:p w14:paraId="38BB16E1" w14:textId="32D2C5AE" w:rsidR="00834289" w:rsidRPr="00E81B1B" w:rsidRDefault="008B1DF4" w:rsidP="760CF52A">
      <w:pPr>
        <w:spacing w:after="240"/>
        <w:rPr>
          <w:rFonts w:eastAsia="Calibri"/>
        </w:rPr>
      </w:pPr>
      <w:commentRangeStart w:id="922"/>
      <w:commentRangeEnd w:id="922"/>
      <w:r>
        <w:rPr>
          <w:rStyle w:val="Kommentarzeichen"/>
        </w:rPr>
        <w:commentReference w:id="922"/>
      </w:r>
      <w:ins w:id="923" w:author="Stefan Behring [2]" w:date="2021-12-21T19:08:00Z">
        <w:r w:rsidR="00FF5B28">
          <w:rPr>
            <w:rFonts w:eastAsia="Calibri"/>
          </w:rPr>
          <w:t>Überschrift ist bitte: Aufbau des Versuchsprogramms</w:t>
        </w:r>
      </w:ins>
      <w:ins w:id="924" w:author="Stefan Behring [2]" w:date="2021-12-21T19:09:00Z">
        <w:r w:rsidR="002D2655">
          <w:rPr>
            <w:rFonts w:eastAsia="Calibri"/>
          </w:rPr>
          <w:t>, (die Zeitachse was soll das?)</w:t>
        </w:r>
        <w:r w:rsidR="00834289">
          <w:rPr>
            <w:rFonts w:eastAsia="Calibri"/>
          </w:rPr>
          <w:t xml:space="preserve"> Die</w:t>
        </w:r>
      </w:ins>
      <w:ins w:id="925" w:author="Stefan Behring [2]" w:date="2021-12-21T19:10:00Z">
        <w:r w:rsidR="00834289">
          <w:rPr>
            <w:rFonts w:eastAsia="Calibri"/>
          </w:rPr>
          <w:t>se</w:t>
        </w:r>
      </w:ins>
      <w:ins w:id="926" w:author="Stefan Behring [2]" w:date="2021-12-21T19:09:00Z">
        <w:r w:rsidR="00834289">
          <w:rPr>
            <w:rFonts w:eastAsia="Calibri"/>
          </w:rPr>
          <w:t xml:space="preserve"> Grafik geh</w:t>
        </w:r>
      </w:ins>
      <w:ins w:id="927" w:author="Stefan Behring [2]" w:date="2021-12-21T19:10:00Z">
        <w:r w:rsidR="00834289">
          <w:rPr>
            <w:rFonts w:eastAsia="Calibri"/>
          </w:rPr>
          <w:t>ört dann auch in den Auswertungsteil.</w:t>
        </w:r>
        <w:r w:rsidR="00B16290">
          <w:rPr>
            <w:rFonts w:eastAsia="Calibri"/>
          </w:rPr>
          <w:t xml:space="preserve"> Hier kommt bitte eine Gesamtübersicht über alle Versuche</w:t>
        </w:r>
      </w:ins>
      <w:ins w:id="928" w:author="Stefan Behring [2]" w:date="2021-12-21T19:55:00Z">
        <w:r w:rsidR="005F0D17">
          <w:rPr>
            <w:rFonts w:eastAsia="Calibri"/>
          </w:rPr>
          <w:t>, kann ähnlich wie diese hier sein</w:t>
        </w:r>
      </w:ins>
      <w:ins w:id="929" w:author="Stefan Behring [2]" w:date="2021-12-21T19:10:00Z">
        <w:r w:rsidR="00B16290">
          <w:rPr>
            <w:rFonts w:eastAsia="Calibri"/>
          </w:rPr>
          <w:t>.</w:t>
        </w:r>
      </w:ins>
    </w:p>
    <w:p w14:paraId="4671E733" w14:textId="0985D5BC" w:rsidR="760CF52A" w:rsidRPr="00E81B1B" w:rsidDel="008F3C89" w:rsidRDefault="19023B21" w:rsidP="00F130FE">
      <w:pPr>
        <w:pStyle w:val="berschrift2"/>
        <w:numPr>
          <w:ilvl w:val="1"/>
          <w:numId w:val="29"/>
        </w:numPr>
        <w:rPr>
          <w:del w:id="930" w:author="Stefan Behring [2]" w:date="2021-12-21T18:19:00Z"/>
        </w:rPr>
      </w:pPr>
      <w:bookmarkStart w:id="931" w:name="_Toc93321044"/>
      <w:del w:id="932" w:author="Stefan Behring [2]" w:date="2021-12-21T18:19:00Z">
        <w:r w:rsidDel="4C11F93A">
          <w:delText>Materialien</w:delText>
        </w:r>
        <w:bookmarkStart w:id="933" w:name="_Toc92091593"/>
        <w:bookmarkStart w:id="934" w:name="_Toc92091705"/>
        <w:bookmarkStart w:id="935" w:name="_Toc92092147"/>
        <w:bookmarkStart w:id="936" w:name="_Toc92092259"/>
        <w:bookmarkStart w:id="937" w:name="_Toc92102618"/>
        <w:bookmarkEnd w:id="931"/>
        <w:bookmarkEnd w:id="933"/>
        <w:bookmarkEnd w:id="934"/>
        <w:bookmarkEnd w:id="935"/>
        <w:bookmarkEnd w:id="936"/>
        <w:bookmarkEnd w:id="937"/>
      </w:del>
    </w:p>
    <w:p w14:paraId="114FA936" w14:textId="0C4C7C23" w:rsidR="760CF52A" w:rsidRPr="00E81B1B" w:rsidDel="008F3C89" w:rsidRDefault="760CF52A" w:rsidP="760CF52A">
      <w:pPr>
        <w:rPr>
          <w:del w:id="938" w:author="Stefan Behring [2]" w:date="2021-12-21T18:19:00Z"/>
          <w:rFonts w:eastAsia="Calibri"/>
          <w:szCs w:val="20"/>
        </w:rPr>
      </w:pPr>
      <w:del w:id="939" w:author="Stefan Behring [2]" w:date="2021-12-21T18:19:00Z">
        <w:r w:rsidRPr="00E81B1B" w:rsidDel="008F3C89">
          <w:rPr>
            <w:rFonts w:eastAsia="Calibri"/>
            <w:szCs w:val="20"/>
          </w:rPr>
          <w:delText xml:space="preserve">Wie bereits in Abschnitt </w:delText>
        </w:r>
        <w:r w:rsidR="00005DCA" w:rsidRPr="00E81B1B" w:rsidDel="008F3C89">
          <w:rPr>
            <w:rFonts w:eastAsia="Calibri"/>
            <w:szCs w:val="20"/>
          </w:rPr>
          <w:fldChar w:fldCharType="begin"/>
        </w:r>
        <w:r w:rsidR="00005DCA" w:rsidRPr="00E81B1B" w:rsidDel="008F3C89">
          <w:rPr>
            <w:rFonts w:eastAsia="Calibri"/>
            <w:szCs w:val="20"/>
          </w:rPr>
          <w:delInstrText xml:space="preserve"> REF _Ref82337501 \r \h </w:delInstrText>
        </w:r>
        <w:r w:rsidR="00005DCA" w:rsidRPr="00E81B1B" w:rsidDel="008F3C89">
          <w:rPr>
            <w:rFonts w:eastAsia="Calibri"/>
            <w:szCs w:val="20"/>
          </w:rPr>
        </w:r>
        <w:r w:rsidR="00005DCA" w:rsidRPr="00E81B1B" w:rsidDel="008F3C89">
          <w:rPr>
            <w:rFonts w:eastAsia="Calibri"/>
            <w:szCs w:val="20"/>
          </w:rPr>
          <w:fldChar w:fldCharType="separate"/>
        </w:r>
        <w:r w:rsidR="00756F07" w:rsidDel="008F3C89">
          <w:rPr>
            <w:rFonts w:eastAsia="Calibri"/>
            <w:szCs w:val="20"/>
          </w:rPr>
          <w:delText>8.3</w:delText>
        </w:r>
        <w:r w:rsidR="00005DCA" w:rsidRPr="00E81B1B" w:rsidDel="008F3C89">
          <w:rPr>
            <w:rFonts w:eastAsia="Calibri"/>
            <w:szCs w:val="20"/>
          </w:rPr>
          <w:fldChar w:fldCharType="end"/>
        </w:r>
        <w:r w:rsidRPr="00E81B1B" w:rsidDel="008F3C89">
          <w:rPr>
            <w:rFonts w:eastAsia="Calibri"/>
            <w:szCs w:val="20"/>
          </w:rPr>
          <w:delText xml:space="preserve"> erläutert kamen drei unterschiedliche Klebstoffe zum Einsatz. Diese wurden zum Teil modif</w:delText>
        </w:r>
        <w:r w:rsidR="00756F07" w:rsidDel="008F3C89">
          <w:rPr>
            <w:rFonts w:eastAsia="Calibri"/>
            <w:szCs w:val="20"/>
          </w:rPr>
          <w:delText>i</w:delText>
        </w:r>
        <w:r w:rsidRPr="00E81B1B" w:rsidDel="008F3C89">
          <w:rPr>
            <w:rFonts w:eastAsia="Calibri"/>
            <w:szCs w:val="20"/>
          </w:rPr>
          <w:delText xml:space="preserve">ziert, um gewisse Eigenschaften zu erzielen. </w:delText>
        </w:r>
        <w:bookmarkStart w:id="940" w:name="_Toc92091594"/>
        <w:bookmarkStart w:id="941" w:name="_Toc92091706"/>
        <w:bookmarkStart w:id="942" w:name="_Toc92092148"/>
        <w:bookmarkStart w:id="943" w:name="_Toc92092260"/>
        <w:bookmarkStart w:id="944" w:name="_Toc92102619"/>
        <w:bookmarkEnd w:id="940"/>
        <w:bookmarkEnd w:id="941"/>
        <w:bookmarkEnd w:id="942"/>
        <w:bookmarkEnd w:id="943"/>
        <w:bookmarkEnd w:id="944"/>
      </w:del>
    </w:p>
    <w:p w14:paraId="4CD72F51" w14:textId="40D8F00C" w:rsidR="760CF52A" w:rsidRPr="00E81B1B" w:rsidDel="008F3C89" w:rsidRDefault="760CF52A" w:rsidP="005B6FA5">
      <w:pPr>
        <w:spacing w:after="240"/>
        <w:rPr>
          <w:del w:id="945" w:author="Stefan Behring [2]" w:date="2021-12-21T18:19:00Z"/>
          <w:rFonts w:eastAsia="Calibri"/>
          <w:szCs w:val="20"/>
        </w:rPr>
      </w:pPr>
      <w:del w:id="946" w:author="Stefan Behring [2]" w:date="2021-12-21T18:19:00Z">
        <w:r w:rsidRPr="00E81B1B" w:rsidDel="008F3C89">
          <w:rPr>
            <w:rFonts w:eastAsia="Calibri"/>
            <w:szCs w:val="20"/>
          </w:rPr>
          <w:delText>Die folgende Tabelle zeigt einen Überblick über die Klebstoffe.</w:delText>
        </w:r>
        <w:bookmarkStart w:id="947" w:name="_Toc92091595"/>
        <w:bookmarkStart w:id="948" w:name="_Toc92091707"/>
        <w:bookmarkStart w:id="949" w:name="_Toc92092149"/>
        <w:bookmarkStart w:id="950" w:name="_Toc92092261"/>
        <w:bookmarkStart w:id="951" w:name="_Toc92102620"/>
        <w:bookmarkEnd w:id="947"/>
        <w:bookmarkEnd w:id="948"/>
        <w:bookmarkEnd w:id="949"/>
        <w:bookmarkEnd w:id="950"/>
        <w:bookmarkEnd w:id="951"/>
      </w:del>
    </w:p>
    <w:p w14:paraId="155B86CB" w14:textId="537CF6BD" w:rsidR="005B6FA5" w:rsidRPr="00E81B1B" w:rsidDel="008F3C89" w:rsidRDefault="005B6FA5" w:rsidP="00E81B1B">
      <w:pPr>
        <w:pStyle w:val="Beschriftung"/>
        <w:spacing w:after="240"/>
        <w:rPr>
          <w:del w:id="952" w:author="Stefan Behring [2]" w:date="2021-12-21T18:19:00Z"/>
          <w:rFonts w:eastAsia="Calibri"/>
          <w:szCs w:val="20"/>
        </w:rPr>
      </w:pPr>
      <w:del w:id="953" w:author="Stefan Behring [2]" w:date="2021-12-21T18:19:00Z">
        <w:r w:rsidRPr="00E81B1B" w:rsidDel="008F3C89">
          <w:delText xml:space="preserve">Tabelle </w:delText>
        </w:r>
        <w:r w:rsidDel="008F3C89">
          <w:rPr>
            <w:iCs w:val="0"/>
          </w:rPr>
          <w:fldChar w:fldCharType="begin"/>
        </w:r>
        <w:r w:rsidDel="008F3C89">
          <w:delInstrText>SEQ Tabelle \* ARABIC</w:delInstrText>
        </w:r>
        <w:r w:rsidDel="008F3C89">
          <w:rPr>
            <w:iCs w:val="0"/>
          </w:rPr>
          <w:fldChar w:fldCharType="separate"/>
        </w:r>
        <w:r w:rsidR="0039347C" w:rsidRPr="00E81B1B" w:rsidDel="008F3C89">
          <w:delText>12</w:delText>
        </w:r>
        <w:r w:rsidDel="008F3C89">
          <w:rPr>
            <w:iCs w:val="0"/>
          </w:rPr>
          <w:fldChar w:fldCharType="end"/>
        </w:r>
        <w:r w:rsidRPr="00E81B1B" w:rsidDel="008F3C89">
          <w:delText xml:space="preserve"> Übersicht über die untersuchten Klebstoffe</w:delText>
        </w:r>
        <w:bookmarkStart w:id="954" w:name="_Toc92091596"/>
        <w:bookmarkStart w:id="955" w:name="_Toc92091708"/>
        <w:bookmarkStart w:id="956" w:name="_Toc92092150"/>
        <w:bookmarkStart w:id="957" w:name="_Toc92092262"/>
        <w:bookmarkStart w:id="958" w:name="_Toc92102621"/>
        <w:bookmarkEnd w:id="954"/>
        <w:bookmarkEnd w:id="955"/>
        <w:bookmarkEnd w:id="956"/>
        <w:bookmarkEnd w:id="957"/>
        <w:bookmarkEnd w:id="958"/>
      </w:del>
    </w:p>
    <w:tbl>
      <w:tblPr>
        <w:tblStyle w:val="Tabellenraster"/>
        <w:tblW w:w="0" w:type="auto"/>
        <w:tblLook w:val="04A0" w:firstRow="1" w:lastRow="0" w:firstColumn="1" w:lastColumn="0" w:noHBand="0" w:noVBand="1"/>
      </w:tblPr>
      <w:tblGrid>
        <w:gridCol w:w="1696"/>
        <w:gridCol w:w="2268"/>
        <w:gridCol w:w="3119"/>
        <w:gridCol w:w="1977"/>
      </w:tblGrid>
      <w:tr w:rsidR="00724AF6" w:rsidRPr="00E81B1B" w:rsidDel="008F3C89" w14:paraId="461117D1" w14:textId="1DF786D4" w:rsidTr="005B6FA5">
        <w:trPr>
          <w:del w:id="959" w:author="Stefan Behring [2]" w:date="2021-12-21T18:19:00Z"/>
        </w:trPr>
        <w:tc>
          <w:tcPr>
            <w:tcW w:w="1696" w:type="dxa"/>
          </w:tcPr>
          <w:p w14:paraId="1C544EF9" w14:textId="6E2FE3FB" w:rsidR="00724AF6" w:rsidRPr="00E81B1B" w:rsidDel="008F3C89" w:rsidRDefault="00724AF6" w:rsidP="005B6FA5">
            <w:pPr>
              <w:jc w:val="left"/>
              <w:rPr>
                <w:del w:id="960" w:author="Stefan Behring [2]" w:date="2021-12-21T18:19:00Z"/>
                <w:rFonts w:eastAsia="Calibri"/>
                <w:szCs w:val="20"/>
              </w:rPr>
            </w:pPr>
            <w:del w:id="961" w:author="Stefan Behring [2]" w:date="2021-12-21T18:19:00Z">
              <w:r w:rsidRPr="00E81B1B" w:rsidDel="008F3C89">
                <w:rPr>
                  <w:rFonts w:eastAsia="Calibri"/>
                  <w:szCs w:val="20"/>
                </w:rPr>
                <w:delText>Bezeichnung innerhalb der Versuchsserien</w:delText>
              </w:r>
              <w:bookmarkStart w:id="962" w:name="_Toc92091597"/>
              <w:bookmarkStart w:id="963" w:name="_Toc92091709"/>
              <w:bookmarkStart w:id="964" w:name="_Toc92092151"/>
              <w:bookmarkStart w:id="965" w:name="_Toc92092263"/>
              <w:bookmarkStart w:id="966" w:name="_Toc92102622"/>
              <w:bookmarkEnd w:id="962"/>
              <w:bookmarkEnd w:id="963"/>
              <w:bookmarkEnd w:id="964"/>
              <w:bookmarkEnd w:id="965"/>
              <w:bookmarkEnd w:id="966"/>
            </w:del>
          </w:p>
        </w:tc>
        <w:tc>
          <w:tcPr>
            <w:tcW w:w="2268" w:type="dxa"/>
          </w:tcPr>
          <w:p w14:paraId="69666ADD" w14:textId="1467F9E8" w:rsidR="00724AF6" w:rsidRPr="00E81B1B" w:rsidDel="008F3C89" w:rsidRDefault="00724AF6" w:rsidP="005B6FA5">
            <w:pPr>
              <w:jc w:val="left"/>
              <w:rPr>
                <w:del w:id="967" w:author="Stefan Behring [2]" w:date="2021-12-21T18:19:00Z"/>
                <w:rFonts w:eastAsia="Calibri"/>
                <w:szCs w:val="20"/>
              </w:rPr>
            </w:pPr>
            <w:del w:id="968" w:author="Stefan Behring [2]" w:date="2021-12-21T18:19:00Z">
              <w:r w:rsidRPr="00E81B1B" w:rsidDel="008F3C89">
                <w:rPr>
                  <w:rFonts w:eastAsia="Calibri"/>
                  <w:szCs w:val="20"/>
                </w:rPr>
                <w:delText>Hersteller</w:delText>
              </w:r>
              <w:bookmarkStart w:id="969" w:name="_Toc92091598"/>
              <w:bookmarkStart w:id="970" w:name="_Toc92091710"/>
              <w:bookmarkStart w:id="971" w:name="_Toc92092152"/>
              <w:bookmarkStart w:id="972" w:name="_Toc92092264"/>
              <w:bookmarkStart w:id="973" w:name="_Toc92102623"/>
              <w:bookmarkEnd w:id="969"/>
              <w:bookmarkEnd w:id="970"/>
              <w:bookmarkEnd w:id="971"/>
              <w:bookmarkEnd w:id="972"/>
              <w:bookmarkEnd w:id="973"/>
            </w:del>
          </w:p>
        </w:tc>
        <w:tc>
          <w:tcPr>
            <w:tcW w:w="3119" w:type="dxa"/>
          </w:tcPr>
          <w:p w14:paraId="191E9A45" w14:textId="16D45CCA" w:rsidR="00724AF6" w:rsidRPr="00E81B1B" w:rsidDel="008F3C89" w:rsidRDefault="00724AF6" w:rsidP="005B6FA5">
            <w:pPr>
              <w:jc w:val="left"/>
              <w:rPr>
                <w:del w:id="974" w:author="Stefan Behring [2]" w:date="2021-12-21T18:19:00Z"/>
                <w:rFonts w:eastAsia="Calibri"/>
                <w:szCs w:val="20"/>
              </w:rPr>
            </w:pPr>
            <w:del w:id="975" w:author="Stefan Behring [2]" w:date="2021-12-21T18:19:00Z">
              <w:r w:rsidRPr="00E81B1B" w:rsidDel="008F3C89">
                <w:rPr>
                  <w:rFonts w:eastAsia="Calibri"/>
                  <w:szCs w:val="20"/>
                </w:rPr>
                <w:delText>Zusammensetzung</w:delText>
              </w:r>
              <w:bookmarkStart w:id="976" w:name="_Toc92091599"/>
              <w:bookmarkStart w:id="977" w:name="_Toc92091711"/>
              <w:bookmarkStart w:id="978" w:name="_Toc92092153"/>
              <w:bookmarkStart w:id="979" w:name="_Toc92092265"/>
              <w:bookmarkStart w:id="980" w:name="_Toc92102624"/>
              <w:bookmarkEnd w:id="976"/>
              <w:bookmarkEnd w:id="977"/>
              <w:bookmarkEnd w:id="978"/>
              <w:bookmarkEnd w:id="979"/>
              <w:bookmarkEnd w:id="980"/>
            </w:del>
          </w:p>
        </w:tc>
        <w:tc>
          <w:tcPr>
            <w:tcW w:w="1977" w:type="dxa"/>
          </w:tcPr>
          <w:p w14:paraId="037E9F9F" w14:textId="346190AA" w:rsidR="00724AF6" w:rsidRPr="00E81B1B" w:rsidDel="008F3C89" w:rsidRDefault="00724AF6" w:rsidP="005B6FA5">
            <w:pPr>
              <w:jc w:val="left"/>
              <w:rPr>
                <w:del w:id="981" w:author="Stefan Behring [2]" w:date="2021-12-21T18:19:00Z"/>
                <w:rFonts w:eastAsia="Calibri"/>
                <w:szCs w:val="20"/>
              </w:rPr>
            </w:pPr>
            <w:del w:id="982" w:author="Stefan Behring [2]" w:date="2021-12-21T18:19:00Z">
              <w:r w:rsidRPr="00E81B1B" w:rsidDel="008F3C89">
                <w:rPr>
                  <w:rFonts w:eastAsia="Calibri"/>
                  <w:szCs w:val="20"/>
                </w:rPr>
                <w:delText>Eigenschaften</w:delText>
              </w:r>
              <w:bookmarkStart w:id="983" w:name="_Toc92091600"/>
              <w:bookmarkStart w:id="984" w:name="_Toc92091712"/>
              <w:bookmarkStart w:id="985" w:name="_Toc92092154"/>
              <w:bookmarkStart w:id="986" w:name="_Toc92092266"/>
              <w:bookmarkStart w:id="987" w:name="_Toc92102625"/>
              <w:bookmarkEnd w:id="983"/>
              <w:bookmarkEnd w:id="984"/>
              <w:bookmarkEnd w:id="985"/>
              <w:bookmarkEnd w:id="986"/>
              <w:bookmarkEnd w:id="987"/>
            </w:del>
          </w:p>
        </w:tc>
        <w:bookmarkStart w:id="988" w:name="_Toc92091601"/>
        <w:bookmarkStart w:id="989" w:name="_Toc92091713"/>
        <w:bookmarkStart w:id="990" w:name="_Toc92092155"/>
        <w:bookmarkStart w:id="991" w:name="_Toc92092267"/>
        <w:bookmarkStart w:id="992" w:name="_Toc92102626"/>
        <w:bookmarkEnd w:id="988"/>
        <w:bookmarkEnd w:id="989"/>
        <w:bookmarkEnd w:id="990"/>
        <w:bookmarkEnd w:id="991"/>
        <w:bookmarkEnd w:id="992"/>
      </w:tr>
      <w:tr w:rsidR="00724AF6" w:rsidRPr="00E81B1B" w:rsidDel="008F3C89" w14:paraId="7560A37D" w14:textId="616D2F31" w:rsidTr="005B6FA5">
        <w:trPr>
          <w:del w:id="993" w:author="Stefan Behring [2]" w:date="2021-12-21T18:19:00Z"/>
        </w:trPr>
        <w:tc>
          <w:tcPr>
            <w:tcW w:w="1696" w:type="dxa"/>
          </w:tcPr>
          <w:p w14:paraId="18CB8319" w14:textId="53941EFD" w:rsidR="00724AF6" w:rsidRPr="00E81B1B" w:rsidDel="008F3C89" w:rsidRDefault="00724AF6" w:rsidP="760CF52A">
            <w:pPr>
              <w:rPr>
                <w:del w:id="994" w:author="Stefan Behring [2]" w:date="2021-12-21T18:19:00Z"/>
                <w:rFonts w:eastAsia="Calibri"/>
                <w:szCs w:val="20"/>
              </w:rPr>
            </w:pPr>
            <w:del w:id="995" w:author="Stefan Behring [2]" w:date="2021-12-21T18:19:00Z">
              <w:r w:rsidRPr="00E81B1B" w:rsidDel="008F3C89">
                <w:rPr>
                  <w:rFonts w:eastAsia="Calibri"/>
                  <w:szCs w:val="20"/>
                </w:rPr>
                <w:delText>PU</w:delText>
              </w:r>
              <w:bookmarkStart w:id="996" w:name="_Toc92091602"/>
              <w:bookmarkStart w:id="997" w:name="_Toc92091714"/>
              <w:bookmarkStart w:id="998" w:name="_Toc92092156"/>
              <w:bookmarkStart w:id="999" w:name="_Toc92092268"/>
              <w:bookmarkStart w:id="1000" w:name="_Toc92102627"/>
              <w:bookmarkEnd w:id="996"/>
              <w:bookmarkEnd w:id="997"/>
              <w:bookmarkEnd w:id="998"/>
              <w:bookmarkEnd w:id="999"/>
              <w:bookmarkEnd w:id="1000"/>
            </w:del>
          </w:p>
        </w:tc>
        <w:tc>
          <w:tcPr>
            <w:tcW w:w="2268" w:type="dxa"/>
          </w:tcPr>
          <w:p w14:paraId="52710536" w14:textId="60B05FE9" w:rsidR="00724AF6" w:rsidRPr="00E81B1B" w:rsidDel="008F3C89" w:rsidRDefault="00724AF6" w:rsidP="005B6FA5">
            <w:pPr>
              <w:jc w:val="left"/>
              <w:rPr>
                <w:del w:id="1001" w:author="Stefan Behring [2]" w:date="2021-12-21T18:19:00Z"/>
                <w:rFonts w:eastAsia="Calibri"/>
                <w:szCs w:val="20"/>
              </w:rPr>
            </w:pPr>
            <w:del w:id="1002" w:author="Stefan Behring [2]" w:date="2021-12-21T18:19:00Z">
              <w:r w:rsidRPr="00E81B1B" w:rsidDel="008F3C89">
                <w:rPr>
                  <w:rFonts w:eastAsia="Calibri"/>
                  <w:szCs w:val="20"/>
                </w:rPr>
                <w:delText>Collano</w:delText>
              </w:r>
              <w:bookmarkStart w:id="1003" w:name="_Toc92091603"/>
              <w:bookmarkStart w:id="1004" w:name="_Toc92091715"/>
              <w:bookmarkStart w:id="1005" w:name="_Toc92092157"/>
              <w:bookmarkStart w:id="1006" w:name="_Toc92092269"/>
              <w:bookmarkStart w:id="1007" w:name="_Toc92102628"/>
              <w:bookmarkEnd w:id="1003"/>
              <w:bookmarkEnd w:id="1004"/>
              <w:bookmarkEnd w:id="1005"/>
              <w:bookmarkEnd w:id="1006"/>
              <w:bookmarkEnd w:id="1007"/>
            </w:del>
          </w:p>
        </w:tc>
        <w:tc>
          <w:tcPr>
            <w:tcW w:w="3119" w:type="dxa"/>
          </w:tcPr>
          <w:p w14:paraId="54E1CC1F" w14:textId="194DF6C0" w:rsidR="00724AF6" w:rsidRPr="00E81B1B" w:rsidDel="008F3C89" w:rsidRDefault="00724AF6" w:rsidP="005B6FA5">
            <w:pPr>
              <w:jc w:val="left"/>
              <w:rPr>
                <w:del w:id="1008" w:author="Stefan Behring [2]" w:date="2021-12-21T18:19:00Z"/>
                <w:rFonts w:eastAsia="Calibri"/>
                <w:szCs w:val="20"/>
              </w:rPr>
            </w:pPr>
            <w:del w:id="1009" w:author="Stefan Behring [2]" w:date="2021-12-21T18:19:00Z">
              <w:r w:rsidRPr="00E81B1B" w:rsidDel="008F3C89">
                <w:rPr>
                  <w:rFonts w:eastAsia="Calibri"/>
                  <w:szCs w:val="20"/>
                </w:rPr>
                <w:delText>2K-Polyurethanklebstoff, herstellerseitig gefüllt</w:delText>
              </w:r>
              <w:bookmarkStart w:id="1010" w:name="_Toc92091604"/>
              <w:bookmarkStart w:id="1011" w:name="_Toc92091716"/>
              <w:bookmarkStart w:id="1012" w:name="_Toc92092158"/>
              <w:bookmarkStart w:id="1013" w:name="_Toc92092270"/>
              <w:bookmarkStart w:id="1014" w:name="_Toc92102629"/>
              <w:bookmarkEnd w:id="1010"/>
              <w:bookmarkEnd w:id="1011"/>
              <w:bookmarkEnd w:id="1012"/>
              <w:bookmarkEnd w:id="1013"/>
              <w:bookmarkEnd w:id="1014"/>
            </w:del>
          </w:p>
        </w:tc>
        <w:tc>
          <w:tcPr>
            <w:tcW w:w="1977" w:type="dxa"/>
          </w:tcPr>
          <w:p w14:paraId="3E91B391" w14:textId="17F65D7C" w:rsidR="00724AF6" w:rsidRPr="00E81B1B" w:rsidDel="008F3C89" w:rsidRDefault="00724AF6" w:rsidP="005B6FA5">
            <w:pPr>
              <w:jc w:val="left"/>
              <w:rPr>
                <w:del w:id="1015" w:author="Stefan Behring [2]" w:date="2021-12-21T18:19:00Z"/>
                <w:rFonts w:eastAsia="Calibri"/>
                <w:szCs w:val="20"/>
              </w:rPr>
            </w:pPr>
            <w:del w:id="1016" w:author="Stefan Behring [2]" w:date="2021-12-21T18:19:00Z">
              <w:r w:rsidRPr="00E81B1B" w:rsidDel="008F3C89">
                <w:rPr>
                  <w:rFonts w:eastAsia="Calibri"/>
                  <w:szCs w:val="20"/>
                </w:rPr>
                <w:delText>Feine, zäh fließfähige Paste</w:delText>
              </w:r>
              <w:bookmarkStart w:id="1017" w:name="_Toc92091605"/>
              <w:bookmarkStart w:id="1018" w:name="_Toc92091717"/>
              <w:bookmarkStart w:id="1019" w:name="_Toc92092159"/>
              <w:bookmarkStart w:id="1020" w:name="_Toc92092271"/>
              <w:bookmarkStart w:id="1021" w:name="_Toc92102630"/>
              <w:bookmarkEnd w:id="1017"/>
              <w:bookmarkEnd w:id="1018"/>
              <w:bookmarkEnd w:id="1019"/>
              <w:bookmarkEnd w:id="1020"/>
              <w:bookmarkEnd w:id="1021"/>
            </w:del>
          </w:p>
        </w:tc>
        <w:bookmarkStart w:id="1022" w:name="_Toc92091606"/>
        <w:bookmarkStart w:id="1023" w:name="_Toc92091718"/>
        <w:bookmarkStart w:id="1024" w:name="_Toc92092160"/>
        <w:bookmarkStart w:id="1025" w:name="_Toc92092272"/>
        <w:bookmarkStart w:id="1026" w:name="_Toc92102631"/>
        <w:bookmarkEnd w:id="1022"/>
        <w:bookmarkEnd w:id="1023"/>
        <w:bookmarkEnd w:id="1024"/>
        <w:bookmarkEnd w:id="1025"/>
        <w:bookmarkEnd w:id="1026"/>
      </w:tr>
      <w:tr w:rsidR="00724AF6" w:rsidRPr="00E81B1B" w:rsidDel="008F3C89" w14:paraId="75C57208" w14:textId="3609BF5E" w:rsidTr="005B6FA5">
        <w:trPr>
          <w:del w:id="1027" w:author="Stefan Behring [2]" w:date="2021-12-21T18:19:00Z"/>
        </w:trPr>
        <w:tc>
          <w:tcPr>
            <w:tcW w:w="1696" w:type="dxa"/>
          </w:tcPr>
          <w:p w14:paraId="176CF7A3" w14:textId="204D09CA" w:rsidR="00724AF6" w:rsidRPr="00E81B1B" w:rsidDel="008F3C89" w:rsidRDefault="00724AF6" w:rsidP="760CF52A">
            <w:pPr>
              <w:rPr>
                <w:del w:id="1028" w:author="Stefan Behring [2]" w:date="2021-12-21T18:19:00Z"/>
                <w:rFonts w:eastAsia="Calibri"/>
                <w:szCs w:val="20"/>
              </w:rPr>
            </w:pPr>
            <w:del w:id="1029" w:author="Stefan Behring [2]" w:date="2021-12-21T18:19:00Z">
              <w:r w:rsidRPr="00E81B1B" w:rsidDel="008F3C89">
                <w:rPr>
                  <w:rFonts w:eastAsia="Calibri"/>
                  <w:szCs w:val="20"/>
                </w:rPr>
                <w:delText>C1</w:delText>
              </w:r>
              <w:bookmarkStart w:id="1030" w:name="_Toc92091607"/>
              <w:bookmarkStart w:id="1031" w:name="_Toc92091719"/>
              <w:bookmarkStart w:id="1032" w:name="_Toc92092161"/>
              <w:bookmarkStart w:id="1033" w:name="_Toc92092273"/>
              <w:bookmarkStart w:id="1034" w:name="_Toc92102632"/>
              <w:bookmarkEnd w:id="1030"/>
              <w:bookmarkEnd w:id="1031"/>
              <w:bookmarkEnd w:id="1032"/>
              <w:bookmarkEnd w:id="1033"/>
              <w:bookmarkEnd w:id="1034"/>
            </w:del>
          </w:p>
        </w:tc>
        <w:tc>
          <w:tcPr>
            <w:tcW w:w="2268" w:type="dxa"/>
          </w:tcPr>
          <w:p w14:paraId="4A64DA31" w14:textId="50F9AD38" w:rsidR="00724AF6" w:rsidRPr="00E81B1B" w:rsidDel="008F3C89" w:rsidRDefault="005B6FA5" w:rsidP="005B6FA5">
            <w:pPr>
              <w:jc w:val="left"/>
              <w:rPr>
                <w:del w:id="1035" w:author="Stefan Behring [2]" w:date="2021-12-21T18:19:00Z"/>
                <w:rFonts w:eastAsia="Calibri"/>
                <w:szCs w:val="20"/>
              </w:rPr>
            </w:pPr>
            <w:del w:id="1036" w:author="Stefan Behring [2]" w:date="2021-12-21T18:19:00Z">
              <w:r w:rsidRPr="00E81B1B" w:rsidDel="008F3C89">
                <w:rPr>
                  <w:rFonts w:eastAsia="Calibri"/>
                  <w:szCs w:val="20"/>
                </w:rPr>
                <w:delText>Compono (Fa. Bennert)</w:delText>
              </w:r>
              <w:bookmarkStart w:id="1037" w:name="_Toc92091608"/>
              <w:bookmarkStart w:id="1038" w:name="_Toc92091720"/>
              <w:bookmarkStart w:id="1039" w:name="_Toc92092162"/>
              <w:bookmarkStart w:id="1040" w:name="_Toc92092274"/>
              <w:bookmarkStart w:id="1041" w:name="_Toc92102633"/>
              <w:bookmarkEnd w:id="1037"/>
              <w:bookmarkEnd w:id="1038"/>
              <w:bookmarkEnd w:id="1039"/>
              <w:bookmarkEnd w:id="1040"/>
              <w:bookmarkEnd w:id="1041"/>
            </w:del>
          </w:p>
        </w:tc>
        <w:tc>
          <w:tcPr>
            <w:tcW w:w="3119" w:type="dxa"/>
          </w:tcPr>
          <w:p w14:paraId="1A136990" w14:textId="146DDB80" w:rsidR="00724AF6" w:rsidRPr="00E81B1B" w:rsidDel="008F3C89" w:rsidRDefault="005B6FA5" w:rsidP="005B6FA5">
            <w:pPr>
              <w:jc w:val="left"/>
              <w:rPr>
                <w:del w:id="1042" w:author="Stefan Behring [2]" w:date="2021-12-21T18:19:00Z"/>
                <w:rFonts w:eastAsia="Calibri"/>
                <w:szCs w:val="20"/>
              </w:rPr>
            </w:pPr>
            <w:del w:id="1043" w:author="Stefan Behring [2]" w:date="2021-12-21T18:19:00Z">
              <w:r w:rsidRPr="00E81B1B" w:rsidDel="008F3C89">
                <w:rPr>
                  <w:rFonts w:eastAsia="Calibri"/>
                  <w:szCs w:val="20"/>
                </w:rPr>
                <w:delText>2K-Epoxidharz mit mineralischen Zuschlägen (Größtkorn 3 mm)</w:delText>
              </w:r>
              <w:bookmarkStart w:id="1044" w:name="_Toc92091609"/>
              <w:bookmarkStart w:id="1045" w:name="_Toc92091721"/>
              <w:bookmarkStart w:id="1046" w:name="_Toc92092163"/>
              <w:bookmarkStart w:id="1047" w:name="_Toc92092275"/>
              <w:bookmarkStart w:id="1048" w:name="_Toc92102634"/>
              <w:bookmarkEnd w:id="1044"/>
              <w:bookmarkEnd w:id="1045"/>
              <w:bookmarkEnd w:id="1046"/>
              <w:bookmarkEnd w:id="1047"/>
              <w:bookmarkEnd w:id="1048"/>
            </w:del>
          </w:p>
        </w:tc>
        <w:tc>
          <w:tcPr>
            <w:tcW w:w="1977" w:type="dxa"/>
          </w:tcPr>
          <w:p w14:paraId="5401AD7B" w14:textId="3BB551A3" w:rsidR="00724AF6" w:rsidRPr="00E81B1B" w:rsidDel="008F3C89" w:rsidRDefault="00724AF6" w:rsidP="005B6FA5">
            <w:pPr>
              <w:jc w:val="left"/>
              <w:rPr>
                <w:del w:id="1049" w:author="Stefan Behring [2]" w:date="2021-12-21T18:19:00Z"/>
                <w:rFonts w:eastAsia="Calibri"/>
                <w:szCs w:val="20"/>
              </w:rPr>
            </w:pPr>
            <w:del w:id="1050" w:author="Stefan Behring [2]" w:date="2021-12-21T18:19:00Z">
              <w:r w:rsidRPr="00E81B1B" w:rsidDel="008F3C89">
                <w:rPr>
                  <w:rFonts w:eastAsia="Calibri"/>
                  <w:szCs w:val="20"/>
                </w:rPr>
                <w:delText>Steife, grobkörnige Mischung</w:delText>
              </w:r>
              <w:bookmarkStart w:id="1051" w:name="_Toc92091610"/>
              <w:bookmarkStart w:id="1052" w:name="_Toc92091722"/>
              <w:bookmarkStart w:id="1053" w:name="_Toc92092164"/>
              <w:bookmarkStart w:id="1054" w:name="_Toc92092276"/>
              <w:bookmarkStart w:id="1055" w:name="_Toc92102635"/>
              <w:bookmarkEnd w:id="1051"/>
              <w:bookmarkEnd w:id="1052"/>
              <w:bookmarkEnd w:id="1053"/>
              <w:bookmarkEnd w:id="1054"/>
              <w:bookmarkEnd w:id="1055"/>
            </w:del>
          </w:p>
        </w:tc>
        <w:bookmarkStart w:id="1056" w:name="_Toc92091611"/>
        <w:bookmarkStart w:id="1057" w:name="_Toc92091723"/>
        <w:bookmarkStart w:id="1058" w:name="_Toc92092165"/>
        <w:bookmarkStart w:id="1059" w:name="_Toc92092277"/>
        <w:bookmarkStart w:id="1060" w:name="_Toc92102636"/>
        <w:bookmarkEnd w:id="1056"/>
        <w:bookmarkEnd w:id="1057"/>
        <w:bookmarkEnd w:id="1058"/>
        <w:bookmarkEnd w:id="1059"/>
        <w:bookmarkEnd w:id="1060"/>
      </w:tr>
      <w:tr w:rsidR="00724AF6" w:rsidRPr="00E81B1B" w:rsidDel="008F3C89" w14:paraId="73824970" w14:textId="6E943ABD" w:rsidTr="005B6FA5">
        <w:trPr>
          <w:del w:id="1061" w:author="Stefan Behring [2]" w:date="2021-12-21T18:19:00Z"/>
        </w:trPr>
        <w:tc>
          <w:tcPr>
            <w:tcW w:w="1696" w:type="dxa"/>
          </w:tcPr>
          <w:p w14:paraId="32B48A01" w14:textId="155BB75C" w:rsidR="00724AF6" w:rsidRPr="00E81B1B" w:rsidDel="008F3C89" w:rsidRDefault="00724AF6" w:rsidP="760CF52A">
            <w:pPr>
              <w:rPr>
                <w:del w:id="1062" w:author="Stefan Behring [2]" w:date="2021-12-21T18:19:00Z"/>
                <w:rFonts w:eastAsia="Calibri"/>
                <w:szCs w:val="20"/>
              </w:rPr>
            </w:pPr>
            <w:del w:id="1063" w:author="Stefan Behring [2]" w:date="2021-12-21T18:19:00Z">
              <w:r w:rsidRPr="00E81B1B" w:rsidDel="008F3C89">
                <w:rPr>
                  <w:rFonts w:eastAsia="Calibri"/>
                  <w:szCs w:val="20"/>
                </w:rPr>
                <w:lastRenderedPageBreak/>
                <w:delText>C2</w:delText>
              </w:r>
              <w:bookmarkStart w:id="1064" w:name="_Toc92091612"/>
              <w:bookmarkStart w:id="1065" w:name="_Toc92091724"/>
              <w:bookmarkStart w:id="1066" w:name="_Toc92092166"/>
              <w:bookmarkStart w:id="1067" w:name="_Toc92092278"/>
              <w:bookmarkStart w:id="1068" w:name="_Toc92102637"/>
              <w:bookmarkEnd w:id="1064"/>
              <w:bookmarkEnd w:id="1065"/>
              <w:bookmarkEnd w:id="1066"/>
              <w:bookmarkEnd w:id="1067"/>
              <w:bookmarkEnd w:id="1068"/>
            </w:del>
          </w:p>
        </w:tc>
        <w:tc>
          <w:tcPr>
            <w:tcW w:w="2268" w:type="dxa"/>
          </w:tcPr>
          <w:p w14:paraId="531F0DD2" w14:textId="286764FD" w:rsidR="00724AF6" w:rsidRPr="00E81B1B" w:rsidDel="008F3C89" w:rsidRDefault="005B6FA5" w:rsidP="005B6FA5">
            <w:pPr>
              <w:jc w:val="left"/>
              <w:rPr>
                <w:del w:id="1069" w:author="Stefan Behring [2]" w:date="2021-12-21T18:19:00Z"/>
                <w:rFonts w:eastAsia="Calibri"/>
                <w:szCs w:val="20"/>
              </w:rPr>
            </w:pPr>
            <w:del w:id="1070" w:author="Stefan Behring [2]" w:date="2021-12-21T18:19:00Z">
              <w:r w:rsidRPr="00E81B1B" w:rsidDel="008F3C89">
                <w:rPr>
                  <w:rFonts w:eastAsia="Calibri"/>
                  <w:szCs w:val="20"/>
                </w:rPr>
                <w:delText>Compono (Fa. Bennert)</w:delText>
              </w:r>
              <w:bookmarkStart w:id="1071" w:name="_Toc92091613"/>
              <w:bookmarkStart w:id="1072" w:name="_Toc92091725"/>
              <w:bookmarkStart w:id="1073" w:name="_Toc92092167"/>
              <w:bookmarkStart w:id="1074" w:name="_Toc92092279"/>
              <w:bookmarkStart w:id="1075" w:name="_Toc92102638"/>
              <w:bookmarkEnd w:id="1071"/>
              <w:bookmarkEnd w:id="1072"/>
              <w:bookmarkEnd w:id="1073"/>
              <w:bookmarkEnd w:id="1074"/>
              <w:bookmarkEnd w:id="1075"/>
            </w:del>
          </w:p>
        </w:tc>
        <w:tc>
          <w:tcPr>
            <w:tcW w:w="3119" w:type="dxa"/>
          </w:tcPr>
          <w:p w14:paraId="696219BD" w14:textId="4A52FD1B" w:rsidR="00724AF6" w:rsidRPr="00E81B1B" w:rsidDel="008F3C89" w:rsidRDefault="005B6FA5" w:rsidP="005B6FA5">
            <w:pPr>
              <w:jc w:val="left"/>
              <w:rPr>
                <w:del w:id="1076" w:author="Stefan Behring [2]" w:date="2021-12-21T18:19:00Z"/>
                <w:rFonts w:eastAsia="Calibri"/>
                <w:szCs w:val="20"/>
              </w:rPr>
            </w:pPr>
            <w:del w:id="1077" w:author="Stefan Behring [2]" w:date="2021-12-21T18:19:00Z">
              <w:r w:rsidRPr="00E81B1B" w:rsidDel="008F3C89">
                <w:rPr>
                  <w:rFonts w:eastAsia="Calibri"/>
                  <w:szCs w:val="20"/>
                </w:rPr>
                <w:delText>2K-Epoxidharz mit feinen mineralischen Zuschlägen (&lt; 0.2 mm) und Thixotropiermittel</w:delText>
              </w:r>
              <w:bookmarkStart w:id="1078" w:name="_Toc92091614"/>
              <w:bookmarkStart w:id="1079" w:name="_Toc92091726"/>
              <w:bookmarkStart w:id="1080" w:name="_Toc92092168"/>
              <w:bookmarkStart w:id="1081" w:name="_Toc92092280"/>
              <w:bookmarkStart w:id="1082" w:name="_Toc92102639"/>
              <w:bookmarkEnd w:id="1078"/>
              <w:bookmarkEnd w:id="1079"/>
              <w:bookmarkEnd w:id="1080"/>
              <w:bookmarkEnd w:id="1081"/>
              <w:bookmarkEnd w:id="1082"/>
            </w:del>
          </w:p>
        </w:tc>
        <w:tc>
          <w:tcPr>
            <w:tcW w:w="1977" w:type="dxa"/>
          </w:tcPr>
          <w:p w14:paraId="62B2FB42" w14:textId="56ED7451" w:rsidR="00724AF6" w:rsidRPr="00E81B1B" w:rsidDel="008F3C89" w:rsidRDefault="00724AF6" w:rsidP="005B6FA5">
            <w:pPr>
              <w:jc w:val="left"/>
              <w:rPr>
                <w:del w:id="1083" w:author="Stefan Behring [2]" w:date="2021-12-21T18:19:00Z"/>
                <w:rFonts w:eastAsia="Calibri"/>
                <w:szCs w:val="20"/>
              </w:rPr>
            </w:pPr>
            <w:del w:id="1084" w:author="Stefan Behring [2]" w:date="2021-12-21T18:19:00Z">
              <w:r w:rsidRPr="00E81B1B" w:rsidDel="008F3C89">
                <w:rPr>
                  <w:rFonts w:eastAsia="Calibri"/>
                  <w:szCs w:val="20"/>
                </w:rPr>
                <w:delText>Feiner Mörtel, ähnlich einer Spachtelmasse</w:delText>
              </w:r>
              <w:bookmarkStart w:id="1085" w:name="_Toc92091615"/>
              <w:bookmarkStart w:id="1086" w:name="_Toc92091727"/>
              <w:bookmarkStart w:id="1087" w:name="_Toc92092169"/>
              <w:bookmarkStart w:id="1088" w:name="_Toc92092281"/>
              <w:bookmarkStart w:id="1089" w:name="_Toc92102640"/>
              <w:bookmarkEnd w:id="1085"/>
              <w:bookmarkEnd w:id="1086"/>
              <w:bookmarkEnd w:id="1087"/>
              <w:bookmarkEnd w:id="1088"/>
              <w:bookmarkEnd w:id="1089"/>
            </w:del>
          </w:p>
        </w:tc>
        <w:bookmarkStart w:id="1090" w:name="_Toc92091616"/>
        <w:bookmarkStart w:id="1091" w:name="_Toc92091728"/>
        <w:bookmarkStart w:id="1092" w:name="_Toc92092170"/>
        <w:bookmarkStart w:id="1093" w:name="_Toc92092282"/>
        <w:bookmarkStart w:id="1094" w:name="_Toc92102641"/>
        <w:bookmarkEnd w:id="1090"/>
        <w:bookmarkEnd w:id="1091"/>
        <w:bookmarkEnd w:id="1092"/>
        <w:bookmarkEnd w:id="1093"/>
        <w:bookmarkEnd w:id="1094"/>
      </w:tr>
      <w:tr w:rsidR="00724AF6" w:rsidRPr="00E81B1B" w:rsidDel="008F3C89" w14:paraId="049F7551" w14:textId="70447D69" w:rsidTr="005B6FA5">
        <w:trPr>
          <w:del w:id="1095" w:author="Stefan Behring [2]" w:date="2021-12-21T18:19:00Z"/>
        </w:trPr>
        <w:tc>
          <w:tcPr>
            <w:tcW w:w="1696" w:type="dxa"/>
          </w:tcPr>
          <w:p w14:paraId="68484F76" w14:textId="1FF2823E" w:rsidR="00724AF6" w:rsidRPr="00E81B1B" w:rsidDel="008F3C89" w:rsidRDefault="00724AF6" w:rsidP="760CF52A">
            <w:pPr>
              <w:rPr>
                <w:del w:id="1096" w:author="Stefan Behring [2]" w:date="2021-12-21T18:19:00Z"/>
                <w:rFonts w:eastAsia="Calibri"/>
                <w:szCs w:val="20"/>
              </w:rPr>
            </w:pPr>
            <w:del w:id="1097" w:author="Stefan Behring [2]" w:date="2021-12-21T18:19:00Z">
              <w:r w:rsidRPr="00E81B1B" w:rsidDel="008F3C89">
                <w:rPr>
                  <w:rFonts w:eastAsia="Calibri"/>
                  <w:szCs w:val="20"/>
                </w:rPr>
                <w:delText>C3</w:delText>
              </w:r>
              <w:bookmarkStart w:id="1098" w:name="_Toc92091617"/>
              <w:bookmarkStart w:id="1099" w:name="_Toc92091729"/>
              <w:bookmarkStart w:id="1100" w:name="_Toc92092171"/>
              <w:bookmarkStart w:id="1101" w:name="_Toc92092283"/>
              <w:bookmarkStart w:id="1102" w:name="_Toc92102642"/>
              <w:bookmarkEnd w:id="1098"/>
              <w:bookmarkEnd w:id="1099"/>
              <w:bookmarkEnd w:id="1100"/>
              <w:bookmarkEnd w:id="1101"/>
              <w:bookmarkEnd w:id="1102"/>
            </w:del>
          </w:p>
        </w:tc>
        <w:tc>
          <w:tcPr>
            <w:tcW w:w="2268" w:type="dxa"/>
          </w:tcPr>
          <w:p w14:paraId="391D52C9" w14:textId="5550B074" w:rsidR="00724AF6" w:rsidRPr="00E81B1B" w:rsidDel="008F3C89" w:rsidRDefault="005B6FA5" w:rsidP="005B6FA5">
            <w:pPr>
              <w:jc w:val="left"/>
              <w:rPr>
                <w:del w:id="1103" w:author="Stefan Behring [2]" w:date="2021-12-21T18:19:00Z"/>
                <w:rFonts w:eastAsia="Calibri"/>
                <w:szCs w:val="20"/>
              </w:rPr>
            </w:pPr>
            <w:del w:id="1104" w:author="Stefan Behring [2]" w:date="2021-12-21T18:19:00Z">
              <w:r w:rsidRPr="00E81B1B" w:rsidDel="008F3C89">
                <w:rPr>
                  <w:rFonts w:eastAsia="Calibri"/>
                  <w:szCs w:val="20"/>
                </w:rPr>
                <w:delText>Compono (Fa. Bennert)</w:delText>
              </w:r>
              <w:bookmarkStart w:id="1105" w:name="_Toc92091618"/>
              <w:bookmarkStart w:id="1106" w:name="_Toc92091730"/>
              <w:bookmarkStart w:id="1107" w:name="_Toc92092172"/>
              <w:bookmarkStart w:id="1108" w:name="_Toc92092284"/>
              <w:bookmarkStart w:id="1109" w:name="_Toc92102643"/>
              <w:bookmarkEnd w:id="1105"/>
              <w:bookmarkEnd w:id="1106"/>
              <w:bookmarkEnd w:id="1107"/>
              <w:bookmarkEnd w:id="1108"/>
              <w:bookmarkEnd w:id="1109"/>
            </w:del>
          </w:p>
        </w:tc>
        <w:tc>
          <w:tcPr>
            <w:tcW w:w="3119" w:type="dxa"/>
          </w:tcPr>
          <w:p w14:paraId="34FDB898" w14:textId="50766B24" w:rsidR="00724AF6" w:rsidRPr="00E81B1B" w:rsidDel="008F3C89" w:rsidRDefault="005B6FA5" w:rsidP="005B6FA5">
            <w:pPr>
              <w:jc w:val="left"/>
              <w:rPr>
                <w:del w:id="1110" w:author="Stefan Behring [2]" w:date="2021-12-21T18:19:00Z"/>
                <w:rFonts w:eastAsia="Calibri"/>
                <w:szCs w:val="20"/>
              </w:rPr>
            </w:pPr>
            <w:del w:id="1111" w:author="Stefan Behring [2]" w:date="2021-12-21T18:19:00Z">
              <w:r w:rsidRPr="00E81B1B" w:rsidDel="008F3C89">
                <w:rPr>
                  <w:rFonts w:eastAsia="Calibri"/>
                  <w:szCs w:val="20"/>
                </w:rPr>
                <w:delText>2K-Epoxidharz mit feinen mineralischen Zuschlägen (&lt; 0.2 mm)</w:delText>
              </w:r>
              <w:bookmarkStart w:id="1112" w:name="_Toc92091619"/>
              <w:bookmarkStart w:id="1113" w:name="_Toc92091731"/>
              <w:bookmarkStart w:id="1114" w:name="_Toc92092173"/>
              <w:bookmarkStart w:id="1115" w:name="_Toc92092285"/>
              <w:bookmarkStart w:id="1116" w:name="_Toc92102644"/>
              <w:bookmarkEnd w:id="1112"/>
              <w:bookmarkEnd w:id="1113"/>
              <w:bookmarkEnd w:id="1114"/>
              <w:bookmarkEnd w:id="1115"/>
              <w:bookmarkEnd w:id="1116"/>
            </w:del>
          </w:p>
        </w:tc>
        <w:tc>
          <w:tcPr>
            <w:tcW w:w="1977" w:type="dxa"/>
          </w:tcPr>
          <w:p w14:paraId="3D46B213" w14:textId="5B29DE5D" w:rsidR="00724AF6" w:rsidRPr="00E81B1B" w:rsidDel="008F3C89" w:rsidRDefault="00724AF6" w:rsidP="005B6FA5">
            <w:pPr>
              <w:jc w:val="left"/>
              <w:rPr>
                <w:del w:id="1117" w:author="Stefan Behring [2]" w:date="2021-12-21T18:19:00Z"/>
                <w:rFonts w:eastAsia="Calibri"/>
                <w:szCs w:val="20"/>
              </w:rPr>
            </w:pPr>
            <w:del w:id="1118" w:author="Stefan Behring [2]" w:date="2021-12-21T18:19:00Z">
              <w:r w:rsidRPr="00E81B1B" w:rsidDel="008F3C89">
                <w:rPr>
                  <w:rFonts w:eastAsia="Calibri"/>
                  <w:szCs w:val="20"/>
                </w:rPr>
                <w:delText>Feiner Mörtel, ähnlich einer Spachtelmasse</w:delText>
              </w:r>
              <w:bookmarkStart w:id="1119" w:name="_Toc92091620"/>
              <w:bookmarkStart w:id="1120" w:name="_Toc92091732"/>
              <w:bookmarkStart w:id="1121" w:name="_Toc92092174"/>
              <w:bookmarkStart w:id="1122" w:name="_Toc92092286"/>
              <w:bookmarkStart w:id="1123" w:name="_Toc92102645"/>
              <w:bookmarkEnd w:id="1119"/>
              <w:bookmarkEnd w:id="1120"/>
              <w:bookmarkEnd w:id="1121"/>
              <w:bookmarkEnd w:id="1122"/>
              <w:bookmarkEnd w:id="1123"/>
            </w:del>
          </w:p>
        </w:tc>
        <w:bookmarkStart w:id="1124" w:name="_Toc92091621"/>
        <w:bookmarkStart w:id="1125" w:name="_Toc92091733"/>
        <w:bookmarkStart w:id="1126" w:name="_Toc92092175"/>
        <w:bookmarkStart w:id="1127" w:name="_Toc92092287"/>
        <w:bookmarkStart w:id="1128" w:name="_Toc92102646"/>
        <w:bookmarkEnd w:id="1124"/>
        <w:bookmarkEnd w:id="1125"/>
        <w:bookmarkEnd w:id="1126"/>
        <w:bookmarkEnd w:id="1127"/>
        <w:bookmarkEnd w:id="1128"/>
      </w:tr>
      <w:tr w:rsidR="00724AF6" w:rsidRPr="00E81B1B" w:rsidDel="008F3C89" w14:paraId="3C4BA602" w14:textId="634BB82F" w:rsidTr="005B6FA5">
        <w:trPr>
          <w:del w:id="1129" w:author="Stefan Behring [2]" w:date="2021-12-21T18:19:00Z"/>
        </w:trPr>
        <w:tc>
          <w:tcPr>
            <w:tcW w:w="1696" w:type="dxa"/>
          </w:tcPr>
          <w:p w14:paraId="305AC3BD" w14:textId="2CF56D88" w:rsidR="00724AF6" w:rsidRPr="00E81B1B" w:rsidDel="008F3C89" w:rsidRDefault="00724AF6" w:rsidP="760CF52A">
            <w:pPr>
              <w:rPr>
                <w:del w:id="1130" w:author="Stefan Behring [2]" w:date="2021-12-21T18:19:00Z"/>
                <w:rFonts w:eastAsia="Calibri"/>
                <w:szCs w:val="20"/>
              </w:rPr>
            </w:pPr>
            <w:del w:id="1131" w:author="Stefan Behring [2]" w:date="2021-12-21T18:19:00Z">
              <w:r w:rsidRPr="00E81B1B" w:rsidDel="008F3C89">
                <w:rPr>
                  <w:rFonts w:eastAsia="Calibri"/>
                  <w:szCs w:val="20"/>
                </w:rPr>
                <w:delText>E3</w:delText>
              </w:r>
              <w:bookmarkStart w:id="1132" w:name="_Toc92091622"/>
              <w:bookmarkStart w:id="1133" w:name="_Toc92091734"/>
              <w:bookmarkStart w:id="1134" w:name="_Toc92092176"/>
              <w:bookmarkStart w:id="1135" w:name="_Toc92092288"/>
              <w:bookmarkStart w:id="1136" w:name="_Toc92102647"/>
              <w:bookmarkEnd w:id="1132"/>
              <w:bookmarkEnd w:id="1133"/>
              <w:bookmarkEnd w:id="1134"/>
              <w:bookmarkEnd w:id="1135"/>
              <w:bookmarkEnd w:id="1136"/>
            </w:del>
          </w:p>
        </w:tc>
        <w:tc>
          <w:tcPr>
            <w:tcW w:w="2268" w:type="dxa"/>
          </w:tcPr>
          <w:p w14:paraId="2513F8C9" w14:textId="35447000" w:rsidR="00724AF6" w:rsidRPr="00E81B1B" w:rsidDel="008F3C89" w:rsidRDefault="005B6FA5" w:rsidP="005B6FA5">
            <w:pPr>
              <w:jc w:val="left"/>
              <w:rPr>
                <w:del w:id="1137" w:author="Stefan Behring [2]" w:date="2021-12-21T18:19:00Z"/>
                <w:rFonts w:eastAsia="Calibri"/>
                <w:szCs w:val="20"/>
              </w:rPr>
            </w:pPr>
            <w:del w:id="1138" w:author="Stefan Behring [2]" w:date="2021-12-21T18:19:00Z">
              <w:r w:rsidRPr="00E81B1B" w:rsidDel="008F3C89">
                <w:rPr>
                  <w:rFonts w:eastAsia="Calibri"/>
                  <w:szCs w:val="20"/>
                </w:rPr>
                <w:delText>Rampf</w:delText>
              </w:r>
              <w:bookmarkStart w:id="1139" w:name="_Toc92091623"/>
              <w:bookmarkStart w:id="1140" w:name="_Toc92091735"/>
              <w:bookmarkStart w:id="1141" w:name="_Toc92092177"/>
              <w:bookmarkStart w:id="1142" w:name="_Toc92092289"/>
              <w:bookmarkStart w:id="1143" w:name="_Toc92102648"/>
              <w:bookmarkEnd w:id="1139"/>
              <w:bookmarkEnd w:id="1140"/>
              <w:bookmarkEnd w:id="1141"/>
              <w:bookmarkEnd w:id="1142"/>
              <w:bookmarkEnd w:id="1143"/>
            </w:del>
          </w:p>
        </w:tc>
        <w:tc>
          <w:tcPr>
            <w:tcW w:w="3119" w:type="dxa"/>
          </w:tcPr>
          <w:p w14:paraId="0A3C09AB" w14:textId="3F7FBA07" w:rsidR="00724AF6" w:rsidRPr="00E81B1B" w:rsidDel="008F3C89" w:rsidRDefault="005B6FA5" w:rsidP="005B6FA5">
            <w:pPr>
              <w:jc w:val="left"/>
              <w:rPr>
                <w:del w:id="1144" w:author="Stefan Behring [2]" w:date="2021-12-21T18:19:00Z"/>
                <w:rFonts w:eastAsia="Calibri"/>
                <w:szCs w:val="20"/>
              </w:rPr>
            </w:pPr>
            <w:del w:id="1145" w:author="Stefan Behring [2]" w:date="2021-12-21T18:19:00Z">
              <w:r w:rsidRPr="00E81B1B" w:rsidDel="008F3C89">
                <w:rPr>
                  <w:rFonts w:eastAsia="Calibri"/>
                  <w:szCs w:val="20"/>
                </w:rPr>
                <w:delText>2K-Epoxidharz mit feinen und groben mineralischen Zuschlägen (Größtkorn 1.6 mm)</w:delText>
              </w:r>
              <w:bookmarkStart w:id="1146" w:name="_Toc92091624"/>
              <w:bookmarkStart w:id="1147" w:name="_Toc92091736"/>
              <w:bookmarkStart w:id="1148" w:name="_Toc92092178"/>
              <w:bookmarkStart w:id="1149" w:name="_Toc92092290"/>
              <w:bookmarkStart w:id="1150" w:name="_Toc92102649"/>
              <w:bookmarkEnd w:id="1146"/>
              <w:bookmarkEnd w:id="1147"/>
              <w:bookmarkEnd w:id="1148"/>
              <w:bookmarkEnd w:id="1149"/>
              <w:bookmarkEnd w:id="1150"/>
            </w:del>
          </w:p>
        </w:tc>
        <w:tc>
          <w:tcPr>
            <w:tcW w:w="1977" w:type="dxa"/>
          </w:tcPr>
          <w:p w14:paraId="61376B0E" w14:textId="21CA2720" w:rsidR="00724AF6" w:rsidRPr="00E81B1B" w:rsidDel="008F3C89" w:rsidRDefault="00724AF6" w:rsidP="005B6FA5">
            <w:pPr>
              <w:jc w:val="left"/>
              <w:rPr>
                <w:del w:id="1151" w:author="Stefan Behring [2]" w:date="2021-12-21T18:19:00Z"/>
                <w:rFonts w:eastAsia="Calibri"/>
                <w:szCs w:val="20"/>
              </w:rPr>
            </w:pPr>
            <w:del w:id="1152" w:author="Stefan Behring [2]" w:date="2021-12-21T18:19:00Z">
              <w:r w:rsidRPr="00E81B1B" w:rsidDel="008F3C89">
                <w:rPr>
                  <w:rFonts w:eastAsia="Calibri"/>
                  <w:szCs w:val="20"/>
                </w:rPr>
                <w:delText>Mörtel</w:delText>
              </w:r>
              <w:r w:rsidR="005B6FA5" w:rsidRPr="00E81B1B" w:rsidDel="008F3C89">
                <w:rPr>
                  <w:rFonts w:eastAsia="Calibri"/>
                  <w:szCs w:val="20"/>
                </w:rPr>
                <w:delText>artige Masse</w:delText>
              </w:r>
              <w:bookmarkStart w:id="1153" w:name="_Toc92091625"/>
              <w:bookmarkStart w:id="1154" w:name="_Toc92091737"/>
              <w:bookmarkStart w:id="1155" w:name="_Toc92092179"/>
              <w:bookmarkStart w:id="1156" w:name="_Toc92092291"/>
              <w:bookmarkStart w:id="1157" w:name="_Toc92102650"/>
              <w:bookmarkEnd w:id="1153"/>
              <w:bookmarkEnd w:id="1154"/>
              <w:bookmarkEnd w:id="1155"/>
              <w:bookmarkEnd w:id="1156"/>
              <w:bookmarkEnd w:id="1157"/>
            </w:del>
          </w:p>
        </w:tc>
        <w:bookmarkStart w:id="1158" w:name="_Toc92091626"/>
        <w:bookmarkStart w:id="1159" w:name="_Toc92091738"/>
        <w:bookmarkStart w:id="1160" w:name="_Toc92092180"/>
        <w:bookmarkStart w:id="1161" w:name="_Toc92092292"/>
        <w:bookmarkStart w:id="1162" w:name="_Toc92102651"/>
        <w:bookmarkEnd w:id="1158"/>
        <w:bookmarkEnd w:id="1159"/>
        <w:bookmarkEnd w:id="1160"/>
        <w:bookmarkEnd w:id="1161"/>
        <w:bookmarkEnd w:id="1162"/>
      </w:tr>
    </w:tbl>
    <w:p w14:paraId="2E1665BA" w14:textId="2F5F0E12" w:rsidR="760CF52A" w:rsidRPr="00E81B1B" w:rsidDel="008F3C89" w:rsidRDefault="760CF52A" w:rsidP="760CF52A">
      <w:pPr>
        <w:rPr>
          <w:del w:id="1163" w:author="Stefan Behring [2]" w:date="2021-12-21T18:19:00Z"/>
          <w:rFonts w:eastAsia="Calibri"/>
          <w:szCs w:val="20"/>
        </w:rPr>
      </w:pPr>
      <w:del w:id="1164" w:author="Stefan Behring [2]" w:date="2021-12-21T18:19:00Z">
        <w:r w:rsidRPr="00E81B1B" w:rsidDel="008F3C89">
          <w:rPr>
            <w:rFonts w:eastAsia="Calibri"/>
            <w:szCs w:val="20"/>
          </w:rPr>
          <w:delText xml:space="preserve">Die Betonierarbeiten fanden zum Teil im </w:delText>
        </w:r>
      </w:del>
      <w:ins w:id="1165" w:author="Jan Wenker" w:date="2021-12-14T14:23:00Z">
        <w:del w:id="1166" w:author="Stefan Behring [2]" w:date="2021-12-21T18:19:00Z">
          <w:r w:rsidR="00467E93" w:rsidDel="008F3C89">
            <w:rPr>
              <w:rFonts w:eastAsia="Calibri"/>
              <w:szCs w:val="20"/>
            </w:rPr>
            <w:delText xml:space="preserve">Brüninghoff </w:delText>
          </w:r>
        </w:del>
      </w:ins>
      <w:del w:id="1167" w:author="Stefan Behring [2]" w:date="2021-12-21T18:19:00Z">
        <w:r w:rsidRPr="00E81B1B" w:rsidDel="008F3C89">
          <w:rPr>
            <w:rFonts w:eastAsia="Calibri"/>
            <w:szCs w:val="20"/>
          </w:rPr>
          <w:delText xml:space="preserve">Fertigteilwerk in Heiden und zum Teil </w:delText>
        </w:r>
      </w:del>
      <w:ins w:id="1168" w:author="Jan Wenker" w:date="2021-12-14T14:23:00Z">
        <w:del w:id="1169" w:author="Stefan Behring [2]" w:date="2021-12-21T18:19:00Z">
          <w:r w:rsidR="006E6EEA" w:rsidDel="008F3C89">
            <w:rPr>
              <w:rFonts w:eastAsia="Calibri"/>
              <w:szCs w:val="20"/>
            </w:rPr>
            <w:delText xml:space="preserve">unter Laborbedingungen </w:delText>
          </w:r>
        </w:del>
      </w:ins>
      <w:del w:id="1170" w:author="Stefan Behring [2]" w:date="2021-12-21T18:19:00Z">
        <w:r w:rsidRPr="00E81B1B" w:rsidDel="008F3C89">
          <w:rPr>
            <w:rFonts w:eastAsia="Calibri"/>
            <w:szCs w:val="20"/>
          </w:rPr>
          <w:delText xml:space="preserve">an der TU Berlin statt. Dabei wurde stets die Betonrezeptur von Brüninghoff verwendet, allerdings ohne den Einsatz von Betonzusatzmitteln. Der Beton wurde somit stets aus CEM I 42,5 R bei einem w/z-Wert von 0,41 und Zuschlägen mit einem Größtkorn von 16 mm hergestellt. Die angestrebte Festigkeitsklasse war ein C40/50. Die Festigkeit wurde anhand von </w:delText>
        </w:r>
        <w:commentRangeStart w:id="1171"/>
        <w:r w:rsidRPr="00E81B1B" w:rsidDel="008F3C89">
          <w:rPr>
            <w:rFonts w:eastAsia="Calibri"/>
            <w:szCs w:val="20"/>
          </w:rPr>
          <w:delText xml:space="preserve">Probewürfeln überprüft </w:delText>
        </w:r>
        <w:commentRangeEnd w:id="1171"/>
        <w:r w:rsidR="00005DCA" w:rsidRPr="00E81B1B" w:rsidDel="008F3C89">
          <w:rPr>
            <w:rStyle w:val="Kommentarzeichen"/>
          </w:rPr>
          <w:commentReference w:id="1171"/>
        </w:r>
        <w:r w:rsidRPr="00E81B1B" w:rsidDel="008F3C89">
          <w:rPr>
            <w:rFonts w:eastAsia="Calibri"/>
            <w:szCs w:val="20"/>
          </w:rPr>
          <w:delText xml:space="preserve">und </w:delText>
        </w:r>
        <w:r w:rsidR="005B6FA5" w:rsidRPr="00E81B1B" w:rsidDel="008F3C89">
          <w:rPr>
            <w:rFonts w:eastAsia="Calibri"/>
            <w:szCs w:val="20"/>
          </w:rPr>
          <w:delText>nur mit wenigen Ausnahmen in geringem Maße unterschritten</w:delText>
        </w:r>
        <w:r w:rsidR="00537FEF" w:rsidDel="008F3C89">
          <w:rPr>
            <w:rFonts w:eastAsia="Calibri"/>
            <w:szCs w:val="20"/>
          </w:rPr>
          <w:delText>.</w:delText>
        </w:r>
        <w:bookmarkStart w:id="1172" w:name="_Toc92091627"/>
        <w:bookmarkStart w:id="1173" w:name="_Toc92091739"/>
        <w:bookmarkStart w:id="1174" w:name="_Toc92092181"/>
        <w:bookmarkStart w:id="1175" w:name="_Toc92092293"/>
        <w:bookmarkStart w:id="1176" w:name="_Toc92102652"/>
        <w:bookmarkEnd w:id="1172"/>
        <w:bookmarkEnd w:id="1173"/>
        <w:bookmarkEnd w:id="1174"/>
        <w:bookmarkEnd w:id="1175"/>
        <w:bookmarkEnd w:id="1176"/>
      </w:del>
    </w:p>
    <w:p w14:paraId="15CD9889" w14:textId="53793735" w:rsidR="760CF52A" w:rsidRPr="00E81B1B" w:rsidDel="008F3C89" w:rsidRDefault="760CF52A" w:rsidP="760CF52A">
      <w:pPr>
        <w:rPr>
          <w:del w:id="1177" w:author="Stefan Behring [2]" w:date="2021-12-21T18:19:00Z"/>
          <w:rFonts w:eastAsia="Calibri"/>
          <w:szCs w:val="20"/>
        </w:rPr>
      </w:pPr>
      <w:del w:id="1178" w:author="Stefan Behring [2]" w:date="2021-12-21T18:19:00Z">
        <w:r w:rsidRPr="00E81B1B" w:rsidDel="008F3C89">
          <w:rPr>
            <w:rFonts w:eastAsia="Calibri"/>
            <w:szCs w:val="20"/>
          </w:rPr>
          <w:delText xml:space="preserve">Die einzige Ausnahme bilden die Biegeversuche in der Variante Nassklebung. Für diese wurde </w:delText>
        </w:r>
        <w:commentRangeStart w:id="1179"/>
        <w:commentRangeStart w:id="1180"/>
        <w:r w:rsidRPr="00E81B1B" w:rsidDel="008F3C89">
          <w:rPr>
            <w:rFonts w:eastAsia="Calibri"/>
            <w:szCs w:val="20"/>
          </w:rPr>
          <w:delText xml:space="preserve">Transportbeton </w:delText>
        </w:r>
        <w:commentRangeEnd w:id="1179"/>
        <w:r w:rsidR="000B49CF" w:rsidDel="008F3C89">
          <w:rPr>
            <w:rStyle w:val="Kommentarzeichen"/>
          </w:rPr>
          <w:commentReference w:id="1179"/>
        </w:r>
      </w:del>
      <w:commentRangeEnd w:id="1180"/>
      <w:r w:rsidR="0012306D">
        <w:rPr>
          <w:rStyle w:val="Kommentarzeichen"/>
        </w:rPr>
        <w:commentReference w:id="1180"/>
      </w:r>
      <w:del w:id="1181" w:author="Stefan Behring [2]" w:date="2021-12-21T18:19:00Z">
        <w:r w:rsidRPr="00E81B1B" w:rsidDel="008F3C89">
          <w:rPr>
            <w:rFonts w:eastAsia="Calibri"/>
            <w:szCs w:val="20"/>
          </w:rPr>
          <w:delText xml:space="preserve">bestellt. Hier wurde jedoch ebenfalls ein C40/50 mit der gleichen Zementsorte und gleichem Größtkorn bestellt. </w:delText>
        </w:r>
      </w:del>
      <w:del w:id="1182" w:author="Stefan Behring [2]" w:date="2021-12-21T18:08:00Z">
        <w:r w:rsidRPr="00E81B1B" w:rsidDel="001B7903">
          <w:rPr>
            <w:rFonts w:eastAsia="Calibri"/>
            <w:szCs w:val="20"/>
          </w:rPr>
          <w:delText xml:space="preserve">Die Festigkeit konnte hier nicht überprüft werden, da der enge Zeitraum bei der Nassklebung ein Fertigen von Würfeln nicht mehr </w:delText>
        </w:r>
        <w:commentRangeStart w:id="1183"/>
        <w:r w:rsidRPr="00E81B1B" w:rsidDel="001B7903">
          <w:rPr>
            <w:rFonts w:eastAsia="Calibri"/>
            <w:szCs w:val="20"/>
          </w:rPr>
          <w:delText>zuließ</w:delText>
        </w:r>
      </w:del>
      <w:commentRangeEnd w:id="1183"/>
      <w:del w:id="1184" w:author="Stefan Behring [2]" w:date="2021-12-21T18:19:00Z">
        <w:r w:rsidR="00F22D40" w:rsidDel="008F3C89">
          <w:rPr>
            <w:rStyle w:val="Kommentarzeichen"/>
          </w:rPr>
          <w:commentReference w:id="1183"/>
        </w:r>
      </w:del>
      <w:del w:id="1185" w:author="Stefan Behring [2]" w:date="2021-12-21T18:08:00Z">
        <w:r w:rsidRPr="00E81B1B" w:rsidDel="001B7903">
          <w:rPr>
            <w:rFonts w:eastAsia="Calibri"/>
            <w:szCs w:val="20"/>
          </w:rPr>
          <w:delText>.</w:delText>
        </w:r>
      </w:del>
      <w:bookmarkStart w:id="1186" w:name="_Toc92091628"/>
      <w:bookmarkStart w:id="1187" w:name="_Toc92091740"/>
      <w:bookmarkStart w:id="1188" w:name="_Toc92092182"/>
      <w:bookmarkStart w:id="1189" w:name="_Toc92092294"/>
      <w:bookmarkStart w:id="1190" w:name="_Toc92102653"/>
      <w:bookmarkEnd w:id="1186"/>
      <w:bookmarkEnd w:id="1187"/>
      <w:bookmarkEnd w:id="1188"/>
      <w:bookmarkEnd w:id="1189"/>
      <w:bookmarkEnd w:id="1190"/>
    </w:p>
    <w:p w14:paraId="5C566DDF" w14:textId="29F07D27" w:rsidR="760CF52A" w:rsidRPr="00E81B1B" w:rsidDel="008F3C89" w:rsidRDefault="005B6FA5" w:rsidP="760CF52A">
      <w:pPr>
        <w:rPr>
          <w:del w:id="1191" w:author="Stefan Behring [2]" w:date="2021-12-21T18:19:00Z"/>
          <w:rFonts w:eastAsia="Calibri"/>
          <w:szCs w:val="20"/>
        </w:rPr>
      </w:pPr>
      <w:del w:id="1192" w:author="Stefan Behring [2]" w:date="2021-12-21T18:19:00Z">
        <w:r w:rsidRPr="00E81B1B" w:rsidDel="008F3C89">
          <w:rPr>
            <w:rFonts w:eastAsia="Calibri"/>
            <w:szCs w:val="20"/>
          </w:rPr>
          <w:delText xml:space="preserve">Bei den verwendeten Hölzern handelte es sich stets um Fichtenholz. Im </w:delText>
        </w:r>
        <w:r w:rsidR="00B73731" w:rsidRPr="00E81B1B" w:rsidDel="008F3C89">
          <w:rPr>
            <w:rFonts w:eastAsia="Calibri"/>
            <w:szCs w:val="20"/>
          </w:rPr>
          <w:delText xml:space="preserve">Allgemeinen wurde </w:delText>
        </w:r>
        <w:r w:rsidR="760CF52A" w:rsidRPr="00E81B1B" w:rsidDel="008F3C89">
          <w:rPr>
            <w:rFonts w:eastAsia="Calibri"/>
            <w:szCs w:val="20"/>
          </w:rPr>
          <w:delText xml:space="preserve">Brettschichtholz GL24h </w:delText>
        </w:r>
        <w:r w:rsidR="00B73731" w:rsidRPr="00E81B1B" w:rsidDel="008F3C89">
          <w:rPr>
            <w:rFonts w:eastAsia="Calibri"/>
            <w:szCs w:val="20"/>
          </w:rPr>
          <w:delText>verwendet</w:delText>
        </w:r>
        <w:r w:rsidR="760CF52A" w:rsidRPr="00E81B1B" w:rsidDel="008F3C89">
          <w:rPr>
            <w:rFonts w:eastAsia="Calibri"/>
            <w:szCs w:val="20"/>
          </w:rPr>
          <w:delText xml:space="preserve">. </w:delText>
        </w:r>
        <w:r w:rsidR="000754C6" w:rsidRPr="00E81B1B" w:rsidDel="008F3C89">
          <w:rPr>
            <w:rFonts w:eastAsia="Calibri"/>
            <w:szCs w:val="20"/>
          </w:rPr>
          <w:delText>Lediglich für die Schub-Biege-Versuche wurde</w:delText>
        </w:r>
        <w:r w:rsidR="00537FEF" w:rsidDel="008F3C89">
          <w:rPr>
            <w:rFonts w:eastAsia="Calibri"/>
            <w:szCs w:val="20"/>
          </w:rPr>
          <w:delText>n</w:delText>
        </w:r>
        <w:r w:rsidR="000754C6" w:rsidRPr="00E81B1B" w:rsidDel="008F3C89">
          <w:rPr>
            <w:rFonts w:eastAsia="Calibri"/>
            <w:szCs w:val="20"/>
          </w:rPr>
          <w:delText xml:space="preserve"> </w:delText>
        </w:r>
        <w:r w:rsidR="00537FEF" w:rsidDel="008F3C89">
          <w:rPr>
            <w:rFonts w:eastAsia="Calibri"/>
            <w:szCs w:val="20"/>
          </w:rPr>
          <w:delText xml:space="preserve">teilweise andere </w:delText>
        </w:r>
        <w:r w:rsidR="000754C6" w:rsidRPr="00E81B1B" w:rsidDel="008F3C89">
          <w:rPr>
            <w:rFonts w:eastAsia="Calibri"/>
            <w:szCs w:val="20"/>
          </w:rPr>
          <w:delText>Festigkeitsklasse</w:delText>
        </w:r>
        <w:r w:rsidR="00537FEF" w:rsidDel="008F3C89">
          <w:rPr>
            <w:rFonts w:eastAsia="Calibri"/>
            <w:szCs w:val="20"/>
          </w:rPr>
          <w:delText>n</w:delText>
        </w:r>
        <w:r w:rsidR="000754C6" w:rsidRPr="00E81B1B" w:rsidDel="008F3C89">
          <w:rPr>
            <w:rFonts w:eastAsia="Calibri"/>
            <w:szCs w:val="20"/>
          </w:rPr>
          <w:delText>, GL30h und GL</w:delText>
        </w:r>
        <w:r w:rsidR="00537FEF" w:rsidDel="008F3C89">
          <w:rPr>
            <w:rFonts w:eastAsia="Calibri"/>
            <w:szCs w:val="20"/>
          </w:rPr>
          <w:delText>24</w:delText>
        </w:r>
        <w:r w:rsidR="000754C6" w:rsidRPr="00E81B1B" w:rsidDel="008F3C89">
          <w:rPr>
            <w:rFonts w:eastAsia="Calibri"/>
            <w:szCs w:val="20"/>
          </w:rPr>
          <w:delText>c,</w:delText>
        </w:r>
        <w:r w:rsidR="00537FEF" w:rsidDel="008F3C89">
          <w:rPr>
            <w:rFonts w:eastAsia="Calibri"/>
            <w:szCs w:val="20"/>
          </w:rPr>
          <w:delText xml:space="preserve"> verwendet</w:delText>
        </w:r>
        <w:r w:rsidR="000754C6" w:rsidRPr="00E81B1B" w:rsidDel="008F3C89">
          <w:rPr>
            <w:rFonts w:eastAsia="Calibri"/>
            <w:szCs w:val="20"/>
          </w:rPr>
          <w:delText xml:space="preserve">. </w:delText>
        </w:r>
        <w:r w:rsidR="760CF52A" w:rsidRPr="00E81B1B" w:rsidDel="008F3C89">
          <w:rPr>
            <w:rFonts w:eastAsia="Calibri"/>
            <w:szCs w:val="20"/>
          </w:rPr>
          <w:delText>Für einige der späteren Scherversuche wurde auch C24 Vollholz eingesetzt, da infolge der großen Nachfrage auf dem Holzmarkt im Jahr 2021 häufig Lieferzeiten von mehreren Monaten auftraten. In den Auflistungen der Probekörper ist angegeben, welche</w:delText>
        </w:r>
        <w:r w:rsidR="00B73731" w:rsidRPr="00E81B1B" w:rsidDel="008F3C89">
          <w:rPr>
            <w:rFonts w:eastAsia="Calibri"/>
            <w:szCs w:val="20"/>
          </w:rPr>
          <w:delText xml:space="preserve"> Holzsorte</w:delText>
        </w:r>
        <w:r w:rsidR="760CF52A" w:rsidRPr="00E81B1B" w:rsidDel="008F3C89">
          <w:rPr>
            <w:rFonts w:eastAsia="Calibri"/>
            <w:szCs w:val="20"/>
          </w:rPr>
          <w:delText xml:space="preserve"> </w:delText>
        </w:r>
      </w:del>
      <w:ins w:id="1193" w:author="Jan Wenker" w:date="2021-12-14T14:25:00Z">
        <w:del w:id="1194" w:author="Stefan Behring [2]" w:date="2021-12-21T18:19:00Z">
          <w:r w:rsidR="004D59E6" w:rsidDel="008F3C89">
            <w:rPr>
              <w:rFonts w:eastAsia="Calibri"/>
              <w:szCs w:val="20"/>
            </w:rPr>
            <w:delText>Festigkeitsklasse des Holzes</w:delText>
          </w:r>
          <w:r w:rsidR="004D59E6" w:rsidRPr="00E81B1B" w:rsidDel="008F3C89">
            <w:rPr>
              <w:rFonts w:eastAsia="Calibri"/>
              <w:szCs w:val="20"/>
            </w:rPr>
            <w:delText xml:space="preserve"> </w:delText>
          </w:r>
        </w:del>
      </w:ins>
      <w:del w:id="1195" w:author="Stefan Behring [2]" w:date="2021-12-21T18:19:00Z">
        <w:r w:rsidR="760CF52A" w:rsidRPr="00E81B1B" w:rsidDel="008F3C89">
          <w:rPr>
            <w:rFonts w:eastAsia="Calibri"/>
            <w:szCs w:val="20"/>
          </w:rPr>
          <w:delText>zum Einsatz kam.</w:delText>
        </w:r>
        <w:bookmarkStart w:id="1196" w:name="_Toc92091629"/>
        <w:bookmarkStart w:id="1197" w:name="_Toc92091741"/>
        <w:bookmarkStart w:id="1198" w:name="_Toc92092183"/>
        <w:bookmarkStart w:id="1199" w:name="_Toc92092295"/>
        <w:bookmarkStart w:id="1200" w:name="_Toc92102654"/>
        <w:bookmarkEnd w:id="1196"/>
        <w:bookmarkEnd w:id="1197"/>
        <w:bookmarkEnd w:id="1198"/>
        <w:bookmarkEnd w:id="1199"/>
        <w:bookmarkEnd w:id="1200"/>
      </w:del>
    </w:p>
    <w:p w14:paraId="7492DDC3" w14:textId="4556E684" w:rsidR="00D65E53" w:rsidRPr="00E81B1B" w:rsidRDefault="4C11F93A" w:rsidP="00F4193D">
      <w:pPr>
        <w:pStyle w:val="berschrift2"/>
        <w:numPr>
          <w:ilvl w:val="1"/>
          <w:numId w:val="43"/>
        </w:numPr>
      </w:pPr>
      <w:bookmarkStart w:id="1201" w:name="_Ref80021482"/>
      <w:bookmarkStart w:id="1202" w:name="_Toc92091742"/>
      <w:bookmarkStart w:id="1203" w:name="_Toc92092184"/>
      <w:bookmarkStart w:id="1204" w:name="_Toc92092296"/>
      <w:bookmarkStart w:id="1205" w:name="_Ref93224032"/>
      <w:bookmarkStart w:id="1206" w:name="_Toc93321045"/>
      <w:commentRangeStart w:id="1207"/>
      <w:r>
        <w:t>Scherversuche</w:t>
      </w:r>
      <w:bookmarkEnd w:id="1201"/>
      <w:commentRangeEnd w:id="1207"/>
      <w:r w:rsidR="658A584D">
        <w:rPr>
          <w:rStyle w:val="Kommentarzeichen"/>
        </w:rPr>
        <w:commentReference w:id="1207"/>
      </w:r>
      <w:bookmarkEnd w:id="1202"/>
      <w:bookmarkEnd w:id="1203"/>
      <w:bookmarkEnd w:id="1204"/>
      <w:bookmarkEnd w:id="1205"/>
      <w:bookmarkEnd w:id="1206"/>
    </w:p>
    <w:p w14:paraId="4B5ABAD4" w14:textId="78C896AC" w:rsidR="001D724B" w:rsidRDefault="004C1C05" w:rsidP="00C60957">
      <w:pPr>
        <w:rPr>
          <w:szCs w:val="24"/>
        </w:rPr>
      </w:pPr>
      <w:r w:rsidRPr="004C1C05">
        <w:rPr>
          <w:szCs w:val="24"/>
        </w:rPr>
        <w:t xml:space="preserve">Die </w:t>
      </w:r>
      <w:r w:rsidR="00AB1A1D">
        <w:rPr>
          <w:szCs w:val="24"/>
        </w:rPr>
        <w:t>kleinformatigen Scher</w:t>
      </w:r>
      <w:r w:rsidRPr="004C1C05">
        <w:rPr>
          <w:szCs w:val="24"/>
        </w:rPr>
        <w:t xml:space="preserve">versuche </w:t>
      </w:r>
      <w:r w:rsidR="00AB1A1D">
        <w:rPr>
          <w:szCs w:val="24"/>
        </w:rPr>
        <w:t xml:space="preserve">dienen dazu </w:t>
      </w:r>
      <w:r w:rsidRPr="004C1C05">
        <w:rPr>
          <w:szCs w:val="24"/>
        </w:rPr>
        <w:t>einen geeigneten Klebstoff, eine geeignete Klebstoffkonsistenz sowie eine geeignete Betonoberfläche zu identifizieren.</w:t>
      </w:r>
    </w:p>
    <w:p w14:paraId="3E03C7ED" w14:textId="141F499E" w:rsidR="00C60957" w:rsidRPr="00E81B1B" w:rsidRDefault="009C12A5" w:rsidP="00C60957">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00B73731" w:rsidRPr="00E81B1B">
        <w:rPr>
          <w:szCs w:val="24"/>
        </w:rPr>
        <w:fldChar w:fldCharType="begin"/>
      </w:r>
      <w:r w:rsidR="00B73731" w:rsidRPr="00E81B1B">
        <w:rPr>
          <w:szCs w:val="24"/>
        </w:rPr>
        <w:instrText xml:space="preserve"> REF _Ref82264977 \h </w:instrText>
      </w:r>
      <w:r w:rsidR="00B73731" w:rsidRPr="00E81B1B">
        <w:rPr>
          <w:szCs w:val="24"/>
        </w:rPr>
      </w:r>
      <w:r w:rsidR="00B73731" w:rsidRPr="00E81B1B">
        <w:rPr>
          <w:szCs w:val="24"/>
        </w:rPr>
        <w:fldChar w:fldCharType="separate"/>
      </w:r>
      <w:r w:rsidR="009737A6" w:rsidRPr="00E81B1B">
        <w:t xml:space="preserve">Abbildung </w:t>
      </w:r>
      <w:r w:rsidR="009737A6">
        <w:rPr>
          <w:noProof/>
        </w:rPr>
        <w:t>27</w:t>
      </w:r>
      <w:r w:rsidR="00B73731" w:rsidRPr="00E81B1B">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end"/>
      </w:r>
      <w:r w:rsidRPr="00E81B1B">
        <w:rPr>
          <w:szCs w:val="24"/>
        </w:rPr>
        <w:t>.</w:t>
      </w:r>
      <w:r w:rsidR="00C60957" w:rsidRPr="00E81B1B">
        <w:t xml:space="preserve"> Die resultierende Prüfkraft verläuft senkrecht und </w:t>
      </w:r>
      <w:r w:rsidR="00ED6DC6">
        <w:t>teilt sich</w:t>
      </w:r>
      <w:r w:rsidR="00ED6DC6" w:rsidRPr="00E81B1B">
        <w:t xml:space="preserve"> </w:t>
      </w:r>
      <w:r w:rsidR="00C60957" w:rsidRPr="00E81B1B">
        <w:t xml:space="preserve">in eine parallel zur Fuge wirkende Kraft sowie eine senkrecht dazu wirkende </w:t>
      </w:r>
      <w:commentRangeStart w:id="1208"/>
      <w:r w:rsidR="00C60957" w:rsidRPr="00E81B1B">
        <w:t>Druckkraft</w:t>
      </w:r>
      <w:commentRangeEnd w:id="1208"/>
      <w:r w:rsidR="00384E29">
        <w:rPr>
          <w:rStyle w:val="Kommentarzeichen"/>
        </w:rPr>
        <w:commentReference w:id="1208"/>
      </w:r>
      <w:r w:rsidR="00AB1A1D">
        <w:t xml:space="preserve"> auf</w:t>
      </w:r>
      <w:r w:rsidR="00C60957" w:rsidRPr="00E81B1B">
        <w:t xml:space="preserve">. Die Druckkraft wirkt sich positiv auf die </w:t>
      </w:r>
      <w:r w:rsidR="005B4761">
        <w:t>Schub</w:t>
      </w:r>
      <w:r w:rsidR="00AB1A1D">
        <w:t>t</w:t>
      </w:r>
      <w:r w:rsidR="00C60957" w:rsidRPr="00E81B1B">
        <w:t>ragfähigkeit der Fuge aus, sodass die</w:t>
      </w:r>
      <w:r w:rsidR="0042016C">
        <w:t>se</w:t>
      </w:r>
      <w:r w:rsidR="00C60957" w:rsidRPr="00E81B1B">
        <w:t xml:space="preserve"> im Vergleich zur tatsächlichen Belastung im </w:t>
      </w:r>
      <w:r w:rsidR="0042016C">
        <w:t>Decke</w:t>
      </w:r>
      <w:r w:rsidR="003C69E1">
        <w:t>nbauteil</w:t>
      </w:r>
      <w:r w:rsidR="0042016C" w:rsidRPr="00E81B1B">
        <w:t xml:space="preserve"> </w:t>
      </w:r>
      <w:r w:rsidR="00C60957" w:rsidRPr="00E81B1B">
        <w:t xml:space="preserve">leicht überschätzt wird. </w:t>
      </w:r>
    </w:p>
    <w:p w14:paraId="40104638" w14:textId="50C741EB" w:rsidR="760CF52A" w:rsidRPr="00E81B1B" w:rsidRDefault="00B73731" w:rsidP="00B73731">
      <w:r w:rsidRPr="00E81B1B">
        <w:t>Die Verbundlänge wurde zu 475 mm gewählt.</w:t>
      </w:r>
      <w:r w:rsidR="760CF52A" w:rsidRPr="00E81B1B">
        <w:t xml:space="preserve"> In späteren Versuchen wurde der Versuchsaufbau </w:t>
      </w:r>
      <w:r w:rsidR="00B81AA2">
        <w:t>dahingeh</w:t>
      </w:r>
      <w:r w:rsidR="00585399">
        <w:t>end modifiziert</w:t>
      </w:r>
      <w:r w:rsidRPr="00E81B1B">
        <w:t>, dass quadratische Querschnitte 10</w:t>
      </w:r>
      <w:r w:rsidR="00537FEF">
        <w:t>0</w:t>
      </w:r>
      <w:r w:rsidRPr="00E81B1B">
        <w:t>x1</w:t>
      </w:r>
      <w:r w:rsidR="00537FEF">
        <w:t>0</w:t>
      </w:r>
      <w:r w:rsidRPr="00E81B1B">
        <w:t xml:space="preserve">0 </w:t>
      </w:r>
      <w:r w:rsidR="00537FEF">
        <w:t>m</w:t>
      </w:r>
      <w:r w:rsidRPr="00E81B1B">
        <w:t>m</w:t>
      </w:r>
      <w:r w:rsidR="00A80F66">
        <w:t>²</w:t>
      </w:r>
      <w:r w:rsidRPr="00E81B1B">
        <w:t>, verwendet werden konnten. Aus geometrischen Gründen musste</w:t>
      </w:r>
      <w:r w:rsidR="00AB1A1D">
        <w:t xml:space="preserve"> damit einhergehend </w:t>
      </w:r>
      <w:r w:rsidRPr="00E81B1B">
        <w:t>die Verbundlänge auf</w:t>
      </w:r>
      <w:r w:rsidR="760CF52A" w:rsidRPr="00E81B1B">
        <w:t xml:space="preserve"> 392 mm</w:t>
      </w:r>
      <w:r w:rsidRPr="00E81B1B">
        <w:t xml:space="preserve"> angepasst</w:t>
      </w:r>
      <w:r w:rsidR="00AB1A1D">
        <w:t xml:space="preserve"> werden,</w:t>
      </w:r>
      <w:r w:rsidRPr="00E81B1B">
        <w:t xml:space="preserve"> da sonst die Prüfkraft außermittig auf die Probekörper gewirkt </w:t>
      </w:r>
      <w:r w:rsidR="00E96E3D" w:rsidRPr="00E81B1B">
        <w:t xml:space="preserve">hätte </w:t>
      </w:r>
      <w:r w:rsidRPr="00E81B1B">
        <w:t>und das Ergebnis verfälscht</w:t>
      </w:r>
      <w:r w:rsidR="00E96E3D">
        <w:t xml:space="preserve"> worden wäre</w:t>
      </w:r>
      <w:r w:rsidRPr="00E81B1B">
        <w:t xml:space="preserve">. Die Ergebnisse sind stets auf die Verbundfläche skaliert oder direkt als Schubspannung wiedergegeben, sodass eine Vergleichbarkeit zwischen den beiden Aufbauten </w:t>
      </w:r>
      <w:r w:rsidR="001B5BD9">
        <w:t xml:space="preserve">gewährleistet </w:t>
      </w:r>
      <w:r w:rsidRPr="00E81B1B">
        <w:t xml:space="preserve">ist. </w:t>
      </w:r>
      <w:r w:rsidR="760CF52A" w:rsidRPr="00E81B1B">
        <w:rPr>
          <w:rFonts w:eastAsia="Calibri"/>
        </w:rPr>
        <w:t xml:space="preserve">Die Schubspannung in der Fuge wird nach </w:t>
      </w:r>
      <w:r w:rsidR="00AB1A1D">
        <w:rPr>
          <w:rFonts w:eastAsia="Calibri"/>
        </w:rPr>
        <w:fldChar w:fldCharType="begin"/>
      </w:r>
      <w:r w:rsidR="00AB1A1D">
        <w:rPr>
          <w:rFonts w:eastAsia="Calibri"/>
        </w:rPr>
        <w:instrText xml:space="preserve"> REF _Ref93225776 \h </w:instrText>
      </w:r>
      <w:r w:rsidR="00AB1A1D">
        <w:rPr>
          <w:rFonts w:eastAsia="Calibri"/>
        </w:rPr>
      </w:r>
      <w:r w:rsidR="00AB1A1D">
        <w:rPr>
          <w:rFonts w:eastAsia="Calibri"/>
        </w:rPr>
        <w:fldChar w:fldCharType="separate"/>
      </w:r>
      <w:r w:rsidR="00AB1A1D" w:rsidRPr="00E81B1B">
        <w:t xml:space="preserve">Gl. </w:t>
      </w:r>
      <w:r w:rsidR="00AB1A1D">
        <w:rPr>
          <w:noProof/>
        </w:rPr>
        <w:t>15</w:t>
      </w:r>
      <w:r w:rsidR="00AB1A1D">
        <w:rPr>
          <w:rFonts w:eastAsia="Calibri"/>
        </w:rPr>
        <w:fldChar w:fldCharType="end"/>
      </w:r>
      <w:r w:rsidR="760CF52A" w:rsidRPr="00E81B1B">
        <w:rPr>
          <w:rFonts w:eastAsia="Calibri"/>
        </w:rPr>
        <w:t xml:space="preserve"> ermitte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F130FE" w:rsidRPr="00E81B1B" w14:paraId="38398099" w14:textId="77777777" w:rsidTr="00F130FE">
        <w:tc>
          <w:tcPr>
            <w:tcW w:w="7650" w:type="dxa"/>
            <w:vAlign w:val="center"/>
          </w:tcPr>
          <w:p w14:paraId="173D7FF5" w14:textId="46AE993E" w:rsidR="00F130FE" w:rsidRPr="00E81B1B" w:rsidRDefault="00F130FE" w:rsidP="00F130FE">
            <w:pPr>
              <w:jc w:val="center"/>
              <w:rPr>
                <w:rFonts w:eastAsia="Calibri"/>
              </w:rPr>
            </w:pPr>
            <m:oMathPara>
              <m:oMath>
                <m:r>
                  <m:rPr>
                    <m:sty m:val="p"/>
                  </m:rPr>
                  <w:rPr>
                    <w:rFonts w:ascii="Cambria Math" w:eastAsia="Calibri" w:hAnsi="Cambria Math"/>
                  </w:rPr>
                  <m:t>τ=</m:t>
                </m:r>
                <m:f>
                  <m:fPr>
                    <m:ctrlPr>
                      <w:rPr>
                        <w:rFonts w:ascii="Cambria Math" w:eastAsia="Calibri" w:hAnsi="Cambria Math"/>
                      </w:rPr>
                    </m:ctrlPr>
                  </m:fPr>
                  <m:num>
                    <m:r>
                      <m:rPr>
                        <m:sty m:val="p"/>
                      </m:rPr>
                      <w:rPr>
                        <w:rFonts w:ascii="Cambria Math" w:eastAsia="Calibri" w:hAnsi="Cambria Math"/>
                      </w:rPr>
                      <m:t>F</m:t>
                    </m:r>
                  </m:num>
                  <m:den>
                    <m:func>
                      <m:funcPr>
                        <m:ctrlPr>
                          <w:rPr>
                            <w:rFonts w:ascii="Cambria Math" w:eastAsia="Calibri" w:hAnsi="Cambria Math"/>
                          </w:rPr>
                        </m:ctrlPr>
                      </m:funcPr>
                      <m:fName>
                        <m:r>
                          <m:rPr>
                            <m:sty m:val="p"/>
                          </m:rPr>
                          <w:rPr>
                            <w:rFonts w:ascii="Cambria Math" w:eastAsia="Calibri" w:hAnsi="Cambria Math"/>
                          </w:rPr>
                          <m:t>cos</m:t>
                        </m:r>
                      </m:fName>
                      <m:e>
                        <m:d>
                          <m:dPr>
                            <m:ctrlPr>
                              <w:rPr>
                                <w:rFonts w:ascii="Cambria Math" w:eastAsia="Calibri" w:hAnsi="Cambria Math"/>
                              </w:rPr>
                            </m:ctrlPr>
                          </m:dPr>
                          <m:e>
                            <m:r>
                              <m:rPr>
                                <m:sty m:val="p"/>
                              </m:rPr>
                              <w:rPr>
                                <w:rFonts w:ascii="Cambria Math" w:eastAsia="Calibri" w:hAnsi="Cambria Math"/>
                              </w:rPr>
                              <m:t>14</m:t>
                            </m:r>
                          </m:e>
                        </m:d>
                      </m:e>
                    </m:func>
                    <m:r>
                      <m:rPr>
                        <m:sty m:val="p"/>
                      </m:rPr>
                      <w:rPr>
                        <w:rFonts w:ascii="Cambria Math" w:eastAsia="Calibri" w:hAnsi="Cambria Math"/>
                      </w:rPr>
                      <m:t>∙b∙l</m:t>
                    </m:r>
                  </m:den>
                </m:f>
              </m:oMath>
            </m:oMathPara>
          </w:p>
        </w:tc>
        <w:tc>
          <w:tcPr>
            <w:tcW w:w="1410" w:type="dxa"/>
            <w:vAlign w:val="center"/>
          </w:tcPr>
          <w:p w14:paraId="2D628949" w14:textId="4458F6E2" w:rsidR="00F130FE" w:rsidRPr="00E81B1B" w:rsidRDefault="00F130FE" w:rsidP="00F130FE">
            <w:pPr>
              <w:pStyle w:val="Beschriftung"/>
              <w:jc w:val="center"/>
            </w:pPr>
            <w:bookmarkStart w:id="1209" w:name="_Ref93225776"/>
            <w:r w:rsidRPr="00E81B1B">
              <w:t xml:space="preserve">Gl. </w:t>
            </w:r>
            <w:r>
              <w:fldChar w:fldCharType="begin"/>
            </w:r>
            <w:r>
              <w:instrText>SEQ Formel \* ARABIC</w:instrText>
            </w:r>
            <w:r>
              <w:fldChar w:fldCharType="separate"/>
            </w:r>
            <w:r w:rsidR="009737A6">
              <w:rPr>
                <w:noProof/>
              </w:rPr>
              <w:t>15</w:t>
            </w:r>
            <w:r>
              <w:fldChar w:fldCharType="end"/>
            </w:r>
            <w:bookmarkEnd w:id="1209"/>
          </w:p>
        </w:tc>
      </w:tr>
    </w:tbl>
    <w:p w14:paraId="0F07340E" w14:textId="77777777" w:rsidR="00F130FE" w:rsidRPr="00E81B1B" w:rsidRDefault="00F130FE" w:rsidP="009C12A5">
      <w:pPr>
        <w:rPr>
          <w:rFonts w:eastAsia="Calibr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E81B1B" w14:paraId="09C0F67A" w14:textId="77777777" w:rsidTr="64B3F377">
        <w:tc>
          <w:tcPr>
            <w:tcW w:w="6799" w:type="dxa"/>
          </w:tcPr>
          <w:p w14:paraId="4BCAA758" w14:textId="77777777" w:rsidR="009C12A5" w:rsidRPr="00E81B1B" w:rsidRDefault="009C12A5" w:rsidP="009C12A5">
            <w:pPr>
              <w:rPr>
                <w:szCs w:val="24"/>
              </w:rPr>
            </w:pPr>
            <w:r w:rsidRPr="00E81B1B">
              <w:rPr>
                <w:noProof/>
                <w:szCs w:val="24"/>
                <w:lang w:eastAsia="de-DE"/>
              </w:rPr>
              <w:lastRenderedPageBreak/>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57"/>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lang w:eastAsia="de-DE"/>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tcPr>
          <w:p w14:paraId="3882B75B" w14:textId="77777777" w:rsidR="009C12A5" w:rsidRPr="00E81B1B" w:rsidRDefault="08E4C02F" w:rsidP="009C12A5">
            <w:r>
              <w:rPr>
                <w:noProof/>
                <w:lang w:eastAsia="de-DE"/>
              </w:rPr>
              <w:drawing>
                <wp:inline distT="0" distB="0" distL="0" distR="0" wp14:anchorId="3787A1D2" wp14:editId="071DC74D">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59">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14:paraId="048BE856" w14:textId="1CFDC73C" w:rsidR="00F130FE" w:rsidRPr="00E81B1B" w:rsidRDefault="00F130FE" w:rsidP="00F130FE">
      <w:pPr>
        <w:pStyle w:val="Beschriftung"/>
      </w:pPr>
      <w:bookmarkStart w:id="1210" w:name="_Ref82264977"/>
      <w:bookmarkStart w:id="1211" w:name="_Toc92091800"/>
      <w:r w:rsidRPr="00E81B1B">
        <w:t xml:space="preserve">Abbildung </w:t>
      </w:r>
      <w:r>
        <w:fldChar w:fldCharType="begin"/>
      </w:r>
      <w:r>
        <w:instrText>SEQ Abbildung \* ARABIC</w:instrText>
      </w:r>
      <w:r>
        <w:fldChar w:fldCharType="separate"/>
      </w:r>
      <w:r w:rsidR="000D73A7">
        <w:rPr>
          <w:noProof/>
        </w:rPr>
        <w:t>22</w:t>
      </w:r>
      <w:r>
        <w:fldChar w:fldCharType="end"/>
      </w:r>
      <w:bookmarkEnd w:id="1210"/>
      <w:r w:rsidRPr="00E81B1B">
        <w:t xml:space="preserve"> Abmessungen der Scherprüfkörper (links) sowie Prüfkörper in der Prüfeinrichtung (rechts)</w:t>
      </w:r>
      <w:bookmarkEnd w:id="1211"/>
    </w:p>
    <w:p w14:paraId="38BC228A" w14:textId="25280A0B" w:rsidR="009C12A5" w:rsidRPr="00E81B1B" w:rsidRDefault="0A2C1E8B" w:rsidP="00F4193D">
      <w:pPr>
        <w:pStyle w:val="berschrift3"/>
        <w:numPr>
          <w:ilvl w:val="2"/>
          <w:numId w:val="43"/>
        </w:numPr>
        <w:rPr>
          <w:noProof w:val="0"/>
          <w:lang w:val="de-DE"/>
        </w:rPr>
      </w:pPr>
      <w:bookmarkStart w:id="1212" w:name="_Toc92091743"/>
      <w:bookmarkStart w:id="1213" w:name="_Toc92092185"/>
      <w:bookmarkStart w:id="1214" w:name="_Toc92092297"/>
      <w:bookmarkStart w:id="1215" w:name="_Toc93321046"/>
      <w:r w:rsidRPr="64B3F377">
        <w:rPr>
          <w:noProof w:val="0"/>
          <w:lang w:val="de-DE"/>
        </w:rPr>
        <w:t xml:space="preserve">Versuchsprogramm und </w:t>
      </w:r>
      <w:r w:rsidR="4AFB18F3" w:rsidRPr="64B3F377">
        <w:rPr>
          <w:noProof w:val="0"/>
          <w:lang w:val="de-DE"/>
        </w:rPr>
        <w:t>Herstellung der Probekörper</w:t>
      </w:r>
      <w:bookmarkEnd w:id="1212"/>
      <w:bookmarkEnd w:id="1213"/>
      <w:bookmarkEnd w:id="1214"/>
      <w:bookmarkEnd w:id="1215"/>
    </w:p>
    <w:p w14:paraId="2485CF3E" w14:textId="167ED42F" w:rsidR="009C12A5" w:rsidRPr="00E81B1B" w:rsidRDefault="00847BC8" w:rsidP="009C12A5">
      <w:pPr>
        <w:spacing w:after="240"/>
      </w:pPr>
      <w:r>
        <w:t>Wie in</w:t>
      </w:r>
      <w:r w:rsidR="00AB1A1D">
        <w:t xml:space="preserve"> Kapitel</w:t>
      </w:r>
      <w:r>
        <w:t xml:space="preserve"> </w:t>
      </w:r>
      <w:r w:rsidR="00AB1A1D">
        <w:fldChar w:fldCharType="begin"/>
      </w:r>
      <w:r w:rsidR="00AB1A1D">
        <w:instrText xml:space="preserve"> REF _Ref93225840 \n \h </w:instrText>
      </w:r>
      <w:r w:rsidR="00AB1A1D">
        <w:fldChar w:fldCharType="separate"/>
      </w:r>
      <w:r w:rsidR="00AB1A1D">
        <w:t>6.3.3</w:t>
      </w:r>
      <w:r w:rsidR="00AB1A1D">
        <w:fldChar w:fldCharType="end"/>
      </w:r>
      <w:r>
        <w:t xml:space="preserve"> beschreiben, wurden d</w:t>
      </w:r>
      <w:r w:rsidR="760CF52A" w:rsidRPr="00E81B1B">
        <w:t>ie Holzkörper wurden aus Brettschichtholz der Güteklasse GL24h</w:t>
      </w:r>
      <w:r w:rsidR="00AB1A1D">
        <w:t xml:space="preserve"> oder</w:t>
      </w:r>
      <w:r w:rsidR="760CF52A" w:rsidRPr="00E81B1B">
        <w:t xml:space="preserve"> C24 hergestellt. Der Beton wurde zum Teil im Fertigteilwerk der Firma Brüninghoff oder an der TU Berlin hergestellt. Die Übersicht über das</w:t>
      </w:r>
      <w:r w:rsidR="00EA78A6">
        <w:t xml:space="preserve"> vollständige</w:t>
      </w:r>
      <w:r w:rsidR="760CF52A" w:rsidRPr="00E81B1B">
        <w:t xml:space="preserve"> Versuchsprogramm</w:t>
      </w:r>
      <w:r w:rsidR="007A70E0">
        <w:t xml:space="preserve"> mit den</w:t>
      </w:r>
      <w:r w:rsidR="00925E6E">
        <w:t xml:space="preserve"> zugehörigen</w:t>
      </w:r>
      <w:r w:rsidR="007A70E0">
        <w:t xml:space="preserve"> Bezeichnungen der Prüfkörper ist</w:t>
      </w:r>
      <w:r w:rsidR="760CF52A" w:rsidRPr="00E81B1B">
        <w:t xml:space="preserve"> in </w:t>
      </w:r>
      <w:r w:rsidR="00F130FE" w:rsidRPr="00E81B1B">
        <w:fldChar w:fldCharType="begin"/>
      </w:r>
      <w:r w:rsidR="00F130FE" w:rsidRPr="00E81B1B">
        <w:instrText xml:space="preserve"> REF _Ref80102042 \h </w:instrText>
      </w:r>
      <w:r w:rsidR="00F130FE" w:rsidRPr="00E81B1B">
        <w:fldChar w:fldCharType="separate"/>
      </w:r>
      <w:r w:rsidR="009737A6" w:rsidRPr="00E81B1B">
        <w:t xml:space="preserve">Tabelle </w:t>
      </w:r>
      <w:r w:rsidR="009737A6">
        <w:rPr>
          <w:noProof/>
        </w:rPr>
        <w:t>13</w:t>
      </w:r>
      <w:r w:rsidR="00F130FE" w:rsidRPr="00E81B1B">
        <w:fldChar w:fldCharType="end"/>
      </w:r>
      <w:r w:rsidR="760CF52A" w:rsidRPr="00E81B1B">
        <w:t xml:space="preserve"> </w:t>
      </w:r>
      <w:r w:rsidR="0003629D">
        <w:t>aufgeführt.</w:t>
      </w:r>
      <w:r w:rsidR="00537FEF">
        <w:t xml:space="preserve"> Informationen zu den verwendeten </w:t>
      </w:r>
      <w:commentRangeStart w:id="1216"/>
      <w:r w:rsidR="00537FEF">
        <w:t>Baustoffen</w:t>
      </w:r>
      <w:commentRangeEnd w:id="1216"/>
      <w:r w:rsidR="007D1ED1">
        <w:rPr>
          <w:rStyle w:val="Kommentarzeichen"/>
        </w:rPr>
        <w:commentReference w:id="1216"/>
      </w:r>
      <w:r w:rsidR="00537FEF">
        <w:t xml:space="preserve"> sind der ausführlichen Auflistung aller Probekörper im Zuge der Auswertung (</w:t>
      </w:r>
      <w:r w:rsidR="00537FEF">
        <w:fldChar w:fldCharType="begin"/>
      </w:r>
      <w:r w:rsidR="00537FEF">
        <w:instrText xml:space="preserve"> REF _Ref82266702 \h </w:instrText>
      </w:r>
      <w:r w:rsidR="00537FEF">
        <w:fldChar w:fldCharType="separate"/>
      </w:r>
      <w:r w:rsidR="009737A6" w:rsidRPr="00E81B1B">
        <w:t xml:space="preserve">Tabelle </w:t>
      </w:r>
      <w:r w:rsidR="009737A6">
        <w:rPr>
          <w:noProof/>
        </w:rPr>
        <w:t>14</w:t>
      </w:r>
      <w:r w:rsidR="00537FEF">
        <w:fldChar w:fldCharType="end"/>
      </w:r>
      <w:r w:rsidR="00537FEF">
        <w:t xml:space="preserve">) zu entnehmen </w:t>
      </w:r>
    </w:p>
    <w:p w14:paraId="39C6A7D6" w14:textId="5FD2FDDA" w:rsidR="008E3F0D" w:rsidRPr="00E81B1B" w:rsidRDefault="008E3F0D" w:rsidP="008E3F0D">
      <w:pPr>
        <w:pStyle w:val="Beschriftung"/>
      </w:pPr>
      <w:bookmarkStart w:id="1217" w:name="_Ref80102042"/>
      <w:bookmarkStart w:id="1218" w:name="_Toc92091859"/>
      <w:r w:rsidRPr="00E81B1B">
        <w:t xml:space="preserve">Tabelle </w:t>
      </w:r>
      <w:r w:rsidRPr="00E81B1B">
        <w:fldChar w:fldCharType="begin"/>
      </w:r>
      <w:r w:rsidRPr="00E81B1B">
        <w:instrText>SEQ Tabelle \* ARABIC</w:instrText>
      </w:r>
      <w:r w:rsidRPr="00E81B1B">
        <w:fldChar w:fldCharType="separate"/>
      </w:r>
      <w:r w:rsidR="009737A6">
        <w:rPr>
          <w:noProof/>
        </w:rPr>
        <w:t>13</w:t>
      </w:r>
      <w:r w:rsidRPr="00E81B1B">
        <w:fldChar w:fldCharType="end"/>
      </w:r>
      <w:bookmarkEnd w:id="1217"/>
      <w:r w:rsidRPr="00E81B1B">
        <w:t xml:space="preserve"> Gesamtes Versuchsprogramm: Scherversuche</w:t>
      </w:r>
      <w:bookmarkEnd w:id="1218"/>
    </w:p>
    <w:tbl>
      <w:tblPr>
        <w:tblStyle w:val="Tabellenraster"/>
        <w:tblpPr w:leftFromText="141" w:rightFromText="141" w:vertAnchor="text" w:horzAnchor="margin" w:tblpY="36"/>
        <w:tblW w:w="9060" w:type="dxa"/>
        <w:tblLook w:val="04A0" w:firstRow="1" w:lastRow="0" w:firstColumn="1" w:lastColumn="0" w:noHBand="0" w:noVBand="1"/>
      </w:tblPr>
      <w:tblGrid>
        <w:gridCol w:w="1876"/>
        <w:gridCol w:w="7184"/>
      </w:tblGrid>
      <w:tr w:rsidR="00C71C3B" w:rsidRPr="00E81B1B" w14:paraId="74E55DF6" w14:textId="77777777" w:rsidTr="00756F07">
        <w:tc>
          <w:tcPr>
            <w:tcW w:w="1876" w:type="dxa"/>
          </w:tcPr>
          <w:p w14:paraId="15219516" w14:textId="327E0393" w:rsidR="00C71C3B" w:rsidRPr="00E81B1B" w:rsidRDefault="00C71C3B" w:rsidP="005668AF">
            <w:r w:rsidRPr="00E81B1B">
              <w:t>Bezeichnung</w:t>
            </w:r>
          </w:p>
        </w:tc>
        <w:tc>
          <w:tcPr>
            <w:tcW w:w="7184" w:type="dxa"/>
            <w:vMerge w:val="restart"/>
          </w:tcPr>
          <w:p w14:paraId="47E34F74" w14:textId="20913A30" w:rsidR="00CF66FF" w:rsidRPr="00E81B1B" w:rsidRDefault="00CF66FF" w:rsidP="00756F07">
            <w:r w:rsidRPr="00E81B1B">
              <w:t>Erläuterung der Nomenklatur</w:t>
            </w:r>
          </w:p>
          <w:p w14:paraId="38D08007" w14:textId="118EBBDF" w:rsidR="00CF66FF" w:rsidRPr="00E81B1B" w:rsidRDefault="00CF66FF" w:rsidP="00756F07">
            <w:r w:rsidRPr="00E81B1B">
              <w:t>Erste Stelle: Versuchsbezeichnung</w:t>
            </w:r>
          </w:p>
          <w:p w14:paraId="064A4F91" w14:textId="77777777" w:rsidR="00C71C3B" w:rsidRPr="00E81B1B" w:rsidRDefault="00C71C3B" w:rsidP="00756F07">
            <w:r w:rsidRPr="00E81B1B">
              <w:t xml:space="preserve">Zweite Stelle: </w:t>
            </w:r>
            <w:r w:rsidR="00CF66FF" w:rsidRPr="00E81B1B">
              <w:t>Klebtechnik</w:t>
            </w:r>
          </w:p>
          <w:p w14:paraId="00E6855F" w14:textId="77777777" w:rsidR="00CF66FF" w:rsidRPr="00E81B1B" w:rsidRDefault="00CF66FF" w:rsidP="00CF66FF">
            <w:pPr>
              <w:ind w:left="709"/>
            </w:pPr>
            <w:r w:rsidRPr="00E81B1B">
              <w:t>TK … Trockenklebung</w:t>
            </w:r>
          </w:p>
          <w:p w14:paraId="2AD02801" w14:textId="77777777" w:rsidR="00CF66FF" w:rsidRPr="00E81B1B" w:rsidRDefault="00CF66FF" w:rsidP="00CF66FF">
            <w:pPr>
              <w:ind w:left="709"/>
            </w:pPr>
            <w:r w:rsidRPr="00E81B1B">
              <w:t>NK … Nassklebung</w:t>
            </w:r>
          </w:p>
          <w:p w14:paraId="5046C453" w14:textId="77777777" w:rsidR="00CF66FF" w:rsidRPr="00E81B1B" w:rsidRDefault="00CF66FF" w:rsidP="00CF66FF">
            <w:r w:rsidRPr="00E81B1B">
              <w:t>Dritte Stelle: Klebstoff</w:t>
            </w:r>
          </w:p>
          <w:p w14:paraId="7F4911C7" w14:textId="57BCE48F" w:rsidR="00CF66FF" w:rsidRPr="00E81B1B" w:rsidRDefault="00CF66FF" w:rsidP="00CF66FF">
            <w:pPr>
              <w:ind w:left="709"/>
            </w:pPr>
            <w:r w:rsidRPr="00E81B1B">
              <w:t>C1 … Compono Mischung 1 (2K Epoxidharz, GK 3 mm)</w:t>
            </w:r>
          </w:p>
          <w:p w14:paraId="674EFFCB" w14:textId="36BBFBB1" w:rsidR="00CF66FF" w:rsidRPr="00E81B1B" w:rsidRDefault="00CF66FF" w:rsidP="00CF66FF">
            <w:pPr>
              <w:ind w:left="709"/>
            </w:pPr>
            <w:r w:rsidRPr="00E81B1B">
              <w:t>C3 … Compono Mischung 3 (2K Epoxidharz, GK 0,2 mm)</w:t>
            </w:r>
          </w:p>
          <w:p w14:paraId="4AD8976D" w14:textId="0D359A9F" w:rsidR="00CF66FF" w:rsidRPr="00E81B1B" w:rsidRDefault="00CF66FF" w:rsidP="00CF66FF">
            <w:pPr>
              <w:ind w:left="709"/>
            </w:pPr>
            <w:r w:rsidRPr="00E81B1B">
              <w:t>E3 … HBV Klebstoff von Rampf (2K Epoxidharz, GK 1,6 mm)</w:t>
            </w:r>
          </w:p>
          <w:p w14:paraId="67BC5ADA" w14:textId="77777777" w:rsidR="00CF66FF" w:rsidRPr="00E81B1B" w:rsidRDefault="00CF66FF" w:rsidP="00CF66FF">
            <w:pPr>
              <w:ind w:left="709"/>
            </w:pPr>
            <w:r w:rsidRPr="00E81B1B">
              <w:t>PU … 2K Polyurethan Klebstoff von Collano</w:t>
            </w:r>
          </w:p>
          <w:p w14:paraId="700C4236" w14:textId="44F49172" w:rsidR="00CF66FF" w:rsidRPr="00E81B1B" w:rsidRDefault="00CF66FF" w:rsidP="00CF66FF">
            <w:r w:rsidRPr="00E81B1B">
              <w:t>Vierte Stelle: Oberfläche des Betons (falls zutreffend)</w:t>
            </w:r>
          </w:p>
          <w:p w14:paraId="4CC5BC8D" w14:textId="69F293CA" w:rsidR="00CF66FF" w:rsidRPr="00E81B1B" w:rsidRDefault="00CF66FF" w:rsidP="00CF66FF">
            <w:pPr>
              <w:ind w:left="709"/>
            </w:pPr>
            <w:r w:rsidRPr="00E81B1B">
              <w:t>FM … Filmschalung ohne Trennmittel mit Matrize</w:t>
            </w:r>
          </w:p>
          <w:p w14:paraId="37A6ABD4" w14:textId="77777777" w:rsidR="00CF66FF" w:rsidRPr="00E81B1B" w:rsidRDefault="00CF66FF" w:rsidP="00CF66FF">
            <w:pPr>
              <w:ind w:left="709"/>
            </w:pPr>
            <w:r w:rsidRPr="00E81B1B">
              <w:t>LU ….  Schalungsabgewandte Betonseite („Luftseite“), unbehandelt</w:t>
            </w:r>
          </w:p>
          <w:p w14:paraId="6DEB394E" w14:textId="77777777" w:rsidR="00CF66FF" w:rsidRPr="00E81B1B" w:rsidRDefault="00CF66FF" w:rsidP="00CF66FF">
            <w:pPr>
              <w:ind w:left="709"/>
            </w:pPr>
            <w:r w:rsidRPr="00E81B1B">
              <w:t>S1 … Filmschalung mit Trennmittel 1 (Schalöl)</w:t>
            </w:r>
          </w:p>
          <w:p w14:paraId="321F46FC" w14:textId="77777777" w:rsidR="00CF66FF" w:rsidRPr="00E81B1B" w:rsidRDefault="00CF66FF" w:rsidP="00CF66FF">
            <w:pPr>
              <w:ind w:left="709"/>
            </w:pPr>
            <w:r w:rsidRPr="00E81B1B">
              <w:t>S2 … Filmschalung mit Trennmittel 2 (Schalölemulsion)</w:t>
            </w:r>
          </w:p>
          <w:p w14:paraId="201CFAE1" w14:textId="77777777" w:rsidR="00CF66FF" w:rsidRPr="00E81B1B" w:rsidRDefault="00CF66FF" w:rsidP="00CF66FF">
            <w:pPr>
              <w:ind w:left="709"/>
            </w:pPr>
            <w:commentRangeStart w:id="1219"/>
            <w:r w:rsidRPr="00E81B1B">
              <w:t xml:space="preserve">FU </w:t>
            </w:r>
            <w:commentRangeEnd w:id="1219"/>
            <w:r w:rsidR="00E32AC0">
              <w:rPr>
                <w:rStyle w:val="Kommentarzeichen"/>
              </w:rPr>
              <w:commentReference w:id="1219"/>
            </w:r>
            <w:r w:rsidRPr="00E81B1B">
              <w:t>… Filmschalung ohne Trennmittel, unbehandelt</w:t>
            </w:r>
          </w:p>
          <w:p w14:paraId="7DB68550" w14:textId="77777777" w:rsidR="00CF66FF" w:rsidRPr="00E81B1B" w:rsidRDefault="00CF66FF" w:rsidP="00CF66FF">
            <w:pPr>
              <w:ind w:left="709"/>
            </w:pPr>
            <w:r w:rsidRPr="00E81B1B">
              <w:lastRenderedPageBreak/>
              <w:t>FG … Filmschalung ohne Trennmittel, geschliffen</w:t>
            </w:r>
          </w:p>
          <w:p w14:paraId="54525074" w14:textId="51B7EE13" w:rsidR="00CF66FF" w:rsidRPr="00E81B1B" w:rsidRDefault="00CF66FF" w:rsidP="00CF66FF">
            <w:pPr>
              <w:ind w:left="709"/>
            </w:pPr>
            <w:r w:rsidRPr="00E81B1B">
              <w:t>FP … Filmschalung ohne Trennmittel, geprimert</w:t>
            </w:r>
          </w:p>
        </w:tc>
      </w:tr>
      <w:tr w:rsidR="00C71C3B" w:rsidRPr="00E81B1B" w14:paraId="3F80FA54" w14:textId="77777777" w:rsidTr="00756F07">
        <w:tc>
          <w:tcPr>
            <w:tcW w:w="1876" w:type="dxa"/>
          </w:tcPr>
          <w:p w14:paraId="1E528ED2" w14:textId="56350865" w:rsidR="00C71C3B" w:rsidRPr="00E81B1B" w:rsidRDefault="00C71C3B" w:rsidP="005668AF">
            <w:r w:rsidRPr="00E81B1B">
              <w:t>SB-TK-C1-FM</w:t>
            </w:r>
          </w:p>
        </w:tc>
        <w:tc>
          <w:tcPr>
            <w:tcW w:w="7184" w:type="dxa"/>
            <w:vMerge/>
          </w:tcPr>
          <w:p w14:paraId="69500FF4" w14:textId="629350F5" w:rsidR="00C71C3B" w:rsidRPr="00E81B1B" w:rsidRDefault="00C71C3B" w:rsidP="00756F07"/>
        </w:tc>
      </w:tr>
      <w:tr w:rsidR="00C71C3B" w:rsidRPr="00E81B1B" w14:paraId="70B3F2DA" w14:textId="77777777" w:rsidTr="00756F07">
        <w:tc>
          <w:tcPr>
            <w:tcW w:w="1876" w:type="dxa"/>
          </w:tcPr>
          <w:p w14:paraId="52103790" w14:textId="0A5BE9C0" w:rsidR="00C71C3B" w:rsidRPr="00E81B1B" w:rsidRDefault="00C71C3B" w:rsidP="005668AF">
            <w:r w:rsidRPr="00E81B1B">
              <w:t>SB-TK-C1-LU</w:t>
            </w:r>
          </w:p>
        </w:tc>
        <w:tc>
          <w:tcPr>
            <w:tcW w:w="7184" w:type="dxa"/>
            <w:vMerge/>
          </w:tcPr>
          <w:p w14:paraId="3E69822E" w14:textId="1B6EE5C1" w:rsidR="00C71C3B" w:rsidRPr="00E81B1B" w:rsidRDefault="00C71C3B" w:rsidP="00756F07"/>
        </w:tc>
      </w:tr>
      <w:tr w:rsidR="00C71C3B" w:rsidRPr="00E81B1B" w14:paraId="23935F0F" w14:textId="77777777" w:rsidTr="00756F07">
        <w:tc>
          <w:tcPr>
            <w:tcW w:w="1876" w:type="dxa"/>
          </w:tcPr>
          <w:p w14:paraId="427894B9" w14:textId="5FE17606" w:rsidR="00C71C3B" w:rsidRPr="00E81B1B" w:rsidRDefault="00C71C3B" w:rsidP="005668AF">
            <w:r w:rsidRPr="00E81B1B">
              <w:t>SB-TK-C1-S1</w:t>
            </w:r>
          </w:p>
        </w:tc>
        <w:tc>
          <w:tcPr>
            <w:tcW w:w="7184" w:type="dxa"/>
            <w:vMerge/>
          </w:tcPr>
          <w:p w14:paraId="012FD88E" w14:textId="6C487ADF" w:rsidR="00C71C3B" w:rsidRPr="00E81B1B" w:rsidRDefault="00C71C3B" w:rsidP="00756F07"/>
        </w:tc>
      </w:tr>
      <w:tr w:rsidR="00C71C3B" w:rsidRPr="00E81B1B" w14:paraId="5AB454FA" w14:textId="77777777" w:rsidTr="00756F07">
        <w:tc>
          <w:tcPr>
            <w:tcW w:w="1876" w:type="dxa"/>
          </w:tcPr>
          <w:p w14:paraId="67B28103" w14:textId="6919F3EC" w:rsidR="00C71C3B" w:rsidRPr="00E81B1B" w:rsidRDefault="00C71C3B" w:rsidP="005668AF">
            <w:r w:rsidRPr="00E81B1B">
              <w:t>SB-TK-C1-S2</w:t>
            </w:r>
          </w:p>
        </w:tc>
        <w:tc>
          <w:tcPr>
            <w:tcW w:w="7184" w:type="dxa"/>
            <w:vMerge/>
          </w:tcPr>
          <w:p w14:paraId="1E771D86" w14:textId="22FC80E0" w:rsidR="00C71C3B" w:rsidRPr="00E81B1B" w:rsidRDefault="00C71C3B" w:rsidP="00756F07"/>
        </w:tc>
      </w:tr>
      <w:tr w:rsidR="00C71C3B" w:rsidRPr="00E81B1B" w14:paraId="7F76AB22" w14:textId="77777777" w:rsidTr="00756F07">
        <w:tc>
          <w:tcPr>
            <w:tcW w:w="1876" w:type="dxa"/>
          </w:tcPr>
          <w:p w14:paraId="532CD69B" w14:textId="04922FA0" w:rsidR="00C71C3B" w:rsidRPr="00E81B1B" w:rsidRDefault="00C71C3B" w:rsidP="005668AF">
            <w:r w:rsidRPr="00E81B1B">
              <w:t>SB-TK-C1-FU</w:t>
            </w:r>
          </w:p>
        </w:tc>
        <w:tc>
          <w:tcPr>
            <w:tcW w:w="7184" w:type="dxa"/>
            <w:vMerge/>
          </w:tcPr>
          <w:p w14:paraId="053C9040" w14:textId="7AD5AD0B" w:rsidR="00C71C3B" w:rsidRPr="00E81B1B" w:rsidRDefault="00C71C3B" w:rsidP="00756F07"/>
        </w:tc>
      </w:tr>
      <w:tr w:rsidR="00C71C3B" w:rsidRPr="00E81B1B" w14:paraId="4EFD57EA" w14:textId="77777777" w:rsidTr="00756F07">
        <w:tc>
          <w:tcPr>
            <w:tcW w:w="1876" w:type="dxa"/>
          </w:tcPr>
          <w:p w14:paraId="069026EC" w14:textId="1FE0F7F0" w:rsidR="00C71C3B" w:rsidRPr="00E81B1B" w:rsidRDefault="00C71C3B" w:rsidP="005668AF">
            <w:r w:rsidRPr="00E81B1B">
              <w:t>SB-TK-C1-FG</w:t>
            </w:r>
          </w:p>
        </w:tc>
        <w:tc>
          <w:tcPr>
            <w:tcW w:w="7184" w:type="dxa"/>
            <w:vMerge/>
          </w:tcPr>
          <w:p w14:paraId="26881E41" w14:textId="4E84F21F" w:rsidR="00C71C3B" w:rsidRPr="00E81B1B" w:rsidRDefault="00C71C3B" w:rsidP="00756F07"/>
        </w:tc>
      </w:tr>
      <w:tr w:rsidR="00C71C3B" w:rsidRPr="00E81B1B" w14:paraId="2EE15945" w14:textId="77777777" w:rsidTr="00756F07">
        <w:tc>
          <w:tcPr>
            <w:tcW w:w="1876" w:type="dxa"/>
          </w:tcPr>
          <w:p w14:paraId="68227D9A" w14:textId="471BB520" w:rsidR="00C71C3B" w:rsidRPr="00E81B1B" w:rsidRDefault="00C71C3B" w:rsidP="005668AF">
            <w:r w:rsidRPr="00E81B1B">
              <w:t>SB-TK-PU-FM</w:t>
            </w:r>
          </w:p>
        </w:tc>
        <w:tc>
          <w:tcPr>
            <w:tcW w:w="7184" w:type="dxa"/>
            <w:vMerge/>
          </w:tcPr>
          <w:p w14:paraId="6A7BEA88" w14:textId="1963B146" w:rsidR="00C71C3B" w:rsidRPr="00E81B1B" w:rsidRDefault="00C71C3B" w:rsidP="00756F07"/>
        </w:tc>
      </w:tr>
      <w:tr w:rsidR="00C71C3B" w:rsidRPr="00E81B1B" w14:paraId="12196B28" w14:textId="77777777" w:rsidTr="00756F07">
        <w:tc>
          <w:tcPr>
            <w:tcW w:w="1876" w:type="dxa"/>
          </w:tcPr>
          <w:p w14:paraId="162A7B32" w14:textId="4FCECB88" w:rsidR="00C71C3B" w:rsidRPr="00E81B1B" w:rsidRDefault="00C71C3B" w:rsidP="005668AF">
            <w:r w:rsidRPr="00E81B1B">
              <w:t>SB-TK-PU-LU</w:t>
            </w:r>
          </w:p>
        </w:tc>
        <w:tc>
          <w:tcPr>
            <w:tcW w:w="7184" w:type="dxa"/>
            <w:vMerge/>
          </w:tcPr>
          <w:p w14:paraId="64364C49" w14:textId="5FBF7E4E" w:rsidR="00C71C3B" w:rsidRPr="00E81B1B" w:rsidRDefault="00C71C3B" w:rsidP="00756F07"/>
        </w:tc>
      </w:tr>
      <w:tr w:rsidR="00C71C3B" w:rsidRPr="00E81B1B" w14:paraId="3C6A6C14" w14:textId="77777777" w:rsidTr="00756F07">
        <w:tc>
          <w:tcPr>
            <w:tcW w:w="1876" w:type="dxa"/>
          </w:tcPr>
          <w:p w14:paraId="7430A0D0" w14:textId="63E94E83" w:rsidR="00C71C3B" w:rsidRPr="00E81B1B" w:rsidRDefault="00C71C3B" w:rsidP="005668AF">
            <w:r w:rsidRPr="00E81B1B">
              <w:t>SB-TK-PU-S1</w:t>
            </w:r>
          </w:p>
        </w:tc>
        <w:tc>
          <w:tcPr>
            <w:tcW w:w="7184" w:type="dxa"/>
            <w:vMerge/>
          </w:tcPr>
          <w:p w14:paraId="60F89B4B" w14:textId="6DA66A66" w:rsidR="00C71C3B" w:rsidRPr="00E81B1B" w:rsidRDefault="00C71C3B" w:rsidP="00756F07"/>
        </w:tc>
      </w:tr>
      <w:tr w:rsidR="00C71C3B" w:rsidRPr="00E81B1B" w14:paraId="64DA5427" w14:textId="77777777" w:rsidTr="00756F07">
        <w:tc>
          <w:tcPr>
            <w:tcW w:w="1876" w:type="dxa"/>
          </w:tcPr>
          <w:p w14:paraId="13F29593" w14:textId="5385740B" w:rsidR="00C71C3B" w:rsidRPr="00E81B1B" w:rsidRDefault="00C71C3B" w:rsidP="005668AF">
            <w:r w:rsidRPr="00E81B1B">
              <w:t>SB-TK-PU-S2</w:t>
            </w:r>
          </w:p>
        </w:tc>
        <w:tc>
          <w:tcPr>
            <w:tcW w:w="7184" w:type="dxa"/>
            <w:vMerge/>
          </w:tcPr>
          <w:p w14:paraId="052E8614" w14:textId="05386884" w:rsidR="00C71C3B" w:rsidRPr="00E81B1B" w:rsidRDefault="00C71C3B" w:rsidP="00756F07"/>
        </w:tc>
      </w:tr>
      <w:tr w:rsidR="00C71C3B" w:rsidRPr="00E81B1B" w14:paraId="33A07AB5" w14:textId="77777777" w:rsidTr="00756F07">
        <w:tc>
          <w:tcPr>
            <w:tcW w:w="1876" w:type="dxa"/>
          </w:tcPr>
          <w:p w14:paraId="095313A2" w14:textId="677F79A4" w:rsidR="00C71C3B" w:rsidRPr="00E81B1B" w:rsidRDefault="00C71C3B" w:rsidP="005668AF">
            <w:r w:rsidRPr="00E81B1B">
              <w:t>SB-TK-EP-FU</w:t>
            </w:r>
          </w:p>
        </w:tc>
        <w:tc>
          <w:tcPr>
            <w:tcW w:w="7184" w:type="dxa"/>
            <w:vMerge/>
          </w:tcPr>
          <w:p w14:paraId="7E7D9A96" w14:textId="5ABE7C96" w:rsidR="00C71C3B" w:rsidRPr="00E81B1B" w:rsidRDefault="00C71C3B" w:rsidP="00756F07"/>
        </w:tc>
      </w:tr>
      <w:tr w:rsidR="00C71C3B" w:rsidRPr="00E81B1B" w14:paraId="7244BA13" w14:textId="77777777" w:rsidTr="00756F07">
        <w:tc>
          <w:tcPr>
            <w:tcW w:w="1876" w:type="dxa"/>
          </w:tcPr>
          <w:p w14:paraId="1C729AA9" w14:textId="54F558B3" w:rsidR="00C71C3B" w:rsidRPr="00E81B1B" w:rsidRDefault="00C71C3B" w:rsidP="005668AF">
            <w:r w:rsidRPr="00E81B1B">
              <w:t>SB-TK-EP-FG</w:t>
            </w:r>
          </w:p>
        </w:tc>
        <w:tc>
          <w:tcPr>
            <w:tcW w:w="7184" w:type="dxa"/>
            <w:vMerge/>
          </w:tcPr>
          <w:p w14:paraId="46E8F67B" w14:textId="063045B6" w:rsidR="00C71C3B" w:rsidRPr="00E81B1B" w:rsidRDefault="00C71C3B" w:rsidP="00756F07"/>
        </w:tc>
      </w:tr>
      <w:tr w:rsidR="00C71C3B" w:rsidRPr="00E81B1B" w14:paraId="6CAAC2FA" w14:textId="77777777" w:rsidTr="00756F07">
        <w:tc>
          <w:tcPr>
            <w:tcW w:w="1876" w:type="dxa"/>
          </w:tcPr>
          <w:p w14:paraId="36EA1835" w14:textId="2E81E402" w:rsidR="00C71C3B" w:rsidRPr="00E81B1B" w:rsidRDefault="00C71C3B" w:rsidP="005668AF">
            <w:r w:rsidRPr="00E81B1B">
              <w:t>SB-TK-C3-FU</w:t>
            </w:r>
          </w:p>
        </w:tc>
        <w:tc>
          <w:tcPr>
            <w:tcW w:w="7184" w:type="dxa"/>
            <w:vMerge/>
          </w:tcPr>
          <w:p w14:paraId="754B8142" w14:textId="38FDA8E8" w:rsidR="00C71C3B" w:rsidRPr="00E81B1B" w:rsidRDefault="00C71C3B" w:rsidP="00756F07"/>
        </w:tc>
      </w:tr>
      <w:tr w:rsidR="00C71C3B" w:rsidRPr="00E81B1B" w14:paraId="7482F260" w14:textId="77777777" w:rsidTr="00756F07">
        <w:tc>
          <w:tcPr>
            <w:tcW w:w="1876" w:type="dxa"/>
          </w:tcPr>
          <w:p w14:paraId="667E1E82" w14:textId="4569480B" w:rsidR="00C71C3B" w:rsidRPr="00E81B1B" w:rsidRDefault="00C71C3B" w:rsidP="005668AF">
            <w:r w:rsidRPr="00E81B1B">
              <w:t>SB-TK-C3-FG</w:t>
            </w:r>
          </w:p>
        </w:tc>
        <w:tc>
          <w:tcPr>
            <w:tcW w:w="7184" w:type="dxa"/>
            <w:vMerge/>
          </w:tcPr>
          <w:p w14:paraId="30ACE967" w14:textId="47844706" w:rsidR="00C71C3B" w:rsidRPr="00E81B1B" w:rsidRDefault="00C71C3B" w:rsidP="00756F07"/>
        </w:tc>
      </w:tr>
      <w:tr w:rsidR="00CF66FF" w:rsidRPr="00E81B1B" w14:paraId="35CF8F36" w14:textId="77777777" w:rsidTr="00756F07">
        <w:tc>
          <w:tcPr>
            <w:tcW w:w="1876" w:type="dxa"/>
          </w:tcPr>
          <w:p w14:paraId="5439DE11" w14:textId="55CC14B4" w:rsidR="00CF66FF" w:rsidRPr="00E81B1B" w:rsidRDefault="00CF66FF" w:rsidP="005668AF">
            <w:r w:rsidRPr="00E81B1B">
              <w:t>SB-TK-C3-FP</w:t>
            </w:r>
          </w:p>
        </w:tc>
        <w:tc>
          <w:tcPr>
            <w:tcW w:w="7184" w:type="dxa"/>
            <w:vMerge/>
          </w:tcPr>
          <w:p w14:paraId="4B09109F" w14:textId="77777777" w:rsidR="00CF66FF" w:rsidRPr="00E81B1B" w:rsidRDefault="00CF66FF" w:rsidP="00756F07"/>
        </w:tc>
      </w:tr>
      <w:tr w:rsidR="00C71C3B" w:rsidRPr="00E81B1B" w14:paraId="7FFDD913" w14:textId="77777777" w:rsidTr="00756F07">
        <w:tc>
          <w:tcPr>
            <w:tcW w:w="1876" w:type="dxa"/>
          </w:tcPr>
          <w:p w14:paraId="310B2249" w14:textId="52EDF086" w:rsidR="00C71C3B" w:rsidRPr="00E81B1B" w:rsidRDefault="00C71C3B" w:rsidP="005668AF">
            <w:r w:rsidRPr="00E81B1B">
              <w:lastRenderedPageBreak/>
              <w:t>SB-NK-C3</w:t>
            </w:r>
          </w:p>
        </w:tc>
        <w:tc>
          <w:tcPr>
            <w:tcW w:w="7184" w:type="dxa"/>
            <w:vMerge/>
          </w:tcPr>
          <w:p w14:paraId="05D964D4" w14:textId="01CC9B0D" w:rsidR="00C71C3B" w:rsidRPr="00E81B1B" w:rsidRDefault="00C71C3B" w:rsidP="00756F07"/>
        </w:tc>
      </w:tr>
      <w:tr w:rsidR="00C71C3B" w:rsidRPr="00E81B1B" w14:paraId="1BF9C4F5" w14:textId="77777777" w:rsidTr="00756F07">
        <w:tc>
          <w:tcPr>
            <w:tcW w:w="1876" w:type="dxa"/>
          </w:tcPr>
          <w:p w14:paraId="79B94FB3" w14:textId="00C55C7E" w:rsidR="00C71C3B" w:rsidRPr="00E81B1B" w:rsidRDefault="00C71C3B" w:rsidP="005668AF">
            <w:r w:rsidRPr="00E81B1B">
              <w:t>SB-NK-E3</w:t>
            </w:r>
          </w:p>
        </w:tc>
        <w:tc>
          <w:tcPr>
            <w:tcW w:w="7184" w:type="dxa"/>
            <w:vMerge/>
          </w:tcPr>
          <w:p w14:paraId="385B2727" w14:textId="58B5BCC4" w:rsidR="00C71C3B" w:rsidRPr="00E81B1B" w:rsidRDefault="00C71C3B" w:rsidP="005668AF"/>
        </w:tc>
      </w:tr>
    </w:tbl>
    <w:p w14:paraId="3C6C3F76" w14:textId="114CB12A" w:rsidR="009C12A5" w:rsidRPr="00E81B1B" w:rsidRDefault="760CF52A" w:rsidP="009C12A5">
      <w:pPr>
        <w:spacing w:after="240"/>
      </w:pPr>
      <w:r w:rsidRPr="00E81B1B">
        <w:t xml:space="preserve">Die Verklebung erfolgte stets in den Werkstätten der TU Berlin. Zur </w:t>
      </w:r>
      <w:ins w:id="1220" w:author="Stefan Behring [2]" w:date="2021-12-21T20:24:00Z">
        <w:r w:rsidR="00AA1B15">
          <w:t>Sicher</w:t>
        </w:r>
        <w:r w:rsidR="000F2D54">
          <w:t>stellung der Klebefugendicke für die Klebstoffe Kompono (C1)</w:t>
        </w:r>
        <w:r w:rsidR="000D5B61">
          <w:t xml:space="preserve"> etc.</w:t>
        </w:r>
      </w:ins>
      <w:ins w:id="1221" w:author="Stefan Behring [2]" w:date="2021-12-21T20:25:00Z">
        <w:r w:rsidR="000D5B61">
          <w:t xml:space="preserve"> (zähle alle auf)</w:t>
        </w:r>
      </w:ins>
      <w:ins w:id="1222" w:author="Stefan Behring [2]" w:date="2021-12-21T20:24:00Z">
        <w:r w:rsidR="000D5B61">
          <w:t xml:space="preserve"> </w:t>
        </w:r>
      </w:ins>
      <w:ins w:id="1223" w:author="Stefan Behring [2]" w:date="2021-12-21T20:25:00Z">
        <w:r w:rsidR="000D5B61">
          <w:t xml:space="preserve">wurden </w:t>
        </w:r>
        <w:commentRangeStart w:id="1224"/>
        <w:r w:rsidR="00E34357">
          <w:t>Distanzplättchen</w:t>
        </w:r>
      </w:ins>
      <w:commentRangeEnd w:id="1224"/>
      <w:ins w:id="1225" w:author="Stefan Behring [2]" w:date="2021-12-21T20:27:00Z">
        <w:r w:rsidR="000F5A45">
          <w:rPr>
            <w:rStyle w:val="Kommentarzeichen"/>
          </w:rPr>
          <w:commentReference w:id="1224"/>
        </w:r>
      </w:ins>
      <w:ins w:id="1226" w:author="Stefan Behring [2]" w:date="2021-12-21T20:25:00Z">
        <w:r w:rsidR="00E34357">
          <w:t xml:space="preserve"> der Dicke 4 mm auf die Klebefuge gelegt</w:t>
        </w:r>
      </w:ins>
      <w:ins w:id="1227" w:author="Stefan Behring [2]" w:date="2021-12-21T20:26:00Z">
        <w:r w:rsidR="006D245C">
          <w:t>. Anschließende erfolgte der Auftrag des Polymerbetons</w:t>
        </w:r>
        <w:r w:rsidR="000F5A45">
          <w:t xml:space="preserve"> mit einer Glättkelle.</w:t>
        </w:r>
      </w:ins>
      <w:ins w:id="1228" w:author="Stefan Behring [2]" w:date="2021-12-21T20:27:00Z">
        <w:r w:rsidR="000F5A45">
          <w:t xml:space="preserve"> </w:t>
        </w:r>
      </w:ins>
      <w:r w:rsidRPr="00E81B1B">
        <w:t xml:space="preserve">Überschüssiger Polymerbeton wurde </w:t>
      </w:r>
      <w:r w:rsidR="00AB1A1D">
        <w:t xml:space="preserve">durch das Gewicht des Betonfertigteils </w:t>
      </w:r>
      <w:r w:rsidRPr="00E81B1B">
        <w:t xml:space="preserve">aus der Fuge gepresst. </w:t>
      </w:r>
    </w:p>
    <w:p w14:paraId="6F7C1B1B" w14:textId="17865B87" w:rsidR="06D714A2" w:rsidRPr="00E81B1B" w:rsidRDefault="00C85CDE" w:rsidP="760CF52A">
      <w:r>
        <w:t>Bei den ersten Versuchsserien mit den Klebstoffen C1 und PU wurde zur Sicherstellung der Fugenstärke Schaumstoffdichtband verwendet. Dies war vor allem der Tatsache geschuldet, dass der PU Klebstoff der Fa. Collano recht flüssig war und bei Einsatz punktförmiger Distanzhalter aus der Fuge lief, sodass keine vollflächige Klebung erreicht wurde. Die Schaumstoffbänder wurden seitlich</w:t>
      </w:r>
      <w:r w:rsidR="760CF52A" w:rsidRPr="00E81B1B">
        <w:t xml:space="preserve"> auf </w:t>
      </w:r>
      <w:r>
        <w:t xml:space="preserve">die Längsränder </w:t>
      </w:r>
      <w:r w:rsidR="760CF52A" w:rsidRPr="00E81B1B">
        <w:t>der Holzkörper geklebt (</w:t>
      </w:r>
      <w:r w:rsidR="00537FEF">
        <w:fldChar w:fldCharType="begin"/>
      </w:r>
      <w:r w:rsidR="00537FEF">
        <w:instrText xml:space="preserve"> REF _Ref83842897 \h </w:instrText>
      </w:r>
      <w:r w:rsidR="00537FEF">
        <w:fldChar w:fldCharType="separate"/>
      </w:r>
      <w:r w:rsidR="009737A6" w:rsidRPr="00E81B1B">
        <w:t xml:space="preserve">Abbildung </w:t>
      </w:r>
      <w:r w:rsidR="009737A6">
        <w:rPr>
          <w:noProof/>
        </w:rPr>
        <w:t>28</w:t>
      </w:r>
      <w:r w:rsidR="00537FEF">
        <w:fldChar w:fldCharType="end"/>
      </w:r>
      <w:r>
        <w:t xml:space="preserve"> und </w:t>
      </w:r>
      <w:r>
        <w:fldChar w:fldCharType="begin"/>
      </w:r>
      <w:r>
        <w:instrText xml:space="preserve"> REF _Ref93226671 \h </w:instrText>
      </w:r>
      <w:r>
        <w:fldChar w:fldCharType="separate"/>
      </w:r>
      <w:r w:rsidRPr="00E81B1B">
        <w:t xml:space="preserve">Abbildung </w:t>
      </w:r>
      <w:r>
        <w:rPr>
          <w:noProof/>
        </w:rPr>
        <w:t>29</w:t>
      </w:r>
      <w:r>
        <w:fldChar w:fldCharType="end"/>
      </w:r>
      <w:r w:rsidR="00537FEF">
        <w:t xml:space="preserve">). </w:t>
      </w:r>
      <w:r w:rsidR="760CF52A" w:rsidRPr="00E81B1B">
        <w:t>Durch vorheriges Auflegen der Betonkörper wurde</w:t>
      </w:r>
      <w:r>
        <w:t xml:space="preserve"> überprüft</w:t>
      </w:r>
      <w:r w:rsidR="760CF52A" w:rsidRPr="00E81B1B">
        <w:t xml:space="preserve">, dass sich dieses etwa auf </w:t>
      </w:r>
      <w:r w:rsidR="00537FEF">
        <w:t xml:space="preserve">etwa </w:t>
      </w:r>
      <w:r w:rsidR="00D979E8" w:rsidRPr="00E81B1B">
        <w:t>4</w:t>
      </w:r>
      <w:r w:rsidR="760CF52A" w:rsidRPr="00E81B1B">
        <w:t xml:space="preserve"> mm Höhe zusammendrücken lässt. Auf eine Abdichtung der kurzen Seiten wurde verzichtet, um Lufteinschl</w:t>
      </w:r>
      <w:r>
        <w:t>ü</w:t>
      </w:r>
      <w:r w:rsidR="760CF52A" w:rsidRPr="00E81B1B">
        <w:t>ss</w:t>
      </w:r>
      <w:r>
        <w:t>e</w:t>
      </w:r>
      <w:r w:rsidR="760CF52A" w:rsidRPr="00E81B1B">
        <w:t xml:space="preserve"> zu vermeiden und den Versuchsaufbau nicht zu beeinflussen. </w:t>
      </w:r>
      <w:r>
        <w:t xml:space="preserve">Der Klebstoff wurde </w:t>
      </w:r>
      <w:r w:rsidR="00EB6898">
        <w:t xml:space="preserve">anschließend </w:t>
      </w:r>
      <w:r>
        <w:t xml:space="preserve">mit einem Spachtel </w:t>
      </w:r>
      <w:r w:rsidR="00EB6898">
        <w:t xml:space="preserve">aufgetragen </w:t>
      </w:r>
      <w:r>
        <w:t xml:space="preserve">und </w:t>
      </w:r>
      <w:r w:rsidR="00EB6898">
        <w:t xml:space="preserve">mit einer </w:t>
      </w:r>
      <w:r>
        <w:t xml:space="preserve">Glättekelle </w:t>
      </w:r>
      <w:r w:rsidR="00EB6898">
        <w:t xml:space="preserve">abgezogen. Nach Auflegen des Betonfertigteils wurde überschüssiger Klebstoff </w:t>
      </w:r>
      <w:r w:rsidRPr="00E81B1B">
        <w:t>a</w:t>
      </w:r>
      <w:r>
        <w:t>n den Schmalseiten aus</w:t>
      </w:r>
      <w:r w:rsidRPr="00E81B1B">
        <w:t xml:space="preserve"> der Fuge gepresst.</w:t>
      </w:r>
    </w:p>
    <w:p w14:paraId="62C08A27" w14:textId="7267D9C5" w:rsidR="06D714A2" w:rsidRPr="00E81B1B" w:rsidRDefault="00C85CDE" w:rsidP="00D979E8">
      <w:pPr>
        <w:spacing w:after="240"/>
        <w:rPr>
          <w:rFonts w:eastAsia="Calibri"/>
          <w:szCs w:val="20"/>
        </w:rPr>
      </w:pPr>
      <w:r>
        <w:rPr>
          <w:rFonts w:eastAsia="Calibri"/>
          <w:szCs w:val="20"/>
        </w:rPr>
        <w:t xml:space="preserve">Im weiteren Projektverlauf </w:t>
      </w:r>
      <w:r w:rsidR="00EB6898">
        <w:rPr>
          <w:rFonts w:eastAsia="Calibri"/>
          <w:szCs w:val="20"/>
        </w:rPr>
        <w:t>(Klebstoffe C3, E3) wurde der Klebstoff mit einem Zahnspachtel aufgetragen. Da das Schaumstoffband hier hinderlich gewesen wäre und die Klebstoffkonsistenz inzwischen entsprechend eingestellt wurde, wurden statt der Schaumstoffbänder Distanzplättchen zur Einstellung der Fugenstärke verwendet. Diese wurden an den Rändern der Probekörper vor Auflegen des Betons eingele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490"/>
        <w:gridCol w:w="4570"/>
      </w:tblGrid>
      <w:tr w:rsidR="760CF52A" w:rsidRPr="00E81B1B" w14:paraId="2D91FD19" w14:textId="77777777" w:rsidTr="00E8319D">
        <w:tc>
          <w:tcPr>
            <w:tcW w:w="4490" w:type="dxa"/>
          </w:tcPr>
          <w:p w14:paraId="3C61A792" w14:textId="293D6F84" w:rsidR="760CF52A" w:rsidRPr="00E81B1B" w:rsidRDefault="760CF52A" w:rsidP="760CF52A">
            <w:pPr>
              <w:rPr>
                <w:rFonts w:eastAsia="Calibri"/>
              </w:rPr>
            </w:pPr>
            <w:r w:rsidRPr="00E81B1B">
              <w:rPr>
                <w:noProof/>
                <w:lang w:eastAsia="de-DE"/>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60">
                            <a:extLst>
                              <a:ext uri="{BEBA8EAE-BF5A-486C-A8C5-ECC9F3942E4B}">
                                <a14:imgProps xmlns:a14="http://schemas.microsoft.com/office/drawing/2010/main">
                                  <a14:imgLayer r:embed="rId61">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14:paraId="2A0F13CB" w14:textId="7500AF70" w:rsidR="760CF52A" w:rsidRPr="00E81B1B" w:rsidRDefault="00BD00BA" w:rsidP="760CF52A">
            <w:pPr>
              <w:rPr>
                <w:rFonts w:eastAsia="Calibri"/>
                <w:szCs w:val="20"/>
              </w:rPr>
            </w:pPr>
            <w:r w:rsidRPr="00E81B1B">
              <w:rPr>
                <w:rFonts w:eastAsia="Calibri"/>
                <w:noProof/>
                <w:szCs w:val="20"/>
                <w:lang w:eastAsia="de-DE"/>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760CF52A" w:rsidRPr="00E81B1B" w14:paraId="238A56C8" w14:textId="77777777" w:rsidTr="00E8319D">
        <w:tc>
          <w:tcPr>
            <w:tcW w:w="4490" w:type="dxa"/>
          </w:tcPr>
          <w:p w14:paraId="3AC490E4" w14:textId="1EB68C16" w:rsidR="760CF52A" w:rsidRPr="00E81B1B" w:rsidRDefault="00F130FE" w:rsidP="00F130FE">
            <w:pPr>
              <w:pStyle w:val="Beschriftung"/>
              <w:rPr>
                <w:rFonts w:eastAsia="Calibri"/>
              </w:rPr>
            </w:pPr>
            <w:bookmarkStart w:id="1229" w:name="_Ref83842897"/>
            <w:bookmarkStart w:id="1230" w:name="_Toc92091801"/>
            <w:r w:rsidRPr="00E81B1B">
              <w:t xml:space="preserve">Abbildung </w:t>
            </w:r>
            <w:r>
              <w:fldChar w:fldCharType="begin"/>
            </w:r>
            <w:r>
              <w:instrText>SEQ Abbildung \* ARABIC</w:instrText>
            </w:r>
            <w:r>
              <w:fldChar w:fldCharType="separate"/>
            </w:r>
            <w:r w:rsidR="000D73A7">
              <w:rPr>
                <w:noProof/>
              </w:rPr>
              <w:t>23</w:t>
            </w:r>
            <w:r>
              <w:fldChar w:fldCharType="end"/>
            </w:r>
            <w:bookmarkEnd w:id="1229"/>
            <w:r w:rsidRPr="00E81B1B">
              <w:t xml:space="preserve"> Auftrag des</w:t>
            </w:r>
            <w:r w:rsidR="00E8319D" w:rsidRPr="00E81B1B">
              <w:t xml:space="preserve"> PU </w:t>
            </w:r>
            <w:r w:rsidRPr="00E81B1B">
              <w:t>Klebstoffs auf das Holz mit Schaumstoffband gegen Ablaufen des Klebstoffs</w:t>
            </w:r>
            <w:r w:rsidR="00E8319D" w:rsidRPr="00E81B1B">
              <w:t xml:space="preserve"> und als Abstandshalter</w:t>
            </w:r>
            <w:bookmarkEnd w:id="1230"/>
          </w:p>
        </w:tc>
        <w:tc>
          <w:tcPr>
            <w:tcW w:w="4570" w:type="dxa"/>
          </w:tcPr>
          <w:p w14:paraId="5236A5D5" w14:textId="35330EB2" w:rsidR="760CF52A" w:rsidRPr="00E81B1B" w:rsidRDefault="00D979E8" w:rsidP="00D979E8">
            <w:pPr>
              <w:pStyle w:val="Beschriftung"/>
            </w:pPr>
            <w:bookmarkStart w:id="1231" w:name="_Ref93226671"/>
            <w:bookmarkStart w:id="1232" w:name="_Toc92091802"/>
            <w:r w:rsidRPr="00E81B1B">
              <w:t xml:space="preserve">Abbildung </w:t>
            </w:r>
            <w:r>
              <w:fldChar w:fldCharType="begin"/>
            </w:r>
            <w:r>
              <w:instrText>SEQ Abbildung \* ARABIC</w:instrText>
            </w:r>
            <w:r>
              <w:fldChar w:fldCharType="separate"/>
            </w:r>
            <w:r w:rsidR="000D73A7">
              <w:rPr>
                <w:noProof/>
              </w:rPr>
              <w:t>24</w:t>
            </w:r>
            <w:r>
              <w:fldChar w:fldCharType="end"/>
            </w:r>
            <w:bookmarkEnd w:id="1231"/>
            <w:r w:rsidRPr="00E81B1B">
              <w:t xml:space="preserve"> </w:t>
            </w:r>
            <w:r w:rsidR="00BD00BA" w:rsidRPr="00E81B1B">
              <w:t xml:space="preserve">Herstellung von Probekörpern </w:t>
            </w:r>
            <w:r w:rsidR="00E8319D" w:rsidRPr="00E81B1B">
              <w:t xml:space="preserve">für die Scherversuche </w:t>
            </w:r>
            <w:r w:rsidR="00BD00BA" w:rsidRPr="00E81B1B">
              <w:t xml:space="preserve">mit dem </w:t>
            </w:r>
            <w:commentRangeStart w:id="1233"/>
            <w:r w:rsidR="00BD00BA" w:rsidRPr="00E81B1B">
              <w:t>Klebstoff</w:t>
            </w:r>
            <w:commentRangeEnd w:id="1233"/>
            <w:r w:rsidR="00D66746">
              <w:rPr>
                <w:rStyle w:val="Kommentarzeichen"/>
                <w:iCs w:val="0"/>
              </w:rPr>
              <w:commentReference w:id="1233"/>
            </w:r>
            <w:r w:rsidR="00BD00BA" w:rsidRPr="00E81B1B">
              <w:t xml:space="preserve"> C1</w:t>
            </w:r>
            <w:bookmarkEnd w:id="1232"/>
          </w:p>
        </w:tc>
      </w:tr>
    </w:tbl>
    <w:p w14:paraId="4FB43B12" w14:textId="07209D42" w:rsidR="00F34650" w:rsidRPr="00E81B1B" w:rsidRDefault="7837ACB6" w:rsidP="00F4193D">
      <w:pPr>
        <w:pStyle w:val="berschrift3"/>
        <w:numPr>
          <w:ilvl w:val="2"/>
          <w:numId w:val="43"/>
        </w:numPr>
        <w:rPr>
          <w:noProof w:val="0"/>
          <w:lang w:val="de-DE"/>
        </w:rPr>
      </w:pPr>
      <w:bookmarkStart w:id="1234" w:name="_Toc92091744"/>
      <w:bookmarkStart w:id="1235" w:name="_Toc92092186"/>
      <w:bookmarkStart w:id="1236" w:name="_Toc92092298"/>
      <w:bookmarkStart w:id="1237" w:name="_Toc93321047"/>
      <w:r w:rsidRPr="64B3F377">
        <w:rPr>
          <w:noProof w:val="0"/>
          <w:lang w:val="de-DE"/>
        </w:rPr>
        <w:t>Versuchsdurchführung</w:t>
      </w:r>
      <w:bookmarkEnd w:id="1234"/>
      <w:bookmarkEnd w:id="1235"/>
      <w:bookmarkEnd w:id="1236"/>
      <w:bookmarkEnd w:id="1237"/>
    </w:p>
    <w:p w14:paraId="75DC73A4" w14:textId="5D70CC80" w:rsidR="00D979E8" w:rsidRPr="00E81B1B" w:rsidRDefault="00D979E8" w:rsidP="00D979E8">
      <w:r w:rsidRPr="00E81B1B">
        <w:t xml:space="preserve">Die Prüfungen fanden an der Toni Zwick </w:t>
      </w:r>
      <w:commentRangeStart w:id="1238"/>
      <w:r w:rsidRPr="00E81B1B">
        <w:t>Prüfmaschine</w:t>
      </w:r>
      <w:commentRangeEnd w:id="1238"/>
      <w:r w:rsidR="00B9152F">
        <w:rPr>
          <w:rStyle w:val="Kommentarzeichen"/>
        </w:rPr>
        <w:commentReference w:id="1238"/>
      </w:r>
      <w:r w:rsidRPr="00E81B1B">
        <w:t xml:space="preserve"> an der TU Berlin statt. Die Proben wurden weggesteuert mit einer Verformung von 0,2 mm/s belastet. Daraus ergibt sich eine Prüfdauer von etwa 10 Minuten, was der Forderung der </w:t>
      </w:r>
      <w:sdt>
        <w:sdtPr>
          <w:id w:val="1684096952"/>
          <w:citation/>
        </w:sdtPr>
        <w:sdtContent>
          <w:r w:rsidR="00537FEF">
            <w:fldChar w:fldCharType="begin"/>
          </w:r>
          <w:r w:rsidR="00537FEF">
            <w:instrText xml:space="preserve"> CITATION DIN103 \l 1031 </w:instrText>
          </w:r>
          <w:r w:rsidR="00537FEF">
            <w:fldChar w:fldCharType="separate"/>
          </w:r>
          <w:r w:rsidR="009737A6">
            <w:rPr>
              <w:noProof/>
            </w:rPr>
            <w:t>(DIN EN 408:2012-10, 2010)</w:t>
          </w:r>
          <w:r w:rsidR="00537FEF">
            <w:fldChar w:fldCharType="end"/>
          </w:r>
        </w:sdtContent>
      </w:sdt>
      <w:r w:rsidR="00537FEF">
        <w:t xml:space="preserve"> </w:t>
      </w:r>
      <w:r w:rsidRPr="00E81B1B">
        <w:t xml:space="preserve">für Scherprüfungen von Holz genügt. Die Prüfkraft wurde über Stahlplatten mit Zentrierleisten über die Stirnseiten der </w:t>
      </w:r>
      <w:r w:rsidR="00AC56FC">
        <w:t xml:space="preserve">jeweils gegenüberliegenden </w:t>
      </w:r>
      <w:r w:rsidRPr="00E81B1B">
        <w:t xml:space="preserve">Verbundpartner </w:t>
      </w:r>
      <w:r w:rsidR="00AC56FC">
        <w:t xml:space="preserve">Holz und Beton </w:t>
      </w:r>
      <w:r w:rsidRPr="00E81B1B">
        <w:t>eingeleitet.</w:t>
      </w:r>
      <w:r w:rsidR="00537FEF">
        <w:t xml:space="preserve"> </w:t>
      </w:r>
      <w:r w:rsidR="00537FEF">
        <w:fldChar w:fldCharType="begin"/>
      </w:r>
      <w:r w:rsidR="00537FEF">
        <w:instrText xml:space="preserve"> REF _Ref83843019 \h </w:instrText>
      </w:r>
      <w:r w:rsidR="00537FEF">
        <w:fldChar w:fldCharType="separate"/>
      </w:r>
      <w:r w:rsidR="009737A6" w:rsidRPr="00E81B1B">
        <w:t xml:space="preserve">Abbildung </w:t>
      </w:r>
      <w:r w:rsidR="009737A6">
        <w:rPr>
          <w:noProof/>
        </w:rPr>
        <w:t>30</w:t>
      </w:r>
      <w:r w:rsidR="00537FEF">
        <w:fldChar w:fldCharType="end"/>
      </w:r>
      <w:r w:rsidR="00537FEF">
        <w:t xml:space="preserve"> zeigt einen Probekörper in der Versuchseinrichtung.</w:t>
      </w:r>
    </w:p>
    <w:p w14:paraId="1A6E9CA0" w14:textId="334D5AFB" w:rsidR="00D979E8" w:rsidRPr="00E81B1B" w:rsidRDefault="00D979E8" w:rsidP="00D979E8">
      <w:pPr>
        <w:pStyle w:val="Beschriftung"/>
      </w:pPr>
    </w:p>
    <w:p w14:paraId="39A82AF9" w14:textId="02311690" w:rsidR="00E8319D" w:rsidRPr="00E81B1B" w:rsidRDefault="00E8319D" w:rsidP="00E8319D">
      <w:r w:rsidRPr="00E81B1B">
        <w:rPr>
          <w:noProof/>
          <w:lang w:eastAsia="de-DE"/>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63"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p>
    <w:p w14:paraId="79061CB7" w14:textId="35CB167D" w:rsidR="00D979E8" w:rsidRPr="00E81B1B" w:rsidRDefault="00D979E8" w:rsidP="00D979E8">
      <w:pPr>
        <w:pStyle w:val="Beschriftung"/>
      </w:pPr>
      <w:bookmarkStart w:id="1239" w:name="_Ref83843019"/>
      <w:bookmarkStart w:id="1240" w:name="_Toc92091803"/>
      <w:r w:rsidRPr="00E81B1B">
        <w:t xml:space="preserve">Abbildung </w:t>
      </w:r>
      <w:r>
        <w:fldChar w:fldCharType="begin"/>
      </w:r>
      <w:r>
        <w:instrText>SEQ Abbildung \* ARABIC</w:instrText>
      </w:r>
      <w:r>
        <w:fldChar w:fldCharType="separate"/>
      </w:r>
      <w:r w:rsidR="000D73A7">
        <w:rPr>
          <w:noProof/>
        </w:rPr>
        <w:t>25</w:t>
      </w:r>
      <w:r>
        <w:fldChar w:fldCharType="end"/>
      </w:r>
      <w:bookmarkEnd w:id="1239"/>
      <w:r w:rsidRPr="00E81B1B">
        <w:t xml:space="preserve"> Scherversuchskörper in der Prüfeinrichtung</w:t>
      </w:r>
      <w:bookmarkEnd w:id="1240"/>
    </w:p>
    <w:p w14:paraId="1B8652E2" w14:textId="0856059F" w:rsidR="06D714A2" w:rsidRPr="00E81B1B" w:rsidRDefault="19023B21" w:rsidP="00F4193D">
      <w:pPr>
        <w:pStyle w:val="berschrift3"/>
        <w:numPr>
          <w:ilvl w:val="2"/>
          <w:numId w:val="43"/>
        </w:numPr>
        <w:rPr>
          <w:lang w:val="de-DE"/>
        </w:rPr>
      </w:pPr>
      <w:bookmarkStart w:id="1241" w:name="_Ref93171604"/>
      <w:bookmarkStart w:id="1242" w:name="_Toc93321048"/>
      <w:r w:rsidRPr="64B3F377">
        <w:rPr>
          <w:noProof w:val="0"/>
          <w:lang w:val="de-DE"/>
        </w:rPr>
        <w:t xml:space="preserve">Beobachtungen </w:t>
      </w:r>
      <w:bookmarkStart w:id="1243" w:name="_Toc92091745"/>
      <w:bookmarkStart w:id="1244" w:name="_Toc92092187"/>
      <w:bookmarkStart w:id="1245" w:name="_Toc92092299"/>
      <w:r w:rsidRPr="64B3F377">
        <w:rPr>
          <w:noProof w:val="0"/>
          <w:lang w:val="de-DE"/>
        </w:rPr>
        <w:t>und Ergebnisse</w:t>
      </w:r>
      <w:bookmarkEnd w:id="1241"/>
      <w:bookmarkEnd w:id="1242"/>
      <w:bookmarkEnd w:id="1243"/>
      <w:bookmarkEnd w:id="1244"/>
      <w:bookmarkEnd w:id="1245"/>
    </w:p>
    <w:p w14:paraId="718B132C" w14:textId="441244F1" w:rsidR="006A4AC2" w:rsidRPr="00E81B1B" w:rsidRDefault="006C0D6D" w:rsidP="760CF52A">
      <w:pPr>
        <w:spacing w:after="240"/>
      </w:pPr>
      <w:r>
        <w:rPr>
          <w:rFonts w:eastAsia="Calibri"/>
          <w:szCs w:val="20"/>
        </w:rPr>
        <w:t>Infolge der fertigungsbedingt</w:t>
      </w:r>
      <w:r w:rsidR="003843E9">
        <w:rPr>
          <w:rFonts w:eastAsia="Calibri"/>
          <w:szCs w:val="20"/>
        </w:rPr>
        <w:t xml:space="preserve"> unterschiedlichen Kleb</w:t>
      </w:r>
      <w:r w:rsidR="00EB6898">
        <w:rPr>
          <w:rFonts w:eastAsia="Calibri"/>
          <w:szCs w:val="20"/>
        </w:rPr>
        <w:t>e</w:t>
      </w:r>
      <w:r w:rsidR="003843E9">
        <w:rPr>
          <w:rFonts w:eastAsia="Calibri"/>
          <w:szCs w:val="20"/>
        </w:rPr>
        <w:t>fugen</w:t>
      </w:r>
      <w:r w:rsidR="00EB6898">
        <w:rPr>
          <w:rFonts w:eastAsia="Calibri"/>
          <w:szCs w:val="20"/>
        </w:rPr>
        <w:t>flächen</w:t>
      </w:r>
      <w:r w:rsidR="003843E9">
        <w:rPr>
          <w:rFonts w:eastAsia="Calibri"/>
          <w:szCs w:val="20"/>
        </w:rPr>
        <w:t xml:space="preserve"> wurde</w:t>
      </w:r>
      <w:r w:rsidR="002A7168">
        <w:rPr>
          <w:rFonts w:eastAsia="Calibri"/>
          <w:szCs w:val="20"/>
        </w:rPr>
        <w:t xml:space="preserve">n die Bruchlasten </w:t>
      </w:r>
      <w:r w:rsidR="00707993">
        <w:rPr>
          <w:rFonts w:eastAsia="Calibri"/>
          <w:szCs w:val="20"/>
        </w:rPr>
        <w:t xml:space="preserve">auf die </w:t>
      </w:r>
      <w:r w:rsidR="008E6382">
        <w:rPr>
          <w:rFonts w:eastAsia="Calibri"/>
          <w:szCs w:val="20"/>
        </w:rPr>
        <w:t>vorhandene Klebefuge</w:t>
      </w:r>
      <w:r w:rsidR="00EB6898">
        <w:rPr>
          <w:rFonts w:eastAsia="Calibri"/>
          <w:szCs w:val="20"/>
        </w:rPr>
        <w:t>nfläche</w:t>
      </w:r>
      <w:r w:rsidR="008E6382">
        <w:rPr>
          <w:rFonts w:eastAsia="Calibri"/>
          <w:szCs w:val="20"/>
        </w:rPr>
        <w:t xml:space="preserve"> bezogen und als </w:t>
      </w:r>
      <w:r w:rsidR="003843E9">
        <w:rPr>
          <w:rFonts w:eastAsia="Calibri"/>
          <w:szCs w:val="20"/>
        </w:rPr>
        <w:t xml:space="preserve">Spannung </w:t>
      </w:r>
      <w:r w:rsidR="008E6382">
        <w:rPr>
          <w:rFonts w:eastAsia="Calibri"/>
          <w:szCs w:val="20"/>
        </w:rPr>
        <w:t>angegeben</w:t>
      </w:r>
      <w:r w:rsidR="00EB6898">
        <w:rPr>
          <w:rFonts w:eastAsia="Calibri"/>
          <w:szCs w:val="20"/>
        </w:rPr>
        <w:t xml:space="preserve"> (siehe </w:t>
      </w:r>
      <w:r w:rsidR="00EB6898">
        <w:rPr>
          <w:rFonts w:eastAsia="Calibri"/>
          <w:szCs w:val="20"/>
        </w:rPr>
        <w:fldChar w:fldCharType="begin"/>
      </w:r>
      <w:r w:rsidR="00EB6898">
        <w:rPr>
          <w:rFonts w:eastAsia="Calibri"/>
          <w:szCs w:val="20"/>
        </w:rPr>
        <w:instrText xml:space="preserve"> REF _Ref93225776 \h </w:instrText>
      </w:r>
      <w:r w:rsidR="00EB6898">
        <w:rPr>
          <w:rFonts w:eastAsia="Calibri"/>
          <w:szCs w:val="20"/>
        </w:rPr>
      </w:r>
      <w:r w:rsidR="00EB6898">
        <w:rPr>
          <w:rFonts w:eastAsia="Calibri"/>
          <w:szCs w:val="20"/>
        </w:rPr>
        <w:fldChar w:fldCharType="separate"/>
      </w:r>
      <w:r w:rsidR="00EB6898" w:rsidRPr="00E81B1B">
        <w:t xml:space="preserve">Gl. </w:t>
      </w:r>
      <w:r w:rsidR="00EB6898">
        <w:rPr>
          <w:noProof/>
        </w:rPr>
        <w:t>15</w:t>
      </w:r>
      <w:r w:rsidR="00EB6898">
        <w:rPr>
          <w:rFonts w:eastAsia="Calibri"/>
          <w:szCs w:val="20"/>
        </w:rPr>
        <w:fldChar w:fldCharType="end"/>
      </w:r>
      <w:r w:rsidR="008E6382">
        <w:rPr>
          <w:rFonts w:eastAsia="Calibri"/>
          <w:szCs w:val="20"/>
        </w:rPr>
        <w:t>.</w:t>
      </w:r>
      <w:r w:rsidR="00EB6898">
        <w:rPr>
          <w:rFonts w:eastAsia="Calibri"/>
          <w:szCs w:val="20"/>
        </w:rPr>
        <w:t xml:space="preserve">). Dadurch </w:t>
      </w:r>
      <w:r w:rsidR="00ED0918">
        <w:rPr>
          <w:rFonts w:eastAsia="Calibri"/>
          <w:szCs w:val="20"/>
        </w:rPr>
        <w:t>ist ein</w:t>
      </w:r>
      <w:r w:rsidR="00EB6898">
        <w:rPr>
          <w:rFonts w:eastAsia="Calibri"/>
          <w:szCs w:val="20"/>
        </w:rPr>
        <w:t>e</w:t>
      </w:r>
      <w:r w:rsidR="00ED0918">
        <w:rPr>
          <w:rFonts w:eastAsia="Calibri"/>
          <w:szCs w:val="20"/>
        </w:rPr>
        <w:t xml:space="preserve"> Vergleich</w:t>
      </w:r>
      <w:r w:rsidR="00EB6898">
        <w:rPr>
          <w:rFonts w:eastAsia="Calibri"/>
          <w:szCs w:val="20"/>
        </w:rPr>
        <w:t>barkeit der Ergebnisse gewährleistet.</w:t>
      </w:r>
      <w:r w:rsidR="00ED0918">
        <w:rPr>
          <w:rFonts w:eastAsia="Calibri"/>
          <w:szCs w:val="20"/>
        </w:rPr>
        <w:t xml:space="preserve"> </w:t>
      </w:r>
    </w:p>
    <w:p w14:paraId="7C223654" w14:textId="2C8A8B0F" w:rsidR="000D75C2" w:rsidRDefault="000D75C2" w:rsidP="760CF52A">
      <w:pPr>
        <w:spacing w:after="240"/>
      </w:pPr>
      <w:r w:rsidRPr="00E81B1B">
        <w:t xml:space="preserve">Die Versagensmodi wurden angelehnt an </w:t>
      </w:r>
      <w:sdt>
        <w:sdtPr>
          <w:id w:val="-56323671"/>
          <w:citation/>
        </w:sdtPr>
        <w:sdtContent>
          <w:r w:rsidRPr="00E81B1B">
            <w:fldChar w:fldCharType="begin"/>
          </w:r>
          <w:r w:rsidRPr="00E81B1B">
            <w:instrText xml:space="preserve">CITATION ENI95 \l 1031 </w:instrText>
          </w:r>
          <w:r w:rsidRPr="00E81B1B">
            <w:fldChar w:fldCharType="separate"/>
          </w:r>
          <w:r w:rsidR="009737A6">
            <w:rPr>
              <w:noProof/>
            </w:rPr>
            <w:t>(EN ISO 10365:1995, 1995)</w:t>
          </w:r>
          <w:r w:rsidRPr="00E81B1B">
            <w:fldChar w:fldCharType="end"/>
          </w:r>
        </w:sdtContent>
      </w:sdt>
      <w:r w:rsidRPr="00E81B1B">
        <w:t xml:space="preserve"> in Kategorien eingeteilt. Dabei wurde wie folgt vorgegangen: Versagte ein Probekörper ausschließlich durch Fügeteilversagen (</w:t>
      </w:r>
      <w:r w:rsidR="00F8756C">
        <w:rPr>
          <w:u w:val="single"/>
        </w:rPr>
        <w:t>s</w:t>
      </w:r>
      <w:r w:rsidRPr="00E81B1B">
        <w:t xml:space="preserve">ubstrate </w:t>
      </w:r>
      <w:r w:rsidR="00F8756C">
        <w:rPr>
          <w:u w:val="single"/>
        </w:rPr>
        <w:t>f</w:t>
      </w:r>
      <w:r w:rsidRPr="00E81B1B">
        <w:t xml:space="preserve">ailure), erhielt dieser die Kennzeichnung SF. Der </w:t>
      </w:r>
      <w:r w:rsidR="00EB6898">
        <w:t>darauf</w:t>
      </w:r>
      <w:r w:rsidRPr="00E81B1B">
        <w:t xml:space="preserve">folgende Buchstabe bezeichnet das Fügeteil, welches </w:t>
      </w:r>
      <w:r w:rsidR="00F8756C">
        <w:t>den</w:t>
      </w:r>
      <w:r w:rsidRPr="00E81B1B">
        <w:t xml:space="preserve"> Bruch dominierte</w:t>
      </w:r>
      <w:r w:rsidR="00FF489B">
        <w:t>.</w:t>
      </w:r>
      <w:r w:rsidRPr="00E81B1B">
        <w:t xml:space="preserve"> </w:t>
      </w:r>
      <w:r w:rsidR="00FF489B">
        <w:t xml:space="preserve">Dabei </w:t>
      </w:r>
      <w:r w:rsidR="00FF489B" w:rsidRPr="00E81B1B">
        <w:t xml:space="preserve">steht </w:t>
      </w:r>
      <w:r w:rsidRPr="00E81B1B">
        <w:t>t (timber) für Holz und c (concrete) für Beton. Im Beton wird von Fügeteil</w:t>
      </w:r>
      <w:r w:rsidR="00F8756C">
        <w:t>versagen</w:t>
      </w:r>
      <w:r w:rsidRPr="00E81B1B">
        <w:t xml:space="preserve"> nur dann gesprochen, wenn auch ein Bruch der Zuschläge vorlag und sich der Bruch nicht in der obersten Zementschicht befand. </w:t>
      </w:r>
      <w:r w:rsidR="00DE177B" w:rsidRPr="00E81B1B">
        <w:t>Dieses Versagen wird stattdessen mit „CSF_c“ bezeichnet (</w:t>
      </w:r>
      <w:r w:rsidR="00DE177B" w:rsidRPr="00F8756C">
        <w:rPr>
          <w:u w:val="single"/>
        </w:rPr>
        <w:t>c</w:t>
      </w:r>
      <w:r w:rsidR="00DE177B" w:rsidRPr="00E81B1B">
        <w:t xml:space="preserve">ohesive </w:t>
      </w:r>
      <w:r w:rsidR="00DE177B" w:rsidRPr="00E81B1B">
        <w:rPr>
          <w:u w:val="single"/>
        </w:rPr>
        <w:t>s</w:t>
      </w:r>
      <w:r w:rsidR="00DE177B" w:rsidRPr="00E81B1B">
        <w:t xml:space="preserve">ubstrate </w:t>
      </w:r>
      <w:r w:rsidR="00DE177B" w:rsidRPr="00E81B1B">
        <w:rPr>
          <w:u w:val="single"/>
        </w:rPr>
        <w:t>f</w:t>
      </w:r>
      <w:r w:rsidR="00DE177B" w:rsidRPr="00E81B1B">
        <w:t>ailure). Ein zu mehr als 80</w:t>
      </w:r>
      <w:r w:rsidR="00144F9A">
        <w:t xml:space="preserve"> </w:t>
      </w:r>
      <w:r w:rsidR="00DE177B" w:rsidRPr="00E81B1B">
        <w:t>% adhäsives Versagen wird mit „AF“ (</w:t>
      </w:r>
      <w:r w:rsidR="00DE177B" w:rsidRPr="00F8756C">
        <w:rPr>
          <w:u w:val="single"/>
        </w:rPr>
        <w:t>a</w:t>
      </w:r>
      <w:r w:rsidR="00DE177B" w:rsidRPr="00E81B1B">
        <w:t xml:space="preserve">dhesive </w:t>
      </w:r>
      <w:r w:rsidR="00DE177B" w:rsidRPr="00F8756C">
        <w:rPr>
          <w:u w:val="single"/>
        </w:rPr>
        <w:t>f</w:t>
      </w:r>
      <w:r w:rsidR="00DE177B" w:rsidRPr="00E81B1B">
        <w:t>ailure) gekennzeichnet. Ein gemischtes Versagen, bei de</w:t>
      </w:r>
      <w:r w:rsidR="00485BBD">
        <w:t>m</w:t>
      </w:r>
      <w:r w:rsidR="00DE177B" w:rsidRPr="00E81B1B">
        <w:t xml:space="preserve"> das adhäsive Versagen maximal 30</w:t>
      </w:r>
      <w:r w:rsidR="00144F9A">
        <w:t xml:space="preserve"> </w:t>
      </w:r>
      <w:r w:rsidR="00DE177B" w:rsidRPr="00E81B1B">
        <w:t xml:space="preserve">% der Fläche einnimmt, und restliche Flächen durch die anderen bisher genannten Bruchbilder geprägt werden, wird als „M1“ bezeichnet. Ein </w:t>
      </w:r>
      <w:r w:rsidR="00F8756C">
        <w:t xml:space="preserve">ähnliches </w:t>
      </w:r>
      <w:r w:rsidR="00DE177B" w:rsidRPr="00E81B1B">
        <w:t>Versage</w:t>
      </w:r>
      <w:r w:rsidR="00F8756C">
        <w:t>nsbild</w:t>
      </w:r>
      <w:r w:rsidR="00DE177B" w:rsidRPr="00E81B1B">
        <w:t xml:space="preserve">, </w:t>
      </w:r>
      <w:r w:rsidR="00F8756C">
        <w:t>allerdings mit</w:t>
      </w:r>
      <w:r w:rsidR="00DE177B" w:rsidRPr="00E81B1B">
        <w:t xml:space="preserve"> mehr als 30</w:t>
      </w:r>
      <w:r w:rsidR="00144F9A">
        <w:t xml:space="preserve"> </w:t>
      </w:r>
      <w:r w:rsidR="00DE177B" w:rsidRPr="00E81B1B">
        <w:t>% aus adhäsive</w:t>
      </w:r>
      <w:r w:rsidR="00F8756C">
        <w:t xml:space="preserve">n </w:t>
      </w:r>
      <w:r w:rsidR="00DE177B" w:rsidRPr="00E81B1B">
        <w:t>Versagensanteile</w:t>
      </w:r>
      <w:r w:rsidR="00F8756C">
        <w:t>n bestehend</w:t>
      </w:r>
      <w:r w:rsidR="00DE177B" w:rsidRPr="00E81B1B">
        <w:t xml:space="preserve">, wird mit „M2“ gekennzeichnet. Beispiele für die Versagensbilder finden sich in den </w:t>
      </w:r>
      <w:r w:rsidR="00DE177B" w:rsidRPr="00E81B1B">
        <w:fldChar w:fldCharType="begin"/>
      </w:r>
      <w:r w:rsidR="00DE177B" w:rsidRPr="00E81B1B">
        <w:instrText xml:space="preserve"> REF _Ref82266758 \h </w:instrText>
      </w:r>
      <w:r w:rsidR="00DE177B" w:rsidRPr="00E81B1B">
        <w:fldChar w:fldCharType="separate"/>
      </w:r>
      <w:r w:rsidR="009737A6" w:rsidRPr="00E81B1B">
        <w:t xml:space="preserve">Abbildung </w:t>
      </w:r>
      <w:r w:rsidR="009737A6">
        <w:rPr>
          <w:noProof/>
        </w:rPr>
        <w:t>34</w:t>
      </w:r>
      <w:r w:rsidR="00DE177B" w:rsidRPr="00E81B1B">
        <w:fldChar w:fldCharType="end"/>
      </w:r>
      <w:r w:rsidR="00DE177B" w:rsidRPr="00E81B1B">
        <w:t xml:space="preserve"> </w:t>
      </w:r>
      <w:commentRangeStart w:id="1246"/>
      <w:r w:rsidR="00DE177B" w:rsidRPr="00E81B1B">
        <w:t>bis</w:t>
      </w:r>
      <w:commentRangeEnd w:id="1246"/>
      <w:r w:rsidR="00E4220D">
        <w:rPr>
          <w:rStyle w:val="Kommentarzeichen"/>
        </w:rPr>
        <w:commentReference w:id="1246"/>
      </w:r>
      <w:r w:rsidR="00DE177B" w:rsidRPr="00E81B1B">
        <w:t xml:space="preserve"> </w:t>
      </w:r>
      <w:r w:rsidR="00DE177B" w:rsidRPr="00E81B1B">
        <w:fldChar w:fldCharType="begin"/>
      </w:r>
      <w:r w:rsidR="00DE177B" w:rsidRPr="00E81B1B">
        <w:instrText xml:space="preserve"> REF _Ref82266870 \h </w:instrText>
      </w:r>
      <w:r w:rsidR="00DE177B" w:rsidRPr="00E81B1B">
        <w:fldChar w:fldCharType="separate"/>
      </w:r>
      <w:r w:rsidR="009737A6" w:rsidRPr="00E81B1B">
        <w:t xml:space="preserve">Abbildung </w:t>
      </w:r>
      <w:r w:rsidR="009737A6">
        <w:rPr>
          <w:noProof/>
        </w:rPr>
        <w:t>37</w:t>
      </w:r>
      <w:r w:rsidR="00DE177B" w:rsidRPr="00E81B1B">
        <w:fldChar w:fldCharType="end"/>
      </w:r>
      <w:r w:rsidR="00DE177B" w:rsidRPr="00E81B1B">
        <w:t>.</w:t>
      </w:r>
    </w:p>
    <w:p w14:paraId="443A462C" w14:textId="00547D9A" w:rsidR="00EF2050" w:rsidRPr="00E81B1B" w:rsidRDefault="00EF2050" w:rsidP="760CF52A">
      <w:pPr>
        <w:spacing w:after="240"/>
      </w:pPr>
      <w:r w:rsidRPr="00E81B1B">
        <w:rPr>
          <w:rFonts w:eastAsia="Calibri"/>
          <w:szCs w:val="20"/>
        </w:rPr>
        <w:t>Die Ergebnisse aus den Scherversuchen sowie die</w:t>
      </w:r>
      <w:r>
        <w:rPr>
          <w:rFonts w:eastAsia="Calibri"/>
          <w:szCs w:val="20"/>
        </w:rPr>
        <w:t xml:space="preserve"> zugehörigen</w:t>
      </w:r>
      <w:r w:rsidRPr="00E81B1B">
        <w:rPr>
          <w:rFonts w:eastAsia="Calibri"/>
          <w:szCs w:val="20"/>
        </w:rPr>
        <w:t xml:space="preserve"> Versagensmodi sind in</w:t>
      </w:r>
      <w:r w:rsidRPr="00E81B1B">
        <w:t xml:space="preserve"> </w:t>
      </w:r>
      <w:r w:rsidRPr="00E81B1B">
        <w:fldChar w:fldCharType="begin"/>
      </w:r>
      <w:r w:rsidRPr="00E81B1B">
        <w:instrText xml:space="preserve"> REF _Ref82266702 \h </w:instrText>
      </w:r>
      <w:r w:rsidRPr="00E81B1B">
        <w:fldChar w:fldCharType="separate"/>
      </w:r>
      <w:r w:rsidR="009737A6" w:rsidRPr="00E81B1B">
        <w:t xml:space="preserve">Tabelle </w:t>
      </w:r>
      <w:r w:rsidR="009737A6">
        <w:rPr>
          <w:noProof/>
        </w:rPr>
        <w:t>14</w:t>
      </w:r>
      <w:r w:rsidRPr="00E81B1B">
        <w:fldChar w:fldCharType="end"/>
      </w:r>
      <w:r w:rsidRPr="00E81B1B">
        <w:t xml:space="preserve"> zusammengefasst.</w:t>
      </w:r>
    </w:p>
    <w:p w14:paraId="5F6CA995" w14:textId="4E22434B" w:rsidR="00D979E8" w:rsidRPr="00E81B1B" w:rsidRDefault="00D979E8" w:rsidP="00D979E8">
      <w:pPr>
        <w:pStyle w:val="Beschriftung"/>
        <w:rPr>
          <w:rFonts w:eastAsia="Calibri"/>
          <w:szCs w:val="20"/>
        </w:rPr>
      </w:pPr>
      <w:bookmarkStart w:id="1247" w:name="_Ref82266702"/>
      <w:bookmarkStart w:id="1248" w:name="_Toc92091860"/>
      <w:r w:rsidRPr="00E81B1B">
        <w:t xml:space="preserve">Tabelle </w:t>
      </w:r>
      <w:r>
        <w:fldChar w:fldCharType="begin"/>
      </w:r>
      <w:r>
        <w:instrText>SEQ Tabelle \* ARABIC</w:instrText>
      </w:r>
      <w:r>
        <w:fldChar w:fldCharType="separate"/>
      </w:r>
      <w:r w:rsidR="009737A6">
        <w:rPr>
          <w:noProof/>
        </w:rPr>
        <w:t>14</w:t>
      </w:r>
      <w:r>
        <w:fldChar w:fldCharType="end"/>
      </w:r>
      <w:bookmarkEnd w:id="1247"/>
      <w:r w:rsidRPr="00E81B1B">
        <w:t xml:space="preserve"> Bruch</w:t>
      </w:r>
      <w:r w:rsidR="00523393" w:rsidRPr="00E81B1B">
        <w:t>spannunge</w:t>
      </w:r>
      <w:r w:rsidRPr="00E81B1B">
        <w:t xml:space="preserve">n und </w:t>
      </w:r>
      <w:commentRangeStart w:id="1249"/>
      <w:r w:rsidRPr="00E81B1B">
        <w:t>Versagensmodi</w:t>
      </w:r>
      <w:commentRangeEnd w:id="1249"/>
      <w:r w:rsidR="00C87D9E">
        <w:rPr>
          <w:rStyle w:val="Kommentarzeichen"/>
          <w:iCs w:val="0"/>
        </w:rPr>
        <w:commentReference w:id="1249"/>
      </w:r>
      <w:r w:rsidRPr="00E81B1B">
        <w:t xml:space="preserve"> der Scherversuche</w:t>
      </w:r>
      <w:bookmarkEnd w:id="124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71"/>
        <w:gridCol w:w="284"/>
        <w:gridCol w:w="993"/>
        <w:gridCol w:w="991"/>
        <w:gridCol w:w="1140"/>
        <w:gridCol w:w="991"/>
        <w:gridCol w:w="991"/>
        <w:gridCol w:w="1134"/>
        <w:gridCol w:w="1265"/>
      </w:tblGrid>
      <w:tr w:rsidR="00E25961" w:rsidRPr="00E81B1B" w14:paraId="34A19F50" w14:textId="76A24659" w:rsidTr="009F008A">
        <w:trPr>
          <w:trHeight w:val="300"/>
        </w:trPr>
        <w:tc>
          <w:tcPr>
            <w:tcW w:w="701" w:type="pct"/>
            <w:shd w:val="clear" w:color="auto" w:fill="auto"/>
            <w:noWrap/>
            <w:vAlign w:val="center"/>
            <w:hideMark/>
          </w:tcPr>
          <w:p w14:paraId="7CA5F238" w14:textId="77777777" w:rsidR="00A131CC" w:rsidRPr="00E81B1B" w:rsidRDefault="00A131CC"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erie</w:t>
            </w:r>
          </w:p>
        </w:tc>
        <w:tc>
          <w:tcPr>
            <w:tcW w:w="157" w:type="pct"/>
            <w:shd w:val="clear" w:color="auto" w:fill="auto"/>
            <w:noWrap/>
            <w:vAlign w:val="center"/>
            <w:hideMark/>
          </w:tcPr>
          <w:p w14:paraId="054A3932" w14:textId="77777777"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n</w:t>
            </w:r>
          </w:p>
        </w:tc>
        <w:tc>
          <w:tcPr>
            <w:tcW w:w="548" w:type="pct"/>
            <w:shd w:val="clear" w:color="auto" w:fill="auto"/>
            <w:noWrap/>
            <w:vAlign w:val="center"/>
            <w:hideMark/>
          </w:tcPr>
          <w:p w14:paraId="0B80E78B" w14:textId="58DFCFC8"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r w:rsidRPr="00E81B1B">
              <w:rPr>
                <w:rFonts w:ascii="Calibri" w:eastAsia="Times New Roman" w:hAnsi="Calibri" w:cs="Calibri"/>
                <w:color w:val="000000"/>
                <w:szCs w:val="20"/>
                <w:lang w:eastAsia="de-DE"/>
              </w:rPr>
              <w:t xml:space="preserve"> [N/mm²]</w:t>
            </w:r>
          </w:p>
        </w:tc>
        <w:tc>
          <w:tcPr>
            <w:tcW w:w="547" w:type="pct"/>
            <w:vAlign w:val="center"/>
          </w:tcPr>
          <w:p w14:paraId="7FCBD900" w14:textId="75AB3DF1"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Versagen</w:t>
            </w:r>
          </w:p>
        </w:tc>
        <w:tc>
          <w:tcPr>
            <w:tcW w:w="629" w:type="pct"/>
            <w:vAlign w:val="center"/>
          </w:tcPr>
          <w:p w14:paraId="29DD2921" w14:textId="707DF39A"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ittelwert τ</w:t>
            </w:r>
            <w:r w:rsidRPr="00E81B1B">
              <w:rPr>
                <w:rFonts w:ascii="Calibri" w:eastAsia="Times New Roman" w:hAnsi="Calibri" w:cs="Calibri"/>
                <w:color w:val="000000"/>
                <w:szCs w:val="20"/>
                <w:vertAlign w:val="subscript"/>
                <w:lang w:eastAsia="de-DE"/>
              </w:rPr>
              <w:t>max</w:t>
            </w:r>
            <w:r w:rsidRPr="00E81B1B">
              <w:rPr>
                <w:rFonts w:ascii="Calibri" w:eastAsia="Times New Roman" w:hAnsi="Calibri" w:cs="Calibri"/>
                <w:color w:val="000000"/>
                <w:szCs w:val="20"/>
                <w:lang w:eastAsia="de-DE"/>
              </w:rPr>
              <w:t xml:space="preserve"> [N/mm²]</w:t>
            </w:r>
          </w:p>
        </w:tc>
        <w:tc>
          <w:tcPr>
            <w:tcW w:w="547" w:type="pct"/>
            <w:vAlign w:val="center"/>
          </w:tcPr>
          <w:p w14:paraId="65CA2255"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commentRangeStart w:id="1250"/>
            <w:r w:rsidRPr="00E81B1B">
              <w:rPr>
                <w:rFonts w:ascii="Calibri" w:eastAsia="Times New Roman" w:hAnsi="Calibri" w:cs="Calibri"/>
                <w:color w:val="000000"/>
                <w:szCs w:val="20"/>
                <w:lang w:eastAsia="de-DE"/>
              </w:rPr>
              <w:t>Stabw</w:t>
            </w:r>
            <w:commentRangeEnd w:id="1250"/>
            <w:r w:rsidR="008D4665">
              <w:rPr>
                <w:rStyle w:val="Kommentarzeichen"/>
              </w:rPr>
              <w:commentReference w:id="1250"/>
            </w:r>
            <w:r w:rsidRPr="00E81B1B">
              <w:rPr>
                <w:rFonts w:ascii="Calibri" w:eastAsia="Times New Roman" w:hAnsi="Calibri" w:cs="Calibri"/>
                <w:color w:val="000000"/>
                <w:szCs w:val="20"/>
                <w:lang w:eastAsia="de-DE"/>
              </w:rPr>
              <w:t>.</w:t>
            </w:r>
          </w:p>
          <w:p w14:paraId="5E371490" w14:textId="2979D3E1"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r w:rsidRPr="00E81B1B">
              <w:rPr>
                <w:rFonts w:ascii="Calibri" w:eastAsia="Times New Roman" w:hAnsi="Calibri" w:cs="Calibri"/>
                <w:color w:val="000000"/>
                <w:szCs w:val="20"/>
                <w:lang w:eastAsia="de-DE"/>
              </w:rPr>
              <w:t xml:space="preserve"> [N/mm²]</w:t>
            </w:r>
          </w:p>
        </w:tc>
        <w:tc>
          <w:tcPr>
            <w:tcW w:w="547" w:type="pct"/>
            <w:vAlign w:val="center"/>
          </w:tcPr>
          <w:p w14:paraId="48010B76"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VarK.</w:t>
            </w:r>
          </w:p>
          <w:p w14:paraId="3B16D57F" w14:textId="2FD920A1"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r w:rsidRPr="00E81B1B">
              <w:rPr>
                <w:rFonts w:ascii="Calibri" w:eastAsia="Times New Roman" w:hAnsi="Calibri" w:cs="Calibri"/>
                <w:color w:val="000000"/>
                <w:szCs w:val="20"/>
                <w:lang w:eastAsia="de-DE"/>
              </w:rPr>
              <w:t xml:space="preserve"> [</w:t>
            </w:r>
            <w:r w:rsidR="00092D06">
              <w:rPr>
                <w:rFonts w:ascii="Calibri" w:eastAsia="Times New Roman" w:hAnsi="Calibri" w:cs="Calibri"/>
                <w:color w:val="000000"/>
                <w:szCs w:val="20"/>
                <w:lang w:eastAsia="de-DE"/>
              </w:rPr>
              <w:t>-</w:t>
            </w:r>
            <w:r w:rsidRPr="00E81B1B">
              <w:rPr>
                <w:rFonts w:ascii="Calibri" w:eastAsia="Times New Roman" w:hAnsi="Calibri" w:cs="Calibri"/>
                <w:color w:val="000000"/>
                <w:szCs w:val="20"/>
                <w:lang w:eastAsia="de-DE"/>
              </w:rPr>
              <w:t>]</w:t>
            </w:r>
          </w:p>
        </w:tc>
        <w:tc>
          <w:tcPr>
            <w:tcW w:w="626" w:type="pct"/>
            <w:shd w:val="clear" w:color="auto" w:fill="auto"/>
            <w:noWrap/>
            <w:vAlign w:val="center"/>
            <w:hideMark/>
          </w:tcPr>
          <w:p w14:paraId="6B3F71B2" w14:textId="349B0B8C"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Holzcharge</w:t>
            </w:r>
          </w:p>
        </w:tc>
        <w:tc>
          <w:tcPr>
            <w:tcW w:w="698" w:type="pct"/>
            <w:vAlign w:val="center"/>
          </w:tcPr>
          <w:p w14:paraId="4A71C189" w14:textId="332F8B61"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Betonage</w:t>
            </w:r>
          </w:p>
        </w:tc>
      </w:tr>
      <w:tr w:rsidR="00E25961" w:rsidRPr="00E81B1B" w14:paraId="2ED4EB85" w14:textId="091A92B1" w:rsidTr="009F008A">
        <w:trPr>
          <w:trHeight w:val="300"/>
        </w:trPr>
        <w:tc>
          <w:tcPr>
            <w:tcW w:w="701" w:type="pct"/>
            <w:vMerge w:val="restart"/>
            <w:shd w:val="clear" w:color="auto" w:fill="auto"/>
            <w:noWrap/>
            <w:vAlign w:val="center"/>
            <w:hideMark/>
          </w:tcPr>
          <w:p w14:paraId="37698EF6"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C3</w:t>
            </w:r>
          </w:p>
        </w:tc>
        <w:tc>
          <w:tcPr>
            <w:tcW w:w="157" w:type="pct"/>
            <w:shd w:val="clear" w:color="auto" w:fill="auto"/>
            <w:noWrap/>
            <w:vAlign w:val="center"/>
            <w:hideMark/>
          </w:tcPr>
          <w:p w14:paraId="679E5778"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08E8A35"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5</w:t>
            </w:r>
          </w:p>
        </w:tc>
        <w:tc>
          <w:tcPr>
            <w:tcW w:w="547" w:type="pct"/>
            <w:vAlign w:val="center"/>
          </w:tcPr>
          <w:p w14:paraId="1AE4B412" w14:textId="45744076"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4D1D9B53" w14:textId="7E690A9B"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5.03</w:t>
            </w:r>
          </w:p>
        </w:tc>
        <w:tc>
          <w:tcPr>
            <w:tcW w:w="547" w:type="pct"/>
            <w:vMerge w:val="restart"/>
            <w:vAlign w:val="center"/>
          </w:tcPr>
          <w:p w14:paraId="25102FA1" w14:textId="766CF734"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1.27</w:t>
            </w:r>
          </w:p>
        </w:tc>
        <w:tc>
          <w:tcPr>
            <w:tcW w:w="547" w:type="pct"/>
            <w:vMerge w:val="restart"/>
            <w:vAlign w:val="center"/>
          </w:tcPr>
          <w:p w14:paraId="5D32D8CB" w14:textId="21BF6A79" w:rsidR="00E25961"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5</w:t>
            </w:r>
          </w:p>
        </w:tc>
        <w:tc>
          <w:tcPr>
            <w:tcW w:w="626" w:type="pct"/>
            <w:vMerge w:val="restart"/>
            <w:shd w:val="clear" w:color="auto" w:fill="auto"/>
            <w:noWrap/>
            <w:vAlign w:val="center"/>
            <w:hideMark/>
          </w:tcPr>
          <w:p w14:paraId="3758F782" w14:textId="76094898" w:rsidR="00E25961" w:rsidRPr="00E81B1B" w:rsidRDefault="00E25961"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5B7A55AF" w14:textId="58A7D9A1" w:rsidR="00E25961" w:rsidRPr="00E81B1B" w:rsidRDefault="00E25961"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E25961" w:rsidRPr="00E81B1B" w14:paraId="54CCE67D" w14:textId="7F35FC0D" w:rsidTr="009F008A">
        <w:trPr>
          <w:trHeight w:val="300"/>
        </w:trPr>
        <w:tc>
          <w:tcPr>
            <w:tcW w:w="701" w:type="pct"/>
            <w:vMerge/>
            <w:vAlign w:val="center"/>
            <w:hideMark/>
          </w:tcPr>
          <w:p w14:paraId="395C294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A77796"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6A36837"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0</w:t>
            </w:r>
          </w:p>
        </w:tc>
        <w:tc>
          <w:tcPr>
            <w:tcW w:w="547" w:type="pct"/>
            <w:vAlign w:val="center"/>
          </w:tcPr>
          <w:p w14:paraId="7C839E82" w14:textId="17D9B6BA"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F39CD37" w14:textId="52DCD27B"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187FE25"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41B3990"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75E2050E" w14:textId="02B3BB0B"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5138AFD"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3C8DC13" w14:textId="69C7E6F2" w:rsidTr="009F008A">
        <w:trPr>
          <w:trHeight w:val="300"/>
        </w:trPr>
        <w:tc>
          <w:tcPr>
            <w:tcW w:w="701" w:type="pct"/>
            <w:vMerge/>
            <w:vAlign w:val="center"/>
            <w:hideMark/>
          </w:tcPr>
          <w:p w14:paraId="53B33F6C"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94EF4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2AD0103"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59</w:t>
            </w:r>
          </w:p>
        </w:tc>
        <w:tc>
          <w:tcPr>
            <w:tcW w:w="547" w:type="pct"/>
            <w:vAlign w:val="center"/>
          </w:tcPr>
          <w:p w14:paraId="184BB4BE" w14:textId="1643B878"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56F1FA59" w14:textId="6064DBA8"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90913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4C8FA4"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20CB817" w14:textId="637C155D"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4F3C65B"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23A34DEE" w14:textId="070D4EE1" w:rsidTr="009F008A">
        <w:trPr>
          <w:trHeight w:val="300"/>
        </w:trPr>
        <w:tc>
          <w:tcPr>
            <w:tcW w:w="701" w:type="pct"/>
            <w:vMerge/>
            <w:vAlign w:val="center"/>
            <w:hideMark/>
          </w:tcPr>
          <w:p w14:paraId="7BAFB39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88CC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126539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0</w:t>
            </w:r>
          </w:p>
        </w:tc>
        <w:tc>
          <w:tcPr>
            <w:tcW w:w="547" w:type="pct"/>
            <w:vAlign w:val="center"/>
          </w:tcPr>
          <w:p w14:paraId="5C8646EA" w14:textId="3F087E3A"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480F2F18" w14:textId="2B61A86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3188C8F"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CCBA7C"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6622771" w14:textId="562F4DE9"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497BB99"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E4D0D07" w14:textId="6C049659" w:rsidTr="009F008A">
        <w:trPr>
          <w:trHeight w:val="300"/>
        </w:trPr>
        <w:tc>
          <w:tcPr>
            <w:tcW w:w="701" w:type="pct"/>
            <w:vMerge/>
            <w:vAlign w:val="center"/>
            <w:hideMark/>
          </w:tcPr>
          <w:p w14:paraId="4AF17A4D"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EDC9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39643BB4"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1D90FEC9" w14:textId="43DF5E79"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B1F76B3" w14:textId="265B747F"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E85D12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FD53C1"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5534DFE" w14:textId="1C1B14E5"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708D643"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092D06" w:rsidRPr="00E81B1B" w14:paraId="0E7ECF2D" w14:textId="79107A9D" w:rsidTr="009F008A">
        <w:trPr>
          <w:trHeight w:val="300"/>
        </w:trPr>
        <w:tc>
          <w:tcPr>
            <w:tcW w:w="701" w:type="pct"/>
            <w:vMerge w:val="restart"/>
            <w:shd w:val="clear" w:color="auto" w:fill="auto"/>
            <w:noWrap/>
            <w:vAlign w:val="center"/>
            <w:hideMark/>
          </w:tcPr>
          <w:p w14:paraId="6CF9CEB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E3</w:t>
            </w:r>
          </w:p>
        </w:tc>
        <w:tc>
          <w:tcPr>
            <w:tcW w:w="157" w:type="pct"/>
            <w:shd w:val="clear" w:color="auto" w:fill="auto"/>
            <w:noWrap/>
            <w:vAlign w:val="center"/>
            <w:hideMark/>
          </w:tcPr>
          <w:p w14:paraId="467CF29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27455A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5</w:t>
            </w:r>
          </w:p>
        </w:tc>
        <w:tc>
          <w:tcPr>
            <w:tcW w:w="547" w:type="pct"/>
            <w:vAlign w:val="center"/>
          </w:tcPr>
          <w:p w14:paraId="1B3A1AA9" w14:textId="6B3814E8"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0C27D5DE" w14:textId="4A1607E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03</w:t>
            </w:r>
          </w:p>
        </w:tc>
        <w:tc>
          <w:tcPr>
            <w:tcW w:w="547" w:type="pct"/>
            <w:vMerge w:val="restart"/>
            <w:vAlign w:val="center"/>
          </w:tcPr>
          <w:p w14:paraId="21A339AE" w14:textId="3743909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41</w:t>
            </w:r>
          </w:p>
        </w:tc>
        <w:tc>
          <w:tcPr>
            <w:tcW w:w="547" w:type="pct"/>
            <w:vMerge w:val="restart"/>
            <w:vAlign w:val="center"/>
          </w:tcPr>
          <w:p w14:paraId="27A311F5" w14:textId="64FDACF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3</w:t>
            </w:r>
          </w:p>
        </w:tc>
        <w:tc>
          <w:tcPr>
            <w:tcW w:w="626" w:type="pct"/>
            <w:vMerge w:val="restart"/>
            <w:shd w:val="clear" w:color="auto" w:fill="auto"/>
            <w:noWrap/>
            <w:vAlign w:val="center"/>
            <w:hideMark/>
          </w:tcPr>
          <w:p w14:paraId="0407326E" w14:textId="728306A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83CD4AC" w14:textId="6AA0588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189EE883" w14:textId="20B772DF" w:rsidTr="009F008A">
        <w:trPr>
          <w:trHeight w:val="300"/>
        </w:trPr>
        <w:tc>
          <w:tcPr>
            <w:tcW w:w="701" w:type="pct"/>
            <w:vMerge/>
            <w:vAlign w:val="center"/>
            <w:hideMark/>
          </w:tcPr>
          <w:p w14:paraId="31DEB4B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7C768E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8106E5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9</w:t>
            </w:r>
          </w:p>
        </w:tc>
        <w:tc>
          <w:tcPr>
            <w:tcW w:w="547" w:type="pct"/>
            <w:vAlign w:val="center"/>
          </w:tcPr>
          <w:p w14:paraId="4D110260" w14:textId="6186F70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BCE55CA" w14:textId="1F1D960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FAC294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8D1C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966B6B5" w14:textId="35F49D0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BEAB2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4C9761B" w14:textId="05B9D935" w:rsidTr="009F008A">
        <w:trPr>
          <w:trHeight w:val="300"/>
        </w:trPr>
        <w:tc>
          <w:tcPr>
            <w:tcW w:w="701" w:type="pct"/>
            <w:vMerge/>
            <w:vAlign w:val="center"/>
            <w:hideMark/>
          </w:tcPr>
          <w:p w14:paraId="234AB19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8C036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D6BC24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16</w:t>
            </w:r>
          </w:p>
        </w:tc>
        <w:tc>
          <w:tcPr>
            <w:tcW w:w="547" w:type="pct"/>
            <w:vAlign w:val="center"/>
          </w:tcPr>
          <w:p w14:paraId="0EF1AED6" w14:textId="11BF8D01"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47A63A0" w14:textId="2094FE6F"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FF3C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BC78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1A086C7E" w14:textId="12D4E75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5CE83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1242D0" w14:textId="1E939BED" w:rsidTr="009F008A">
        <w:trPr>
          <w:trHeight w:val="300"/>
        </w:trPr>
        <w:tc>
          <w:tcPr>
            <w:tcW w:w="701" w:type="pct"/>
            <w:vMerge/>
            <w:vAlign w:val="center"/>
            <w:hideMark/>
          </w:tcPr>
          <w:p w14:paraId="1FC4D93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CE6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51D4D8B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24</w:t>
            </w:r>
          </w:p>
        </w:tc>
        <w:tc>
          <w:tcPr>
            <w:tcW w:w="547" w:type="pct"/>
            <w:vAlign w:val="center"/>
          </w:tcPr>
          <w:p w14:paraId="1A5E4A10" w14:textId="7C912172"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559395C" w14:textId="68CCF84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0392F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E33DCF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6D8AF83D" w14:textId="3554B86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FD18B9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FD27D2" w14:textId="44E51E69" w:rsidTr="009F008A">
        <w:trPr>
          <w:trHeight w:val="300"/>
        </w:trPr>
        <w:tc>
          <w:tcPr>
            <w:tcW w:w="701" w:type="pct"/>
            <w:vMerge w:val="restart"/>
            <w:shd w:val="clear" w:color="auto" w:fill="auto"/>
            <w:noWrap/>
            <w:vAlign w:val="center"/>
            <w:hideMark/>
          </w:tcPr>
          <w:p w14:paraId="099A0FD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G</w:t>
            </w:r>
          </w:p>
        </w:tc>
        <w:tc>
          <w:tcPr>
            <w:tcW w:w="157" w:type="pct"/>
            <w:shd w:val="clear" w:color="auto" w:fill="auto"/>
            <w:noWrap/>
            <w:vAlign w:val="center"/>
            <w:hideMark/>
          </w:tcPr>
          <w:p w14:paraId="765D67C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862B5C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9</w:t>
            </w:r>
          </w:p>
        </w:tc>
        <w:tc>
          <w:tcPr>
            <w:tcW w:w="547" w:type="pct"/>
            <w:vAlign w:val="center"/>
          </w:tcPr>
          <w:p w14:paraId="34F9ABC9" w14:textId="66BD1A8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restart"/>
            <w:vAlign w:val="center"/>
          </w:tcPr>
          <w:p w14:paraId="1FCB6304" w14:textId="6B07336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97</w:t>
            </w:r>
          </w:p>
        </w:tc>
        <w:tc>
          <w:tcPr>
            <w:tcW w:w="547" w:type="pct"/>
            <w:vMerge w:val="restart"/>
            <w:vAlign w:val="center"/>
          </w:tcPr>
          <w:p w14:paraId="30A927D3" w14:textId="39082CF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0</w:t>
            </w:r>
          </w:p>
        </w:tc>
        <w:tc>
          <w:tcPr>
            <w:tcW w:w="547" w:type="pct"/>
            <w:vMerge w:val="restart"/>
            <w:vAlign w:val="center"/>
          </w:tcPr>
          <w:p w14:paraId="64C78BCE" w14:textId="7E15F8F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9</w:t>
            </w:r>
          </w:p>
        </w:tc>
        <w:tc>
          <w:tcPr>
            <w:tcW w:w="626" w:type="pct"/>
            <w:shd w:val="clear" w:color="auto" w:fill="auto"/>
            <w:noWrap/>
            <w:vAlign w:val="center"/>
            <w:hideMark/>
          </w:tcPr>
          <w:p w14:paraId="7DE54D04" w14:textId="76B04EA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24CC73F8" w14:textId="48D5200A"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808AFCD" w14:textId="5289B20E" w:rsidTr="009F008A">
        <w:trPr>
          <w:trHeight w:val="300"/>
        </w:trPr>
        <w:tc>
          <w:tcPr>
            <w:tcW w:w="701" w:type="pct"/>
            <w:vMerge/>
            <w:vAlign w:val="center"/>
            <w:hideMark/>
          </w:tcPr>
          <w:p w14:paraId="38ED54E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DE921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C98098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5</w:t>
            </w:r>
          </w:p>
        </w:tc>
        <w:tc>
          <w:tcPr>
            <w:tcW w:w="547" w:type="pct"/>
            <w:vAlign w:val="center"/>
          </w:tcPr>
          <w:p w14:paraId="5C19767F" w14:textId="7FB0BB6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66AFB521" w14:textId="69402006"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BDEC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F952EA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FB1385C" w14:textId="564B3D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0780AF7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C718436" w14:textId="6ED701D3" w:rsidTr="009F008A">
        <w:trPr>
          <w:trHeight w:val="300"/>
        </w:trPr>
        <w:tc>
          <w:tcPr>
            <w:tcW w:w="701" w:type="pct"/>
            <w:vMerge/>
            <w:vAlign w:val="center"/>
            <w:hideMark/>
          </w:tcPr>
          <w:p w14:paraId="504CFD8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A6E46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019544C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9</w:t>
            </w:r>
          </w:p>
        </w:tc>
        <w:tc>
          <w:tcPr>
            <w:tcW w:w="547" w:type="pct"/>
            <w:vAlign w:val="center"/>
          </w:tcPr>
          <w:p w14:paraId="58E3B8FF" w14:textId="3A13893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8BD2E4A" w14:textId="57E3CAB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96B77B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C5CB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567B1A7E" w14:textId="392BBB8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496DE6F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1C9FDF8" w14:textId="1841D651" w:rsidTr="009F008A">
        <w:trPr>
          <w:trHeight w:val="300"/>
        </w:trPr>
        <w:tc>
          <w:tcPr>
            <w:tcW w:w="701" w:type="pct"/>
            <w:vMerge w:val="restart"/>
            <w:shd w:val="clear" w:color="auto" w:fill="auto"/>
            <w:noWrap/>
            <w:vAlign w:val="center"/>
            <w:hideMark/>
          </w:tcPr>
          <w:p w14:paraId="09E9E74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M</w:t>
            </w:r>
          </w:p>
        </w:tc>
        <w:tc>
          <w:tcPr>
            <w:tcW w:w="157" w:type="pct"/>
            <w:shd w:val="clear" w:color="auto" w:fill="auto"/>
            <w:noWrap/>
            <w:vAlign w:val="center"/>
            <w:hideMark/>
          </w:tcPr>
          <w:p w14:paraId="6D59881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EC604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2</w:t>
            </w:r>
          </w:p>
        </w:tc>
        <w:tc>
          <w:tcPr>
            <w:tcW w:w="547" w:type="pct"/>
            <w:vAlign w:val="center"/>
          </w:tcPr>
          <w:p w14:paraId="464A187A" w14:textId="1A83A81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4BE842B6" w14:textId="2180E5D0"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4</w:t>
            </w:r>
          </w:p>
        </w:tc>
        <w:tc>
          <w:tcPr>
            <w:tcW w:w="547" w:type="pct"/>
            <w:vMerge w:val="restart"/>
            <w:vAlign w:val="center"/>
          </w:tcPr>
          <w:p w14:paraId="23CE1C43" w14:textId="05AB20DF"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7</w:t>
            </w:r>
          </w:p>
        </w:tc>
        <w:tc>
          <w:tcPr>
            <w:tcW w:w="547" w:type="pct"/>
            <w:vMerge w:val="restart"/>
            <w:vAlign w:val="center"/>
          </w:tcPr>
          <w:p w14:paraId="0405804F" w14:textId="2AFF402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5</w:t>
            </w:r>
          </w:p>
        </w:tc>
        <w:tc>
          <w:tcPr>
            <w:tcW w:w="626" w:type="pct"/>
            <w:vMerge w:val="restart"/>
            <w:shd w:val="clear" w:color="auto" w:fill="auto"/>
            <w:noWrap/>
            <w:vAlign w:val="center"/>
            <w:hideMark/>
          </w:tcPr>
          <w:p w14:paraId="2D98A3D4" w14:textId="080A08E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0C79354" w14:textId="7F9A4D16"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275E1AD" w14:textId="736BD64E" w:rsidTr="009F008A">
        <w:trPr>
          <w:trHeight w:val="300"/>
        </w:trPr>
        <w:tc>
          <w:tcPr>
            <w:tcW w:w="701" w:type="pct"/>
            <w:vMerge/>
            <w:vAlign w:val="center"/>
            <w:hideMark/>
          </w:tcPr>
          <w:p w14:paraId="2D20D49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F88288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5879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5</w:t>
            </w:r>
          </w:p>
        </w:tc>
        <w:tc>
          <w:tcPr>
            <w:tcW w:w="547" w:type="pct"/>
            <w:vAlign w:val="center"/>
          </w:tcPr>
          <w:p w14:paraId="633BA712" w14:textId="47D39102"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BB151FB" w14:textId="2399ED9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FF3D1F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EEDF2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E07C25F" w14:textId="62181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B09518B"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AEB42A6" w14:textId="7F8A07DA" w:rsidTr="009F008A">
        <w:trPr>
          <w:trHeight w:val="300"/>
        </w:trPr>
        <w:tc>
          <w:tcPr>
            <w:tcW w:w="701" w:type="pct"/>
            <w:vMerge/>
            <w:vAlign w:val="center"/>
            <w:hideMark/>
          </w:tcPr>
          <w:p w14:paraId="1F5F696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A5AD60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9D0B2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4C9EAAEB" w14:textId="1A6EC4BB"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ign w:val="center"/>
          </w:tcPr>
          <w:p w14:paraId="2F3AF58D" w14:textId="02853DC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AE0E82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935541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65A56DE" w14:textId="76F327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D5C258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51D1197" w14:textId="0318F5FB" w:rsidTr="009F008A">
        <w:trPr>
          <w:trHeight w:val="300"/>
        </w:trPr>
        <w:tc>
          <w:tcPr>
            <w:tcW w:w="701" w:type="pct"/>
            <w:vMerge w:val="restart"/>
            <w:shd w:val="clear" w:color="auto" w:fill="auto"/>
            <w:noWrap/>
            <w:vAlign w:val="center"/>
            <w:hideMark/>
          </w:tcPr>
          <w:p w14:paraId="2E68D81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U</w:t>
            </w:r>
          </w:p>
        </w:tc>
        <w:tc>
          <w:tcPr>
            <w:tcW w:w="157" w:type="pct"/>
            <w:shd w:val="clear" w:color="auto" w:fill="auto"/>
            <w:noWrap/>
            <w:vAlign w:val="center"/>
            <w:hideMark/>
          </w:tcPr>
          <w:p w14:paraId="073783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7ADBA4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1</w:t>
            </w:r>
          </w:p>
        </w:tc>
        <w:tc>
          <w:tcPr>
            <w:tcW w:w="547" w:type="pct"/>
            <w:vAlign w:val="center"/>
          </w:tcPr>
          <w:p w14:paraId="3F54D0BC" w14:textId="267E0CF5"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6916E082" w14:textId="714BB12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1</w:t>
            </w:r>
          </w:p>
        </w:tc>
        <w:tc>
          <w:tcPr>
            <w:tcW w:w="547" w:type="pct"/>
            <w:vMerge w:val="restart"/>
            <w:vAlign w:val="center"/>
          </w:tcPr>
          <w:p w14:paraId="39A5A41F" w14:textId="4F61826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547" w:type="pct"/>
            <w:vMerge w:val="restart"/>
            <w:vAlign w:val="center"/>
          </w:tcPr>
          <w:p w14:paraId="770454BE" w14:textId="41C6EBE5"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2</w:t>
            </w:r>
          </w:p>
        </w:tc>
        <w:tc>
          <w:tcPr>
            <w:tcW w:w="626" w:type="pct"/>
            <w:vMerge w:val="restart"/>
            <w:shd w:val="clear" w:color="auto" w:fill="auto"/>
            <w:noWrap/>
            <w:vAlign w:val="center"/>
            <w:hideMark/>
          </w:tcPr>
          <w:p w14:paraId="5ED1738A" w14:textId="3DE78C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6FA13F60" w14:textId="7F40A16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026C9EC" w14:textId="180931A1" w:rsidTr="009F008A">
        <w:trPr>
          <w:trHeight w:val="300"/>
        </w:trPr>
        <w:tc>
          <w:tcPr>
            <w:tcW w:w="701" w:type="pct"/>
            <w:vMerge/>
            <w:vAlign w:val="center"/>
            <w:hideMark/>
          </w:tcPr>
          <w:p w14:paraId="5738A6C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363AA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19FAAF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0</w:t>
            </w:r>
          </w:p>
        </w:tc>
        <w:tc>
          <w:tcPr>
            <w:tcW w:w="547" w:type="pct"/>
            <w:vAlign w:val="center"/>
          </w:tcPr>
          <w:p w14:paraId="14AEA94A" w14:textId="4CC3D05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2</w:t>
            </w:r>
          </w:p>
        </w:tc>
        <w:tc>
          <w:tcPr>
            <w:tcW w:w="629" w:type="pct"/>
            <w:vMerge/>
            <w:vAlign w:val="center"/>
          </w:tcPr>
          <w:p w14:paraId="4BBBDC93" w14:textId="33D8868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0D8101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216255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56DCFA5" w14:textId="7C3400F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3C1995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93F7D33" w14:textId="2523C298" w:rsidTr="009F008A">
        <w:trPr>
          <w:trHeight w:val="300"/>
        </w:trPr>
        <w:tc>
          <w:tcPr>
            <w:tcW w:w="701" w:type="pct"/>
            <w:vMerge/>
            <w:vAlign w:val="center"/>
            <w:hideMark/>
          </w:tcPr>
          <w:p w14:paraId="6B1D06C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399C1E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CB1B42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1</w:t>
            </w:r>
          </w:p>
        </w:tc>
        <w:tc>
          <w:tcPr>
            <w:tcW w:w="547" w:type="pct"/>
            <w:vAlign w:val="center"/>
          </w:tcPr>
          <w:p w14:paraId="438B581C" w14:textId="0F1D9D4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31312AA" w14:textId="0BA13C1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065F1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0571B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5A380E" w14:textId="56A3BFE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ED18F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20C1713" w14:textId="0DE363BF" w:rsidTr="009F008A">
        <w:trPr>
          <w:trHeight w:val="300"/>
        </w:trPr>
        <w:tc>
          <w:tcPr>
            <w:tcW w:w="701" w:type="pct"/>
            <w:vMerge w:val="restart"/>
            <w:shd w:val="clear" w:color="auto" w:fill="auto"/>
            <w:noWrap/>
            <w:vAlign w:val="center"/>
            <w:hideMark/>
          </w:tcPr>
          <w:p w14:paraId="43B2FA8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LU</w:t>
            </w:r>
          </w:p>
        </w:tc>
        <w:tc>
          <w:tcPr>
            <w:tcW w:w="157" w:type="pct"/>
            <w:shd w:val="clear" w:color="auto" w:fill="auto"/>
            <w:noWrap/>
            <w:vAlign w:val="center"/>
            <w:hideMark/>
          </w:tcPr>
          <w:p w14:paraId="4442B1B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DA87FB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6</w:t>
            </w:r>
          </w:p>
        </w:tc>
        <w:tc>
          <w:tcPr>
            <w:tcW w:w="547" w:type="pct"/>
            <w:vAlign w:val="center"/>
          </w:tcPr>
          <w:p w14:paraId="06D44ADF" w14:textId="7E27CC0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06685F7E" w14:textId="1272BDBE"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5</w:t>
            </w:r>
          </w:p>
        </w:tc>
        <w:tc>
          <w:tcPr>
            <w:tcW w:w="547" w:type="pct"/>
            <w:vMerge w:val="restart"/>
            <w:vAlign w:val="center"/>
          </w:tcPr>
          <w:p w14:paraId="3B053C03" w14:textId="044886E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8</w:t>
            </w:r>
          </w:p>
        </w:tc>
        <w:tc>
          <w:tcPr>
            <w:tcW w:w="547" w:type="pct"/>
            <w:vMerge w:val="restart"/>
            <w:vAlign w:val="center"/>
          </w:tcPr>
          <w:p w14:paraId="7B0C9E7B" w14:textId="6CEC5BE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25F5C5AF" w14:textId="62E80B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54376458" w14:textId="2BCA123E"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77649B6" w14:textId="0D5AFA8C"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969EC36" w14:textId="3FF6B537" w:rsidTr="009F008A">
        <w:trPr>
          <w:trHeight w:val="300"/>
        </w:trPr>
        <w:tc>
          <w:tcPr>
            <w:tcW w:w="701" w:type="pct"/>
            <w:vMerge/>
            <w:vAlign w:val="center"/>
            <w:hideMark/>
          </w:tcPr>
          <w:p w14:paraId="54DE281D"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B5D63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FE916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73</w:t>
            </w:r>
          </w:p>
        </w:tc>
        <w:tc>
          <w:tcPr>
            <w:tcW w:w="547" w:type="pct"/>
            <w:vAlign w:val="center"/>
          </w:tcPr>
          <w:p w14:paraId="20CCCB46" w14:textId="57CA8EC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ign w:val="center"/>
          </w:tcPr>
          <w:p w14:paraId="1D4FFA96" w14:textId="1949018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F7062B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8479E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C0EA194" w14:textId="2E28D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92E09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2C2DF6B" w14:textId="7BBFB482" w:rsidTr="009F008A">
        <w:trPr>
          <w:trHeight w:val="300"/>
        </w:trPr>
        <w:tc>
          <w:tcPr>
            <w:tcW w:w="701" w:type="pct"/>
            <w:vMerge/>
            <w:vAlign w:val="center"/>
            <w:hideMark/>
          </w:tcPr>
          <w:p w14:paraId="5F97A2F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753C54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3C4360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4E2F48E1" w14:textId="10D3E2D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4931EEA8" w14:textId="6B9F027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76E41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4D5809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95A2A7F" w14:textId="4845478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7CD88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B0BB8D" w14:textId="448BDC9B" w:rsidTr="009F008A">
        <w:trPr>
          <w:trHeight w:val="300"/>
        </w:trPr>
        <w:tc>
          <w:tcPr>
            <w:tcW w:w="701" w:type="pct"/>
            <w:vMerge w:val="restart"/>
            <w:shd w:val="clear" w:color="auto" w:fill="auto"/>
            <w:noWrap/>
            <w:vAlign w:val="center"/>
            <w:hideMark/>
          </w:tcPr>
          <w:p w14:paraId="4901F33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1</w:t>
            </w:r>
          </w:p>
        </w:tc>
        <w:tc>
          <w:tcPr>
            <w:tcW w:w="157" w:type="pct"/>
            <w:shd w:val="clear" w:color="auto" w:fill="auto"/>
            <w:noWrap/>
            <w:vAlign w:val="center"/>
            <w:hideMark/>
          </w:tcPr>
          <w:p w14:paraId="6ADBB18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0935BB1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2</w:t>
            </w:r>
          </w:p>
        </w:tc>
        <w:tc>
          <w:tcPr>
            <w:tcW w:w="547" w:type="pct"/>
            <w:vAlign w:val="center"/>
          </w:tcPr>
          <w:p w14:paraId="69E09D28" w14:textId="2BB1888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03F486E1" w14:textId="045F003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30</w:t>
            </w:r>
          </w:p>
        </w:tc>
        <w:tc>
          <w:tcPr>
            <w:tcW w:w="547" w:type="pct"/>
            <w:vMerge w:val="restart"/>
            <w:vAlign w:val="center"/>
          </w:tcPr>
          <w:p w14:paraId="201128C9" w14:textId="7397083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4</w:t>
            </w:r>
          </w:p>
        </w:tc>
        <w:tc>
          <w:tcPr>
            <w:tcW w:w="547" w:type="pct"/>
            <w:vMerge w:val="restart"/>
            <w:vAlign w:val="center"/>
          </w:tcPr>
          <w:p w14:paraId="2DCB0A66" w14:textId="7F0C530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626" w:type="pct"/>
            <w:vMerge w:val="restart"/>
            <w:shd w:val="clear" w:color="auto" w:fill="auto"/>
            <w:noWrap/>
            <w:vAlign w:val="center"/>
            <w:hideMark/>
          </w:tcPr>
          <w:p w14:paraId="48329E9A" w14:textId="2DB25747"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6D574CBA" w14:textId="78941965"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449B022C" w14:textId="79A2A47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33253B90" w14:textId="09AF1FFD" w:rsidTr="009F008A">
        <w:trPr>
          <w:trHeight w:val="300"/>
        </w:trPr>
        <w:tc>
          <w:tcPr>
            <w:tcW w:w="701" w:type="pct"/>
            <w:vMerge/>
            <w:vAlign w:val="center"/>
            <w:hideMark/>
          </w:tcPr>
          <w:p w14:paraId="4517C30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A19CD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20BA26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5907DFFD" w14:textId="54CF6EA5"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77C846CB" w14:textId="68F9FA6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810A6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15E6D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3621445" w14:textId="615AA91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6AE3C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C475C46" w14:textId="05B061D2" w:rsidTr="009F008A">
        <w:trPr>
          <w:trHeight w:val="300"/>
        </w:trPr>
        <w:tc>
          <w:tcPr>
            <w:tcW w:w="701" w:type="pct"/>
            <w:vMerge/>
            <w:vAlign w:val="center"/>
            <w:hideMark/>
          </w:tcPr>
          <w:p w14:paraId="366AD36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3D43A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85935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3</w:t>
            </w:r>
          </w:p>
        </w:tc>
        <w:tc>
          <w:tcPr>
            <w:tcW w:w="547" w:type="pct"/>
            <w:vAlign w:val="center"/>
          </w:tcPr>
          <w:p w14:paraId="1DFE7E2F" w14:textId="34D49459"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A05FC39" w14:textId="1E28CAF3"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7ED2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ECC0F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16E4B00" w14:textId="5945C0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AA56EAF"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264DDA2" w14:textId="17940EA9" w:rsidTr="009F008A">
        <w:trPr>
          <w:trHeight w:val="300"/>
        </w:trPr>
        <w:tc>
          <w:tcPr>
            <w:tcW w:w="701" w:type="pct"/>
            <w:vMerge/>
            <w:vAlign w:val="center"/>
            <w:hideMark/>
          </w:tcPr>
          <w:p w14:paraId="48ABBCF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F7D8A9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E3B10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5</w:t>
            </w:r>
          </w:p>
        </w:tc>
        <w:tc>
          <w:tcPr>
            <w:tcW w:w="547" w:type="pct"/>
            <w:vAlign w:val="center"/>
          </w:tcPr>
          <w:p w14:paraId="5130A8B4" w14:textId="5A4BDD18"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67061B83" w14:textId="473B838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53D6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FFC4681"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AA2FE" w14:textId="0CB4D28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03302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73B1278" w14:textId="635A2772" w:rsidTr="009F008A">
        <w:trPr>
          <w:trHeight w:val="300"/>
        </w:trPr>
        <w:tc>
          <w:tcPr>
            <w:tcW w:w="701" w:type="pct"/>
            <w:vMerge/>
            <w:vAlign w:val="center"/>
            <w:hideMark/>
          </w:tcPr>
          <w:p w14:paraId="62976D3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64596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6BAA6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48</w:t>
            </w:r>
          </w:p>
        </w:tc>
        <w:tc>
          <w:tcPr>
            <w:tcW w:w="547" w:type="pct"/>
            <w:vAlign w:val="center"/>
          </w:tcPr>
          <w:p w14:paraId="67EF9783" w14:textId="2B6DB57D"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54A3BB96" w14:textId="52C4EE1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9D16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2F13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19A4D97" w14:textId="5C2979B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A828D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559DAD9" w14:textId="12348812" w:rsidTr="009F008A">
        <w:trPr>
          <w:trHeight w:val="300"/>
        </w:trPr>
        <w:tc>
          <w:tcPr>
            <w:tcW w:w="701" w:type="pct"/>
            <w:vMerge/>
            <w:vAlign w:val="center"/>
            <w:hideMark/>
          </w:tcPr>
          <w:p w14:paraId="604071CA"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35A375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5708C5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0</w:t>
            </w:r>
          </w:p>
        </w:tc>
        <w:tc>
          <w:tcPr>
            <w:tcW w:w="547" w:type="pct"/>
            <w:vAlign w:val="center"/>
          </w:tcPr>
          <w:p w14:paraId="740B8ED9" w14:textId="2AD85919"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11F80F0D" w14:textId="6D9479A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8E9F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8F9C6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839273" w14:textId="2F0A4F43"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54CF9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B55636" w14:textId="44AC9E69" w:rsidTr="009F008A">
        <w:trPr>
          <w:trHeight w:val="300"/>
        </w:trPr>
        <w:tc>
          <w:tcPr>
            <w:tcW w:w="701" w:type="pct"/>
            <w:vMerge/>
            <w:vAlign w:val="center"/>
            <w:hideMark/>
          </w:tcPr>
          <w:p w14:paraId="332D6FE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12BCC2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384499D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505E1B20" w14:textId="48DEE202"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D96778C" w14:textId="7A7407D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381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C22A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ACF049B" w14:textId="5570C85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45F1B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7E6521C" w14:textId="6F56F5EF" w:rsidTr="009F008A">
        <w:trPr>
          <w:trHeight w:val="300"/>
        </w:trPr>
        <w:tc>
          <w:tcPr>
            <w:tcW w:w="701" w:type="pct"/>
            <w:vMerge/>
            <w:vAlign w:val="center"/>
            <w:hideMark/>
          </w:tcPr>
          <w:p w14:paraId="7AB92BC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D1938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F14EC2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31</w:t>
            </w:r>
          </w:p>
        </w:tc>
        <w:tc>
          <w:tcPr>
            <w:tcW w:w="547" w:type="pct"/>
            <w:vAlign w:val="center"/>
          </w:tcPr>
          <w:p w14:paraId="45F4E0A1" w14:textId="29913CF9"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7E39F028" w14:textId="454367E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E5EB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1D211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B516D2" w14:textId="4DDF0DB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25C6B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0E07414" w14:textId="22451BBF" w:rsidTr="009F008A">
        <w:trPr>
          <w:trHeight w:val="300"/>
        </w:trPr>
        <w:tc>
          <w:tcPr>
            <w:tcW w:w="701" w:type="pct"/>
            <w:vMerge/>
            <w:vAlign w:val="center"/>
            <w:hideMark/>
          </w:tcPr>
          <w:p w14:paraId="79E8CA7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2AC56A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58861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7</w:t>
            </w:r>
          </w:p>
        </w:tc>
        <w:tc>
          <w:tcPr>
            <w:tcW w:w="547" w:type="pct"/>
            <w:vAlign w:val="center"/>
          </w:tcPr>
          <w:p w14:paraId="4B7BD7DC" w14:textId="43DCD28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15D177B" w14:textId="5E5A5BA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DA11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40B68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B7C8282" w14:textId="558AFE0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4629F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3D02599" w14:textId="2EC45EFE" w:rsidTr="009F008A">
        <w:trPr>
          <w:trHeight w:val="300"/>
        </w:trPr>
        <w:tc>
          <w:tcPr>
            <w:tcW w:w="701" w:type="pct"/>
            <w:vMerge/>
            <w:vAlign w:val="center"/>
            <w:hideMark/>
          </w:tcPr>
          <w:p w14:paraId="4DD216F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779D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729AEA5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7</w:t>
            </w:r>
          </w:p>
        </w:tc>
        <w:tc>
          <w:tcPr>
            <w:tcW w:w="547" w:type="pct"/>
            <w:vAlign w:val="center"/>
          </w:tcPr>
          <w:p w14:paraId="631C42E4" w14:textId="098670F9"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CF8979B" w14:textId="6914EED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CB7FDC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5044A6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C1D5B15" w14:textId="5DA81A42"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E7CF89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53A3CA2" w14:textId="5B5962D0" w:rsidTr="009F008A">
        <w:trPr>
          <w:trHeight w:val="300"/>
        </w:trPr>
        <w:tc>
          <w:tcPr>
            <w:tcW w:w="701" w:type="pct"/>
            <w:vMerge/>
            <w:vAlign w:val="center"/>
            <w:hideMark/>
          </w:tcPr>
          <w:p w14:paraId="333F0F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531A04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2BDF420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6</w:t>
            </w:r>
          </w:p>
        </w:tc>
        <w:tc>
          <w:tcPr>
            <w:tcW w:w="547" w:type="pct"/>
            <w:vAlign w:val="center"/>
          </w:tcPr>
          <w:p w14:paraId="619FF916" w14:textId="05A8BCB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60A1840E" w14:textId="4E3EFDE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BA4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FF3C2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F4C5C9" w14:textId="60A7A8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30BAF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B6A6DA4" w14:textId="5B81D47F" w:rsidTr="009F008A">
        <w:trPr>
          <w:trHeight w:val="300"/>
        </w:trPr>
        <w:tc>
          <w:tcPr>
            <w:tcW w:w="701" w:type="pct"/>
            <w:vMerge/>
            <w:vAlign w:val="center"/>
            <w:hideMark/>
          </w:tcPr>
          <w:p w14:paraId="0634F5B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C2047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0631B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6</w:t>
            </w:r>
          </w:p>
        </w:tc>
        <w:tc>
          <w:tcPr>
            <w:tcW w:w="547" w:type="pct"/>
            <w:vAlign w:val="center"/>
          </w:tcPr>
          <w:p w14:paraId="5E53AAE9" w14:textId="355BFA5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4258B20D" w14:textId="51239D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3995C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A717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C8BB64" w14:textId="4CB3AAA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C1F78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4D53A02" w14:textId="12411B3C" w:rsidTr="009F008A">
        <w:trPr>
          <w:trHeight w:val="300"/>
        </w:trPr>
        <w:tc>
          <w:tcPr>
            <w:tcW w:w="701" w:type="pct"/>
            <w:vMerge/>
            <w:vAlign w:val="center"/>
            <w:hideMark/>
          </w:tcPr>
          <w:p w14:paraId="7CFD08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22B45B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3</w:t>
            </w:r>
          </w:p>
        </w:tc>
        <w:tc>
          <w:tcPr>
            <w:tcW w:w="548" w:type="pct"/>
            <w:shd w:val="clear" w:color="auto" w:fill="auto"/>
            <w:noWrap/>
            <w:vAlign w:val="center"/>
            <w:hideMark/>
          </w:tcPr>
          <w:p w14:paraId="211DAF7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8</w:t>
            </w:r>
          </w:p>
        </w:tc>
        <w:tc>
          <w:tcPr>
            <w:tcW w:w="547" w:type="pct"/>
            <w:vAlign w:val="center"/>
          </w:tcPr>
          <w:p w14:paraId="3FEEB040" w14:textId="24A0ABBC"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467D203" w14:textId="4AD09B9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97479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170FA7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1D828" w14:textId="5C367D47"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6BE7A9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8D6E8B1" w14:textId="347158EE" w:rsidTr="009F008A">
        <w:trPr>
          <w:trHeight w:val="300"/>
        </w:trPr>
        <w:tc>
          <w:tcPr>
            <w:tcW w:w="701" w:type="pct"/>
            <w:vMerge w:val="restart"/>
            <w:shd w:val="clear" w:color="auto" w:fill="auto"/>
            <w:noWrap/>
            <w:vAlign w:val="center"/>
            <w:hideMark/>
          </w:tcPr>
          <w:p w14:paraId="231F1C1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2</w:t>
            </w:r>
          </w:p>
        </w:tc>
        <w:tc>
          <w:tcPr>
            <w:tcW w:w="157" w:type="pct"/>
            <w:shd w:val="clear" w:color="auto" w:fill="auto"/>
            <w:noWrap/>
            <w:vAlign w:val="center"/>
            <w:hideMark/>
          </w:tcPr>
          <w:p w14:paraId="7B85957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EC4D5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1</w:t>
            </w:r>
          </w:p>
        </w:tc>
        <w:tc>
          <w:tcPr>
            <w:tcW w:w="547" w:type="pct"/>
            <w:vAlign w:val="center"/>
          </w:tcPr>
          <w:p w14:paraId="7F951533" w14:textId="42E91EF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2C6E9899" w14:textId="07210A4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32</w:t>
            </w:r>
          </w:p>
        </w:tc>
        <w:tc>
          <w:tcPr>
            <w:tcW w:w="547" w:type="pct"/>
            <w:vMerge w:val="restart"/>
            <w:vAlign w:val="center"/>
          </w:tcPr>
          <w:p w14:paraId="20C1DDE5" w14:textId="7DD6210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25</w:t>
            </w:r>
          </w:p>
        </w:tc>
        <w:tc>
          <w:tcPr>
            <w:tcW w:w="547" w:type="pct"/>
            <w:vMerge w:val="restart"/>
            <w:vAlign w:val="center"/>
          </w:tcPr>
          <w:p w14:paraId="6580D918" w14:textId="484005C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4</w:t>
            </w:r>
          </w:p>
        </w:tc>
        <w:tc>
          <w:tcPr>
            <w:tcW w:w="626" w:type="pct"/>
            <w:vMerge w:val="restart"/>
            <w:shd w:val="clear" w:color="auto" w:fill="auto"/>
            <w:noWrap/>
            <w:vAlign w:val="center"/>
            <w:hideMark/>
          </w:tcPr>
          <w:p w14:paraId="70369174" w14:textId="56466440"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7B6D8224" w14:textId="4EB211B2"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019F9158" w14:textId="33269D8F" w:rsidTr="009F008A">
        <w:trPr>
          <w:trHeight w:val="300"/>
        </w:trPr>
        <w:tc>
          <w:tcPr>
            <w:tcW w:w="701" w:type="pct"/>
            <w:vMerge/>
            <w:vAlign w:val="center"/>
            <w:hideMark/>
          </w:tcPr>
          <w:p w14:paraId="37A973F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D398C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29841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5</w:t>
            </w:r>
          </w:p>
        </w:tc>
        <w:tc>
          <w:tcPr>
            <w:tcW w:w="547" w:type="pct"/>
            <w:vAlign w:val="center"/>
          </w:tcPr>
          <w:p w14:paraId="6819397E" w14:textId="0456CBF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6F8CC50" w14:textId="155B3BF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6011B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0AB7B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9741" w14:textId="1B15528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B7741CD"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964CA1" w14:textId="592440EB" w:rsidTr="009F008A">
        <w:trPr>
          <w:trHeight w:val="300"/>
        </w:trPr>
        <w:tc>
          <w:tcPr>
            <w:tcW w:w="701" w:type="pct"/>
            <w:vMerge/>
            <w:vAlign w:val="center"/>
            <w:hideMark/>
          </w:tcPr>
          <w:p w14:paraId="6197987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0C94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1F56E2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0</w:t>
            </w:r>
          </w:p>
        </w:tc>
        <w:tc>
          <w:tcPr>
            <w:tcW w:w="547" w:type="pct"/>
            <w:vAlign w:val="center"/>
          </w:tcPr>
          <w:p w14:paraId="0E165FC9" w14:textId="10DCA15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EC23B88" w14:textId="2ABF75C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B41F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DE2170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F8F6FBC" w14:textId="6237B33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EDB637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ECBFE93" w14:textId="2184B6BC" w:rsidTr="009F008A">
        <w:trPr>
          <w:trHeight w:val="300"/>
        </w:trPr>
        <w:tc>
          <w:tcPr>
            <w:tcW w:w="701" w:type="pct"/>
            <w:vMerge w:val="restart"/>
            <w:shd w:val="clear" w:color="auto" w:fill="auto"/>
            <w:noWrap/>
            <w:vAlign w:val="center"/>
            <w:hideMark/>
          </w:tcPr>
          <w:p w14:paraId="2406AB4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G</w:t>
            </w:r>
          </w:p>
        </w:tc>
        <w:tc>
          <w:tcPr>
            <w:tcW w:w="157" w:type="pct"/>
            <w:shd w:val="clear" w:color="auto" w:fill="auto"/>
            <w:noWrap/>
            <w:vAlign w:val="center"/>
            <w:hideMark/>
          </w:tcPr>
          <w:p w14:paraId="2EE6C1F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5AC6A3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4CDDB4A8" w14:textId="7B259CA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restart"/>
            <w:vAlign w:val="center"/>
          </w:tcPr>
          <w:p w14:paraId="03ACD614" w14:textId="78380EB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0B88242B" w14:textId="5D0BC16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4D2060BB" w14:textId="2827C86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9</w:t>
            </w:r>
          </w:p>
        </w:tc>
        <w:tc>
          <w:tcPr>
            <w:tcW w:w="626" w:type="pct"/>
            <w:shd w:val="clear" w:color="auto" w:fill="auto"/>
            <w:noWrap/>
            <w:vAlign w:val="center"/>
            <w:hideMark/>
          </w:tcPr>
          <w:p w14:paraId="22738404" w14:textId="35991751"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7B631B97" w14:textId="190D693D"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58F07A53" w14:textId="24267322" w:rsidTr="009F008A">
        <w:trPr>
          <w:trHeight w:val="300"/>
        </w:trPr>
        <w:tc>
          <w:tcPr>
            <w:tcW w:w="701" w:type="pct"/>
            <w:vMerge/>
            <w:vAlign w:val="center"/>
            <w:hideMark/>
          </w:tcPr>
          <w:p w14:paraId="32F221B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E0390C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9D586A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0</w:t>
            </w:r>
          </w:p>
        </w:tc>
        <w:tc>
          <w:tcPr>
            <w:tcW w:w="547" w:type="pct"/>
            <w:vAlign w:val="center"/>
          </w:tcPr>
          <w:p w14:paraId="72908AE5" w14:textId="6CF7B90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69AD89B2" w14:textId="7068765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015C8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134CBE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4F9B40CE" w14:textId="6E2BCBC2"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21B9BD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80037D5" w14:textId="2835912C" w:rsidTr="009F008A">
        <w:trPr>
          <w:trHeight w:val="300"/>
        </w:trPr>
        <w:tc>
          <w:tcPr>
            <w:tcW w:w="701" w:type="pct"/>
            <w:vMerge/>
            <w:vAlign w:val="center"/>
            <w:hideMark/>
          </w:tcPr>
          <w:p w14:paraId="1C91B1D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618B2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525556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7</w:t>
            </w:r>
          </w:p>
        </w:tc>
        <w:tc>
          <w:tcPr>
            <w:tcW w:w="547" w:type="pct"/>
            <w:vAlign w:val="center"/>
          </w:tcPr>
          <w:p w14:paraId="1E2158ED" w14:textId="76819C2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75A87CB" w14:textId="2E2D625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E4DC8E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C48AA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644932C4" w14:textId="017F7BF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2A0EFC5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F68398" w14:textId="1BF411D1" w:rsidTr="009F008A">
        <w:trPr>
          <w:trHeight w:val="300"/>
        </w:trPr>
        <w:tc>
          <w:tcPr>
            <w:tcW w:w="701" w:type="pct"/>
            <w:vMerge/>
            <w:vAlign w:val="center"/>
            <w:hideMark/>
          </w:tcPr>
          <w:p w14:paraId="1B6AD12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BE698C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8804C2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15C5603C" w14:textId="65506BF1"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ign w:val="center"/>
          </w:tcPr>
          <w:p w14:paraId="56B68BC1" w14:textId="005D48F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63C0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1C8643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CF58A98" w14:textId="1907F82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D5C41D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072F2" w14:textId="57569073" w:rsidTr="009F008A">
        <w:trPr>
          <w:trHeight w:val="300"/>
        </w:trPr>
        <w:tc>
          <w:tcPr>
            <w:tcW w:w="701" w:type="pct"/>
            <w:vMerge/>
            <w:vAlign w:val="center"/>
            <w:hideMark/>
          </w:tcPr>
          <w:p w14:paraId="3E2340D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7AB9F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243E08D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8</w:t>
            </w:r>
          </w:p>
        </w:tc>
        <w:tc>
          <w:tcPr>
            <w:tcW w:w="547" w:type="pct"/>
            <w:vAlign w:val="center"/>
          </w:tcPr>
          <w:p w14:paraId="1D614494" w14:textId="5949EC6B"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ign w:val="center"/>
          </w:tcPr>
          <w:p w14:paraId="3E8AB3EA" w14:textId="5009A7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5047FD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61A6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7AE6B39D" w14:textId="5FBAA62E"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ign w:val="center"/>
          </w:tcPr>
          <w:p w14:paraId="2EF0603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251C78C" w14:textId="56A83961" w:rsidTr="009F008A">
        <w:trPr>
          <w:trHeight w:val="300"/>
        </w:trPr>
        <w:tc>
          <w:tcPr>
            <w:tcW w:w="701" w:type="pct"/>
            <w:vMerge w:val="restart"/>
            <w:shd w:val="clear" w:color="auto" w:fill="auto"/>
            <w:noWrap/>
            <w:vAlign w:val="center"/>
            <w:hideMark/>
          </w:tcPr>
          <w:p w14:paraId="2F1683D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P</w:t>
            </w:r>
          </w:p>
        </w:tc>
        <w:tc>
          <w:tcPr>
            <w:tcW w:w="157" w:type="pct"/>
            <w:shd w:val="clear" w:color="auto" w:fill="auto"/>
            <w:noWrap/>
            <w:vAlign w:val="center"/>
            <w:hideMark/>
          </w:tcPr>
          <w:p w14:paraId="0DCD4F8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8701E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6</w:t>
            </w:r>
          </w:p>
        </w:tc>
        <w:tc>
          <w:tcPr>
            <w:tcW w:w="547" w:type="pct"/>
            <w:vAlign w:val="center"/>
          </w:tcPr>
          <w:p w14:paraId="442415E1" w14:textId="03FFA5FB"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23008A4E" w14:textId="7BF0E5B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4</w:t>
            </w:r>
          </w:p>
        </w:tc>
        <w:tc>
          <w:tcPr>
            <w:tcW w:w="547" w:type="pct"/>
            <w:vMerge w:val="restart"/>
            <w:vAlign w:val="center"/>
          </w:tcPr>
          <w:p w14:paraId="243A1F14" w14:textId="1669987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5</w:t>
            </w:r>
          </w:p>
        </w:tc>
        <w:tc>
          <w:tcPr>
            <w:tcW w:w="547" w:type="pct"/>
            <w:vMerge w:val="restart"/>
            <w:vAlign w:val="center"/>
          </w:tcPr>
          <w:p w14:paraId="4B6E065A" w14:textId="73D03876"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2</w:t>
            </w:r>
          </w:p>
        </w:tc>
        <w:tc>
          <w:tcPr>
            <w:tcW w:w="626" w:type="pct"/>
            <w:vMerge w:val="restart"/>
            <w:shd w:val="clear" w:color="auto" w:fill="auto"/>
            <w:noWrap/>
            <w:vAlign w:val="center"/>
            <w:hideMark/>
          </w:tcPr>
          <w:p w14:paraId="203F5FD4" w14:textId="31B016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EAE33CE" w14:textId="307E6D84"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7E8430BE" w14:textId="4C061916" w:rsidTr="009F008A">
        <w:trPr>
          <w:trHeight w:val="300"/>
        </w:trPr>
        <w:tc>
          <w:tcPr>
            <w:tcW w:w="701" w:type="pct"/>
            <w:vMerge/>
            <w:vAlign w:val="center"/>
            <w:hideMark/>
          </w:tcPr>
          <w:p w14:paraId="6661120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FEBF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BFB4F5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6</w:t>
            </w:r>
          </w:p>
        </w:tc>
        <w:tc>
          <w:tcPr>
            <w:tcW w:w="547" w:type="pct"/>
            <w:vAlign w:val="center"/>
          </w:tcPr>
          <w:p w14:paraId="3551D374" w14:textId="018F5140"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6A448002" w14:textId="37683F5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13E3B2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D2CEC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31EAD31" w14:textId="56F697D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0FD442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C7508D9" w14:textId="2F2B3F04" w:rsidTr="009F008A">
        <w:trPr>
          <w:trHeight w:val="300"/>
        </w:trPr>
        <w:tc>
          <w:tcPr>
            <w:tcW w:w="701" w:type="pct"/>
            <w:vMerge/>
            <w:vAlign w:val="center"/>
            <w:hideMark/>
          </w:tcPr>
          <w:p w14:paraId="304EF49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0B142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4113CA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23631AF7" w14:textId="722CA72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65D2CEF7" w14:textId="1F29D87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E924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5CAE9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4512272" w14:textId="4F69793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91D498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A1ADF" w14:textId="639BA2E7" w:rsidTr="009F008A">
        <w:trPr>
          <w:trHeight w:val="300"/>
        </w:trPr>
        <w:tc>
          <w:tcPr>
            <w:tcW w:w="701" w:type="pct"/>
            <w:vMerge/>
            <w:vAlign w:val="center"/>
            <w:hideMark/>
          </w:tcPr>
          <w:p w14:paraId="40E1495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DC881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301CE9F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7</w:t>
            </w:r>
          </w:p>
        </w:tc>
        <w:tc>
          <w:tcPr>
            <w:tcW w:w="547" w:type="pct"/>
            <w:vAlign w:val="center"/>
          </w:tcPr>
          <w:p w14:paraId="3677E61E" w14:textId="3615E8D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CBB5647" w14:textId="2C0E2A42"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4A71E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6B1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494442" w14:textId="2AA2AEB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4C55B5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6B0372" w14:textId="024E4099" w:rsidTr="009F008A">
        <w:trPr>
          <w:trHeight w:val="300"/>
        </w:trPr>
        <w:tc>
          <w:tcPr>
            <w:tcW w:w="701" w:type="pct"/>
            <w:vMerge/>
            <w:vAlign w:val="center"/>
            <w:hideMark/>
          </w:tcPr>
          <w:p w14:paraId="2185B4C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1741E7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EC27B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2</w:t>
            </w:r>
          </w:p>
        </w:tc>
        <w:tc>
          <w:tcPr>
            <w:tcW w:w="547" w:type="pct"/>
            <w:vAlign w:val="center"/>
          </w:tcPr>
          <w:p w14:paraId="6380D479" w14:textId="0191C1B2"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440A503" w14:textId="30C3D2F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8EE6E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B99C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5F9582F" w14:textId="07ABF17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10EA3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E9153DE" w14:textId="16F57E59" w:rsidTr="009F008A">
        <w:trPr>
          <w:trHeight w:val="300"/>
        </w:trPr>
        <w:tc>
          <w:tcPr>
            <w:tcW w:w="701" w:type="pct"/>
            <w:vMerge w:val="restart"/>
            <w:shd w:val="clear" w:color="auto" w:fill="auto"/>
            <w:noWrap/>
            <w:vAlign w:val="center"/>
            <w:hideMark/>
          </w:tcPr>
          <w:p w14:paraId="576FFF3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U</w:t>
            </w:r>
          </w:p>
        </w:tc>
        <w:tc>
          <w:tcPr>
            <w:tcW w:w="157" w:type="pct"/>
            <w:shd w:val="clear" w:color="auto" w:fill="auto"/>
            <w:noWrap/>
            <w:vAlign w:val="center"/>
            <w:hideMark/>
          </w:tcPr>
          <w:p w14:paraId="7E9E897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30B913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9</w:t>
            </w:r>
          </w:p>
        </w:tc>
        <w:tc>
          <w:tcPr>
            <w:tcW w:w="547" w:type="pct"/>
            <w:vAlign w:val="center"/>
          </w:tcPr>
          <w:p w14:paraId="7958AFC2" w14:textId="4FC07160"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10E30789" w14:textId="013DA3E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8</w:t>
            </w:r>
          </w:p>
        </w:tc>
        <w:tc>
          <w:tcPr>
            <w:tcW w:w="547" w:type="pct"/>
            <w:vMerge w:val="restart"/>
            <w:vAlign w:val="center"/>
          </w:tcPr>
          <w:p w14:paraId="1EBD5F4E" w14:textId="78969E82"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03</w:t>
            </w:r>
          </w:p>
        </w:tc>
        <w:tc>
          <w:tcPr>
            <w:tcW w:w="547" w:type="pct"/>
            <w:vMerge w:val="restart"/>
            <w:vAlign w:val="center"/>
          </w:tcPr>
          <w:p w14:paraId="4055763A" w14:textId="65F829AC"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0</w:t>
            </w:r>
          </w:p>
        </w:tc>
        <w:tc>
          <w:tcPr>
            <w:tcW w:w="626" w:type="pct"/>
            <w:vMerge w:val="restart"/>
            <w:shd w:val="clear" w:color="auto" w:fill="auto"/>
            <w:noWrap/>
            <w:vAlign w:val="center"/>
            <w:hideMark/>
          </w:tcPr>
          <w:p w14:paraId="7B5A9961" w14:textId="57284E6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p w14:paraId="0DCDAFE3" w14:textId="68858CE9"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2FCE250" w14:textId="51C24DE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30F207B9" w14:textId="1A8309EE" w:rsidTr="009F008A">
        <w:trPr>
          <w:trHeight w:val="300"/>
        </w:trPr>
        <w:tc>
          <w:tcPr>
            <w:tcW w:w="701" w:type="pct"/>
            <w:vMerge/>
            <w:vAlign w:val="center"/>
            <w:hideMark/>
          </w:tcPr>
          <w:p w14:paraId="184B364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86E185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2A86D3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7</w:t>
            </w:r>
          </w:p>
        </w:tc>
        <w:tc>
          <w:tcPr>
            <w:tcW w:w="547" w:type="pct"/>
            <w:vAlign w:val="center"/>
          </w:tcPr>
          <w:p w14:paraId="082C5EC1" w14:textId="24CA540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F920B4F" w14:textId="5A5BA09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023A6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380A0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272A5E2" w14:textId="29A5659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020B4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641A03" w14:textId="71B564B9" w:rsidTr="009F008A">
        <w:trPr>
          <w:trHeight w:val="300"/>
        </w:trPr>
        <w:tc>
          <w:tcPr>
            <w:tcW w:w="701" w:type="pct"/>
            <w:vMerge/>
            <w:vAlign w:val="center"/>
            <w:hideMark/>
          </w:tcPr>
          <w:p w14:paraId="501F021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0A054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1CDB71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7</w:t>
            </w:r>
          </w:p>
        </w:tc>
        <w:tc>
          <w:tcPr>
            <w:tcW w:w="547" w:type="pct"/>
            <w:vAlign w:val="center"/>
          </w:tcPr>
          <w:p w14:paraId="77D28419" w14:textId="01077CC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54134D0B" w14:textId="293BD7C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5F80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4B873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F55634" w14:textId="05E4BDA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E60BD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EDA739D" w14:textId="5260E9AE" w:rsidTr="009F008A">
        <w:trPr>
          <w:trHeight w:val="300"/>
        </w:trPr>
        <w:tc>
          <w:tcPr>
            <w:tcW w:w="701" w:type="pct"/>
            <w:vMerge/>
            <w:vAlign w:val="center"/>
            <w:hideMark/>
          </w:tcPr>
          <w:p w14:paraId="1E46BDC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AEC641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C7F76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9</w:t>
            </w:r>
          </w:p>
        </w:tc>
        <w:tc>
          <w:tcPr>
            <w:tcW w:w="547" w:type="pct"/>
            <w:vAlign w:val="center"/>
          </w:tcPr>
          <w:p w14:paraId="679B30D2" w14:textId="174A69A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4D3A10AE" w14:textId="6222AED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3F1D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3B0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6A3336" w14:textId="738FAF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AF1A95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3815EEA" w14:textId="53FAC62C" w:rsidTr="009F008A">
        <w:trPr>
          <w:trHeight w:val="300"/>
        </w:trPr>
        <w:tc>
          <w:tcPr>
            <w:tcW w:w="701" w:type="pct"/>
            <w:vMerge/>
            <w:vAlign w:val="center"/>
            <w:hideMark/>
          </w:tcPr>
          <w:p w14:paraId="2D9235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0A774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58F08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7</w:t>
            </w:r>
          </w:p>
        </w:tc>
        <w:tc>
          <w:tcPr>
            <w:tcW w:w="547" w:type="pct"/>
            <w:vAlign w:val="center"/>
          </w:tcPr>
          <w:p w14:paraId="4B804810" w14:textId="1CC5296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3031C89C" w14:textId="47ACCEA4"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8CBCE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5B6A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B4626AA" w14:textId="27B3905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917627"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C476B4" w:rsidRPr="00E81B1B" w14:paraId="1E261E91" w14:textId="256E8CC9" w:rsidTr="009F008A">
        <w:trPr>
          <w:trHeight w:val="300"/>
        </w:trPr>
        <w:tc>
          <w:tcPr>
            <w:tcW w:w="701" w:type="pct"/>
            <w:vMerge w:val="restart"/>
            <w:shd w:val="clear" w:color="auto" w:fill="auto"/>
            <w:noWrap/>
            <w:vAlign w:val="center"/>
            <w:hideMark/>
          </w:tcPr>
          <w:p w14:paraId="3523084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S1</w:t>
            </w:r>
          </w:p>
        </w:tc>
        <w:tc>
          <w:tcPr>
            <w:tcW w:w="157" w:type="pct"/>
            <w:shd w:val="clear" w:color="auto" w:fill="auto"/>
            <w:noWrap/>
            <w:vAlign w:val="center"/>
            <w:hideMark/>
          </w:tcPr>
          <w:p w14:paraId="1C02754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558D4B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2</w:t>
            </w:r>
          </w:p>
        </w:tc>
        <w:tc>
          <w:tcPr>
            <w:tcW w:w="547" w:type="pct"/>
            <w:vAlign w:val="center"/>
          </w:tcPr>
          <w:p w14:paraId="6832201B" w14:textId="52D3318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27B7AC5C" w14:textId="2F43E832"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42</w:t>
            </w:r>
          </w:p>
        </w:tc>
        <w:tc>
          <w:tcPr>
            <w:tcW w:w="547" w:type="pct"/>
            <w:vMerge w:val="restart"/>
            <w:vAlign w:val="center"/>
          </w:tcPr>
          <w:p w14:paraId="67A5130E" w14:textId="173B94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6</w:t>
            </w:r>
          </w:p>
        </w:tc>
        <w:tc>
          <w:tcPr>
            <w:tcW w:w="547" w:type="pct"/>
            <w:vMerge w:val="restart"/>
            <w:vAlign w:val="center"/>
          </w:tcPr>
          <w:p w14:paraId="28C161EF" w14:textId="2C4A293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5BE560B9" w14:textId="0C2CABA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D1BD3F6" w14:textId="3F46100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68F6178B" w14:textId="4F9F4F25" w:rsidTr="009F008A">
        <w:trPr>
          <w:trHeight w:val="300"/>
        </w:trPr>
        <w:tc>
          <w:tcPr>
            <w:tcW w:w="701" w:type="pct"/>
            <w:vMerge/>
            <w:vAlign w:val="center"/>
            <w:hideMark/>
          </w:tcPr>
          <w:p w14:paraId="376F6BD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88884F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8621FF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09</w:t>
            </w:r>
          </w:p>
        </w:tc>
        <w:tc>
          <w:tcPr>
            <w:tcW w:w="547" w:type="pct"/>
            <w:vAlign w:val="center"/>
          </w:tcPr>
          <w:p w14:paraId="24FF8EEF" w14:textId="0B209C1F"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0C43D15" w14:textId="660691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E8F5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5743E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7705870" w14:textId="1DD6DFE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AC22E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F2BD23E" w14:textId="3FC48177" w:rsidTr="009F008A">
        <w:trPr>
          <w:trHeight w:val="300"/>
        </w:trPr>
        <w:tc>
          <w:tcPr>
            <w:tcW w:w="701" w:type="pct"/>
            <w:vMerge/>
            <w:vAlign w:val="center"/>
            <w:hideMark/>
          </w:tcPr>
          <w:p w14:paraId="43F220D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AE391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74A41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5BBE1745" w14:textId="7D11FB5E"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4A4A9EC8" w14:textId="7B1B27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4103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79FCD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AEF9F4" w14:textId="49D3EEB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0A781E0"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7928E" w14:textId="652E71CC" w:rsidTr="009F008A">
        <w:trPr>
          <w:trHeight w:val="300"/>
        </w:trPr>
        <w:tc>
          <w:tcPr>
            <w:tcW w:w="701" w:type="pct"/>
            <w:vMerge/>
            <w:vAlign w:val="center"/>
            <w:hideMark/>
          </w:tcPr>
          <w:p w14:paraId="4F2D822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E6AC5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6F6D88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7</w:t>
            </w:r>
          </w:p>
        </w:tc>
        <w:tc>
          <w:tcPr>
            <w:tcW w:w="547" w:type="pct"/>
            <w:vAlign w:val="center"/>
          </w:tcPr>
          <w:p w14:paraId="6E4CFA0D" w14:textId="35E54880"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0C4430A" w14:textId="268F9B7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D299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72171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13BD61" w14:textId="7CE5581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1D0900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688D40" w14:textId="79322C1D" w:rsidTr="009F008A">
        <w:trPr>
          <w:trHeight w:val="300"/>
        </w:trPr>
        <w:tc>
          <w:tcPr>
            <w:tcW w:w="701" w:type="pct"/>
            <w:vMerge/>
            <w:vAlign w:val="center"/>
            <w:hideMark/>
          </w:tcPr>
          <w:p w14:paraId="718E2E4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92015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5A4AD64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7</w:t>
            </w:r>
          </w:p>
        </w:tc>
        <w:tc>
          <w:tcPr>
            <w:tcW w:w="547" w:type="pct"/>
            <w:vAlign w:val="center"/>
          </w:tcPr>
          <w:p w14:paraId="1A816162" w14:textId="381B1A03"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85AFA56" w14:textId="1A21B74A"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5648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6241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0C2483" w14:textId="04EDB7F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D350FE"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7E5E8E8" w14:textId="09D6EEE0" w:rsidTr="009F008A">
        <w:trPr>
          <w:trHeight w:val="300"/>
        </w:trPr>
        <w:tc>
          <w:tcPr>
            <w:tcW w:w="701" w:type="pct"/>
            <w:vMerge/>
            <w:vAlign w:val="center"/>
            <w:hideMark/>
          </w:tcPr>
          <w:p w14:paraId="79FFABF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74E2C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7F2D6B4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0</w:t>
            </w:r>
          </w:p>
        </w:tc>
        <w:tc>
          <w:tcPr>
            <w:tcW w:w="547" w:type="pct"/>
            <w:vAlign w:val="center"/>
          </w:tcPr>
          <w:p w14:paraId="3C0BA137" w14:textId="02C1B1D2"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22DB032" w14:textId="7081BBB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959CA2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CB5F1A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C793AFE" w14:textId="1C935F2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596CF9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0904ED" w14:textId="55A74B0B" w:rsidTr="009F008A">
        <w:trPr>
          <w:trHeight w:val="300"/>
        </w:trPr>
        <w:tc>
          <w:tcPr>
            <w:tcW w:w="701" w:type="pct"/>
            <w:vMerge w:val="restart"/>
            <w:shd w:val="clear" w:color="auto" w:fill="auto"/>
            <w:noWrap/>
            <w:vAlign w:val="center"/>
            <w:hideMark/>
          </w:tcPr>
          <w:p w14:paraId="6A24C38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G</w:t>
            </w:r>
          </w:p>
        </w:tc>
        <w:tc>
          <w:tcPr>
            <w:tcW w:w="157" w:type="pct"/>
            <w:shd w:val="clear" w:color="auto" w:fill="auto"/>
            <w:noWrap/>
            <w:vAlign w:val="center"/>
            <w:hideMark/>
          </w:tcPr>
          <w:p w14:paraId="1F6D00A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3C004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1</w:t>
            </w:r>
          </w:p>
        </w:tc>
        <w:tc>
          <w:tcPr>
            <w:tcW w:w="547" w:type="pct"/>
            <w:vAlign w:val="center"/>
          </w:tcPr>
          <w:p w14:paraId="6F4376AE" w14:textId="5BCF78C3"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5439A399" w14:textId="4B88F9C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61</w:t>
            </w:r>
          </w:p>
        </w:tc>
        <w:tc>
          <w:tcPr>
            <w:tcW w:w="547" w:type="pct"/>
            <w:vMerge w:val="restart"/>
            <w:vAlign w:val="center"/>
          </w:tcPr>
          <w:p w14:paraId="0FA670DE" w14:textId="29FF3A0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73</w:t>
            </w:r>
          </w:p>
        </w:tc>
        <w:tc>
          <w:tcPr>
            <w:tcW w:w="547" w:type="pct"/>
            <w:vMerge w:val="restart"/>
            <w:vAlign w:val="center"/>
          </w:tcPr>
          <w:p w14:paraId="7B3EC9BC" w14:textId="3A53BB0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6</w:t>
            </w:r>
          </w:p>
        </w:tc>
        <w:tc>
          <w:tcPr>
            <w:tcW w:w="626" w:type="pct"/>
            <w:vMerge w:val="restart"/>
            <w:shd w:val="clear" w:color="auto" w:fill="auto"/>
            <w:noWrap/>
            <w:vAlign w:val="center"/>
            <w:hideMark/>
          </w:tcPr>
          <w:p w14:paraId="68823486" w14:textId="4B0433A9"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0DF6C7C1" w14:textId="13C96947" w:rsidR="00C476B4" w:rsidRPr="00E81B1B" w:rsidRDefault="00C476B4" w:rsidP="00E25961">
            <w:pPr>
              <w:spacing w:before="0" w:line="240" w:lineRule="auto"/>
              <w:jc w:val="center"/>
              <w:rPr>
                <w:rFonts w:ascii="Calibri" w:eastAsia="Times New Roman" w:hAnsi="Calibri" w:cs="Calibri"/>
                <w:color w:val="000000"/>
                <w:szCs w:val="20"/>
                <w:lang w:eastAsia="de-DE"/>
              </w:rPr>
            </w:pPr>
            <w:commentRangeStart w:id="1251"/>
            <w:commentRangeEnd w:id="1251"/>
            <w:r w:rsidRPr="00E81B1B">
              <w:rPr>
                <w:rStyle w:val="Kommentarzeichen"/>
              </w:rPr>
              <w:commentReference w:id="1251"/>
            </w:r>
            <w:r>
              <w:rPr>
                <w:rFonts w:ascii="Calibri" w:eastAsia="Times New Roman" w:hAnsi="Calibri" w:cs="Calibri"/>
                <w:color w:val="000000"/>
                <w:szCs w:val="20"/>
                <w:lang w:eastAsia="de-DE"/>
              </w:rPr>
              <w:t>TU Berlin</w:t>
            </w:r>
          </w:p>
        </w:tc>
      </w:tr>
      <w:tr w:rsidR="00C476B4" w:rsidRPr="00E81B1B" w14:paraId="0CA6AA8E" w14:textId="4F59FA06" w:rsidTr="009F008A">
        <w:trPr>
          <w:trHeight w:val="300"/>
        </w:trPr>
        <w:tc>
          <w:tcPr>
            <w:tcW w:w="701" w:type="pct"/>
            <w:vMerge/>
            <w:vAlign w:val="center"/>
            <w:hideMark/>
          </w:tcPr>
          <w:p w14:paraId="270EE9E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2308C7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B89EF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77369846" w14:textId="4158C8E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ign w:val="center"/>
          </w:tcPr>
          <w:p w14:paraId="154943DD" w14:textId="0A2CE414"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2E800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D512A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5AF162E" w14:textId="32CE2E5A"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D999E3" w14:textId="6CACAD6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B1D42DD" w14:textId="3BF16DE9" w:rsidTr="009F008A">
        <w:trPr>
          <w:trHeight w:val="300"/>
        </w:trPr>
        <w:tc>
          <w:tcPr>
            <w:tcW w:w="701" w:type="pct"/>
            <w:vMerge/>
            <w:vAlign w:val="center"/>
            <w:hideMark/>
          </w:tcPr>
          <w:p w14:paraId="70E9B69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10FAB9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1373BD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01</w:t>
            </w:r>
          </w:p>
        </w:tc>
        <w:tc>
          <w:tcPr>
            <w:tcW w:w="547" w:type="pct"/>
            <w:vAlign w:val="center"/>
          </w:tcPr>
          <w:p w14:paraId="3B3D6878" w14:textId="061F29C5"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111C7AAA" w14:textId="047C9A7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D7E5D"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B21747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EFF7B7A" w14:textId="4B3A6AD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12525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12B8561" w14:textId="31ECE2FD" w:rsidTr="009F008A">
        <w:trPr>
          <w:trHeight w:val="300"/>
        </w:trPr>
        <w:tc>
          <w:tcPr>
            <w:tcW w:w="701" w:type="pct"/>
            <w:vMerge/>
            <w:vAlign w:val="center"/>
            <w:hideMark/>
          </w:tcPr>
          <w:p w14:paraId="3C9AF18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3088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23EAF8E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52</w:t>
            </w:r>
          </w:p>
        </w:tc>
        <w:tc>
          <w:tcPr>
            <w:tcW w:w="547" w:type="pct"/>
            <w:vAlign w:val="center"/>
          </w:tcPr>
          <w:p w14:paraId="79D39E28" w14:textId="74922FB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ign w:val="center"/>
          </w:tcPr>
          <w:p w14:paraId="1CA8A2A3" w14:textId="3DDD9CC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C7001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D73A5C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85A749B" w14:textId="6D7E32E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CCDD8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4501154" w14:textId="395B40D0" w:rsidTr="009F008A">
        <w:trPr>
          <w:trHeight w:val="300"/>
        </w:trPr>
        <w:tc>
          <w:tcPr>
            <w:tcW w:w="701" w:type="pct"/>
            <w:vMerge/>
            <w:vAlign w:val="center"/>
            <w:hideMark/>
          </w:tcPr>
          <w:p w14:paraId="6DA8AC2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E082A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200DC2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2</w:t>
            </w:r>
          </w:p>
        </w:tc>
        <w:tc>
          <w:tcPr>
            <w:tcW w:w="547" w:type="pct"/>
            <w:vAlign w:val="center"/>
          </w:tcPr>
          <w:p w14:paraId="074E34F2" w14:textId="273DBF26"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ign w:val="center"/>
          </w:tcPr>
          <w:p w14:paraId="5AC96E6D" w14:textId="4667630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E2E7C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0A5FE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2A93" w14:textId="78AC9A3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D22AF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8D1E05B" w14:textId="25C69FBE" w:rsidTr="009F008A">
        <w:trPr>
          <w:trHeight w:val="300"/>
        </w:trPr>
        <w:tc>
          <w:tcPr>
            <w:tcW w:w="701" w:type="pct"/>
            <w:vMerge w:val="restart"/>
            <w:shd w:val="clear" w:color="auto" w:fill="auto"/>
            <w:noWrap/>
            <w:vAlign w:val="center"/>
            <w:hideMark/>
          </w:tcPr>
          <w:p w14:paraId="7EB59E07"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U</w:t>
            </w:r>
          </w:p>
        </w:tc>
        <w:tc>
          <w:tcPr>
            <w:tcW w:w="157" w:type="pct"/>
            <w:shd w:val="clear" w:color="auto" w:fill="auto"/>
            <w:noWrap/>
            <w:vAlign w:val="center"/>
            <w:hideMark/>
          </w:tcPr>
          <w:p w14:paraId="187C5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5F8016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5</w:t>
            </w:r>
          </w:p>
        </w:tc>
        <w:tc>
          <w:tcPr>
            <w:tcW w:w="547" w:type="pct"/>
            <w:vAlign w:val="center"/>
          </w:tcPr>
          <w:p w14:paraId="07FDDE9D" w14:textId="06DAE0D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restart"/>
            <w:vAlign w:val="center"/>
          </w:tcPr>
          <w:p w14:paraId="5AAD243F" w14:textId="22C170B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20</w:t>
            </w:r>
          </w:p>
        </w:tc>
        <w:tc>
          <w:tcPr>
            <w:tcW w:w="547" w:type="pct"/>
            <w:vMerge w:val="restart"/>
            <w:vAlign w:val="center"/>
          </w:tcPr>
          <w:p w14:paraId="638338F4" w14:textId="346A3C9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54</w:t>
            </w:r>
          </w:p>
        </w:tc>
        <w:tc>
          <w:tcPr>
            <w:tcW w:w="547" w:type="pct"/>
            <w:vMerge w:val="restart"/>
            <w:vAlign w:val="center"/>
          </w:tcPr>
          <w:p w14:paraId="644A2A35" w14:textId="06EB06C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0</w:t>
            </w:r>
          </w:p>
        </w:tc>
        <w:tc>
          <w:tcPr>
            <w:tcW w:w="626" w:type="pct"/>
            <w:vMerge w:val="restart"/>
            <w:shd w:val="clear" w:color="auto" w:fill="auto"/>
            <w:noWrap/>
            <w:vAlign w:val="center"/>
            <w:hideMark/>
          </w:tcPr>
          <w:p w14:paraId="465B1813" w14:textId="4B14493B"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4FEB126A" w14:textId="76C6E4C8"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C476B4" w:rsidRPr="00E81B1B" w14:paraId="07E72E72" w14:textId="082E56E9" w:rsidTr="009F008A">
        <w:trPr>
          <w:trHeight w:val="300"/>
        </w:trPr>
        <w:tc>
          <w:tcPr>
            <w:tcW w:w="701" w:type="pct"/>
            <w:vMerge/>
            <w:vAlign w:val="center"/>
            <w:hideMark/>
          </w:tcPr>
          <w:p w14:paraId="1698C2A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D71227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84505B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5</w:t>
            </w:r>
          </w:p>
        </w:tc>
        <w:tc>
          <w:tcPr>
            <w:tcW w:w="547" w:type="pct"/>
            <w:vAlign w:val="center"/>
          </w:tcPr>
          <w:p w14:paraId="2BA64434" w14:textId="15F1196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33B91D0" w14:textId="3151D6B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03B6BA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1C3F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F99534" w14:textId="0C4221E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4C8D96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6955845" w14:textId="5849E797" w:rsidTr="009F008A">
        <w:trPr>
          <w:trHeight w:val="300"/>
        </w:trPr>
        <w:tc>
          <w:tcPr>
            <w:tcW w:w="701" w:type="pct"/>
            <w:vMerge/>
            <w:vAlign w:val="center"/>
            <w:hideMark/>
          </w:tcPr>
          <w:p w14:paraId="4AED7EB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42402C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48AAE1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3</w:t>
            </w:r>
          </w:p>
        </w:tc>
        <w:tc>
          <w:tcPr>
            <w:tcW w:w="547" w:type="pct"/>
            <w:vAlign w:val="center"/>
          </w:tcPr>
          <w:p w14:paraId="4418EB99" w14:textId="5D68A18B"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52A78DC0" w14:textId="24935B0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0FB393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D5955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74635A7" w14:textId="36BA8A53"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46604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517B3AB" w14:textId="74E938A5" w:rsidTr="009F008A">
        <w:trPr>
          <w:trHeight w:val="300"/>
        </w:trPr>
        <w:tc>
          <w:tcPr>
            <w:tcW w:w="701" w:type="pct"/>
            <w:vMerge/>
            <w:vAlign w:val="center"/>
            <w:hideMark/>
          </w:tcPr>
          <w:p w14:paraId="1A682C3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974984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02263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81</w:t>
            </w:r>
          </w:p>
        </w:tc>
        <w:tc>
          <w:tcPr>
            <w:tcW w:w="547" w:type="pct"/>
            <w:vAlign w:val="center"/>
          </w:tcPr>
          <w:p w14:paraId="76BEC589" w14:textId="120A278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13B3945" w14:textId="0B13195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46CAE1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C5C3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281110D" w14:textId="572F87D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22F078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70C2614" w14:textId="513FB98D" w:rsidTr="009F008A">
        <w:trPr>
          <w:trHeight w:val="300"/>
        </w:trPr>
        <w:tc>
          <w:tcPr>
            <w:tcW w:w="701" w:type="pct"/>
            <w:vMerge w:val="restart"/>
            <w:shd w:val="clear" w:color="auto" w:fill="auto"/>
            <w:noWrap/>
            <w:vAlign w:val="center"/>
            <w:hideMark/>
          </w:tcPr>
          <w:p w14:paraId="29548DB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FM</w:t>
            </w:r>
          </w:p>
        </w:tc>
        <w:tc>
          <w:tcPr>
            <w:tcW w:w="157" w:type="pct"/>
            <w:shd w:val="clear" w:color="auto" w:fill="auto"/>
            <w:noWrap/>
            <w:vAlign w:val="center"/>
            <w:hideMark/>
          </w:tcPr>
          <w:p w14:paraId="2BCCD92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CB29D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6</w:t>
            </w:r>
          </w:p>
        </w:tc>
        <w:tc>
          <w:tcPr>
            <w:tcW w:w="547" w:type="pct"/>
            <w:vAlign w:val="center"/>
          </w:tcPr>
          <w:p w14:paraId="7D6A885F" w14:textId="2A9ABA83"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0CA9C30D" w14:textId="70586C9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86</w:t>
            </w:r>
          </w:p>
        </w:tc>
        <w:tc>
          <w:tcPr>
            <w:tcW w:w="547" w:type="pct"/>
            <w:vMerge w:val="restart"/>
            <w:vAlign w:val="center"/>
          </w:tcPr>
          <w:p w14:paraId="633AEFE2" w14:textId="486E482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3</w:t>
            </w:r>
          </w:p>
        </w:tc>
        <w:tc>
          <w:tcPr>
            <w:tcW w:w="547" w:type="pct"/>
            <w:vMerge w:val="restart"/>
            <w:vAlign w:val="center"/>
          </w:tcPr>
          <w:p w14:paraId="246B7100" w14:textId="40C2B62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1B499CC5" w14:textId="1EEA7A88"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4BE4053" w14:textId="4075B1F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53726495" w14:textId="61B66B6B" w:rsidTr="009F008A">
        <w:trPr>
          <w:trHeight w:val="300"/>
        </w:trPr>
        <w:tc>
          <w:tcPr>
            <w:tcW w:w="701" w:type="pct"/>
            <w:vMerge/>
            <w:vAlign w:val="center"/>
            <w:hideMark/>
          </w:tcPr>
          <w:p w14:paraId="581DC779"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7A50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7360D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6</w:t>
            </w:r>
          </w:p>
        </w:tc>
        <w:tc>
          <w:tcPr>
            <w:tcW w:w="547" w:type="pct"/>
            <w:vAlign w:val="center"/>
          </w:tcPr>
          <w:p w14:paraId="165AEE4C" w14:textId="0CF1F8FA"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ign w:val="center"/>
          </w:tcPr>
          <w:p w14:paraId="60BEAE84" w14:textId="7AFEA70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7B7E2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DD059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956EEB9" w14:textId="48DACC5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E43DBB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D648450" w14:textId="7C50A7E9" w:rsidTr="009F008A">
        <w:trPr>
          <w:trHeight w:val="300"/>
        </w:trPr>
        <w:tc>
          <w:tcPr>
            <w:tcW w:w="701" w:type="pct"/>
            <w:vMerge w:val="restart"/>
            <w:shd w:val="clear" w:color="auto" w:fill="auto"/>
            <w:noWrap/>
            <w:vAlign w:val="center"/>
            <w:hideMark/>
          </w:tcPr>
          <w:p w14:paraId="66898C9B"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LU</w:t>
            </w:r>
          </w:p>
        </w:tc>
        <w:tc>
          <w:tcPr>
            <w:tcW w:w="157" w:type="pct"/>
            <w:shd w:val="clear" w:color="auto" w:fill="auto"/>
            <w:noWrap/>
            <w:vAlign w:val="center"/>
            <w:hideMark/>
          </w:tcPr>
          <w:p w14:paraId="45E4066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57D66D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4777D51D" w14:textId="39E949F0"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restart"/>
            <w:vAlign w:val="center"/>
          </w:tcPr>
          <w:p w14:paraId="5CD8EFC0" w14:textId="7B39933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7573FA66" w14:textId="0F7F03C1"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2</w:t>
            </w:r>
          </w:p>
        </w:tc>
        <w:tc>
          <w:tcPr>
            <w:tcW w:w="547" w:type="pct"/>
            <w:vMerge w:val="restart"/>
            <w:vAlign w:val="center"/>
          </w:tcPr>
          <w:p w14:paraId="0E79CE06" w14:textId="40C6A0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1</w:t>
            </w:r>
          </w:p>
        </w:tc>
        <w:tc>
          <w:tcPr>
            <w:tcW w:w="626" w:type="pct"/>
            <w:vMerge w:val="restart"/>
            <w:shd w:val="clear" w:color="auto" w:fill="auto"/>
            <w:noWrap/>
            <w:vAlign w:val="center"/>
            <w:hideMark/>
          </w:tcPr>
          <w:p w14:paraId="5823023C" w14:textId="162B196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D468AD5" w14:textId="3F4395C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F371F40" w14:textId="5648EA84" w:rsidTr="009F008A">
        <w:trPr>
          <w:trHeight w:val="300"/>
        </w:trPr>
        <w:tc>
          <w:tcPr>
            <w:tcW w:w="701" w:type="pct"/>
            <w:vMerge/>
            <w:vAlign w:val="center"/>
            <w:hideMark/>
          </w:tcPr>
          <w:p w14:paraId="5434CF6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0549D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AEE38B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3</w:t>
            </w:r>
          </w:p>
        </w:tc>
        <w:tc>
          <w:tcPr>
            <w:tcW w:w="547" w:type="pct"/>
            <w:vAlign w:val="center"/>
          </w:tcPr>
          <w:p w14:paraId="7C62EF76" w14:textId="45C6621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ign w:val="center"/>
          </w:tcPr>
          <w:p w14:paraId="0B2F0827" w14:textId="5B3787D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39CE5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4309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0017648" w14:textId="71E1749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6599B5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C08EAC6" w14:textId="76A8A307" w:rsidTr="009F008A">
        <w:trPr>
          <w:trHeight w:val="300"/>
        </w:trPr>
        <w:tc>
          <w:tcPr>
            <w:tcW w:w="701" w:type="pct"/>
            <w:vMerge w:val="restart"/>
            <w:shd w:val="clear" w:color="auto" w:fill="auto"/>
            <w:noWrap/>
            <w:vAlign w:val="center"/>
            <w:hideMark/>
          </w:tcPr>
          <w:p w14:paraId="20B6921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1</w:t>
            </w:r>
          </w:p>
        </w:tc>
        <w:tc>
          <w:tcPr>
            <w:tcW w:w="157" w:type="pct"/>
            <w:shd w:val="clear" w:color="auto" w:fill="auto"/>
            <w:noWrap/>
            <w:vAlign w:val="center"/>
            <w:hideMark/>
          </w:tcPr>
          <w:p w14:paraId="170EA2B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786239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5</w:t>
            </w:r>
          </w:p>
        </w:tc>
        <w:tc>
          <w:tcPr>
            <w:tcW w:w="547" w:type="pct"/>
            <w:vAlign w:val="center"/>
          </w:tcPr>
          <w:p w14:paraId="059DDD54" w14:textId="66ADE76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restart"/>
            <w:vAlign w:val="center"/>
          </w:tcPr>
          <w:p w14:paraId="2D1F52AC" w14:textId="741F991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23</w:t>
            </w:r>
          </w:p>
        </w:tc>
        <w:tc>
          <w:tcPr>
            <w:tcW w:w="547" w:type="pct"/>
            <w:vMerge w:val="restart"/>
            <w:vAlign w:val="center"/>
          </w:tcPr>
          <w:p w14:paraId="77807674" w14:textId="101A391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6FF45756" w14:textId="1676C1A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8</w:t>
            </w:r>
          </w:p>
        </w:tc>
        <w:tc>
          <w:tcPr>
            <w:tcW w:w="626" w:type="pct"/>
            <w:vMerge w:val="restart"/>
            <w:shd w:val="clear" w:color="auto" w:fill="auto"/>
            <w:noWrap/>
            <w:vAlign w:val="center"/>
            <w:hideMark/>
          </w:tcPr>
          <w:p w14:paraId="600F7BFE" w14:textId="33C38C91"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E83489E" w14:textId="79710A6E"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5A60A1E" w14:textId="4D859FA7" w:rsidTr="009F008A">
        <w:trPr>
          <w:trHeight w:val="300"/>
        </w:trPr>
        <w:tc>
          <w:tcPr>
            <w:tcW w:w="701" w:type="pct"/>
            <w:vMerge/>
            <w:vAlign w:val="center"/>
            <w:hideMark/>
          </w:tcPr>
          <w:p w14:paraId="6D23885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733613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924E6D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0</w:t>
            </w:r>
          </w:p>
        </w:tc>
        <w:tc>
          <w:tcPr>
            <w:tcW w:w="547" w:type="pct"/>
            <w:vAlign w:val="center"/>
          </w:tcPr>
          <w:p w14:paraId="0C0EEF0D" w14:textId="3892DBC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ign w:val="center"/>
          </w:tcPr>
          <w:p w14:paraId="6BE0C7E7" w14:textId="1440913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8B4FF5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DE35D6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77B80BCF" w14:textId="0BC7751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A4AA3B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EE7A578" w14:textId="3C782383" w:rsidTr="009F008A">
        <w:trPr>
          <w:trHeight w:val="300"/>
        </w:trPr>
        <w:tc>
          <w:tcPr>
            <w:tcW w:w="701" w:type="pct"/>
            <w:vMerge/>
            <w:vAlign w:val="center"/>
            <w:hideMark/>
          </w:tcPr>
          <w:p w14:paraId="1DDEEA5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BD072A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6CB5E3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3</w:t>
            </w:r>
          </w:p>
        </w:tc>
        <w:tc>
          <w:tcPr>
            <w:tcW w:w="547" w:type="pct"/>
            <w:vAlign w:val="center"/>
          </w:tcPr>
          <w:p w14:paraId="6E7905B1" w14:textId="7505D26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BFCBECD" w14:textId="33F58EE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516CA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1B6E6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2EA2CE3" w14:textId="168309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F7259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9EA487A" w14:textId="0F6AEDC0" w:rsidTr="009F008A">
        <w:trPr>
          <w:trHeight w:val="300"/>
        </w:trPr>
        <w:tc>
          <w:tcPr>
            <w:tcW w:w="701" w:type="pct"/>
            <w:vMerge/>
            <w:vAlign w:val="center"/>
            <w:hideMark/>
          </w:tcPr>
          <w:p w14:paraId="57C3B2F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B503A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058C17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8</w:t>
            </w:r>
          </w:p>
        </w:tc>
        <w:tc>
          <w:tcPr>
            <w:tcW w:w="547" w:type="pct"/>
            <w:vAlign w:val="center"/>
          </w:tcPr>
          <w:p w14:paraId="26244C7A" w14:textId="7B64CDD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530E40BA" w14:textId="33DC51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13490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4393C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8025F0C" w14:textId="03679E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2F9FF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A199F53" w14:textId="02179514" w:rsidTr="009F008A">
        <w:trPr>
          <w:trHeight w:val="300"/>
        </w:trPr>
        <w:tc>
          <w:tcPr>
            <w:tcW w:w="701" w:type="pct"/>
            <w:vMerge/>
            <w:vAlign w:val="center"/>
            <w:hideMark/>
          </w:tcPr>
          <w:p w14:paraId="5BEB581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E9F808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811FB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2</w:t>
            </w:r>
          </w:p>
        </w:tc>
        <w:tc>
          <w:tcPr>
            <w:tcW w:w="547" w:type="pct"/>
            <w:vAlign w:val="center"/>
          </w:tcPr>
          <w:p w14:paraId="0266D1FB" w14:textId="6538D16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323BC69" w14:textId="59969F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AB217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167A6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4F2FC30" w14:textId="7088544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DBEE06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D452E02" w14:textId="7EB3BBD7" w:rsidTr="009F008A">
        <w:trPr>
          <w:trHeight w:val="300"/>
        </w:trPr>
        <w:tc>
          <w:tcPr>
            <w:tcW w:w="701" w:type="pct"/>
            <w:vMerge/>
            <w:vAlign w:val="center"/>
            <w:hideMark/>
          </w:tcPr>
          <w:p w14:paraId="6401ED1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F0B50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055E10E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5</w:t>
            </w:r>
          </w:p>
        </w:tc>
        <w:tc>
          <w:tcPr>
            <w:tcW w:w="547" w:type="pct"/>
            <w:vAlign w:val="center"/>
          </w:tcPr>
          <w:p w14:paraId="305C96A9" w14:textId="4FC6F7DF"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4A492EE0" w14:textId="3D924B3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374AC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9416B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BA7630" w14:textId="2E63252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3A119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566E0D" w14:textId="5EC138F3" w:rsidTr="009F008A">
        <w:trPr>
          <w:trHeight w:val="300"/>
        </w:trPr>
        <w:tc>
          <w:tcPr>
            <w:tcW w:w="701" w:type="pct"/>
            <w:vMerge/>
            <w:vAlign w:val="center"/>
            <w:hideMark/>
          </w:tcPr>
          <w:p w14:paraId="7202EB4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507ED6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4C2AC19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1</w:t>
            </w:r>
          </w:p>
        </w:tc>
        <w:tc>
          <w:tcPr>
            <w:tcW w:w="547" w:type="pct"/>
            <w:vAlign w:val="center"/>
          </w:tcPr>
          <w:p w14:paraId="60E6A4E6" w14:textId="1F20057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0B10B2B7" w14:textId="6B0CB0C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4C953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4C48F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F526500" w14:textId="48374484"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5B2A87B"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2169D12" w14:textId="21F6473C" w:rsidTr="009F008A">
        <w:trPr>
          <w:trHeight w:val="300"/>
        </w:trPr>
        <w:tc>
          <w:tcPr>
            <w:tcW w:w="701" w:type="pct"/>
            <w:vMerge/>
            <w:vAlign w:val="center"/>
            <w:hideMark/>
          </w:tcPr>
          <w:p w14:paraId="5DC8AD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BAE41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ACC387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8</w:t>
            </w:r>
          </w:p>
        </w:tc>
        <w:tc>
          <w:tcPr>
            <w:tcW w:w="547" w:type="pct"/>
            <w:vAlign w:val="center"/>
          </w:tcPr>
          <w:p w14:paraId="39B6A2C7" w14:textId="2A7EB62B"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CEAA470" w14:textId="0B50E6E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AE5D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870CF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9E1FFF" w14:textId="0898948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017866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63C7AE8" w14:textId="218B69A5" w:rsidTr="009F008A">
        <w:trPr>
          <w:trHeight w:val="300"/>
        </w:trPr>
        <w:tc>
          <w:tcPr>
            <w:tcW w:w="701" w:type="pct"/>
            <w:vMerge/>
            <w:vAlign w:val="center"/>
            <w:hideMark/>
          </w:tcPr>
          <w:p w14:paraId="1894A78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9EB1C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6BB58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3</w:t>
            </w:r>
          </w:p>
        </w:tc>
        <w:tc>
          <w:tcPr>
            <w:tcW w:w="547" w:type="pct"/>
            <w:vAlign w:val="center"/>
          </w:tcPr>
          <w:p w14:paraId="522DE2A1" w14:textId="5A1F66D6"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ign w:val="center"/>
          </w:tcPr>
          <w:p w14:paraId="45A471B3" w14:textId="2E8F7FFD"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9ED6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9B2A5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DEBF91" w14:textId="3808EDE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60A51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FFB00A" w14:textId="22A9B1FB" w:rsidTr="009F008A">
        <w:trPr>
          <w:trHeight w:val="300"/>
        </w:trPr>
        <w:tc>
          <w:tcPr>
            <w:tcW w:w="701" w:type="pct"/>
            <w:vMerge/>
            <w:vAlign w:val="center"/>
            <w:hideMark/>
          </w:tcPr>
          <w:p w14:paraId="6943E7E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D23752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0452783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4</w:t>
            </w:r>
          </w:p>
        </w:tc>
        <w:tc>
          <w:tcPr>
            <w:tcW w:w="547" w:type="pct"/>
            <w:vAlign w:val="center"/>
          </w:tcPr>
          <w:p w14:paraId="7759B9A2" w14:textId="01B90A12"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F72D94A" w14:textId="455C0C8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C2840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B96FEA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ADBADF9" w14:textId="60B3C4E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31DA93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8FCDA09" w14:textId="03F0DA27" w:rsidTr="009F008A">
        <w:trPr>
          <w:trHeight w:val="300"/>
        </w:trPr>
        <w:tc>
          <w:tcPr>
            <w:tcW w:w="701" w:type="pct"/>
            <w:vMerge/>
            <w:vAlign w:val="center"/>
            <w:hideMark/>
          </w:tcPr>
          <w:p w14:paraId="3B112A3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8DCE8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073A157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2</w:t>
            </w:r>
          </w:p>
        </w:tc>
        <w:tc>
          <w:tcPr>
            <w:tcW w:w="547" w:type="pct"/>
            <w:vAlign w:val="center"/>
          </w:tcPr>
          <w:p w14:paraId="7B16AC3A" w14:textId="32C3FE5A"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080770B" w14:textId="4833823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7D3D6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3F581B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A568E69" w14:textId="1AB45A3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EDCEBA"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F278A" w14:textId="43209721" w:rsidTr="009F008A">
        <w:trPr>
          <w:trHeight w:val="300"/>
        </w:trPr>
        <w:tc>
          <w:tcPr>
            <w:tcW w:w="701" w:type="pct"/>
            <w:vMerge/>
            <w:vAlign w:val="center"/>
            <w:hideMark/>
          </w:tcPr>
          <w:p w14:paraId="174584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FEDE6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2CA6BFD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1</w:t>
            </w:r>
          </w:p>
        </w:tc>
        <w:tc>
          <w:tcPr>
            <w:tcW w:w="547" w:type="pct"/>
            <w:vAlign w:val="center"/>
          </w:tcPr>
          <w:p w14:paraId="5C5BB264" w14:textId="240183D0"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13A8D5A3" w14:textId="2FDA14C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9E2A8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421F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419FA84" w14:textId="4C7F0B5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452937F"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89BEF7" w14:textId="7EF1460D" w:rsidTr="009F008A">
        <w:trPr>
          <w:trHeight w:val="300"/>
        </w:trPr>
        <w:tc>
          <w:tcPr>
            <w:tcW w:w="701" w:type="pct"/>
            <w:vMerge w:val="restart"/>
            <w:shd w:val="clear" w:color="auto" w:fill="auto"/>
            <w:noWrap/>
            <w:vAlign w:val="center"/>
            <w:hideMark/>
          </w:tcPr>
          <w:p w14:paraId="146CA90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2</w:t>
            </w:r>
          </w:p>
        </w:tc>
        <w:tc>
          <w:tcPr>
            <w:tcW w:w="157" w:type="pct"/>
            <w:shd w:val="clear" w:color="auto" w:fill="auto"/>
            <w:noWrap/>
            <w:vAlign w:val="center"/>
            <w:hideMark/>
          </w:tcPr>
          <w:p w14:paraId="279C7D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980E3E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8</w:t>
            </w:r>
          </w:p>
        </w:tc>
        <w:tc>
          <w:tcPr>
            <w:tcW w:w="547" w:type="pct"/>
            <w:vAlign w:val="center"/>
          </w:tcPr>
          <w:p w14:paraId="1B065BAA" w14:textId="692A871F"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7B67C722" w14:textId="6388729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5</w:t>
            </w:r>
          </w:p>
        </w:tc>
        <w:tc>
          <w:tcPr>
            <w:tcW w:w="547" w:type="pct"/>
            <w:vMerge w:val="restart"/>
            <w:vAlign w:val="center"/>
          </w:tcPr>
          <w:p w14:paraId="603E024B" w14:textId="7D9B494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5</w:t>
            </w:r>
          </w:p>
        </w:tc>
        <w:tc>
          <w:tcPr>
            <w:tcW w:w="547" w:type="pct"/>
            <w:vMerge w:val="restart"/>
            <w:vAlign w:val="center"/>
          </w:tcPr>
          <w:p w14:paraId="3B08402C" w14:textId="4374FE6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7</w:t>
            </w:r>
          </w:p>
        </w:tc>
        <w:tc>
          <w:tcPr>
            <w:tcW w:w="626" w:type="pct"/>
            <w:vMerge w:val="restart"/>
            <w:shd w:val="clear" w:color="auto" w:fill="auto"/>
            <w:noWrap/>
            <w:vAlign w:val="center"/>
            <w:hideMark/>
          </w:tcPr>
          <w:p w14:paraId="20B4977F" w14:textId="0AF6D9A5"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0919558A" w14:textId="6EF741F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2E1D763" w14:textId="2BF34981" w:rsidTr="009F008A">
        <w:trPr>
          <w:trHeight w:val="300"/>
        </w:trPr>
        <w:tc>
          <w:tcPr>
            <w:tcW w:w="701" w:type="pct"/>
            <w:vMerge/>
            <w:vAlign w:val="center"/>
            <w:hideMark/>
          </w:tcPr>
          <w:p w14:paraId="716FFE0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070DC0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B707F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2</w:t>
            </w:r>
          </w:p>
        </w:tc>
        <w:tc>
          <w:tcPr>
            <w:tcW w:w="547" w:type="pct"/>
            <w:vAlign w:val="center"/>
          </w:tcPr>
          <w:p w14:paraId="748BD066" w14:textId="1F8E91D2"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18C291C2" w14:textId="5DF7552F"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D937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EE492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CBA34F9" w14:textId="4692986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F57A07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bl>
    <w:p w14:paraId="01364DCE" w14:textId="77777777" w:rsidR="00517A2B" w:rsidRPr="00E81B1B" w:rsidRDefault="00517A2B" w:rsidP="00517A2B">
      <w:pPr>
        <w:pStyle w:val="Beschriftung"/>
      </w:pPr>
    </w:p>
    <w:tbl>
      <w:tblPr>
        <w:tblStyle w:val="Tabellenraster"/>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755"/>
      </w:tblGrid>
      <w:tr w:rsidR="00517A2B" w:rsidRPr="00E81B1B" w14:paraId="0AB0A04D" w14:textId="77777777" w:rsidTr="000002CE">
        <w:tc>
          <w:tcPr>
            <w:tcW w:w="4305" w:type="dxa"/>
          </w:tcPr>
          <w:p w14:paraId="1B538B3D" w14:textId="77777777" w:rsidR="00517A2B" w:rsidRPr="00E81B1B" w:rsidRDefault="00517A2B" w:rsidP="000002CE">
            <w:r>
              <w:rPr>
                <w:noProof/>
                <w:lang w:eastAsia="de-DE"/>
              </w:rPr>
              <w:drawing>
                <wp:inline distT="0" distB="0" distL="0" distR="0" wp14:anchorId="6DE2FB0C" wp14:editId="37C5F08C">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64">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14:paraId="6F116DDD" w14:textId="77777777" w:rsidR="00517A2B" w:rsidRPr="00E81B1B" w:rsidRDefault="00517A2B" w:rsidP="000002CE">
            <w:pPr>
              <w:rPr>
                <w:rFonts w:eastAsia="Calibri"/>
              </w:rPr>
            </w:pPr>
            <w:r>
              <w:rPr>
                <w:noProof/>
                <w:lang w:eastAsia="de-DE"/>
              </w:rPr>
              <w:drawing>
                <wp:inline distT="0" distB="0" distL="0" distR="0" wp14:anchorId="3FAA07FF" wp14:editId="79019301">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5985065"/>
                          <pic:cNvPicPr/>
                        </pic:nvPicPr>
                        <pic:blipFill>
                          <a:blip r:embed="rId65">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00517A2B" w:rsidRPr="00E81B1B" w14:paraId="2D61B73B" w14:textId="77777777" w:rsidTr="000002CE">
        <w:tc>
          <w:tcPr>
            <w:tcW w:w="4305" w:type="dxa"/>
          </w:tcPr>
          <w:p w14:paraId="35026026" w14:textId="3A325145" w:rsidR="00517A2B" w:rsidRPr="00E81B1B" w:rsidRDefault="00517A2B" w:rsidP="000002CE">
            <w:pPr>
              <w:pStyle w:val="Beschriftung"/>
            </w:pPr>
            <w:bookmarkStart w:id="1252" w:name="_Ref82266758"/>
            <w:bookmarkStart w:id="1253" w:name="_Toc92091807"/>
            <w:r w:rsidRPr="00E81B1B">
              <w:t xml:space="preserve">Abbildung </w:t>
            </w:r>
            <w:r>
              <w:fldChar w:fldCharType="begin"/>
            </w:r>
            <w:r>
              <w:instrText>SEQ Abbildung \* ARABIC</w:instrText>
            </w:r>
            <w:r>
              <w:fldChar w:fldCharType="separate"/>
            </w:r>
            <w:r w:rsidR="000D73A7">
              <w:rPr>
                <w:noProof/>
              </w:rPr>
              <w:t>26</w:t>
            </w:r>
            <w:r>
              <w:fldChar w:fldCharType="end"/>
            </w:r>
            <w:bookmarkEnd w:id="1252"/>
            <w:r w:rsidRPr="00E81B1B">
              <w:t xml:space="preserve"> Typisches </w:t>
            </w:r>
            <w:commentRangeStart w:id="1254"/>
            <w:commentRangeStart w:id="1255"/>
            <w:r w:rsidRPr="00E81B1B">
              <w:t>Versagensbild</w:t>
            </w:r>
            <w:commentRangeEnd w:id="1254"/>
            <w:r>
              <w:rPr>
                <w:rStyle w:val="Kommentarzeichen"/>
                <w:iCs w:val="0"/>
              </w:rPr>
              <w:commentReference w:id="1254"/>
            </w:r>
            <w:commentRangeEnd w:id="1255"/>
            <w:r>
              <w:rPr>
                <w:rStyle w:val="Kommentarzeichen"/>
                <w:iCs w:val="0"/>
              </w:rPr>
              <w:commentReference w:id="1255"/>
            </w:r>
            <w:r w:rsidRPr="00E81B1B">
              <w:t xml:space="preserve"> bei Holzversagen (SF_t)</w:t>
            </w:r>
            <w:bookmarkEnd w:id="1253"/>
          </w:p>
        </w:tc>
        <w:tc>
          <w:tcPr>
            <w:tcW w:w="4755" w:type="dxa"/>
          </w:tcPr>
          <w:p w14:paraId="372F51CB" w14:textId="7B9BC835" w:rsidR="00517A2B" w:rsidRPr="00E81B1B" w:rsidRDefault="00517A2B" w:rsidP="000002CE">
            <w:pPr>
              <w:pStyle w:val="Beschriftung"/>
            </w:pPr>
            <w:bookmarkStart w:id="1256" w:name="_Ref82266867"/>
            <w:bookmarkStart w:id="1257" w:name="_Toc92091808"/>
            <w:r w:rsidRPr="00E81B1B">
              <w:t xml:space="preserve">Abbildung </w:t>
            </w:r>
            <w:r>
              <w:fldChar w:fldCharType="begin"/>
            </w:r>
            <w:r>
              <w:instrText>SEQ Abbildung \* ARABIC</w:instrText>
            </w:r>
            <w:r>
              <w:fldChar w:fldCharType="separate"/>
            </w:r>
            <w:r w:rsidR="000D73A7">
              <w:rPr>
                <w:noProof/>
              </w:rPr>
              <w:t>27</w:t>
            </w:r>
            <w:r>
              <w:fldChar w:fldCharType="end"/>
            </w:r>
            <w:bookmarkEnd w:id="1256"/>
            <w:r w:rsidRPr="00E81B1B">
              <w:t xml:space="preserve"> Gemischtes Versagen mit Anteilen von Holz- und Beton- sowie Adhäsionsversagen (M1)</w:t>
            </w:r>
            <w:bookmarkEnd w:id="1257"/>
          </w:p>
        </w:tc>
      </w:tr>
      <w:tr w:rsidR="00517A2B" w:rsidRPr="00E81B1B" w14:paraId="12B8551B" w14:textId="77777777" w:rsidTr="000002CE">
        <w:trPr>
          <w:trHeight w:val="3015"/>
        </w:trPr>
        <w:tc>
          <w:tcPr>
            <w:tcW w:w="4305" w:type="dxa"/>
          </w:tcPr>
          <w:p w14:paraId="18BF2E26" w14:textId="77777777" w:rsidR="00517A2B" w:rsidRPr="00E81B1B" w:rsidRDefault="00517A2B" w:rsidP="000002CE">
            <w:r w:rsidRPr="00E81B1B">
              <w:rPr>
                <w:noProof/>
                <w:lang w:eastAsia="de-DE"/>
              </w:rPr>
              <w:drawing>
                <wp:inline distT="0" distB="0" distL="0" distR="0" wp14:anchorId="4C71979B" wp14:editId="3CD1F418">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14:paraId="795A27DD" w14:textId="77777777" w:rsidR="00517A2B" w:rsidRPr="00E81B1B" w:rsidRDefault="00517A2B" w:rsidP="000002CE">
            <w:r w:rsidRPr="00E81B1B">
              <w:rPr>
                <w:noProof/>
                <w:lang w:eastAsia="de-DE"/>
              </w:rPr>
              <w:drawing>
                <wp:inline distT="0" distB="0" distL="0" distR="0" wp14:anchorId="5D8E0DF1" wp14:editId="2DB9AC7F">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00517A2B" w:rsidRPr="00E81B1B" w14:paraId="76F8B640" w14:textId="77777777" w:rsidTr="000002CE">
        <w:tc>
          <w:tcPr>
            <w:tcW w:w="4305" w:type="dxa"/>
          </w:tcPr>
          <w:p w14:paraId="44A59E30" w14:textId="4A4FD5B8" w:rsidR="00517A2B" w:rsidRPr="00E81B1B" w:rsidRDefault="00517A2B" w:rsidP="000002CE">
            <w:pPr>
              <w:pStyle w:val="Beschriftung"/>
            </w:pPr>
            <w:bookmarkStart w:id="1258" w:name="_Ref82266956"/>
            <w:bookmarkStart w:id="1259" w:name="_Toc92091809"/>
            <w:r w:rsidRPr="00E81B1B">
              <w:t xml:space="preserve">Abbildung </w:t>
            </w:r>
            <w:r>
              <w:fldChar w:fldCharType="begin"/>
            </w:r>
            <w:r>
              <w:instrText>SEQ Abbildung \* ARABIC</w:instrText>
            </w:r>
            <w:r>
              <w:fldChar w:fldCharType="separate"/>
            </w:r>
            <w:r w:rsidR="000D73A7">
              <w:rPr>
                <w:noProof/>
              </w:rPr>
              <w:t>28</w:t>
            </w:r>
            <w:r>
              <w:fldChar w:fldCharType="end"/>
            </w:r>
            <w:bookmarkEnd w:id="1258"/>
            <w:r w:rsidRPr="00E81B1B">
              <w:t xml:space="preserve"> Typisches Versagensbild bei vorwiegendem Betonversagen (SF_c)</w:t>
            </w:r>
            <w:bookmarkEnd w:id="1259"/>
          </w:p>
        </w:tc>
        <w:tc>
          <w:tcPr>
            <w:tcW w:w="4755" w:type="dxa"/>
          </w:tcPr>
          <w:p w14:paraId="20B265D1" w14:textId="3EC2219A" w:rsidR="00517A2B" w:rsidRPr="00E81B1B" w:rsidRDefault="00517A2B" w:rsidP="000002CE">
            <w:pPr>
              <w:pStyle w:val="Beschriftung"/>
            </w:pPr>
            <w:bookmarkStart w:id="1260" w:name="_Ref82266870"/>
            <w:bookmarkStart w:id="1261" w:name="_Toc92091810"/>
            <w:r w:rsidRPr="00E81B1B">
              <w:t xml:space="preserve">Abbildung </w:t>
            </w:r>
            <w:r>
              <w:fldChar w:fldCharType="begin"/>
            </w:r>
            <w:r>
              <w:instrText>SEQ Abbildung \* ARABIC</w:instrText>
            </w:r>
            <w:r>
              <w:fldChar w:fldCharType="separate"/>
            </w:r>
            <w:r w:rsidR="000D73A7">
              <w:rPr>
                <w:noProof/>
              </w:rPr>
              <w:t>29</w:t>
            </w:r>
            <w:r>
              <w:fldChar w:fldCharType="end"/>
            </w:r>
            <w:bookmarkEnd w:id="1260"/>
            <w:r w:rsidRPr="00E81B1B">
              <w:t xml:space="preserve"> Typisches Versagensbild bei vorwiegendem Adhäsionsversagen (M2)</w:t>
            </w:r>
            <w:bookmarkEnd w:id="1261"/>
          </w:p>
        </w:tc>
      </w:tr>
      <w:tr w:rsidR="00517A2B" w:rsidRPr="00E81B1B" w14:paraId="1BD5A335" w14:textId="77777777" w:rsidTr="000002CE">
        <w:tc>
          <w:tcPr>
            <w:tcW w:w="4305" w:type="dxa"/>
          </w:tcPr>
          <w:p w14:paraId="3E749F59" w14:textId="77777777" w:rsidR="00517A2B" w:rsidRPr="00E81B1B" w:rsidRDefault="00517A2B" w:rsidP="000002CE">
            <w:pPr>
              <w:pStyle w:val="Beschriftung"/>
            </w:pPr>
          </w:p>
        </w:tc>
        <w:tc>
          <w:tcPr>
            <w:tcW w:w="4755" w:type="dxa"/>
          </w:tcPr>
          <w:p w14:paraId="1B11FAF7" w14:textId="77777777" w:rsidR="00517A2B" w:rsidRPr="00E81B1B" w:rsidRDefault="00517A2B" w:rsidP="000002CE">
            <w:pPr>
              <w:pStyle w:val="Beschriftung"/>
            </w:pPr>
          </w:p>
        </w:tc>
      </w:tr>
    </w:tbl>
    <w:p w14:paraId="649467BE" w14:textId="77777777" w:rsidR="0084406D" w:rsidRPr="00E81B1B" w:rsidRDefault="0084406D" w:rsidP="0084406D">
      <w:pPr>
        <w:spacing w:before="240"/>
      </w:pPr>
      <w:r w:rsidRPr="00E81B1B">
        <w:t xml:space="preserve">In allen Fällen trat das Versagen spröde ein und wurde zum Teil durch Knistern und Knacken im Holz angekündigt. </w:t>
      </w:r>
    </w:p>
    <w:p w14:paraId="48C09091" w14:textId="170DDDA5" w:rsidR="009C12A5" w:rsidRPr="00E81B1B" w:rsidRDefault="00742BFD" w:rsidP="760CF52A">
      <w:pPr>
        <w:spacing w:before="240"/>
      </w:pPr>
      <w:r w:rsidRPr="00E81B1B">
        <w:t xml:space="preserve">Bei Verklebung der mit Trennmittel geschalten Fertigteile (S1 </w:t>
      </w:r>
      <w:commentRangeStart w:id="1262"/>
      <w:r w:rsidRPr="00E81B1B">
        <w:t>und</w:t>
      </w:r>
      <w:commentRangeEnd w:id="1262"/>
      <w:r w:rsidR="005B068F">
        <w:rPr>
          <w:rStyle w:val="Kommentarzeichen"/>
        </w:rPr>
        <w:commentReference w:id="1262"/>
      </w:r>
      <w:r w:rsidRPr="00E81B1B">
        <w:t xml:space="preserve"> S2)</w:t>
      </w:r>
      <w:r w:rsidR="00F8756C">
        <w:t xml:space="preserve"> </w:t>
      </w:r>
      <w:r w:rsidRPr="00E81B1B">
        <w:t>wurde</w:t>
      </w:r>
      <w:r w:rsidR="00F8756C">
        <w:t xml:space="preserve">, </w:t>
      </w:r>
      <w:r w:rsidRPr="00E81B1B">
        <w:t xml:space="preserve">unabhängig vom Klebstoff, ein Versagen der Fügeteile, mehrheitlich des Holzes beobachtet. Dieses Versagensbild dominierte auch bei der Verwendung der Matrizenschalung (FM). Im </w:t>
      </w:r>
      <w:r w:rsidR="005977F0">
        <w:t>Fall</w:t>
      </w:r>
      <w:r w:rsidRPr="00E81B1B">
        <w:t xml:space="preserve"> der Verklebung der </w:t>
      </w:r>
      <w:commentRangeStart w:id="1263"/>
      <w:r w:rsidRPr="00E81B1B">
        <w:t>unbehandelten</w:t>
      </w:r>
      <w:commentRangeEnd w:id="1263"/>
      <w:r w:rsidR="009555AF">
        <w:rPr>
          <w:rStyle w:val="Kommentarzeichen"/>
        </w:rPr>
        <w:commentReference w:id="1263"/>
      </w:r>
      <w:r w:rsidR="00485BBD">
        <w:t xml:space="preserve"> Plattenoberseite</w:t>
      </w:r>
      <w:r w:rsidRPr="00E81B1B">
        <w:t xml:space="preserve"> (LU) wurde entweder ein Fügeteilversagen des Holzes oder ein Versagen innerhalb der obersten Zementschicht des Betons beobachtet.</w:t>
      </w:r>
    </w:p>
    <w:p w14:paraId="667166CC" w14:textId="34438A4C" w:rsidR="004569FC" w:rsidRPr="00E81B1B" w:rsidRDefault="00742BFD" w:rsidP="760CF52A">
      <w:pPr>
        <w:spacing w:before="240"/>
      </w:pPr>
      <w:r w:rsidRPr="00E81B1B">
        <w:t xml:space="preserve">Die Probekörper, bei denen eine Filmschalung ohne Trennmittel </w:t>
      </w:r>
      <w:r w:rsidR="00D16EB9">
        <w:t xml:space="preserve">(FU) </w:t>
      </w:r>
      <w:r w:rsidRPr="00E81B1B">
        <w:t xml:space="preserve">zur Herstellung der Fertigteile verwendet wurde, wiesen zumeist ein gemischtes Versagensbild auf (M1 </w:t>
      </w:r>
      <w:commentRangeStart w:id="1264"/>
      <w:r w:rsidRPr="00E81B1B">
        <w:t>oder</w:t>
      </w:r>
      <w:commentRangeEnd w:id="1264"/>
      <w:r w:rsidR="00CE777D">
        <w:rPr>
          <w:rStyle w:val="Kommentarzeichen"/>
        </w:rPr>
        <w:commentReference w:id="1264"/>
      </w:r>
      <w:r w:rsidRPr="00E81B1B">
        <w:t xml:space="preserve"> M2). </w:t>
      </w:r>
      <w:r w:rsidR="004569FC" w:rsidRPr="00E81B1B">
        <w:t xml:space="preserve">Ein typisches </w:t>
      </w:r>
      <w:commentRangeStart w:id="1265"/>
      <w:r w:rsidR="004569FC" w:rsidRPr="00E81B1B">
        <w:t>Bruchbild zeig</w:t>
      </w:r>
      <w:r w:rsidR="00485BBD">
        <w:t>en</w:t>
      </w:r>
      <w:r w:rsidR="004569FC" w:rsidRPr="00E81B1B">
        <w:t xml:space="preserve"> </w:t>
      </w:r>
      <w:r w:rsidR="00485BBD">
        <w:fldChar w:fldCharType="begin"/>
      </w:r>
      <w:r w:rsidR="00485BBD">
        <w:instrText xml:space="preserve"> REF _Ref82266867 \h </w:instrText>
      </w:r>
      <w:r w:rsidR="00485BBD">
        <w:fldChar w:fldCharType="separate"/>
      </w:r>
      <w:r w:rsidR="00485BBD" w:rsidRPr="00E81B1B">
        <w:t xml:space="preserve">Abbildung </w:t>
      </w:r>
      <w:r w:rsidR="00485BBD">
        <w:rPr>
          <w:noProof/>
        </w:rPr>
        <w:t>35</w:t>
      </w:r>
      <w:r w:rsidR="00485BBD">
        <w:fldChar w:fldCharType="end"/>
      </w:r>
      <w:r w:rsidR="00485BBD">
        <w:t xml:space="preserve"> und </w:t>
      </w:r>
      <w:r w:rsidR="00485BBD">
        <w:fldChar w:fldCharType="begin"/>
      </w:r>
      <w:r w:rsidR="00485BBD">
        <w:instrText xml:space="preserve"> REF _Ref82266870 \h </w:instrText>
      </w:r>
      <w:r w:rsidR="00485BBD">
        <w:fldChar w:fldCharType="separate"/>
      </w:r>
      <w:r w:rsidR="00485BBD" w:rsidRPr="00E81B1B">
        <w:t xml:space="preserve">Abbildung </w:t>
      </w:r>
      <w:r w:rsidR="00485BBD">
        <w:rPr>
          <w:noProof/>
        </w:rPr>
        <w:t>37</w:t>
      </w:r>
      <w:r w:rsidR="00485BBD">
        <w:fldChar w:fldCharType="end"/>
      </w:r>
      <w:r w:rsidR="004569FC" w:rsidRPr="00E81B1B">
        <w:t xml:space="preserve">). </w:t>
      </w:r>
      <w:r w:rsidRPr="00E81B1B">
        <w:t>In se</w:t>
      </w:r>
      <w:commentRangeEnd w:id="1265"/>
      <w:r w:rsidR="0075044F">
        <w:rPr>
          <w:rStyle w:val="Kommentarzeichen"/>
        </w:rPr>
        <w:commentReference w:id="1265"/>
      </w:r>
      <w:r w:rsidRPr="00E81B1B">
        <w:t xml:space="preserve">ltenen Fällen trat ein Fügeteilversagen auf und in einigen Fällen ein rein adhäsives Versagen. Im Allgemeinen ist das Versagensbild </w:t>
      </w:r>
      <w:r w:rsidR="009F61D0" w:rsidRPr="00E81B1B">
        <w:t xml:space="preserve">geprägt </w:t>
      </w:r>
      <w:r w:rsidRPr="00E81B1B">
        <w:t xml:space="preserve">von adhäsivem Versagen </w:t>
      </w:r>
      <w:r w:rsidR="00D16EB9">
        <w:t xml:space="preserve">gemischt mit </w:t>
      </w:r>
      <w:r w:rsidRPr="00E81B1B">
        <w:t>Versagen innerhalb der ersten Zementschicht des Betons.</w:t>
      </w:r>
      <w:r w:rsidR="004569FC" w:rsidRPr="00E81B1B">
        <w:t xml:space="preserve"> Dabei ist nicht entscheidend, welcher Klebstoff verwendet wurde.</w:t>
      </w:r>
      <w:r w:rsidRPr="00E81B1B">
        <w:t xml:space="preserve"> </w:t>
      </w:r>
      <w:r w:rsidR="0078355D" w:rsidRPr="00E81B1B">
        <w:t>Ein vorheriges Primern der Betonoberfläche (FP) führte zu keiner Verbesserung. Die Bruchflächen enthielten</w:t>
      </w:r>
      <w:r w:rsidR="00D16EB9">
        <w:t xml:space="preserve"> trotz der Vorbehandlung mit dem Primer</w:t>
      </w:r>
      <w:r w:rsidR="0078355D" w:rsidRPr="00E81B1B">
        <w:t xml:space="preserve"> große Anteile von </w:t>
      </w:r>
      <w:commentRangeStart w:id="1266"/>
      <w:r w:rsidR="0078355D" w:rsidRPr="00E81B1B">
        <w:t>adhäsivem</w:t>
      </w:r>
      <w:commentRangeEnd w:id="1266"/>
      <w:r w:rsidR="000237B9">
        <w:rPr>
          <w:rStyle w:val="Kommentarzeichen"/>
        </w:rPr>
        <w:commentReference w:id="1266"/>
      </w:r>
      <w:r w:rsidR="0078355D" w:rsidRPr="00E81B1B">
        <w:t xml:space="preserve"> Versagen. </w:t>
      </w:r>
    </w:p>
    <w:p w14:paraId="15F6753A" w14:textId="77777777" w:rsidR="00517A2B" w:rsidRDefault="00742BFD" w:rsidP="00517A2B">
      <w:pPr>
        <w:spacing w:before="240"/>
        <w:rPr>
          <w:rFonts w:eastAsia="Calibri"/>
        </w:rPr>
      </w:pPr>
      <w:r w:rsidRPr="00E81B1B">
        <w:t xml:space="preserve">Probekörper </w:t>
      </w:r>
      <w:r w:rsidR="00801E12">
        <w:t>mit</w:t>
      </w:r>
      <w:r w:rsidR="00801E12" w:rsidRPr="00E81B1B">
        <w:t xml:space="preserve"> </w:t>
      </w:r>
      <w:r w:rsidRPr="00E81B1B">
        <w:t xml:space="preserve">geschliffenen Betonfertigteilen wiesen </w:t>
      </w:r>
      <w:r w:rsidR="00D16EB9">
        <w:t xml:space="preserve">fast ausschließlich einen Bruch der Fügeteile auf. Mehrheitlich verlief die Bruchfläche </w:t>
      </w:r>
      <w:r w:rsidR="00354D63" w:rsidRPr="00E81B1B">
        <w:t xml:space="preserve">durch die </w:t>
      </w:r>
      <w:r w:rsidRPr="00E81B1B">
        <w:t>Gesteinsk</w:t>
      </w:r>
      <w:r w:rsidR="00597FA6">
        <w:t>örnung</w:t>
      </w:r>
      <w:r w:rsidR="00354D63" w:rsidRPr="00E81B1B">
        <w:t xml:space="preserve"> der Betonmatrix</w:t>
      </w:r>
      <w:r w:rsidR="0078355D" w:rsidRPr="00E81B1B">
        <w:t xml:space="preserve"> </w:t>
      </w:r>
      <w:r w:rsidR="0078355D" w:rsidRPr="00E81B1B">
        <w:rPr>
          <w:rFonts w:eastAsia="Calibri"/>
        </w:rPr>
        <w:t>(</w:t>
      </w:r>
      <w:r w:rsidR="0078355D" w:rsidRPr="00E81B1B">
        <w:rPr>
          <w:rFonts w:eastAsia="Calibri"/>
        </w:rPr>
        <w:fldChar w:fldCharType="begin"/>
      </w:r>
      <w:r w:rsidR="0078355D" w:rsidRPr="00E81B1B">
        <w:rPr>
          <w:rFonts w:eastAsia="Calibri"/>
        </w:rPr>
        <w:instrText xml:space="preserve"> REF _Ref82266956 \h </w:instrText>
      </w:r>
      <w:r w:rsidR="0078355D" w:rsidRPr="00E81B1B">
        <w:rPr>
          <w:rFonts w:eastAsia="Calibri"/>
        </w:rPr>
      </w:r>
      <w:r w:rsidR="0078355D" w:rsidRPr="00E81B1B">
        <w:rPr>
          <w:rFonts w:eastAsia="Calibri"/>
        </w:rPr>
        <w:fldChar w:fldCharType="separate"/>
      </w:r>
      <w:r w:rsidR="009737A6" w:rsidRPr="00E81B1B">
        <w:t xml:space="preserve">Abbildung </w:t>
      </w:r>
      <w:r w:rsidR="009737A6">
        <w:rPr>
          <w:noProof/>
        </w:rPr>
        <w:t>36</w:t>
      </w:r>
      <w:r w:rsidR="0078355D" w:rsidRPr="00E81B1B">
        <w:rPr>
          <w:rFonts w:eastAsia="Calibri"/>
        </w:rPr>
        <w:fldChar w:fldCharType="end"/>
      </w:r>
      <w:r w:rsidR="0078355D" w:rsidRPr="00E81B1B">
        <w:rPr>
          <w:rFonts w:eastAsia="Calibri"/>
        </w:rPr>
        <w:t>)</w:t>
      </w:r>
      <w:r w:rsidR="00354D63" w:rsidRPr="00E81B1B">
        <w:t>.</w:t>
      </w:r>
      <w:r w:rsidR="004569FC" w:rsidRPr="00E81B1B">
        <w:t xml:space="preserve"> </w:t>
      </w:r>
      <w:r w:rsidR="0078355D" w:rsidRPr="00E81B1B">
        <w:rPr>
          <w:rFonts w:eastAsia="Calibri"/>
        </w:rPr>
        <w:t xml:space="preserve">In keinem Fall wurde adhäsives Versagen beobachtet. </w:t>
      </w:r>
    </w:p>
    <w:p w14:paraId="06766774" w14:textId="0CE05A57" w:rsidR="00517A2B" w:rsidRPr="00517A2B" w:rsidRDefault="00354D63" w:rsidP="00517A2B">
      <w:pPr>
        <w:spacing w:before="240"/>
        <w:rPr>
          <w:rFonts w:eastAsia="Calibri"/>
        </w:rPr>
      </w:pPr>
      <w:r w:rsidRPr="00E81B1B">
        <w:t>Die nassgeklebten Probekörper versagten ausschließlich durch ein Fügeteilversagen des Holzes.</w:t>
      </w:r>
      <w:r w:rsidR="00517A2B" w:rsidRPr="00E81B1B">
        <w:rPr>
          <w:rFonts w:eastAsia="Calibri"/>
        </w:rPr>
        <w:t xml:space="preserve"> Allerdings wurde</w:t>
      </w:r>
      <w:r w:rsidR="00517A2B">
        <w:rPr>
          <w:rFonts w:eastAsia="Calibri"/>
        </w:rPr>
        <w:t>n</w:t>
      </w:r>
      <w:r w:rsidR="00517A2B" w:rsidRPr="00E81B1B">
        <w:rPr>
          <w:rFonts w:eastAsia="Calibri"/>
        </w:rPr>
        <w:t xml:space="preserve"> bei Verwendung des Klebstoffs C3 weiße Ausblühungen an der Grenzschicht zwischen Klebstoff und </w:t>
      </w:r>
      <w:r w:rsidR="00517A2B" w:rsidRPr="00E81B1B">
        <w:rPr>
          <w:rFonts w:eastAsia="Calibri"/>
        </w:rPr>
        <w:lastRenderedPageBreak/>
        <w:t>Beton beobachtet (</w:t>
      </w:r>
      <w:r w:rsidR="00517A2B" w:rsidRPr="00E81B1B">
        <w:rPr>
          <w:rFonts w:eastAsia="Calibri"/>
        </w:rPr>
        <w:fldChar w:fldCharType="begin"/>
      </w:r>
      <w:r w:rsidR="00517A2B" w:rsidRPr="00E81B1B">
        <w:rPr>
          <w:rFonts w:eastAsia="Calibri"/>
        </w:rPr>
        <w:instrText xml:space="preserve"> REF _Ref82266870 \h </w:instrText>
      </w:r>
      <w:r w:rsidR="00517A2B" w:rsidRPr="00E81B1B">
        <w:rPr>
          <w:rFonts w:eastAsia="Calibri"/>
        </w:rPr>
      </w:r>
      <w:r w:rsidR="00517A2B" w:rsidRPr="00E81B1B">
        <w:rPr>
          <w:rFonts w:eastAsia="Calibri"/>
        </w:rPr>
        <w:fldChar w:fldCharType="separate"/>
      </w:r>
      <w:r w:rsidR="00517A2B" w:rsidRPr="00E81B1B">
        <w:t xml:space="preserve">Abbildung </w:t>
      </w:r>
      <w:r w:rsidR="00517A2B">
        <w:rPr>
          <w:noProof/>
        </w:rPr>
        <w:t>37</w:t>
      </w:r>
      <w:r w:rsidR="00517A2B" w:rsidRPr="00E81B1B">
        <w:rPr>
          <w:rFonts w:eastAsia="Calibri"/>
        </w:rPr>
        <w:fldChar w:fldCharType="end"/>
      </w:r>
      <w:r w:rsidR="00517A2B" w:rsidRPr="00E81B1B">
        <w:rPr>
          <w:rFonts w:eastAsia="Calibri"/>
        </w:rPr>
        <w:t xml:space="preserve">). Es wird vermutet, dass es sich dabei um eine Reaktion zwischen Wasser und Epoxidharz handelt. Bei der Verwendung des Klebstoffs E3 trat dieser Effekt nicht auf, wie </w:t>
      </w:r>
      <w:r w:rsidR="00517A2B" w:rsidRPr="00E81B1B">
        <w:rPr>
          <w:rFonts w:eastAsia="Calibri"/>
        </w:rPr>
        <w:fldChar w:fldCharType="begin"/>
      </w:r>
      <w:r w:rsidR="00517A2B" w:rsidRPr="00E81B1B">
        <w:rPr>
          <w:rFonts w:eastAsia="Calibri"/>
        </w:rPr>
        <w:instrText xml:space="preserve"> REF _Ref82377409 \h </w:instrText>
      </w:r>
      <w:r w:rsidR="00517A2B" w:rsidRPr="00E81B1B">
        <w:rPr>
          <w:rFonts w:eastAsia="Calibri"/>
        </w:rPr>
      </w:r>
      <w:r w:rsidR="00517A2B" w:rsidRPr="00E81B1B">
        <w:rPr>
          <w:rFonts w:eastAsia="Calibri"/>
        </w:rPr>
        <w:fldChar w:fldCharType="separate"/>
      </w:r>
      <w:r w:rsidR="00517A2B" w:rsidRPr="00E81B1B">
        <w:t xml:space="preserve">Abbildung </w:t>
      </w:r>
      <w:r w:rsidR="00517A2B">
        <w:rPr>
          <w:noProof/>
        </w:rPr>
        <w:t>39</w:t>
      </w:r>
      <w:r w:rsidR="00517A2B" w:rsidRPr="00E81B1B">
        <w:rPr>
          <w:rFonts w:eastAsia="Calibri"/>
        </w:rPr>
        <w:fldChar w:fldCharType="end"/>
      </w:r>
      <w:r w:rsidR="00517A2B" w:rsidRPr="00E81B1B">
        <w:rPr>
          <w:rFonts w:eastAsia="Calibri"/>
        </w:rPr>
        <w:t xml:space="preserve"> zeig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3920"/>
      </w:tblGrid>
      <w:tr w:rsidR="00517A2B" w:rsidRPr="00E81B1B" w14:paraId="597D12F0" w14:textId="77777777" w:rsidTr="000002CE">
        <w:tc>
          <w:tcPr>
            <w:tcW w:w="4530" w:type="dxa"/>
          </w:tcPr>
          <w:p w14:paraId="076B93CD" w14:textId="77777777" w:rsidR="00517A2B" w:rsidRPr="00E81B1B" w:rsidRDefault="00517A2B" w:rsidP="000002CE">
            <w:r w:rsidRPr="00E81B1B">
              <w:rPr>
                <w:noProof/>
                <w:lang w:eastAsia="de-DE"/>
              </w:rPr>
              <w:drawing>
                <wp:inline distT="0" distB="0" distL="0" distR="0" wp14:anchorId="0CA91F38" wp14:editId="4F1F68AE">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68"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4511DDF6" w14:textId="77777777" w:rsidR="00517A2B" w:rsidRPr="00E81B1B" w:rsidRDefault="00517A2B" w:rsidP="000002CE">
            <w:r w:rsidRPr="00E81B1B">
              <w:rPr>
                <w:noProof/>
                <w:lang w:eastAsia="de-DE"/>
              </w:rPr>
              <w:drawing>
                <wp:inline distT="0" distB="0" distL="0" distR="0" wp14:anchorId="02FFC40A" wp14:editId="29106B88">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69" cstate="print">
                            <a:extLst>
                              <a:ext uri="{BEBA8EAE-BF5A-486C-A8C5-ECC9F3942E4B}">
                                <a14:imgProps xmlns:a14="http://schemas.microsoft.com/office/drawing/2010/main">
                                  <a14:imgLayer r:embed="rId70">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00517A2B" w:rsidRPr="00E81B1B" w14:paraId="1DFCF754" w14:textId="77777777" w:rsidTr="000002CE">
        <w:tc>
          <w:tcPr>
            <w:tcW w:w="4530" w:type="dxa"/>
          </w:tcPr>
          <w:p w14:paraId="2E4C6298" w14:textId="42B8600D" w:rsidR="00517A2B" w:rsidRPr="00E81B1B" w:rsidRDefault="00517A2B" w:rsidP="000002CE">
            <w:pPr>
              <w:pStyle w:val="Beschriftung"/>
            </w:pPr>
            <w:bookmarkStart w:id="1267" w:name="_Toc92091811"/>
            <w:r w:rsidRPr="00E81B1B">
              <w:t xml:space="preserve">Abbildung </w:t>
            </w:r>
            <w:r>
              <w:fldChar w:fldCharType="begin"/>
            </w:r>
            <w:r>
              <w:instrText>SEQ Abbildung \* ARABIC</w:instrText>
            </w:r>
            <w:r>
              <w:fldChar w:fldCharType="separate"/>
            </w:r>
            <w:r w:rsidR="000D73A7">
              <w:rPr>
                <w:noProof/>
              </w:rPr>
              <w:t>30</w:t>
            </w:r>
            <w:r>
              <w:fldChar w:fldCharType="end"/>
            </w:r>
            <w:r w:rsidRPr="00E81B1B">
              <w:t xml:space="preserve"> Ausblühungen an der Grenzschicht der zwischen Klebstoff C3 und Beton bei der Nassklebung</w:t>
            </w:r>
            <w:bookmarkEnd w:id="1267"/>
          </w:p>
        </w:tc>
        <w:tc>
          <w:tcPr>
            <w:tcW w:w="4530" w:type="dxa"/>
          </w:tcPr>
          <w:p w14:paraId="436F4027" w14:textId="38ED6EB1" w:rsidR="00517A2B" w:rsidRPr="00E81B1B" w:rsidRDefault="00517A2B" w:rsidP="000002CE">
            <w:pPr>
              <w:pStyle w:val="Beschriftung"/>
            </w:pPr>
            <w:bookmarkStart w:id="1268" w:name="_Ref82377409"/>
            <w:bookmarkStart w:id="1269" w:name="_Toc92091812"/>
            <w:r w:rsidRPr="00E81B1B">
              <w:t xml:space="preserve">Abbildung </w:t>
            </w:r>
            <w:r>
              <w:fldChar w:fldCharType="begin"/>
            </w:r>
            <w:r>
              <w:instrText>SEQ Abbildung \* ARABIC</w:instrText>
            </w:r>
            <w:r>
              <w:fldChar w:fldCharType="separate"/>
            </w:r>
            <w:r w:rsidR="000D73A7">
              <w:rPr>
                <w:noProof/>
              </w:rPr>
              <w:t>31</w:t>
            </w:r>
            <w:r>
              <w:fldChar w:fldCharType="end"/>
            </w:r>
            <w:bookmarkEnd w:id="1268"/>
            <w:r w:rsidRPr="00E81B1B">
              <w:t xml:space="preserve"> Nassklebung von Klebstoff E3 ohne Ausblühungen</w:t>
            </w:r>
            <w:bookmarkEnd w:id="1269"/>
          </w:p>
        </w:tc>
      </w:tr>
    </w:tbl>
    <w:p w14:paraId="190EF82C" w14:textId="41E7E13A" w:rsidR="00485BBD" w:rsidRDefault="00517A2B" w:rsidP="000002CE">
      <w:pPr>
        <w:spacing w:before="240"/>
      </w:pPr>
      <w:commentRangeStart w:id="1270"/>
      <w:r>
        <w:t>Die Schubspannungen bei Bruch liegen in einem Bereich zwischen 3,5 N/mm² und 7,5 N/mm²</w:t>
      </w:r>
      <w:r w:rsidR="002A222B">
        <w:t>.</w:t>
      </w:r>
      <w:r w:rsidR="000002CE">
        <w:t xml:space="preserve"> Sie sind in </w:t>
      </w:r>
      <w:r w:rsidR="000002CE">
        <w:fldChar w:fldCharType="begin"/>
      </w:r>
      <w:r w:rsidR="000002CE">
        <w:instrText xml:space="preserve"> REF _Ref93228857 \h </w:instrText>
      </w:r>
      <w:r w:rsidR="000002CE">
        <w:fldChar w:fldCharType="separate"/>
      </w:r>
      <w:r w:rsidR="000002CE" w:rsidRPr="00E81B1B">
        <w:t xml:space="preserve">Abbildung </w:t>
      </w:r>
      <w:r w:rsidR="000002CE">
        <w:rPr>
          <w:noProof/>
        </w:rPr>
        <w:t>32</w:t>
      </w:r>
      <w:r w:rsidR="000002CE">
        <w:fldChar w:fldCharType="end"/>
      </w:r>
      <w:r w:rsidR="000002CE">
        <w:t xml:space="preserve"> </w:t>
      </w:r>
      <w:r w:rsidR="00A149E0">
        <w:t>unter Einbeziehung der Versagensmodi dargestellt. Auffällig ist, dass vollständiges oder anteiliges adhäsives Versagen (AF, M1, M2) zum Teil bei höheren Bruchspannungen auftritt als reines Fügeteilversagen.</w:t>
      </w:r>
      <w:commentRangeEnd w:id="1270"/>
      <w:r w:rsidR="0020514B">
        <w:rPr>
          <w:rStyle w:val="Kommentarzeichen"/>
        </w:rPr>
        <w:commentReference w:id="1270"/>
      </w:r>
    </w:p>
    <w:p w14:paraId="40A991B3" w14:textId="6EA07495" w:rsidR="0067646D" w:rsidRPr="00E81B1B" w:rsidRDefault="0051654E" w:rsidP="0067646D">
      <w:pPr>
        <w:rPr>
          <w:rFonts w:eastAsia="Calibri"/>
          <w:szCs w:val="20"/>
        </w:rPr>
      </w:pPr>
      <w:commentRangeStart w:id="1271"/>
      <w:commentRangeEnd w:id="1271"/>
      <w:r>
        <w:rPr>
          <w:rStyle w:val="Kommentarzeichen"/>
        </w:rPr>
        <w:commentReference w:id="1271"/>
      </w:r>
    </w:p>
    <w:p w14:paraId="1926AF84" w14:textId="24A67E92" w:rsidR="0067646D" w:rsidRPr="00E81B1B" w:rsidRDefault="00DA0D06" w:rsidP="760CF52A">
      <w:pPr>
        <w:rPr>
          <w:rFonts w:eastAsia="Calibri"/>
          <w:szCs w:val="20"/>
        </w:rPr>
      </w:pPr>
      <w:r w:rsidRPr="00E81B1B">
        <w:rPr>
          <w:rFonts w:eastAsia="Calibri"/>
          <w:noProof/>
          <w:szCs w:val="20"/>
          <w:lang w:eastAsia="de-DE"/>
        </w:rPr>
        <w:drawing>
          <wp:inline distT="0" distB="0" distL="0" distR="0" wp14:anchorId="22526B60" wp14:editId="474E5DD8">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17890231" w14:textId="345B5188" w:rsidR="00A149E0" w:rsidRPr="00E81B1B" w:rsidRDefault="00A149E0" w:rsidP="00A149E0">
      <w:pPr>
        <w:pStyle w:val="Beschriftung"/>
      </w:pPr>
      <w:bookmarkStart w:id="1272" w:name="_Ref93228857"/>
      <w:bookmarkStart w:id="1273" w:name="_Toc92091804"/>
      <w:r w:rsidRPr="00E81B1B">
        <w:t xml:space="preserve">Abbildung </w:t>
      </w:r>
      <w:r>
        <w:fldChar w:fldCharType="begin"/>
      </w:r>
      <w:r>
        <w:instrText>SEQ Abbildung \* ARABIC</w:instrText>
      </w:r>
      <w:r>
        <w:fldChar w:fldCharType="separate"/>
      </w:r>
      <w:r w:rsidR="000D73A7">
        <w:rPr>
          <w:noProof/>
        </w:rPr>
        <w:t>32</w:t>
      </w:r>
      <w:r>
        <w:fldChar w:fldCharType="end"/>
      </w:r>
      <w:bookmarkEnd w:id="1272"/>
      <w:r w:rsidRPr="00E81B1B">
        <w:t xml:space="preserve"> Bruchspannungen der Scherversuche nach Oberflächenbehandlung</w:t>
      </w:r>
      <w:r>
        <w:t>,</w:t>
      </w:r>
      <w:r w:rsidRPr="00E81B1B">
        <w:t xml:space="preserve"> Klebtechnik </w:t>
      </w:r>
      <w:r>
        <w:t xml:space="preserve">und Versagensmodus </w:t>
      </w:r>
      <w:r w:rsidRPr="00E81B1B">
        <w:t>getrennt (FG=geschliffen, FM= Matrizenschalung, FP =  Filmschalung mit Primer, FU= Filmschalung unbehandelt, LU = Luftseite unbehandelt, NK = Nassklebung, S1 = Schalöl, S2 = Schalölemulsion)</w:t>
      </w:r>
      <w:bookmarkEnd w:id="1273"/>
    </w:p>
    <w:p w14:paraId="70C521F9" w14:textId="77777777" w:rsidR="00F041F4" w:rsidRDefault="0020514B" w:rsidP="0020514B">
      <w:pPr>
        <w:rPr>
          <w:rFonts w:eastAsia="Calibri"/>
          <w:szCs w:val="20"/>
        </w:rPr>
      </w:pPr>
      <w:r>
        <w:t xml:space="preserve">Da in den Versuchen verschiedene Holzchargen verwendet wurden, wurden die Bruchlasten nach den Chargen getrennt verglichen (siehe </w:t>
      </w:r>
      <w:r>
        <w:fldChar w:fldCharType="begin"/>
      </w:r>
      <w:r>
        <w:instrText xml:space="preserve"> REF _Ref93230279 \h </w:instrText>
      </w:r>
      <w:r>
        <w:fldChar w:fldCharType="separate"/>
      </w:r>
      <w:r>
        <w:t xml:space="preserve">Abbildung </w:t>
      </w:r>
      <w:r>
        <w:rPr>
          <w:noProof/>
        </w:rPr>
        <w:t>33</w:t>
      </w:r>
      <w:r>
        <w:fldChar w:fldCharType="end"/>
      </w:r>
      <w:r>
        <w:t>). Versuchskörper, die nicht im Holz versagten, wurden von dieser Betrachtung ausgeschlossen. Dabei wird deutlich, dass zwischen den einzelnen Chargen deutliche Festigkeitsunterschiede bestehen, obwohl stets C24 oder GL24h bestellt wurde.</w:t>
      </w:r>
      <w:r w:rsidRPr="00E81B1B">
        <w:t xml:space="preserve"> </w:t>
      </w:r>
      <w:commentRangeStart w:id="1274"/>
      <w:r w:rsidRPr="00E81B1B">
        <w:t xml:space="preserve">Die wiesen offenbar große </w:t>
      </w:r>
      <w:ins w:id="1275" w:author="Jan Wenker" w:date="2021-12-14T15:51:00Z">
        <w:r>
          <w:t>Festigkeits</w:t>
        </w:r>
      </w:ins>
      <w:del w:id="1276" w:author="Jan Wenker" w:date="2021-12-14T15:51:00Z">
        <w:r w:rsidRPr="00E81B1B" w:rsidDel="00560BBC">
          <w:delText>Qualitäts</w:delText>
        </w:r>
      </w:del>
      <w:r w:rsidRPr="00E81B1B">
        <w:t xml:space="preserve">unterschiede auf, obwohl stets C24 bzw. Gl24h bestellt wurde. </w:t>
      </w:r>
      <w:commentRangeEnd w:id="1274"/>
      <w:r>
        <w:rPr>
          <w:rStyle w:val="Kommentarzeichen"/>
        </w:rPr>
        <w:commentReference w:id="1274"/>
      </w:r>
      <w:r w:rsidRPr="00E81B1B">
        <w:rPr>
          <w:rFonts w:eastAsia="Calibri"/>
          <w:szCs w:val="20"/>
        </w:rPr>
        <w:t xml:space="preserve">Die mittlere Bruchlast der Charge SB1 übersteigt die der </w:t>
      </w:r>
      <w:commentRangeStart w:id="1277"/>
      <w:r w:rsidRPr="00E81B1B">
        <w:rPr>
          <w:rFonts w:eastAsia="Calibri"/>
          <w:szCs w:val="20"/>
        </w:rPr>
        <w:t xml:space="preserve">Charge SB2 und SB3 um 10 </w:t>
      </w:r>
      <w:ins w:id="1278" w:author="Jan Wenker" w:date="2021-12-14T15:52:00Z">
        <w:r>
          <w:rPr>
            <w:rFonts w:eastAsia="Calibri"/>
            <w:szCs w:val="20"/>
          </w:rPr>
          <w:t xml:space="preserve">% </w:t>
        </w:r>
      </w:ins>
      <w:r w:rsidRPr="00E81B1B">
        <w:rPr>
          <w:rFonts w:eastAsia="Calibri"/>
          <w:szCs w:val="20"/>
        </w:rPr>
        <w:t xml:space="preserve">bzw. 20%. </w:t>
      </w:r>
      <w:commentRangeEnd w:id="1277"/>
      <w:r>
        <w:rPr>
          <w:rStyle w:val="Kommentarzeichen"/>
        </w:rPr>
        <w:commentReference w:id="1277"/>
      </w:r>
      <w:r w:rsidRPr="00E81B1B">
        <w:rPr>
          <w:rFonts w:eastAsia="Calibri"/>
          <w:szCs w:val="20"/>
        </w:rPr>
        <w:t xml:space="preserve">Die Charge SB4 liegt wiederum zwischen den Chargen SB1 und SB2, </w:t>
      </w:r>
      <w:r>
        <w:rPr>
          <w:rFonts w:eastAsia="Calibri"/>
          <w:szCs w:val="20"/>
        </w:rPr>
        <w:t>wobei anzumerken ist, dass die Anzahl der Proben der Charge SB4 keine gesicherte Aussage zulässt.</w:t>
      </w:r>
      <w:r w:rsidRPr="00E81B1B">
        <w:rPr>
          <w:rFonts w:eastAsia="Calibri"/>
          <w:szCs w:val="20"/>
        </w:rPr>
        <w:t xml:space="preserve"> Die großen Schwankungen der Holzfestigkeit erschweren es eine Aussage über den Einfluss von Klebstoff und Betonoberfläche abzuleiten. Umso wichtiger ist die Analyse der Bruchbilder mit in die Wertung einzubeziehen.</w:t>
      </w:r>
      <w:r w:rsidR="002A222B">
        <w:rPr>
          <w:rFonts w:eastAsia="Calibri"/>
          <w:szCs w:val="20"/>
        </w:rPr>
        <w:t xml:space="preserve"> Die mittlere Scherfestigkeit von Fichtenholz liegt etwa bei 10 N/mm² </w:t>
      </w:r>
      <w:sdt>
        <w:sdtPr>
          <w:rPr>
            <w:rFonts w:eastAsia="Calibri"/>
            <w:szCs w:val="20"/>
          </w:rPr>
          <w:id w:val="-347641456"/>
          <w:citation/>
        </w:sdtPr>
        <w:sdtContent>
          <w:r w:rsidR="00B5214D">
            <w:rPr>
              <w:rFonts w:eastAsia="Calibri"/>
              <w:szCs w:val="20"/>
            </w:rPr>
            <w:fldChar w:fldCharType="begin"/>
          </w:r>
          <w:r w:rsidR="00B5214D">
            <w:rPr>
              <w:rFonts w:eastAsia="Calibri"/>
              <w:szCs w:val="20"/>
            </w:rPr>
            <w:instrText xml:space="preserve"> CITATION Nie17 \l 1031 </w:instrText>
          </w:r>
          <w:r w:rsidR="00B5214D">
            <w:rPr>
              <w:rFonts w:eastAsia="Calibri"/>
              <w:szCs w:val="20"/>
            </w:rPr>
            <w:fldChar w:fldCharType="separate"/>
          </w:r>
          <w:r w:rsidR="00B5214D" w:rsidRPr="00B5214D">
            <w:rPr>
              <w:rFonts w:eastAsia="Calibri"/>
              <w:noProof/>
              <w:szCs w:val="20"/>
            </w:rPr>
            <w:t>(Niemz &amp; Sonderegger, 2017)</w:t>
          </w:r>
          <w:r w:rsidR="00B5214D">
            <w:rPr>
              <w:rFonts w:eastAsia="Calibri"/>
              <w:szCs w:val="20"/>
            </w:rPr>
            <w:fldChar w:fldCharType="end"/>
          </w:r>
        </w:sdtContent>
      </w:sdt>
      <w:r w:rsidR="00B5214D">
        <w:rPr>
          <w:rFonts w:eastAsia="Calibri"/>
          <w:szCs w:val="20"/>
        </w:rPr>
        <w:t xml:space="preserve">. Die charakteristische Scherfestigkeit von Brettschichtholz ist unabhängig von der Festigkeitsklasse und liegt bei 3,5 N/mm² </w:t>
      </w:r>
      <w:sdt>
        <w:sdtPr>
          <w:rPr>
            <w:rFonts w:eastAsia="Calibri"/>
            <w:szCs w:val="20"/>
          </w:rPr>
          <w:id w:val="545253017"/>
          <w:citation/>
        </w:sdtPr>
        <w:sdtContent>
          <w:r w:rsidR="00B5214D">
            <w:rPr>
              <w:rFonts w:eastAsia="Calibri"/>
              <w:szCs w:val="20"/>
            </w:rPr>
            <w:fldChar w:fldCharType="begin"/>
          </w:r>
          <w:r w:rsidR="00F041F4">
            <w:rPr>
              <w:rFonts w:eastAsia="Calibri"/>
              <w:szCs w:val="20"/>
            </w:rPr>
            <w:instrText xml:space="preserve">CITATION DIN13 \y  \l 1031 </w:instrText>
          </w:r>
          <w:r w:rsidR="00B5214D">
            <w:rPr>
              <w:rFonts w:eastAsia="Calibri"/>
              <w:szCs w:val="20"/>
            </w:rPr>
            <w:fldChar w:fldCharType="separate"/>
          </w:r>
          <w:r w:rsidR="00F041F4" w:rsidRPr="00F041F4">
            <w:rPr>
              <w:rFonts w:eastAsia="Calibri"/>
              <w:noProof/>
              <w:szCs w:val="20"/>
            </w:rPr>
            <w:t>(DIN EN 14080:2013-09)</w:t>
          </w:r>
          <w:r w:rsidR="00B5214D">
            <w:rPr>
              <w:rFonts w:eastAsia="Calibri"/>
              <w:szCs w:val="20"/>
            </w:rPr>
            <w:fldChar w:fldCharType="end"/>
          </w:r>
        </w:sdtContent>
      </w:sdt>
      <w:r w:rsidR="00B5214D">
        <w:rPr>
          <w:rFonts w:eastAsia="Calibri"/>
          <w:szCs w:val="20"/>
        </w:rPr>
        <w:t xml:space="preserve">. Die charakteristische Scherfestigkeit von </w:t>
      </w:r>
      <w:r w:rsidR="00B5214D">
        <w:rPr>
          <w:rFonts w:eastAsia="Calibri"/>
          <w:szCs w:val="20"/>
        </w:rPr>
        <w:lastRenderedPageBreak/>
        <w:t xml:space="preserve">C24 liegt </w:t>
      </w:r>
      <w:r w:rsidR="00F041F4">
        <w:rPr>
          <w:rFonts w:eastAsia="Calibri"/>
          <w:szCs w:val="20"/>
        </w:rPr>
        <w:t xml:space="preserve">bei 4,0 N/mm² </w:t>
      </w:r>
      <w:sdt>
        <w:sdtPr>
          <w:rPr>
            <w:rFonts w:eastAsia="Calibri"/>
            <w:szCs w:val="20"/>
          </w:rPr>
          <w:id w:val="197215079"/>
          <w:citation/>
        </w:sdtPr>
        <w:sdtContent>
          <w:r w:rsidR="00F041F4">
            <w:rPr>
              <w:rFonts w:eastAsia="Calibri"/>
              <w:szCs w:val="20"/>
            </w:rPr>
            <w:fldChar w:fldCharType="begin"/>
          </w:r>
          <w:r w:rsidR="00F041F4">
            <w:rPr>
              <w:rFonts w:eastAsia="Calibri"/>
              <w:szCs w:val="20"/>
            </w:rPr>
            <w:instrText xml:space="preserve">CITATION DIN162 \n  \y  \l 1031 </w:instrText>
          </w:r>
          <w:r w:rsidR="00F041F4">
            <w:rPr>
              <w:rFonts w:eastAsia="Calibri"/>
              <w:szCs w:val="20"/>
            </w:rPr>
            <w:fldChar w:fldCharType="separate"/>
          </w:r>
          <w:r w:rsidR="00F041F4" w:rsidRPr="00F041F4">
            <w:rPr>
              <w:rFonts w:eastAsia="Calibri"/>
              <w:noProof/>
              <w:szCs w:val="20"/>
            </w:rPr>
            <w:t>(DIN EN 338:2016-07)</w:t>
          </w:r>
          <w:r w:rsidR="00F041F4">
            <w:rPr>
              <w:rFonts w:eastAsia="Calibri"/>
              <w:szCs w:val="20"/>
            </w:rPr>
            <w:fldChar w:fldCharType="end"/>
          </w:r>
        </w:sdtContent>
      </w:sdt>
      <w:r w:rsidR="00F041F4">
        <w:rPr>
          <w:rFonts w:eastAsia="Calibri"/>
          <w:szCs w:val="20"/>
        </w:rPr>
        <w:t xml:space="preserve">. In </w:t>
      </w:r>
      <w:sdt>
        <w:sdtPr>
          <w:rPr>
            <w:rFonts w:eastAsia="Calibri"/>
            <w:szCs w:val="20"/>
          </w:rPr>
          <w:id w:val="235751822"/>
          <w:citation/>
        </w:sdtPr>
        <w:sdtContent>
          <w:r w:rsidR="00F041F4">
            <w:rPr>
              <w:rFonts w:eastAsia="Calibri"/>
              <w:szCs w:val="20"/>
            </w:rPr>
            <w:fldChar w:fldCharType="begin"/>
          </w:r>
          <w:r w:rsidR="00F041F4">
            <w:rPr>
              <w:rFonts w:eastAsia="Calibri"/>
              <w:szCs w:val="20"/>
            </w:rPr>
            <w:instrText xml:space="preserve"> CITATION DIN162 \l 1031 </w:instrText>
          </w:r>
          <w:r w:rsidR="00F041F4">
            <w:rPr>
              <w:rFonts w:eastAsia="Calibri"/>
              <w:szCs w:val="20"/>
            </w:rPr>
            <w:fldChar w:fldCharType="separate"/>
          </w:r>
          <w:r w:rsidR="00F041F4" w:rsidRPr="00F041F4">
            <w:rPr>
              <w:rFonts w:eastAsia="Calibri"/>
              <w:noProof/>
              <w:szCs w:val="20"/>
            </w:rPr>
            <w:t>(DIN EN 338:2016-07, 2016)</w:t>
          </w:r>
          <w:r w:rsidR="00F041F4">
            <w:rPr>
              <w:rFonts w:eastAsia="Calibri"/>
              <w:szCs w:val="20"/>
            </w:rPr>
            <w:fldChar w:fldCharType="end"/>
          </w:r>
        </w:sdtContent>
      </w:sdt>
      <w:r w:rsidR="00F041F4">
        <w:rPr>
          <w:rFonts w:eastAsia="Calibri"/>
          <w:szCs w:val="20"/>
        </w:rPr>
        <w:t xml:space="preserve"> ist die Scherfestigkeit oberhalb der Festigkeitsklasse C24 konstant. In niedrigeren Klassen liegt sie zwischen 3,0 N/mm² und 4,0 N/mm². Nach </w:t>
      </w:r>
      <w:sdt>
        <w:sdtPr>
          <w:rPr>
            <w:rFonts w:eastAsia="Calibri"/>
            <w:szCs w:val="20"/>
          </w:rPr>
          <w:id w:val="1454450034"/>
          <w:citation/>
        </w:sdt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00F041F4" w:rsidRPr="00F041F4">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besteht ein Zusammenhang zwischen der Rohdichte und der Scherfestigkeit von Hölzern. Die Rohdichte wiederum steigt mit sinkender Jahrringbreite </w:t>
      </w:r>
      <w:sdt>
        <w:sdtPr>
          <w:rPr>
            <w:rFonts w:eastAsia="Calibri"/>
            <w:szCs w:val="20"/>
          </w:rPr>
          <w:id w:val="-999801954"/>
          <w:citation/>
        </w:sdt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00F041F4" w:rsidRPr="00F041F4">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w:t>
      </w:r>
    </w:p>
    <w:p w14:paraId="5AFB8E53" w14:textId="391E2352" w:rsidR="0020514B" w:rsidRDefault="00F041F4" w:rsidP="0020514B">
      <w:pPr>
        <w:rPr>
          <w:rFonts w:eastAsia="Calibri"/>
          <w:szCs w:val="20"/>
        </w:rPr>
      </w:pPr>
      <w:r>
        <w:rPr>
          <w:rFonts w:eastAsia="Calibri"/>
          <w:noProof/>
          <w:szCs w:val="20"/>
        </w:rPr>
        <w:drawing>
          <wp:inline distT="0" distB="0" distL="0" distR="0" wp14:anchorId="187468C2" wp14:editId="67818BA0">
            <wp:extent cx="5781759" cy="753465"/>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irnholz.jpg"/>
                    <pic:cNvPicPr/>
                  </pic:nvPicPr>
                  <pic:blipFill rotWithShape="1">
                    <a:blip r:embed="rId72" cstate="print">
                      <a:extLst>
                        <a:ext uri="{28A0092B-C50C-407E-A947-70E740481C1C}">
                          <a14:useLocalDpi xmlns:a14="http://schemas.microsoft.com/office/drawing/2010/main" val="0"/>
                        </a:ext>
                      </a:extLst>
                    </a:blip>
                    <a:srcRect l="2418" t="39844" r="4010" b="40639"/>
                    <a:stretch/>
                  </pic:blipFill>
                  <pic:spPr bwMode="auto">
                    <a:xfrm>
                      <a:off x="0" y="0"/>
                      <a:ext cx="5878476" cy="766069"/>
                    </a:xfrm>
                    <a:prstGeom prst="rect">
                      <a:avLst/>
                    </a:prstGeom>
                    <a:ln>
                      <a:noFill/>
                    </a:ln>
                    <a:extLst>
                      <a:ext uri="{53640926-AAD7-44D8-BBD7-CCE9431645EC}">
                        <a14:shadowObscured xmlns:a14="http://schemas.microsoft.com/office/drawing/2010/main"/>
                      </a:ext>
                    </a:extLst>
                  </pic:spPr>
                </pic:pic>
              </a:graphicData>
            </a:graphic>
          </wp:inline>
        </w:drawing>
      </w:r>
      <w:r>
        <w:rPr>
          <w:rFonts w:eastAsia="Calibri"/>
          <w:szCs w:val="20"/>
        </w:rPr>
        <w:t xml:space="preserve"> </w:t>
      </w:r>
    </w:p>
    <w:p w14:paraId="543DC772" w14:textId="57D337E4" w:rsidR="00F041F4" w:rsidRPr="00517A2B" w:rsidRDefault="00F041F4" w:rsidP="00F041F4">
      <w:pPr>
        <w:pStyle w:val="Beschriftung"/>
      </w:pPr>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0D73A7">
        <w:rPr>
          <w:noProof/>
        </w:rPr>
        <w:t>33</w:t>
      </w:r>
      <w:r w:rsidR="00FC7192">
        <w:rPr>
          <w:noProof/>
        </w:rPr>
        <w:fldChar w:fldCharType="end"/>
      </w:r>
      <w:r>
        <w:t xml:space="preserve"> Vergleich der Jahrringbreiten der Holzchargen (von links nach rechts: SB3, SB2, SB1, SB1)</w:t>
      </w:r>
    </w:p>
    <w:p w14:paraId="7F8FFCFC" w14:textId="77777777" w:rsidR="0020514B" w:rsidRPr="00E81B1B" w:rsidRDefault="0020514B" w:rsidP="0020514B">
      <w:pPr>
        <w:rPr>
          <w:rFonts w:eastAsia="Calibri"/>
          <w:szCs w:val="20"/>
        </w:rPr>
      </w:pPr>
      <w:r w:rsidRPr="00E81B1B">
        <w:rPr>
          <w:rFonts w:eastAsia="Calibri"/>
          <w:szCs w:val="20"/>
        </w:rPr>
        <w:t>So weist die Serie SB-TK-E3-FG eine sehr niedrige Bruchlast auf und zeigt große Anteile von Betonversagen, welches auf eine niedere Betongüte vermuten lässt. Die Bruchfläche verläuft jedoch in allen Fällen vom Holz in den Beton, sodass nicht ausgeschlossen werden kann, dass das Betonversagen erst nach Versagen des Holzes und die plötzliche Lastumlagerung auftrat. Diese These wird unter anderem dadurch gestützt, dass die Fertigteile der Serie SB-TK-C3-FG zu großen Teilen der gleichen Betoncharge entstammen wie die der Serie SB-TK-C3-FG. Hier wurden bei</w:t>
      </w:r>
      <w:r>
        <w:rPr>
          <w:rFonts w:eastAsia="Calibri"/>
          <w:szCs w:val="20"/>
        </w:rPr>
        <w:t xml:space="preserve"> gleichem Versagensbild wesentlich</w:t>
      </w:r>
      <w:r w:rsidRPr="00E81B1B">
        <w:rPr>
          <w:rFonts w:eastAsia="Calibri"/>
          <w:szCs w:val="20"/>
        </w:rPr>
        <w:t xml:space="preserve"> höhere Bruchlasten verzeichnet. </w:t>
      </w:r>
    </w:p>
    <w:p w14:paraId="34C1FEF2" w14:textId="33A9238F" w:rsidR="0020514B" w:rsidRDefault="0020514B" w:rsidP="006E7341">
      <w:pPr>
        <w:rPr>
          <w:rFonts w:eastAsia="Calibri"/>
        </w:rPr>
      </w:pPr>
      <w:r w:rsidRPr="00E81B1B">
        <w:rPr>
          <w:noProof/>
          <w:lang w:eastAsia="de-DE"/>
        </w:rPr>
        <w:drawing>
          <wp:inline distT="0" distB="0" distL="0" distR="0" wp14:anchorId="4C8EF7F2" wp14:editId="23CAD6F5">
            <wp:extent cx="3599695" cy="2877318"/>
            <wp:effectExtent l="0" t="0" r="1270" b="0"/>
            <wp:docPr id="24"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7AC5F319" w14:textId="7D66C1B7" w:rsidR="0020514B" w:rsidRDefault="0020514B" w:rsidP="0020514B">
      <w:pPr>
        <w:pStyle w:val="Beschriftung"/>
        <w:rPr>
          <w:rFonts w:eastAsia="Calibri"/>
        </w:rPr>
      </w:pPr>
      <w:bookmarkStart w:id="1279" w:name="_Ref9323027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0D73A7">
        <w:rPr>
          <w:noProof/>
        </w:rPr>
        <w:t>34</w:t>
      </w:r>
      <w:r w:rsidR="00FC7192">
        <w:rPr>
          <w:noProof/>
        </w:rPr>
        <w:fldChar w:fldCharType="end"/>
      </w:r>
      <w:bookmarkEnd w:id="1279"/>
      <w:r>
        <w:t xml:space="preserve"> Bruchspannungen der im Holz versagten Scherversuchskörper nach Holzchargen getrennt</w:t>
      </w:r>
    </w:p>
    <w:p w14:paraId="221826F7" w14:textId="77777777" w:rsidR="0020514B" w:rsidRDefault="0020514B" w:rsidP="006E7341">
      <w:pPr>
        <w:rPr>
          <w:rFonts w:eastAsia="Calibri"/>
        </w:rPr>
      </w:pPr>
    </w:p>
    <w:p w14:paraId="34A8880A" w14:textId="0828D8F7" w:rsidR="006E7341" w:rsidRPr="00E81B1B" w:rsidRDefault="00D9341B" w:rsidP="006E7341">
      <w:pPr>
        <w:rPr>
          <w:rFonts w:eastAsia="Calibri"/>
        </w:rPr>
      </w:pPr>
      <w:r w:rsidRPr="00E81B1B">
        <w:rPr>
          <w:rFonts w:eastAsia="Calibri"/>
        </w:rPr>
        <w:t>Insbesondere die Bruchbilder</w:t>
      </w:r>
      <w:r w:rsidR="00D16EB9">
        <w:rPr>
          <w:rFonts w:eastAsia="Calibri"/>
        </w:rPr>
        <w:t xml:space="preserve"> verdeutlichen</w:t>
      </w:r>
      <w:r w:rsidR="006E7341" w:rsidRPr="00E81B1B">
        <w:rPr>
          <w:rFonts w:eastAsia="Calibri"/>
        </w:rPr>
        <w:t>, dass die Beschaffenheit der Beton</w:t>
      </w:r>
      <w:r w:rsidR="00C454A2">
        <w:rPr>
          <w:rFonts w:eastAsia="Calibri"/>
        </w:rPr>
        <w:t>ober</w:t>
      </w:r>
      <w:r w:rsidR="006E7341" w:rsidRPr="00E81B1B">
        <w:rPr>
          <w:rFonts w:eastAsia="Calibri"/>
        </w:rPr>
        <w:t xml:space="preserve">fläche einen großen Einfluss auf die Tragfähigkeit der Fuge hat. Ebenso hat sich bei der Herstellung der Probekörper gezeigt, dass die Verarbeitungseigenschaften des Klebstoffs eine wichtige Rolle spielen, da nur so eine sichere Verarbeitung innerhalb der offenen Zeit ermöglicht werden kann. Des Weiteren können vorbereitende Arbeiten, wie seitliches Abdichten mit Fugenband vermieden werden, wenn der Klebstoff eine ausreichend </w:t>
      </w:r>
      <w:r w:rsidR="002F1C20">
        <w:rPr>
          <w:rFonts w:eastAsia="Calibri"/>
        </w:rPr>
        <w:t>hohe Viskosität</w:t>
      </w:r>
      <w:r w:rsidR="006E7341" w:rsidRPr="00E81B1B">
        <w:rPr>
          <w:rFonts w:eastAsia="Calibri"/>
        </w:rPr>
        <w:t xml:space="preserve"> hat.</w:t>
      </w:r>
    </w:p>
    <w:p w14:paraId="4995EAEC" w14:textId="5F7C5839" w:rsidR="00517A2B" w:rsidRDefault="006E7341" w:rsidP="00517A2B">
      <w:del w:id="1280" w:author="Stefan Behring [2]" w:date="2021-12-21T22:39:00Z">
        <w:r w:rsidRPr="00E81B1B" w:rsidDel="00E45092">
          <w:rPr>
            <w:rFonts w:eastAsia="Calibri"/>
          </w:rPr>
          <w:delText xml:space="preserve">Insgesamt lassen die positiven Ergebnisse mit der Oberfläche S1 </w:delText>
        </w:r>
        <w:r w:rsidR="00D9341B" w:rsidRPr="00E81B1B" w:rsidDel="00E45092">
          <w:rPr>
            <w:rFonts w:eastAsia="Calibri"/>
          </w:rPr>
          <w:delText xml:space="preserve">und S2 </w:delText>
        </w:r>
        <w:r w:rsidRPr="00E81B1B" w:rsidDel="00E45092">
          <w:rPr>
            <w:rFonts w:eastAsia="Calibri"/>
          </w:rPr>
          <w:delText>schließen, dass</w:delText>
        </w:r>
        <w:r w:rsidR="00D9341B" w:rsidRPr="00E81B1B" w:rsidDel="00E45092">
          <w:rPr>
            <w:rFonts w:eastAsia="Calibri"/>
          </w:rPr>
          <w:delText xml:space="preserve"> die Verwendung von Schalöl nicht notwendigerweise </w:delText>
        </w:r>
      </w:del>
      <w:ins w:id="1281" w:author="Jan Wenker" w:date="2021-12-15T12:54:00Z">
        <w:del w:id="1282" w:author="Stefan Behring [2]" w:date="2021-12-21T22:39:00Z">
          <w:r w:rsidR="00B772EC" w:rsidDel="00E45092">
            <w:rPr>
              <w:rFonts w:eastAsia="Calibri"/>
            </w:rPr>
            <w:delText>zwangsläufig</w:delText>
          </w:r>
          <w:r w:rsidR="00B772EC" w:rsidRPr="00E81B1B" w:rsidDel="00E45092">
            <w:rPr>
              <w:rFonts w:eastAsia="Calibri"/>
            </w:rPr>
            <w:delText xml:space="preserve"> </w:delText>
          </w:r>
        </w:del>
      </w:ins>
      <w:del w:id="1283" w:author="Stefan Behring [2]" w:date="2021-12-21T22:39:00Z">
        <w:r w:rsidR="00D9341B" w:rsidRPr="00E81B1B" w:rsidDel="00E45092">
          <w:rPr>
            <w:rFonts w:eastAsia="Calibri"/>
          </w:rPr>
          <w:delText>nachteilig ist.</w:delText>
        </w:r>
      </w:del>
      <w:ins w:id="1284" w:author="Stefan Behring [2]" w:date="2021-12-21T22:39:00Z">
        <w:r w:rsidR="00E45092">
          <w:rPr>
            <w:rFonts w:eastAsia="Calibri"/>
          </w:rPr>
          <w:t xml:space="preserve">Trotz der positiven </w:t>
        </w:r>
        <w:r w:rsidR="00840F02">
          <w:rPr>
            <w:rFonts w:eastAsia="Calibri"/>
          </w:rPr>
          <w:t>Ergebnisse wird     diese nicht weiter verfolgt, da langzeitige</w:t>
        </w:r>
      </w:ins>
      <w:ins w:id="1285" w:author="Stefan Behring [2]" w:date="2021-12-21T22:40:00Z">
        <w:r w:rsidR="007B7D27">
          <w:rPr>
            <w:rFonts w:eastAsia="Calibri"/>
          </w:rPr>
          <w:t xml:space="preserve"> </w:t>
        </w:r>
      </w:ins>
      <w:ins w:id="1286" w:author="Stefan Behring [2]" w:date="2021-12-21T22:39:00Z">
        <w:r w:rsidR="007B7D27">
          <w:rPr>
            <w:rFonts w:eastAsia="Calibri"/>
          </w:rPr>
          <w:t>Wirkun</w:t>
        </w:r>
      </w:ins>
      <w:ins w:id="1287" w:author="Stefan Behring [2]" w:date="2021-12-21T22:40:00Z">
        <w:r w:rsidR="007B7D27">
          <w:rPr>
            <w:rFonts w:eastAsia="Calibri"/>
          </w:rPr>
          <w:t>gen des Trennmittels auf die Verklebung nicht ausgeschlossen werden können</w:t>
        </w:r>
      </w:ins>
      <w:ins w:id="1288" w:author="Stefan Behring [2]" w:date="2021-12-21T22:41:00Z">
        <w:r w:rsidR="007B7D27">
          <w:rPr>
            <w:rFonts w:eastAsia="Calibri"/>
          </w:rPr>
          <w:t>.</w:t>
        </w:r>
      </w:ins>
      <w:r w:rsidRPr="00E81B1B">
        <w:rPr>
          <w:rFonts w:eastAsia="Calibri"/>
        </w:rPr>
        <w:t xml:space="preserve"> Die </w:t>
      </w:r>
      <w:r w:rsidR="00D9341B" w:rsidRPr="00E81B1B">
        <w:rPr>
          <w:rFonts w:eastAsia="Calibri"/>
        </w:rPr>
        <w:t xml:space="preserve">Verklebung von schalglatten Betonoberflächen ohne Trennmittel führte entgegen der Erwartungen zu einer Verschlechterung. </w:t>
      </w:r>
      <w:r w:rsidR="00656512" w:rsidRPr="00E81B1B">
        <w:rPr>
          <w:rFonts w:eastAsia="Calibri"/>
        </w:rPr>
        <w:t>Auch d</w:t>
      </w:r>
      <w:r w:rsidR="00D9341B" w:rsidRPr="00E81B1B">
        <w:rPr>
          <w:rFonts w:eastAsia="Calibri"/>
        </w:rPr>
        <w:t xml:space="preserve">as Primern der schalglatten Oberfläche </w:t>
      </w:r>
      <w:r w:rsidR="00656512" w:rsidRPr="00E81B1B">
        <w:rPr>
          <w:rFonts w:eastAsia="Calibri"/>
        </w:rPr>
        <w:t>ohne Trennmittel führte zu keiner Verbesserung</w:t>
      </w:r>
      <w:r w:rsidR="00D9341B" w:rsidRPr="00E81B1B">
        <w:rPr>
          <w:rFonts w:eastAsia="Calibri"/>
        </w:rPr>
        <w:t xml:space="preserve">. </w:t>
      </w:r>
      <w:r w:rsidR="00656512" w:rsidRPr="00E81B1B">
        <w:rPr>
          <w:rFonts w:eastAsia="Calibri"/>
        </w:rPr>
        <w:t xml:space="preserve">Die </w:t>
      </w:r>
      <w:r w:rsidRPr="00E81B1B">
        <w:rPr>
          <w:rFonts w:eastAsia="Calibri"/>
        </w:rPr>
        <w:t>geschliffene Oberfläche ist zwar aufwändig in der Herstellung und mit Lärm- und Staubbelastung verbunden, ha</w:t>
      </w:r>
      <w:r w:rsidR="00656512" w:rsidRPr="00E81B1B">
        <w:rPr>
          <w:rFonts w:eastAsia="Calibri"/>
        </w:rPr>
        <w:t xml:space="preserve">t </w:t>
      </w:r>
      <w:r w:rsidRPr="00E81B1B">
        <w:rPr>
          <w:rFonts w:eastAsia="Calibri"/>
        </w:rPr>
        <w:t xml:space="preserve">sich jedoch als geeignet für die Verklebung erwiesen. </w:t>
      </w:r>
      <w:r w:rsidR="00656512" w:rsidRPr="00E81B1B">
        <w:rPr>
          <w:rFonts w:eastAsia="Calibri"/>
        </w:rPr>
        <w:t xml:space="preserve">Die zum Teil niedrigen Bruchlasten der Serie mit geschliffenen Fertigteilen lassen </w:t>
      </w:r>
      <w:commentRangeStart w:id="1289"/>
      <w:commentRangeStart w:id="1290"/>
      <w:r w:rsidR="00656512" w:rsidRPr="00E81B1B">
        <w:rPr>
          <w:rFonts w:eastAsia="Calibri"/>
        </w:rPr>
        <w:t xml:space="preserve">sich auf Schwankungen der Holzfestigkeit </w:t>
      </w:r>
      <w:r w:rsidR="00656512" w:rsidRPr="00E81B1B">
        <w:rPr>
          <w:rFonts w:eastAsia="Calibri"/>
        </w:rPr>
        <w:lastRenderedPageBreak/>
        <w:t>zurückführen</w:t>
      </w:r>
      <w:commentRangeEnd w:id="1289"/>
      <w:r w:rsidR="003734BE">
        <w:rPr>
          <w:rStyle w:val="Kommentarzeichen"/>
        </w:rPr>
        <w:commentReference w:id="1289"/>
      </w:r>
      <w:commentRangeEnd w:id="1290"/>
      <w:r w:rsidR="000029B0">
        <w:rPr>
          <w:rStyle w:val="Kommentarzeichen"/>
        </w:rPr>
        <w:commentReference w:id="1290"/>
      </w:r>
      <w:r w:rsidR="00656512" w:rsidRPr="00E81B1B">
        <w:rPr>
          <w:rFonts w:eastAsia="Calibri"/>
        </w:rPr>
        <w:t xml:space="preserve">. Es konnte in keinem Fall ein adhäsives Versagen beobachtet werden. </w:t>
      </w:r>
      <w:r w:rsidRPr="00E81B1B">
        <w:rPr>
          <w:rFonts w:eastAsia="Calibri"/>
        </w:rPr>
        <w:t xml:space="preserve">In Hinblick auf die Verarbeitbarkeit waren die Klebstoffe </w:t>
      </w:r>
      <w:commentRangeStart w:id="1291"/>
      <w:r w:rsidRPr="00E81B1B">
        <w:rPr>
          <w:rFonts w:eastAsia="Calibri"/>
        </w:rPr>
        <w:t>E3</w:t>
      </w:r>
      <w:commentRangeEnd w:id="1291"/>
      <w:r w:rsidR="00366BEC">
        <w:rPr>
          <w:rStyle w:val="Kommentarzeichen"/>
        </w:rPr>
        <w:commentReference w:id="1291"/>
      </w:r>
      <w:r w:rsidRPr="00E81B1B">
        <w:rPr>
          <w:rFonts w:eastAsia="Calibri"/>
        </w:rPr>
        <w:t xml:space="preserve"> und C3 am besten geeignet</w:t>
      </w:r>
      <w:del w:id="1292" w:author="Stefan Behring [2]" w:date="2021-12-21T22:36:00Z">
        <w:r w:rsidRPr="00E81B1B" w:rsidDel="00342E79">
          <w:rPr>
            <w:rFonts w:eastAsia="Calibri"/>
          </w:rPr>
          <w:delText xml:space="preserve">, da hier ein Auftrag mittels Zahnspachtel möglich war. </w:delText>
        </w:r>
      </w:del>
      <w:ins w:id="1293" w:author="Stefan Behring [2]" w:date="2021-12-21T22:36:00Z">
        <w:r w:rsidR="00342E79">
          <w:rPr>
            <w:rFonts w:eastAsia="Calibri"/>
          </w:rPr>
          <w:t>.</w:t>
        </w:r>
      </w:ins>
      <w:r w:rsidR="00517A2B" w:rsidRPr="00517A2B">
        <w:rPr>
          <w:noProof/>
          <w:lang w:eastAsia="de-DE"/>
        </w:rPr>
        <w:t xml:space="preserve"> </w:t>
      </w:r>
    </w:p>
    <w:p w14:paraId="05819F51" w14:textId="6B16063C" w:rsidR="00124A9D" w:rsidRPr="00E81B1B" w:rsidRDefault="4C11F93A" w:rsidP="00F4193D">
      <w:pPr>
        <w:pStyle w:val="berschrift2"/>
        <w:numPr>
          <w:ilvl w:val="1"/>
          <w:numId w:val="43"/>
        </w:numPr>
      </w:pPr>
      <w:bookmarkStart w:id="1294" w:name="_Ref82263605"/>
      <w:bookmarkStart w:id="1295" w:name="_Toc92091746"/>
      <w:bookmarkStart w:id="1296" w:name="_Toc92092188"/>
      <w:bookmarkStart w:id="1297" w:name="_Toc92092300"/>
      <w:bookmarkStart w:id="1298" w:name="_Toc93321049"/>
      <w:r>
        <w:t>Schub-Biege-Versuche</w:t>
      </w:r>
      <w:bookmarkEnd w:id="1294"/>
      <w:bookmarkEnd w:id="1295"/>
      <w:bookmarkEnd w:id="1296"/>
      <w:bookmarkEnd w:id="1297"/>
      <w:bookmarkEnd w:id="1298"/>
    </w:p>
    <w:p w14:paraId="39E4FE70" w14:textId="25032DEE" w:rsidR="39052F6C" w:rsidRPr="00A51D01" w:rsidRDefault="760CF52A">
      <w:pPr>
        <w:rPr>
          <w:rFonts w:eastAsia="Calibri"/>
          <w:rPrChange w:id="1299" w:author="Jan Wenker" w:date="2021-12-15T12:56:00Z">
            <w:rPr/>
          </w:rPrChange>
        </w:rPr>
      </w:pPr>
      <w:r w:rsidRPr="00094C0F">
        <w:rPr>
          <w:rFonts w:eastAsia="Calibri"/>
        </w:rPr>
        <w:t>Bei den Schub-Biege-Versuche</w:t>
      </w:r>
      <w:ins w:id="1300" w:author="Jan Wenker" w:date="2021-12-15T12:56:00Z">
        <w:r w:rsidR="007E058F" w:rsidRPr="00094C0F">
          <w:rPr>
            <w:rFonts w:eastAsia="Calibri"/>
          </w:rPr>
          <w:t>n</w:t>
        </w:r>
      </w:ins>
      <w:r w:rsidRPr="00094C0F">
        <w:rPr>
          <w:rFonts w:eastAsia="Calibri"/>
        </w:rPr>
        <w:t xml:space="preserve"> handelt es sich um 3-Punkt-Biegeversuche mit einer geringen Spannweite. So wird eine hohe Schubbelastung in der Fuge zwischen dem Auflager und der Auflast erzeugt. Die Belastungsart kommt der tatsächlichen Belastung im Bauwerk näher als es bei den Scherversuchen der Fall ist. Gleichzeitig wird die Über</w:t>
      </w:r>
      <w:r w:rsidR="00421F52">
        <w:rPr>
          <w:rFonts w:eastAsia="Calibri"/>
        </w:rPr>
        <w:t>d</w:t>
      </w:r>
      <w:r w:rsidRPr="00094C0F">
        <w:rPr>
          <w:rFonts w:eastAsia="Calibri"/>
        </w:rPr>
        <w:t>rückung der Fuge abgemindert und die Tragfähigkeit der Fuge</w:t>
      </w:r>
      <w:r w:rsidR="00A90F56">
        <w:rPr>
          <w:rFonts w:eastAsia="Calibri"/>
        </w:rPr>
        <w:t xml:space="preserve"> kann</w:t>
      </w:r>
      <w:r w:rsidRPr="00094C0F">
        <w:rPr>
          <w:rFonts w:eastAsia="Calibri"/>
        </w:rPr>
        <w:t xml:space="preserve"> realistischer eingeschätzt</w:t>
      </w:r>
      <w:r w:rsidR="00A90F56">
        <w:rPr>
          <w:rFonts w:eastAsia="Calibri"/>
        </w:rPr>
        <w:t xml:space="preserve"> werden</w:t>
      </w:r>
      <w:r w:rsidRPr="00A51D01">
        <w:rPr>
          <w:rFonts w:eastAsia="Calibri"/>
          <w:rPrChange w:id="1301" w:author="Jan Wenker" w:date="2021-12-15T12:56:00Z">
            <w:rPr/>
          </w:rPrChange>
        </w:rPr>
        <w:t xml:space="preserve">. </w:t>
      </w:r>
    </w:p>
    <w:p w14:paraId="7745FA91" w14:textId="20A6548B" w:rsidR="00A6585D" w:rsidRPr="00094C0F" w:rsidRDefault="760CF52A" w:rsidP="009737A6">
      <w:pPr>
        <w:rPr>
          <w:rFonts w:eastAsia="Calibri"/>
        </w:rPr>
      </w:pPr>
      <w:r w:rsidRPr="00A51D01">
        <w:rPr>
          <w:rFonts w:eastAsia="Calibri"/>
          <w:rPrChange w:id="1302" w:author="Jan Wenker" w:date="2021-12-15T12:56:00Z">
            <w:rPr/>
          </w:rPrChange>
        </w:rPr>
        <w:t>Da das Versagen gezielt in der Verbundfuge auftreten sollte, wurde die Verbundfläche zwischen Holz und Beton auf eine Breite von 8</w:t>
      </w:r>
      <w:r w:rsidR="001E0BF2" w:rsidRPr="00A51D01">
        <w:rPr>
          <w:rFonts w:eastAsia="Calibri"/>
          <w:rPrChange w:id="1303" w:author="Jan Wenker" w:date="2021-12-15T12:56:00Z">
            <w:rPr/>
          </w:rPrChange>
        </w:rPr>
        <w:t>0</w:t>
      </w:r>
      <w:r w:rsidRPr="00A51D01">
        <w:rPr>
          <w:rFonts w:eastAsia="Calibri"/>
          <w:rPrChange w:id="1304" w:author="Jan Wenker" w:date="2021-12-15T12:56:00Z">
            <w:rPr/>
          </w:rPrChange>
        </w:rPr>
        <w:t xml:space="preserve"> </w:t>
      </w:r>
      <w:r w:rsidR="001E0BF2" w:rsidRPr="00A51D01">
        <w:rPr>
          <w:rFonts w:eastAsia="Calibri"/>
          <w:rPrChange w:id="1305" w:author="Jan Wenker" w:date="2021-12-15T12:56:00Z">
            <w:rPr/>
          </w:rPrChange>
        </w:rPr>
        <w:t>m</w:t>
      </w:r>
      <w:r w:rsidRPr="00A51D01">
        <w:rPr>
          <w:rFonts w:eastAsia="Calibri"/>
          <w:rPrChange w:id="1306" w:author="Jan Wenker" w:date="2021-12-15T12:56:00Z">
            <w:rPr/>
          </w:rPrChange>
        </w:rPr>
        <w:t xml:space="preserve">m reduziert. Das Holz seitlich der Verklebung wurde auf eine Tiefe von </w:t>
      </w:r>
      <w:r w:rsidR="001E0BF2" w:rsidRPr="00A51D01">
        <w:rPr>
          <w:rFonts w:eastAsia="Calibri"/>
          <w:rPrChange w:id="1307" w:author="Jan Wenker" w:date="2021-12-15T12:56:00Z">
            <w:rPr/>
          </w:rPrChange>
        </w:rPr>
        <w:t xml:space="preserve">etwa </w:t>
      </w:r>
      <w:r w:rsidRPr="00A51D01">
        <w:rPr>
          <w:rFonts w:eastAsia="Calibri"/>
          <w:rPrChange w:id="1308" w:author="Jan Wenker" w:date="2021-12-15T12:56:00Z">
            <w:rPr/>
          </w:rPrChange>
        </w:rPr>
        <w:t>3</w:t>
      </w:r>
      <w:r w:rsidR="001E0BF2" w:rsidRPr="00A51D01">
        <w:rPr>
          <w:rFonts w:eastAsia="Calibri"/>
          <w:rPrChange w:id="1309" w:author="Jan Wenker" w:date="2021-12-15T12:56:00Z">
            <w:rPr/>
          </w:rPrChange>
        </w:rPr>
        <w:t>0</w:t>
      </w:r>
      <w:r w:rsidRPr="00A51D01">
        <w:rPr>
          <w:rFonts w:eastAsia="Calibri"/>
          <w:rPrChange w:id="1310" w:author="Jan Wenker" w:date="2021-12-15T12:56:00Z">
            <w:rPr/>
          </w:rPrChange>
        </w:rPr>
        <w:t xml:space="preserve"> </w:t>
      </w:r>
      <w:r w:rsidR="001E0BF2" w:rsidRPr="00A51D01">
        <w:rPr>
          <w:rFonts w:eastAsia="Calibri"/>
          <w:rPrChange w:id="1311" w:author="Jan Wenker" w:date="2021-12-15T12:56:00Z">
            <w:rPr/>
          </w:rPrChange>
        </w:rPr>
        <w:t>m</w:t>
      </w:r>
      <w:r w:rsidRPr="00A51D01">
        <w:rPr>
          <w:rFonts w:eastAsia="Calibri"/>
          <w:rPrChange w:id="1312" w:author="Jan Wenker" w:date="2021-12-15T12:56:00Z">
            <w:rPr/>
          </w:rPrChange>
        </w:rPr>
        <w:t xml:space="preserve">m eingefräst, um ein Mittragen der nicht verklebten Bereiche zu verhindern. An den Enden des Balkens wurden Verstärkungslaschen aus </w:t>
      </w:r>
      <w:r w:rsidR="00F860E2">
        <w:rPr>
          <w:rFonts w:eastAsia="Calibri"/>
        </w:rPr>
        <w:t>Furniersperrholz</w:t>
      </w:r>
      <w:r w:rsidRPr="000253CF">
        <w:rPr>
          <w:rFonts w:eastAsia="Calibri"/>
        </w:rPr>
        <w:t xml:space="preserve">platten aufgeklebt, um ein Schubversagen am Auflager sicher zu vermeiden. Die Probekörper sind in </w:t>
      </w:r>
      <w:r w:rsidR="001076D7" w:rsidRPr="000253CF">
        <w:rPr>
          <w:rFonts w:eastAsia="Calibri"/>
        </w:rPr>
        <w:fldChar w:fldCharType="begin"/>
      </w:r>
      <w:r w:rsidR="001076D7" w:rsidRPr="000253CF">
        <w:rPr>
          <w:rFonts w:eastAsia="Calibri"/>
        </w:rPr>
        <w:instrText xml:space="preserve"> REF _Ref80103432 \h </w:instrText>
      </w:r>
      <w:r w:rsidR="00A51D01">
        <w:rPr>
          <w:rFonts w:eastAsia="Calibri"/>
        </w:rPr>
        <w:instrText xml:space="preserve"> \* MERGEFORMAT </w:instrText>
      </w:r>
      <w:r w:rsidR="001076D7" w:rsidRPr="000253CF">
        <w:rPr>
          <w:rFonts w:eastAsia="Calibri"/>
        </w:rPr>
      </w:r>
      <w:r w:rsidR="001076D7" w:rsidRPr="000253CF">
        <w:rPr>
          <w:rFonts w:eastAsia="Calibri"/>
        </w:rPr>
        <w:fldChar w:fldCharType="separate"/>
      </w:r>
      <w:r w:rsidR="00094C0F" w:rsidRPr="00094C0F">
        <w:rPr>
          <w:rFonts w:eastAsia="Calibri"/>
        </w:rPr>
        <w:t>Abbildung 35</w:t>
      </w:r>
      <w:r w:rsidR="001076D7" w:rsidRPr="000253CF">
        <w:rPr>
          <w:rFonts w:eastAsia="Calibri"/>
        </w:rPr>
        <w:fldChar w:fldCharType="end"/>
      </w:r>
      <w:r w:rsidR="001076D7" w:rsidRPr="000253CF">
        <w:rPr>
          <w:rFonts w:eastAsia="Calibri"/>
        </w:rPr>
        <w:t xml:space="preserve"> </w:t>
      </w:r>
      <w:r w:rsidRPr="000253CF">
        <w:rPr>
          <w:rFonts w:eastAsia="Calibri"/>
        </w:rPr>
        <w:t>dargestellt. Die Betonkörper waren jeweils mit 4 Bewehrungseisen mit einem Durchmesser von 10 mm bewehrt, um ein Brechen des Betons in der Prüfmaschine zu verhindern. Die Bewehrung wurde so positioniert, dass die Fuge</w:t>
      </w:r>
      <w:r w:rsidRPr="00094C0F">
        <w:rPr>
          <w:rFonts w:eastAsia="Calibri"/>
        </w:rPr>
        <w:t xml:space="preserve"> nicht durch Abstandhalter gestört wurde. </w:t>
      </w:r>
      <w:r w:rsidR="001076D7" w:rsidRPr="00094C0F">
        <w:rPr>
          <w:rFonts w:eastAsia="Calibri"/>
        </w:rPr>
        <w:fldChar w:fldCharType="begin"/>
      </w:r>
      <w:r w:rsidR="001076D7" w:rsidRPr="00094C0F">
        <w:rPr>
          <w:rFonts w:eastAsia="Calibri"/>
        </w:rPr>
        <w:instrText xml:space="preserve"> REF _Ref80103385 \h </w:instrText>
      </w:r>
      <w:r w:rsidR="00A51D01">
        <w:rPr>
          <w:rFonts w:eastAsia="Calibri"/>
        </w:rPr>
        <w:instrText xml:space="preserve"> \* MERGEFORMAT </w:instrText>
      </w:r>
      <w:r w:rsidR="001076D7" w:rsidRPr="00094C0F">
        <w:rPr>
          <w:rFonts w:eastAsia="Calibri"/>
        </w:rPr>
      </w:r>
      <w:r w:rsidR="001076D7" w:rsidRPr="00094C0F">
        <w:rPr>
          <w:rFonts w:eastAsia="Calibri"/>
        </w:rPr>
        <w:fldChar w:fldCharType="separate"/>
      </w:r>
      <w:r w:rsidR="009737A6" w:rsidRPr="009737A6">
        <w:rPr>
          <w:rFonts w:eastAsia="Calibri"/>
        </w:rPr>
        <w:t>Tabelle 15</w:t>
      </w:r>
      <w:r w:rsidR="001076D7" w:rsidRPr="00094C0F">
        <w:rPr>
          <w:rFonts w:eastAsia="Calibri"/>
        </w:rPr>
        <w:fldChar w:fldCharType="end"/>
      </w:r>
      <w:r w:rsidR="001076D7" w:rsidRPr="00094C0F">
        <w:rPr>
          <w:rFonts w:eastAsia="Calibri"/>
        </w:rPr>
        <w:t xml:space="preserve"> </w:t>
      </w:r>
      <w:r w:rsidRPr="00094C0F">
        <w:rPr>
          <w:rFonts w:eastAsia="Calibri"/>
        </w:rPr>
        <w:t>zeigt eine Übersicht über das komplette Versuchsprogramm</w:t>
      </w:r>
      <w:r w:rsidR="00094C0F">
        <w:rPr>
          <w:rFonts w:eastAsia="Calibri"/>
        </w:rPr>
        <w:t xml:space="preserve"> inklusive der Instrumentierung. Der horizontale Verschub zwischen den Verbundpartnern wurde durch induktive Wegaufnehmer (IWA) an beiden Hirnenden gemessen. In Feldmitte wurden die Durchbiegung w mithilfe eines Drehpotentiometers (DP) und die Dehnung an der Holzunterseite mit einem Dehnmessstreifen (DMS) gemessen.</w:t>
      </w:r>
    </w:p>
    <w:p w14:paraId="1B93F7C6" w14:textId="1A86FB50" w:rsidR="00A6585D" w:rsidRPr="00E81B1B" w:rsidRDefault="5F1A09DC" w:rsidP="1E305A1F">
      <w:pPr>
        <w:spacing w:before="0"/>
      </w:pPr>
      <w:r>
        <w:rPr>
          <w:noProof/>
          <w:lang w:eastAsia="de-DE"/>
        </w:rPr>
        <w:drawing>
          <wp:inline distT="0" distB="0" distL="0" distR="0" wp14:anchorId="4CD60F39" wp14:editId="4836D2AD">
            <wp:extent cx="5700575" cy="2507722"/>
            <wp:effectExtent l="0" t="0" r="0" b="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a:blip r:embed="rId74">
                      <a:extLst>
                        <a:ext uri="{28A0092B-C50C-407E-A947-70E740481C1C}">
                          <a14:useLocalDpi xmlns:a14="http://schemas.microsoft.com/office/drawing/2010/main" val="0"/>
                        </a:ext>
                      </a:extLst>
                    </a:blip>
                    <a:srcRect l="2916" t="10000" r="5208" b="25333"/>
                    <a:stretch>
                      <a:fillRect/>
                    </a:stretch>
                  </pic:blipFill>
                  <pic:spPr>
                    <a:xfrm>
                      <a:off x="0" y="0"/>
                      <a:ext cx="5700575" cy="2507722"/>
                    </a:xfrm>
                    <a:prstGeom prst="rect">
                      <a:avLst/>
                    </a:prstGeom>
                  </pic:spPr>
                </pic:pic>
              </a:graphicData>
            </a:graphic>
          </wp:inline>
        </w:drawing>
      </w:r>
    </w:p>
    <w:p w14:paraId="5A5AE070" w14:textId="5A5A4B79" w:rsidR="760CF52A" w:rsidRPr="00E81B1B" w:rsidRDefault="001076D7" w:rsidP="001076D7">
      <w:pPr>
        <w:pStyle w:val="Beschriftung"/>
        <w:spacing w:after="240"/>
        <w:rPr>
          <w:rFonts w:eastAsia="Calibri"/>
          <w:szCs w:val="20"/>
        </w:rPr>
      </w:pPr>
      <w:bookmarkStart w:id="1313" w:name="_Ref80103432"/>
      <w:bookmarkStart w:id="1314" w:name="_Ref80103349"/>
      <w:bookmarkStart w:id="1315" w:name="_Toc92091813"/>
      <w:r w:rsidRPr="00E81B1B">
        <w:t xml:space="preserve">Abbildung </w:t>
      </w:r>
      <w:r>
        <w:fldChar w:fldCharType="begin"/>
      </w:r>
      <w:r>
        <w:instrText>SEQ Abbildung \* ARABIC</w:instrText>
      </w:r>
      <w:r>
        <w:fldChar w:fldCharType="separate"/>
      </w:r>
      <w:r w:rsidR="000D73A7">
        <w:rPr>
          <w:noProof/>
        </w:rPr>
        <w:t>35</w:t>
      </w:r>
      <w:r>
        <w:fldChar w:fldCharType="end"/>
      </w:r>
      <w:bookmarkEnd w:id="1313"/>
      <w:r w:rsidRPr="00E81B1B">
        <w:t xml:space="preserve"> Aufbau der Schub-Biege-Versuche sowie Übersicht über die </w:t>
      </w:r>
      <w:commentRangeStart w:id="1316"/>
      <w:commentRangeStart w:id="1317"/>
      <w:r w:rsidRPr="00E81B1B">
        <w:t>Messstellen</w:t>
      </w:r>
      <w:bookmarkEnd w:id="1314"/>
      <w:commentRangeEnd w:id="1316"/>
      <w:r w:rsidR="00EF0B58">
        <w:rPr>
          <w:rStyle w:val="Kommentarzeichen"/>
          <w:iCs w:val="0"/>
        </w:rPr>
        <w:commentReference w:id="1316"/>
      </w:r>
      <w:bookmarkEnd w:id="1315"/>
      <w:commentRangeEnd w:id="1317"/>
      <w:r w:rsidR="0012306D">
        <w:rPr>
          <w:rStyle w:val="Kommentarzeichen"/>
          <w:iCs w:val="0"/>
        </w:rPr>
        <w:commentReference w:id="1317"/>
      </w:r>
    </w:p>
    <w:p w14:paraId="5EBCB5C9" w14:textId="77A2463B" w:rsidR="00A6585D" w:rsidRPr="00E81B1B" w:rsidRDefault="357BF186" w:rsidP="001076D7">
      <w:pPr>
        <w:pStyle w:val="Beschriftung"/>
      </w:pPr>
      <w:bookmarkStart w:id="1318" w:name="_Ref80103385"/>
      <w:bookmarkStart w:id="1319" w:name="_Toc92091861"/>
      <w:r w:rsidRPr="00E81B1B">
        <w:t xml:space="preserve">Tabelle </w:t>
      </w:r>
      <w:r>
        <w:fldChar w:fldCharType="begin"/>
      </w:r>
      <w:r>
        <w:instrText>SEQ Tabelle \* ARABIC</w:instrText>
      </w:r>
      <w:r>
        <w:fldChar w:fldCharType="separate"/>
      </w:r>
      <w:r w:rsidR="009737A6">
        <w:rPr>
          <w:noProof/>
        </w:rPr>
        <w:t>15</w:t>
      </w:r>
      <w:r>
        <w:fldChar w:fldCharType="end"/>
      </w:r>
      <w:bookmarkEnd w:id="1318"/>
      <w:r w:rsidRPr="00E81B1B">
        <w:t xml:space="preserve"> Übersicht über d</w:t>
      </w:r>
      <w:r w:rsidR="001E0BF2">
        <w:t>as Versuchsprogramm</w:t>
      </w:r>
      <w:r w:rsidRPr="00E81B1B">
        <w:t xml:space="preserve"> Schub-Biege-Versuche</w:t>
      </w:r>
      <w:bookmarkEnd w:id="1319"/>
    </w:p>
    <w:tbl>
      <w:tblPr>
        <w:tblStyle w:val="Tabellenraster"/>
        <w:tblW w:w="9060" w:type="dxa"/>
        <w:tblLayout w:type="fixed"/>
        <w:tblLook w:val="04A0" w:firstRow="1" w:lastRow="0" w:firstColumn="1" w:lastColumn="0" w:noHBand="0" w:noVBand="1"/>
      </w:tblPr>
      <w:tblGrid>
        <w:gridCol w:w="1440"/>
        <w:gridCol w:w="540"/>
        <w:gridCol w:w="1701"/>
        <w:gridCol w:w="1659"/>
        <w:gridCol w:w="555"/>
        <w:gridCol w:w="1335"/>
        <w:gridCol w:w="1830"/>
      </w:tblGrid>
      <w:tr w:rsidR="00A6585D" w:rsidRPr="00E81B1B" w14:paraId="6F11F823" w14:textId="5CC59C25" w:rsidTr="00094C0F">
        <w:trPr>
          <w:trHeight w:val="615"/>
        </w:trPr>
        <w:tc>
          <w:tcPr>
            <w:tcW w:w="1440" w:type="dxa"/>
          </w:tcPr>
          <w:p w14:paraId="6FDB7349" w14:textId="77777777" w:rsidR="00A6585D" w:rsidRPr="00E81B1B" w:rsidRDefault="00A6585D" w:rsidP="00B014B3">
            <w:r w:rsidRPr="00E81B1B">
              <w:t>Serie</w:t>
            </w:r>
          </w:p>
        </w:tc>
        <w:tc>
          <w:tcPr>
            <w:tcW w:w="540" w:type="dxa"/>
          </w:tcPr>
          <w:p w14:paraId="50E2ABCF" w14:textId="37EDDD06" w:rsidR="00A6585D" w:rsidRPr="00E81B1B" w:rsidRDefault="00A6585D" w:rsidP="760CF52A">
            <w:pPr>
              <w:jc w:val="center"/>
              <w:rPr>
                <w:rFonts w:eastAsia="Calibri"/>
                <w:szCs w:val="20"/>
              </w:rPr>
            </w:pPr>
          </w:p>
        </w:tc>
        <w:tc>
          <w:tcPr>
            <w:tcW w:w="1701" w:type="dxa"/>
          </w:tcPr>
          <w:p w14:paraId="22E5FA72" w14:textId="77777777" w:rsidR="00A6585D" w:rsidRPr="00E81B1B" w:rsidRDefault="00A6585D" w:rsidP="00B014B3">
            <w:pPr>
              <w:jc w:val="center"/>
            </w:pPr>
            <w:r w:rsidRPr="00E81B1B">
              <w:t>Methode</w:t>
            </w:r>
          </w:p>
        </w:tc>
        <w:tc>
          <w:tcPr>
            <w:tcW w:w="1659" w:type="dxa"/>
          </w:tcPr>
          <w:p w14:paraId="6BC59D83" w14:textId="1E1C3F68" w:rsidR="00A6585D" w:rsidRPr="00E81B1B" w:rsidRDefault="00A6585D" w:rsidP="00B014B3">
            <w:pPr>
              <w:jc w:val="center"/>
            </w:pPr>
            <w:r w:rsidRPr="00E81B1B">
              <w:t>Betonoberfläch</w:t>
            </w:r>
            <w:r w:rsidR="00094C0F">
              <w:rPr>
                <w:color w:val="FF0000"/>
              </w:rPr>
              <w:t>e</w:t>
            </w:r>
          </w:p>
        </w:tc>
        <w:tc>
          <w:tcPr>
            <w:tcW w:w="555" w:type="dxa"/>
          </w:tcPr>
          <w:p w14:paraId="173889FA" w14:textId="68C4BA9F" w:rsidR="00A6585D" w:rsidRPr="00E81B1B" w:rsidRDefault="6E7E6C3D" w:rsidP="6E7E6C3D">
            <w:pPr>
              <w:jc w:val="center"/>
              <w:rPr>
                <w:rFonts w:eastAsia="Calibri"/>
                <w:szCs w:val="20"/>
              </w:rPr>
            </w:pPr>
            <w:r w:rsidRPr="00E81B1B">
              <w:t>n</w:t>
            </w:r>
          </w:p>
        </w:tc>
        <w:tc>
          <w:tcPr>
            <w:tcW w:w="1335" w:type="dxa"/>
          </w:tcPr>
          <w:p w14:paraId="5B89314D" w14:textId="26E87122" w:rsidR="00A6585D" w:rsidRPr="00E81B1B" w:rsidRDefault="00A6585D" w:rsidP="00B014B3">
            <w:pPr>
              <w:jc w:val="center"/>
            </w:pPr>
            <w:r w:rsidRPr="00E81B1B">
              <w:t>Herstellung</w:t>
            </w:r>
          </w:p>
        </w:tc>
        <w:tc>
          <w:tcPr>
            <w:tcW w:w="1830" w:type="dxa"/>
          </w:tcPr>
          <w:p w14:paraId="24042BE2" w14:textId="0796A032" w:rsidR="00A6585D" w:rsidRPr="00E81B1B" w:rsidRDefault="00094C0F" w:rsidP="00B014B3">
            <w:pPr>
              <w:jc w:val="center"/>
            </w:pPr>
            <w:r>
              <w:t>Holzf</w:t>
            </w:r>
            <w:r w:rsidR="00837B6A">
              <w:t>estigkeitsklasse</w:t>
            </w:r>
          </w:p>
        </w:tc>
      </w:tr>
      <w:tr w:rsidR="00A6585D" w:rsidRPr="00E81B1B" w14:paraId="350DB8E5" w14:textId="4F143AEB" w:rsidTr="00094C0F">
        <w:tc>
          <w:tcPr>
            <w:tcW w:w="1440" w:type="dxa"/>
          </w:tcPr>
          <w:p w14:paraId="1F693906" w14:textId="77777777" w:rsidR="00A6585D" w:rsidRPr="00E81B1B" w:rsidRDefault="00A6585D" w:rsidP="00B014B3">
            <w:r w:rsidRPr="00E81B1B">
              <w:t>SBB-TK-C3-FU</w:t>
            </w:r>
          </w:p>
        </w:tc>
        <w:tc>
          <w:tcPr>
            <w:tcW w:w="540" w:type="dxa"/>
          </w:tcPr>
          <w:p w14:paraId="22BD5AA5" w14:textId="77777777" w:rsidR="00A6585D" w:rsidRPr="00E81B1B" w:rsidRDefault="00A6585D" w:rsidP="00B014B3">
            <w:pPr>
              <w:jc w:val="center"/>
            </w:pPr>
            <w:r w:rsidRPr="00E81B1B">
              <w:t>C3</w:t>
            </w:r>
          </w:p>
        </w:tc>
        <w:tc>
          <w:tcPr>
            <w:tcW w:w="1701" w:type="dxa"/>
          </w:tcPr>
          <w:p w14:paraId="554B4003" w14:textId="4803903C" w:rsidR="00A6585D" w:rsidRPr="00E81B1B" w:rsidRDefault="00A6585D" w:rsidP="00B014B3">
            <w:pPr>
              <w:jc w:val="center"/>
            </w:pPr>
            <w:r w:rsidRPr="00E81B1B">
              <w:t>Trockenklebung</w:t>
            </w:r>
          </w:p>
        </w:tc>
        <w:tc>
          <w:tcPr>
            <w:tcW w:w="1659" w:type="dxa"/>
          </w:tcPr>
          <w:p w14:paraId="42E38549" w14:textId="77777777" w:rsidR="00A6585D" w:rsidRPr="00E81B1B" w:rsidRDefault="00A6585D" w:rsidP="00B014B3">
            <w:pPr>
              <w:jc w:val="center"/>
            </w:pPr>
            <w:r w:rsidRPr="00E81B1B">
              <w:t>Filmschalung, unbehandelt</w:t>
            </w:r>
          </w:p>
        </w:tc>
        <w:tc>
          <w:tcPr>
            <w:tcW w:w="555" w:type="dxa"/>
          </w:tcPr>
          <w:p w14:paraId="2D7D2553" w14:textId="77777777" w:rsidR="00A6585D" w:rsidRPr="00E81B1B" w:rsidRDefault="00A6585D" w:rsidP="00B014B3">
            <w:pPr>
              <w:jc w:val="center"/>
            </w:pPr>
            <w:r w:rsidRPr="00E81B1B">
              <w:t>11</w:t>
            </w:r>
          </w:p>
        </w:tc>
        <w:tc>
          <w:tcPr>
            <w:tcW w:w="1335" w:type="dxa"/>
          </w:tcPr>
          <w:p w14:paraId="53D9DB61" w14:textId="3A32EE32" w:rsidR="00A6585D" w:rsidRPr="00E81B1B" w:rsidRDefault="00A6585D" w:rsidP="00B014B3">
            <w:pPr>
              <w:jc w:val="center"/>
            </w:pPr>
            <w:r w:rsidRPr="00E81B1B">
              <w:t>PK 1-6, 10, 11 Brüninghoff</w:t>
            </w:r>
          </w:p>
          <w:p w14:paraId="4AC094A9" w14:textId="1D289316" w:rsidR="00A6585D" w:rsidRPr="00E81B1B" w:rsidRDefault="00A6585D" w:rsidP="00A6585D">
            <w:r w:rsidRPr="00E81B1B">
              <w:t>PK 7-9 TU</w:t>
            </w:r>
          </w:p>
        </w:tc>
        <w:tc>
          <w:tcPr>
            <w:tcW w:w="1830" w:type="dxa"/>
          </w:tcPr>
          <w:p w14:paraId="05490B64" w14:textId="77777777" w:rsidR="00A6585D" w:rsidRPr="00E81B1B" w:rsidRDefault="00A6585D" w:rsidP="00B014B3">
            <w:pPr>
              <w:jc w:val="center"/>
            </w:pPr>
            <w:r w:rsidRPr="00E81B1B">
              <w:t>PK1-6 GL30h, Lamellen liegend</w:t>
            </w:r>
          </w:p>
          <w:p w14:paraId="56251D97" w14:textId="29BD58F0" w:rsidR="00A6585D" w:rsidRPr="00E81B1B" w:rsidRDefault="00A6585D" w:rsidP="00B014B3">
            <w:pPr>
              <w:jc w:val="center"/>
            </w:pPr>
            <w:r w:rsidRPr="00E81B1B">
              <w:t>PK 7-9,10,11 GL</w:t>
            </w:r>
            <w:r w:rsidR="000754C6" w:rsidRPr="00E81B1B">
              <w:t>30c</w:t>
            </w:r>
            <w:r w:rsidRPr="00E81B1B">
              <w:t xml:space="preserve"> Lamellen stehend</w:t>
            </w:r>
          </w:p>
        </w:tc>
      </w:tr>
      <w:tr w:rsidR="00A6585D" w:rsidRPr="00E81B1B" w14:paraId="19C9A6E1" w14:textId="68ED09FC" w:rsidTr="00094C0F">
        <w:tc>
          <w:tcPr>
            <w:tcW w:w="1440" w:type="dxa"/>
          </w:tcPr>
          <w:p w14:paraId="6A7AF790" w14:textId="77777777" w:rsidR="00A6585D" w:rsidRPr="00E81B1B" w:rsidRDefault="00A6585D" w:rsidP="00B014B3">
            <w:r w:rsidRPr="00E81B1B">
              <w:t>SBB-TK-C3-FP</w:t>
            </w:r>
          </w:p>
        </w:tc>
        <w:tc>
          <w:tcPr>
            <w:tcW w:w="540" w:type="dxa"/>
          </w:tcPr>
          <w:p w14:paraId="0A784F5E" w14:textId="77777777" w:rsidR="00A6585D" w:rsidRPr="00E81B1B" w:rsidRDefault="00A6585D" w:rsidP="00B014B3">
            <w:pPr>
              <w:jc w:val="center"/>
            </w:pPr>
            <w:r w:rsidRPr="00E81B1B">
              <w:t>C3</w:t>
            </w:r>
          </w:p>
        </w:tc>
        <w:tc>
          <w:tcPr>
            <w:tcW w:w="1701" w:type="dxa"/>
          </w:tcPr>
          <w:p w14:paraId="44898CE2" w14:textId="77777777" w:rsidR="00A6585D" w:rsidRPr="00E81B1B" w:rsidRDefault="00A6585D" w:rsidP="00B014B3">
            <w:pPr>
              <w:jc w:val="center"/>
            </w:pPr>
            <w:r w:rsidRPr="00E81B1B">
              <w:t>Trockenklebung</w:t>
            </w:r>
          </w:p>
        </w:tc>
        <w:tc>
          <w:tcPr>
            <w:tcW w:w="1659" w:type="dxa"/>
          </w:tcPr>
          <w:p w14:paraId="6BEE9BBB" w14:textId="77777777" w:rsidR="00A6585D" w:rsidRPr="00E81B1B" w:rsidRDefault="00A6585D" w:rsidP="00B014B3">
            <w:pPr>
              <w:jc w:val="center"/>
            </w:pPr>
            <w:r w:rsidRPr="00E81B1B">
              <w:t>Filmschalung, Primer</w:t>
            </w:r>
          </w:p>
        </w:tc>
        <w:tc>
          <w:tcPr>
            <w:tcW w:w="555" w:type="dxa"/>
          </w:tcPr>
          <w:p w14:paraId="3BD948C6" w14:textId="77777777" w:rsidR="00A6585D" w:rsidRPr="00E81B1B" w:rsidRDefault="00A6585D" w:rsidP="00B014B3">
            <w:pPr>
              <w:jc w:val="center"/>
            </w:pPr>
            <w:r w:rsidRPr="00E81B1B">
              <w:t>3</w:t>
            </w:r>
          </w:p>
        </w:tc>
        <w:tc>
          <w:tcPr>
            <w:tcW w:w="1335" w:type="dxa"/>
          </w:tcPr>
          <w:p w14:paraId="706D3630" w14:textId="37B63C6D" w:rsidR="00A6585D" w:rsidRPr="00E81B1B" w:rsidRDefault="00A6585D" w:rsidP="00B014B3">
            <w:pPr>
              <w:jc w:val="center"/>
            </w:pPr>
            <w:r w:rsidRPr="00E81B1B">
              <w:t>TU</w:t>
            </w:r>
          </w:p>
        </w:tc>
        <w:tc>
          <w:tcPr>
            <w:tcW w:w="1830" w:type="dxa"/>
          </w:tcPr>
          <w:p w14:paraId="68A50A78" w14:textId="5D9A5835" w:rsidR="00A6585D" w:rsidRPr="00E81B1B" w:rsidRDefault="00A06AB4" w:rsidP="00B014B3">
            <w:pPr>
              <w:jc w:val="center"/>
            </w:pPr>
            <w:r w:rsidRPr="00E81B1B">
              <w:t>GL</w:t>
            </w:r>
            <w:r>
              <w:t>24</w:t>
            </w:r>
            <w:r w:rsidRPr="00E81B1B">
              <w:t xml:space="preserve">c </w:t>
            </w:r>
            <w:r w:rsidR="00A6585D" w:rsidRPr="00E81B1B">
              <w:t>Lamellen stehend</w:t>
            </w:r>
          </w:p>
        </w:tc>
      </w:tr>
      <w:tr w:rsidR="00A6585D" w:rsidRPr="00E81B1B" w14:paraId="15990247" w14:textId="1E8F9C73" w:rsidTr="00094C0F">
        <w:tc>
          <w:tcPr>
            <w:tcW w:w="1440" w:type="dxa"/>
          </w:tcPr>
          <w:p w14:paraId="6813BC22" w14:textId="77777777" w:rsidR="00A6585D" w:rsidRPr="00E81B1B" w:rsidRDefault="00A6585D" w:rsidP="00B014B3">
            <w:r w:rsidRPr="00E81B1B">
              <w:lastRenderedPageBreak/>
              <w:t>SBB-NK-C3</w:t>
            </w:r>
          </w:p>
        </w:tc>
        <w:tc>
          <w:tcPr>
            <w:tcW w:w="540" w:type="dxa"/>
          </w:tcPr>
          <w:p w14:paraId="58255F9C" w14:textId="77777777" w:rsidR="00A6585D" w:rsidRPr="00E81B1B" w:rsidRDefault="00A6585D" w:rsidP="00B014B3">
            <w:pPr>
              <w:jc w:val="center"/>
            </w:pPr>
            <w:r w:rsidRPr="00E81B1B">
              <w:t>C3</w:t>
            </w:r>
          </w:p>
        </w:tc>
        <w:tc>
          <w:tcPr>
            <w:tcW w:w="1701" w:type="dxa"/>
          </w:tcPr>
          <w:p w14:paraId="2CD1B5CB" w14:textId="77777777" w:rsidR="00A6585D" w:rsidRPr="00E81B1B" w:rsidRDefault="00A6585D" w:rsidP="00B014B3">
            <w:pPr>
              <w:jc w:val="center"/>
            </w:pPr>
            <w:r w:rsidRPr="00E81B1B">
              <w:t>Nassklebung</w:t>
            </w:r>
          </w:p>
        </w:tc>
        <w:tc>
          <w:tcPr>
            <w:tcW w:w="1659" w:type="dxa"/>
          </w:tcPr>
          <w:p w14:paraId="04380996" w14:textId="77777777" w:rsidR="00A6585D" w:rsidRPr="00E81B1B" w:rsidRDefault="00A6585D" w:rsidP="00B014B3">
            <w:pPr>
              <w:jc w:val="center"/>
            </w:pPr>
            <w:r w:rsidRPr="00E81B1B">
              <w:t>-</w:t>
            </w:r>
          </w:p>
        </w:tc>
        <w:tc>
          <w:tcPr>
            <w:tcW w:w="555" w:type="dxa"/>
          </w:tcPr>
          <w:p w14:paraId="74D474FD" w14:textId="77777777" w:rsidR="00A6585D" w:rsidRPr="00E81B1B" w:rsidRDefault="00A6585D" w:rsidP="00B014B3">
            <w:pPr>
              <w:jc w:val="center"/>
            </w:pPr>
            <w:r w:rsidRPr="00E81B1B">
              <w:t>6</w:t>
            </w:r>
          </w:p>
        </w:tc>
        <w:tc>
          <w:tcPr>
            <w:tcW w:w="1335" w:type="dxa"/>
          </w:tcPr>
          <w:p w14:paraId="1CB88DDE" w14:textId="4A7BD7A9" w:rsidR="00A6585D" w:rsidRPr="00E81B1B" w:rsidRDefault="00A6585D" w:rsidP="00B014B3">
            <w:pPr>
              <w:jc w:val="center"/>
            </w:pPr>
            <w:r w:rsidRPr="00E81B1B">
              <w:t>Brüninghoff</w:t>
            </w:r>
          </w:p>
        </w:tc>
        <w:tc>
          <w:tcPr>
            <w:tcW w:w="1830" w:type="dxa"/>
          </w:tcPr>
          <w:p w14:paraId="0671AF1D" w14:textId="78A23D4E" w:rsidR="00A6585D" w:rsidRPr="00E81B1B" w:rsidRDefault="00A6585D" w:rsidP="00B014B3">
            <w:pPr>
              <w:jc w:val="center"/>
            </w:pPr>
            <w:r w:rsidRPr="00E81B1B">
              <w:t>GL30</w:t>
            </w:r>
            <w:r w:rsidR="000754C6" w:rsidRPr="00E81B1B">
              <w:t>h</w:t>
            </w:r>
            <w:r w:rsidRPr="00E81B1B">
              <w:t xml:space="preserve"> Lamellen liegend</w:t>
            </w:r>
          </w:p>
        </w:tc>
      </w:tr>
      <w:tr w:rsidR="00A6585D" w:rsidRPr="00E81B1B" w14:paraId="65E5A394" w14:textId="52579C03" w:rsidTr="00094C0F">
        <w:tc>
          <w:tcPr>
            <w:tcW w:w="1440" w:type="dxa"/>
          </w:tcPr>
          <w:p w14:paraId="29F914B8" w14:textId="77777777" w:rsidR="00A6585D" w:rsidRPr="00E81B1B" w:rsidRDefault="00A6585D" w:rsidP="00B014B3">
            <w:r w:rsidRPr="00E81B1B">
              <w:t>SBB-TK-E3-FG</w:t>
            </w:r>
          </w:p>
        </w:tc>
        <w:tc>
          <w:tcPr>
            <w:tcW w:w="540" w:type="dxa"/>
          </w:tcPr>
          <w:p w14:paraId="539C8FCA" w14:textId="77777777" w:rsidR="00A6585D" w:rsidRPr="00E81B1B" w:rsidRDefault="00A6585D" w:rsidP="00B014B3">
            <w:pPr>
              <w:jc w:val="center"/>
            </w:pPr>
            <w:r w:rsidRPr="00E81B1B">
              <w:t>E3</w:t>
            </w:r>
          </w:p>
        </w:tc>
        <w:tc>
          <w:tcPr>
            <w:tcW w:w="1701" w:type="dxa"/>
          </w:tcPr>
          <w:p w14:paraId="38451405" w14:textId="77777777" w:rsidR="00A6585D" w:rsidRPr="00E81B1B" w:rsidRDefault="00A6585D" w:rsidP="00B014B3">
            <w:pPr>
              <w:jc w:val="center"/>
            </w:pPr>
            <w:r w:rsidRPr="00E81B1B">
              <w:t>Trockenklebung</w:t>
            </w:r>
          </w:p>
        </w:tc>
        <w:tc>
          <w:tcPr>
            <w:tcW w:w="1659" w:type="dxa"/>
          </w:tcPr>
          <w:p w14:paraId="4D1DE346" w14:textId="4200E013" w:rsidR="00A6585D" w:rsidRPr="00E81B1B" w:rsidRDefault="00A6585D" w:rsidP="00B014B3">
            <w:pPr>
              <w:jc w:val="center"/>
            </w:pPr>
            <w:del w:id="1320" w:author="Stefan Behring [2]" w:date="2021-12-21T22:47:00Z">
              <w:r w:rsidRPr="00E81B1B" w:rsidDel="00B80F7D">
                <w:delText>Filmschalung</w:delText>
              </w:r>
            </w:del>
            <w:r w:rsidRPr="00E81B1B">
              <w:t>, Geschliffen</w:t>
            </w:r>
          </w:p>
        </w:tc>
        <w:tc>
          <w:tcPr>
            <w:tcW w:w="555" w:type="dxa"/>
          </w:tcPr>
          <w:p w14:paraId="0EA4DE02" w14:textId="77777777" w:rsidR="00A6585D" w:rsidRPr="00E81B1B" w:rsidRDefault="00A6585D" w:rsidP="00B014B3">
            <w:pPr>
              <w:jc w:val="center"/>
            </w:pPr>
            <w:r w:rsidRPr="00E81B1B">
              <w:t>3</w:t>
            </w:r>
          </w:p>
        </w:tc>
        <w:tc>
          <w:tcPr>
            <w:tcW w:w="1335" w:type="dxa"/>
          </w:tcPr>
          <w:p w14:paraId="51461FBF" w14:textId="5217F5C4" w:rsidR="00A6585D" w:rsidRPr="00E81B1B" w:rsidRDefault="00A6585D" w:rsidP="00B014B3">
            <w:pPr>
              <w:jc w:val="center"/>
            </w:pPr>
            <w:r w:rsidRPr="00E81B1B">
              <w:t>TU</w:t>
            </w:r>
          </w:p>
        </w:tc>
        <w:tc>
          <w:tcPr>
            <w:tcW w:w="1830" w:type="dxa"/>
          </w:tcPr>
          <w:p w14:paraId="06090CF0" w14:textId="44358672" w:rsidR="00A6585D" w:rsidRPr="00E81B1B" w:rsidRDefault="00A6585D" w:rsidP="00B014B3">
            <w:pPr>
              <w:jc w:val="center"/>
            </w:pPr>
            <w:r w:rsidRPr="00E81B1B">
              <w:t>GL</w:t>
            </w:r>
            <w:r w:rsidR="00367E22">
              <w:t>24</w:t>
            </w:r>
            <w:r w:rsidR="000754C6" w:rsidRPr="00E81B1B">
              <w:t>c</w:t>
            </w:r>
            <w:r w:rsidRPr="00E81B1B">
              <w:t xml:space="preserve"> Lamellen stehend</w:t>
            </w:r>
          </w:p>
        </w:tc>
      </w:tr>
      <w:tr w:rsidR="00A6585D" w:rsidRPr="00E81B1B" w14:paraId="2B783DEB" w14:textId="2442119B" w:rsidTr="00094C0F">
        <w:tc>
          <w:tcPr>
            <w:tcW w:w="1440" w:type="dxa"/>
          </w:tcPr>
          <w:p w14:paraId="35C14F17" w14:textId="77777777" w:rsidR="00A6585D" w:rsidRPr="00E81B1B" w:rsidRDefault="00A6585D" w:rsidP="00B014B3">
            <w:r w:rsidRPr="00E81B1B">
              <w:t>SBB-NK-E3</w:t>
            </w:r>
          </w:p>
        </w:tc>
        <w:tc>
          <w:tcPr>
            <w:tcW w:w="540" w:type="dxa"/>
          </w:tcPr>
          <w:p w14:paraId="5403F587" w14:textId="77777777" w:rsidR="00A6585D" w:rsidRPr="00E81B1B" w:rsidRDefault="00A6585D" w:rsidP="00B014B3">
            <w:pPr>
              <w:jc w:val="center"/>
            </w:pPr>
            <w:r w:rsidRPr="00E81B1B">
              <w:t>E3</w:t>
            </w:r>
          </w:p>
        </w:tc>
        <w:tc>
          <w:tcPr>
            <w:tcW w:w="1701" w:type="dxa"/>
          </w:tcPr>
          <w:p w14:paraId="36EF2385" w14:textId="77777777" w:rsidR="00A6585D" w:rsidRPr="00E81B1B" w:rsidRDefault="00A6585D" w:rsidP="00B014B3">
            <w:pPr>
              <w:jc w:val="center"/>
            </w:pPr>
            <w:r w:rsidRPr="00E81B1B">
              <w:t>Nassklebung</w:t>
            </w:r>
          </w:p>
        </w:tc>
        <w:tc>
          <w:tcPr>
            <w:tcW w:w="1659" w:type="dxa"/>
          </w:tcPr>
          <w:p w14:paraId="0F32793D" w14:textId="77777777" w:rsidR="00A6585D" w:rsidRPr="00E81B1B" w:rsidRDefault="00A6585D" w:rsidP="00B014B3">
            <w:pPr>
              <w:jc w:val="center"/>
            </w:pPr>
            <w:r w:rsidRPr="00E81B1B">
              <w:t>-</w:t>
            </w:r>
          </w:p>
        </w:tc>
        <w:tc>
          <w:tcPr>
            <w:tcW w:w="555" w:type="dxa"/>
          </w:tcPr>
          <w:p w14:paraId="1E61DD6C" w14:textId="77777777" w:rsidR="00A6585D" w:rsidRPr="00E81B1B" w:rsidRDefault="00A6585D" w:rsidP="00B014B3">
            <w:pPr>
              <w:jc w:val="center"/>
            </w:pPr>
            <w:r w:rsidRPr="00E81B1B">
              <w:t>3</w:t>
            </w:r>
          </w:p>
        </w:tc>
        <w:tc>
          <w:tcPr>
            <w:tcW w:w="1335" w:type="dxa"/>
          </w:tcPr>
          <w:p w14:paraId="5AC823CE" w14:textId="06119075" w:rsidR="00A6585D" w:rsidRPr="00E81B1B" w:rsidRDefault="00A6585D" w:rsidP="00B014B3">
            <w:pPr>
              <w:jc w:val="center"/>
            </w:pPr>
            <w:r w:rsidRPr="00E81B1B">
              <w:t>TU</w:t>
            </w:r>
          </w:p>
        </w:tc>
        <w:tc>
          <w:tcPr>
            <w:tcW w:w="1830" w:type="dxa"/>
          </w:tcPr>
          <w:p w14:paraId="15AA268D" w14:textId="25D31605" w:rsidR="00A6585D" w:rsidRPr="00E81B1B" w:rsidRDefault="00A6585D" w:rsidP="00B014B3">
            <w:pPr>
              <w:jc w:val="center"/>
            </w:pPr>
            <w:r w:rsidRPr="00E81B1B">
              <w:t>GL</w:t>
            </w:r>
            <w:r w:rsidR="00367E22">
              <w:t>24</w:t>
            </w:r>
            <w:r w:rsidR="000754C6" w:rsidRPr="00E81B1B">
              <w:t>c</w:t>
            </w:r>
            <w:r w:rsidRPr="00E81B1B">
              <w:t xml:space="preserve"> Lamellen stehend</w:t>
            </w:r>
          </w:p>
        </w:tc>
      </w:tr>
    </w:tbl>
    <w:p w14:paraId="3CBB69EF" w14:textId="41A6C6D4" w:rsidR="00105B09" w:rsidRPr="00E81B1B" w:rsidRDefault="7A19152F" w:rsidP="00F4193D">
      <w:pPr>
        <w:pStyle w:val="berschrift3"/>
        <w:numPr>
          <w:ilvl w:val="2"/>
          <w:numId w:val="43"/>
        </w:numPr>
        <w:rPr>
          <w:noProof w:val="0"/>
          <w:lang w:val="de-DE"/>
        </w:rPr>
      </w:pPr>
      <w:bookmarkStart w:id="1321" w:name="_Toc92091747"/>
      <w:bookmarkStart w:id="1322" w:name="_Toc92092189"/>
      <w:bookmarkStart w:id="1323" w:name="_Toc92092301"/>
      <w:bookmarkStart w:id="1324" w:name="_Toc93321050"/>
      <w:r w:rsidRPr="64B3F377">
        <w:rPr>
          <w:noProof w:val="0"/>
          <w:lang w:val="de-DE"/>
        </w:rPr>
        <w:t>Hers</w:t>
      </w:r>
      <w:r w:rsidR="186701E2" w:rsidRPr="64B3F377">
        <w:rPr>
          <w:noProof w:val="0"/>
          <w:lang w:val="de-DE"/>
        </w:rPr>
        <w:t>t</w:t>
      </w:r>
      <w:r w:rsidRPr="64B3F377">
        <w:rPr>
          <w:noProof w:val="0"/>
          <w:lang w:val="de-DE"/>
        </w:rPr>
        <w:t>ellung der Probekörper</w:t>
      </w:r>
      <w:bookmarkEnd w:id="1321"/>
      <w:bookmarkEnd w:id="1322"/>
      <w:bookmarkEnd w:id="1323"/>
      <w:bookmarkEnd w:id="1324"/>
    </w:p>
    <w:p w14:paraId="454FABF1" w14:textId="65C05697" w:rsidR="000729E1" w:rsidRPr="00E81B1B" w:rsidRDefault="004034EF" w:rsidP="004034EF">
      <w:r w:rsidRPr="00E81B1B">
        <w:t>Zum Einsatz kamen die Klebstoffe</w:t>
      </w:r>
      <w:r w:rsidR="00094C0F">
        <w:t xml:space="preserve"> </w:t>
      </w:r>
      <w:r w:rsidRPr="00E81B1B">
        <w:t>C3 und E3</w:t>
      </w:r>
      <w:r w:rsidR="00FC7192">
        <w:t xml:space="preserve"> für sowohl die Nass- als auch die </w:t>
      </w:r>
      <w:r w:rsidR="000729E1">
        <w:t xml:space="preserve">Trockenklebung. </w:t>
      </w:r>
      <w:r w:rsidRPr="00E81B1B">
        <w:t>Die</w:t>
      </w:r>
      <w:r w:rsidR="00094C0F">
        <w:t xml:space="preserve"> </w:t>
      </w:r>
      <w:r w:rsidRPr="00E81B1B">
        <w:t>Betonfertigteile</w:t>
      </w:r>
      <w:r w:rsidR="00FC7192">
        <w:t xml:space="preserve"> wurden </w:t>
      </w:r>
      <w:r w:rsidRPr="00E81B1B">
        <w:t xml:space="preserve">stets ohne Trennmittel in Filmschalungsplatten hergestellt. </w:t>
      </w:r>
      <w:r w:rsidR="000729E1">
        <w:t xml:space="preserve">Die Oberflächen unterschieden sich durch die Art der Vorbehandlung. Neben einer unbehandelten Betonoberfläche (FU) wurde eine geschliffene Variante (FG) und für den Klebstoff C3 auch eine geprimerte Variante (FP) </w:t>
      </w:r>
      <w:r w:rsidR="00522B87">
        <w:t>untersucht</w:t>
      </w:r>
      <w:r w:rsidR="000729E1">
        <w:t>.</w:t>
      </w:r>
    </w:p>
    <w:p w14:paraId="72FE4737" w14:textId="77777777" w:rsidR="001A2394" w:rsidRDefault="00000E98" w:rsidP="004034EF">
      <w:r>
        <w:t>Zunächst wurden</w:t>
      </w:r>
      <w:r w:rsidR="0066092D" w:rsidRPr="00E81B1B">
        <w:t xml:space="preserve"> </w:t>
      </w:r>
      <w:r w:rsidR="000729E1">
        <w:t xml:space="preserve">die Probekörper der Serie </w:t>
      </w:r>
      <w:r w:rsidR="0066092D" w:rsidRPr="00E81B1B">
        <w:t>SBB-NK-C3</w:t>
      </w:r>
      <w:r w:rsidR="00817F6D" w:rsidRPr="00E81B1B">
        <w:t xml:space="preserve"> und </w:t>
      </w:r>
      <w:r w:rsidR="000729E1">
        <w:t xml:space="preserve">der Serie </w:t>
      </w:r>
      <w:r w:rsidR="00817F6D" w:rsidRPr="00E81B1B">
        <w:t xml:space="preserve">SBB-TK-C3-FU </w:t>
      </w:r>
      <w:r w:rsidR="000729E1">
        <w:t>(</w:t>
      </w:r>
      <w:r w:rsidR="00817F6D" w:rsidRPr="00E81B1B">
        <w:t>Probekörper 1-6</w:t>
      </w:r>
      <w:r w:rsidR="00094C0F">
        <w:t>,10,11</w:t>
      </w:r>
      <w:r w:rsidR="00817F6D" w:rsidRPr="00E81B1B">
        <w:t xml:space="preserve">) </w:t>
      </w:r>
      <w:r w:rsidR="760CF52A" w:rsidRPr="00E81B1B">
        <w:t>im Fertigteilwerk von Brüninghoff</w:t>
      </w:r>
      <w:r w:rsidR="00746D97">
        <w:t xml:space="preserve"> in Heiden</w:t>
      </w:r>
      <w:r w:rsidR="760CF52A" w:rsidRPr="00E81B1B">
        <w:t xml:space="preserve"> betoniert und verklebt. </w:t>
      </w:r>
      <w:r w:rsidR="0062703B" w:rsidRPr="00E81B1B">
        <w:t>Nachdem</w:t>
      </w:r>
      <w:r w:rsidR="760CF52A" w:rsidRPr="00E81B1B">
        <w:t xml:space="preserve"> die Probekörper </w:t>
      </w:r>
      <w:r w:rsidR="00746D97">
        <w:t xml:space="preserve">nach Berlin geliefert wurden, lagerten sie aufgrund von </w:t>
      </w:r>
      <w:r w:rsidR="760CF52A" w:rsidRPr="00E81B1B">
        <w:t xml:space="preserve">Maschinenbelegungen ca. 2 Monate in der </w:t>
      </w:r>
      <w:commentRangeStart w:id="1325"/>
      <w:commentRangeStart w:id="1326"/>
      <w:r w:rsidR="760CF52A" w:rsidRPr="00E81B1B">
        <w:t>Peter-Behrens-Halle</w:t>
      </w:r>
      <w:r>
        <w:t xml:space="preserve"> </w:t>
      </w:r>
      <w:commentRangeEnd w:id="1325"/>
      <w:r>
        <w:rPr>
          <w:rStyle w:val="Kommentarzeichen"/>
        </w:rPr>
        <w:commentReference w:id="1325"/>
      </w:r>
      <w:commentRangeEnd w:id="1326"/>
      <w:r w:rsidR="00120055">
        <w:rPr>
          <w:rStyle w:val="Kommentarzeichen"/>
        </w:rPr>
        <w:commentReference w:id="1326"/>
      </w:r>
      <w:r>
        <w:t>der TU Berli</w:t>
      </w:r>
      <w:r w:rsidR="00746D97">
        <w:t>n. Am Ende der 2 Monate</w:t>
      </w:r>
      <w:r w:rsidR="000754C6" w:rsidRPr="00E81B1B">
        <w:t xml:space="preserve"> </w:t>
      </w:r>
      <w:r w:rsidR="0062703B" w:rsidRPr="00E81B1B">
        <w:t xml:space="preserve">wurden </w:t>
      </w:r>
      <w:r w:rsidR="760CF52A" w:rsidRPr="00E81B1B">
        <w:t xml:space="preserve">Schäden an den </w:t>
      </w:r>
      <w:r>
        <w:t>Prüfk</w:t>
      </w:r>
      <w:r w:rsidR="760CF52A" w:rsidRPr="00E81B1B">
        <w:t>örpern</w:t>
      </w:r>
      <w:r w:rsidR="0062703B" w:rsidRPr="00E81B1B">
        <w:t>, insbesondere den Trockenklebungen, entdeckt</w:t>
      </w:r>
      <w:r w:rsidR="760CF52A" w:rsidRPr="00E81B1B">
        <w:t xml:space="preserve">. </w:t>
      </w:r>
      <w:r w:rsidR="0062703B" w:rsidRPr="00E81B1B">
        <w:t>Dabei handelte es sich um</w:t>
      </w:r>
      <w:r w:rsidR="760CF52A" w:rsidRPr="00E81B1B">
        <w:t xml:space="preserve"> Spalte in der Verbundfuge zwischen Klebstoff und Beton</w:t>
      </w:r>
      <w:r w:rsidR="0062703B" w:rsidRPr="00E81B1B">
        <w:t>, die sich von den Enden aus bis maximal 30 cm tief in Richtung Mitte der Körper erstreckten.</w:t>
      </w:r>
      <w:r w:rsidR="760CF52A" w:rsidRPr="00E81B1B">
        <w:t xml:space="preserve"> In einigen Fällen waren die Spalte </w:t>
      </w:r>
      <w:r w:rsidR="0062703B" w:rsidRPr="00E81B1B">
        <w:t xml:space="preserve">mehrere Millimeter </w:t>
      </w:r>
      <w:r w:rsidR="000729E1">
        <w:t>breit</w:t>
      </w:r>
      <w:r w:rsidR="00C838A4" w:rsidRPr="00E81B1B">
        <w:t xml:space="preserve">, </w:t>
      </w:r>
      <w:r w:rsidR="760CF52A" w:rsidRPr="00E81B1B">
        <w:t xml:space="preserve">in anderen Fällen </w:t>
      </w:r>
      <w:r w:rsidR="00C838A4" w:rsidRPr="00E81B1B">
        <w:t>weniger als einen Millimeter.</w:t>
      </w:r>
      <w:r w:rsidR="760CF52A" w:rsidRPr="00E81B1B">
        <w:t xml:space="preserve"> </w:t>
      </w:r>
      <w:r w:rsidR="00C838A4" w:rsidRPr="00E81B1B">
        <w:t xml:space="preserve">Die nassgeklebten </w:t>
      </w:r>
      <w:r w:rsidR="760CF52A" w:rsidRPr="00E81B1B">
        <w:t xml:space="preserve">Probekörper </w:t>
      </w:r>
      <w:r w:rsidR="000729E1">
        <w:t xml:space="preserve">wiesen </w:t>
      </w:r>
      <w:r w:rsidR="760CF52A" w:rsidRPr="00E81B1B">
        <w:t xml:space="preserve">feine Risse in Fugennähe oder direkt oberhalb der Klebung beobachtet. </w:t>
      </w:r>
      <w:r w:rsidR="00C838A4" w:rsidRPr="00E81B1B">
        <w:t xml:space="preserve">Durch die Verzahnung von Klebstoff und Beton bei der Nassklebung waren hier jedoch keine klaren </w:t>
      </w:r>
      <w:commentRangeStart w:id="1327"/>
      <w:r w:rsidR="00C838A4" w:rsidRPr="00E81B1B">
        <w:t>Spalte</w:t>
      </w:r>
      <w:commentRangeEnd w:id="1327"/>
      <w:r w:rsidR="0011102E">
        <w:rPr>
          <w:rStyle w:val="Kommentarzeichen"/>
        </w:rPr>
        <w:commentReference w:id="1327"/>
      </w:r>
      <w:r w:rsidR="00C838A4" w:rsidRPr="00E81B1B">
        <w:t xml:space="preserve"> wie bei der Trockenklebung sichtbar. </w:t>
      </w:r>
      <w:r w:rsidR="760CF52A" w:rsidRPr="00E81B1B">
        <w:t xml:space="preserve">Eine </w:t>
      </w:r>
      <w:commentRangeStart w:id="1328"/>
      <w:r w:rsidR="760CF52A" w:rsidRPr="00E81B1B">
        <w:t>Betrachtung</w:t>
      </w:r>
      <w:commentRangeEnd w:id="1328"/>
      <w:r w:rsidR="00975866">
        <w:rPr>
          <w:rStyle w:val="Kommentarzeichen"/>
        </w:rPr>
        <w:commentReference w:id="1328"/>
      </w:r>
      <w:r w:rsidR="760CF52A" w:rsidRPr="00E81B1B">
        <w:t xml:space="preserve"> zu</w:t>
      </w:r>
      <w:r w:rsidR="00746D97">
        <w:t xml:space="preserve"> möglichen </w:t>
      </w:r>
      <w:r w:rsidR="760CF52A" w:rsidRPr="00E81B1B">
        <w:t>Ursache</w:t>
      </w:r>
      <w:r w:rsidR="00746D97">
        <w:t xml:space="preserve">n </w:t>
      </w:r>
      <w:r w:rsidR="760CF52A" w:rsidRPr="00E81B1B">
        <w:t>dieser Schäden erfolgt i</w:t>
      </w:r>
      <w:r w:rsidR="004745E2" w:rsidRPr="00E81B1B">
        <w:t xml:space="preserve">m Zuge der Versuchsauswertung in Abschnitt </w:t>
      </w:r>
      <w:r w:rsidR="004745E2" w:rsidRPr="00E81B1B">
        <w:fldChar w:fldCharType="begin"/>
      </w:r>
      <w:r w:rsidR="004745E2" w:rsidRPr="00E81B1B">
        <w:instrText xml:space="preserve"> REF _Ref82336901 \h </w:instrText>
      </w:r>
      <w:r w:rsidR="004745E2" w:rsidRPr="00E81B1B">
        <w:fldChar w:fldCharType="end"/>
      </w:r>
      <w:r w:rsidR="004745E2" w:rsidRPr="00E81B1B">
        <w:fldChar w:fldCharType="begin"/>
      </w:r>
      <w:r w:rsidR="004745E2" w:rsidRPr="00E81B1B">
        <w:instrText xml:space="preserve"> REF _Ref82336901 \r \h </w:instrText>
      </w:r>
      <w:r w:rsidR="004745E2" w:rsidRPr="00E81B1B">
        <w:fldChar w:fldCharType="separate"/>
      </w:r>
      <w:r w:rsidR="009737A6">
        <w:t>9.6.3</w:t>
      </w:r>
      <w:r w:rsidR="004745E2" w:rsidRPr="00E81B1B">
        <w:fldChar w:fldCharType="end"/>
      </w:r>
      <w:r w:rsidR="004745E2" w:rsidRPr="00E81B1B">
        <w:t>.</w:t>
      </w:r>
      <w:r w:rsidR="00746D97">
        <w:t xml:space="preserve"> </w:t>
      </w:r>
      <w:r w:rsidR="004034EF" w:rsidRPr="00E81B1B">
        <w:t>Alle weiteren Versuche wurden an der TU Berlin betoniert und verklebt. Die Klebung fand in diesem Fall in der Peter-Behrens-Halle statt</w:t>
      </w:r>
      <w:r w:rsidR="001E0BF2">
        <w:t>, wo auch die Prüfungen durchgeführt wurden.</w:t>
      </w:r>
    </w:p>
    <w:p w14:paraId="297D16B5" w14:textId="4F6F117A" w:rsidR="00A6585D" w:rsidRPr="00E81B1B" w:rsidRDefault="760CF52A" w:rsidP="004034EF">
      <w:r w:rsidRPr="00E81B1B">
        <w:t>Für die Herstellung der Serien SBB-TK-C3-FU wurde die Betonplatte ohne weitere Vorbereitung mit dem Holz</w:t>
      </w:r>
      <w:r w:rsidR="00817F6D" w:rsidRPr="00E81B1B">
        <w:t xml:space="preserve"> </w:t>
      </w:r>
      <w:r w:rsidRPr="00E81B1B">
        <w:t xml:space="preserve">verklebt. Im </w:t>
      </w:r>
      <w:r w:rsidR="005977F0">
        <w:t>Fall</w:t>
      </w:r>
      <w:r w:rsidRPr="00E81B1B">
        <w:t xml:space="preserve"> der Reihe SBB-TK-C3-FP wurde der Beton vor der Klebung </w:t>
      </w:r>
      <w:r w:rsidR="00746D97">
        <w:t>mit Primer bestrichen. Bei diesem handelte es sich um das</w:t>
      </w:r>
      <w:r w:rsidR="00532B74">
        <w:t xml:space="preserve"> ungefüllte</w:t>
      </w:r>
      <w:r w:rsidR="00746D97">
        <w:t xml:space="preserve"> </w:t>
      </w:r>
      <w:r w:rsidR="00532B74">
        <w:t>Harz</w:t>
      </w:r>
      <w:r w:rsidR="00746D97">
        <w:t>-Härter-Gemisch Compono, welches auch im Klebstoff C3 enthalten ist</w:t>
      </w:r>
      <w:r w:rsidRPr="00E81B1B">
        <w:t>.</w:t>
      </w:r>
      <w:r w:rsidR="00817F6D" w:rsidRPr="00E81B1B">
        <w:t xml:space="preserve"> </w:t>
      </w:r>
      <w:r w:rsidR="00A6585D" w:rsidRPr="00E81B1B">
        <w:t xml:space="preserve">Für die Serie SBB-TK-E3-FG wurde der Beton geschliffen und </w:t>
      </w:r>
      <w:r w:rsidR="00746D97">
        <w:t>der Schleifstaub entfernt.</w:t>
      </w:r>
      <w:r w:rsidR="00A6585D" w:rsidRPr="00E81B1B">
        <w:t xml:space="preserve"> </w:t>
      </w:r>
    </w:p>
    <w:p w14:paraId="407536D0" w14:textId="193BA986" w:rsidR="760CF52A" w:rsidRDefault="760CF52A" w:rsidP="760CF52A">
      <w:r w:rsidRPr="00E81B1B">
        <w:t>Bei den Trockenklebungen wurde der Klebstoff stets mit eine</w:t>
      </w:r>
      <w:r w:rsidR="006718C3">
        <w:t>r</w:t>
      </w:r>
      <w:r w:rsidRPr="00E81B1B">
        <w:t xml:space="preserve"> </w:t>
      </w:r>
      <w:r w:rsidR="006718C3" w:rsidRPr="00E81B1B">
        <w:t>Zahn</w:t>
      </w:r>
      <w:r w:rsidR="006718C3">
        <w:t>traufel</w:t>
      </w:r>
      <w:r w:rsidR="006718C3" w:rsidRPr="00E81B1B">
        <w:t xml:space="preserve"> </w:t>
      </w:r>
      <w:r w:rsidRPr="00E81B1B">
        <w:t xml:space="preserve">mit 8 mm Zahnung aufgetragen </w:t>
      </w:r>
      <w:r w:rsidR="00817F6D" w:rsidRPr="00E81B1B">
        <w:t>(</w:t>
      </w:r>
      <w:r w:rsidR="00817F6D" w:rsidRPr="00E81B1B">
        <w:fldChar w:fldCharType="begin"/>
      </w:r>
      <w:r w:rsidR="00817F6D" w:rsidRPr="00E81B1B">
        <w:instrText xml:space="preserve"> REF _Ref82341842 \h </w:instrText>
      </w:r>
      <w:r w:rsidR="00817F6D" w:rsidRPr="00E81B1B">
        <w:fldChar w:fldCharType="separate"/>
      </w:r>
      <w:r w:rsidR="009737A6" w:rsidRPr="00E81B1B">
        <w:t xml:space="preserve">Abbildung </w:t>
      </w:r>
      <w:r w:rsidR="009737A6">
        <w:rPr>
          <w:noProof/>
        </w:rPr>
        <w:t>41</w:t>
      </w:r>
      <w:r w:rsidR="00817F6D" w:rsidRPr="00E81B1B">
        <w:fldChar w:fldCharType="end"/>
      </w:r>
      <w:r w:rsidR="00817F6D" w:rsidRPr="00E81B1B">
        <w:t xml:space="preserve">) </w:t>
      </w:r>
      <w:r w:rsidRPr="00E81B1B">
        <w:t>und bei der Nassklebung flächig verteilt</w:t>
      </w:r>
      <w:r w:rsidR="00817F6D" w:rsidRPr="00E81B1B">
        <w:t xml:space="preserve"> (</w:t>
      </w:r>
      <w:r w:rsidR="00817F6D" w:rsidRPr="00E81B1B">
        <w:fldChar w:fldCharType="begin"/>
      </w:r>
      <w:r w:rsidR="00817F6D" w:rsidRPr="00E81B1B">
        <w:instrText xml:space="preserve"> REF _Ref82341846 \h </w:instrText>
      </w:r>
      <w:r w:rsidR="00817F6D" w:rsidRPr="00E81B1B">
        <w:fldChar w:fldCharType="separate"/>
      </w:r>
      <w:r w:rsidR="009737A6" w:rsidRPr="00E81B1B">
        <w:t xml:space="preserve">Abbildung </w:t>
      </w:r>
      <w:r w:rsidR="009737A6">
        <w:rPr>
          <w:noProof/>
        </w:rPr>
        <w:t>42</w:t>
      </w:r>
      <w:r w:rsidR="00817F6D" w:rsidRPr="00E81B1B">
        <w:fldChar w:fldCharType="end"/>
      </w:r>
      <w:r w:rsidR="00817F6D" w:rsidRPr="00E81B1B">
        <w:t>)</w:t>
      </w:r>
      <w:r w:rsidRPr="00E81B1B">
        <w:t xml:space="preserve">. </w:t>
      </w:r>
    </w:p>
    <w:p w14:paraId="20E32EA8" w14:textId="6CBB6758" w:rsidR="00746D97" w:rsidRPr="00E81B1B" w:rsidRDefault="00746D97" w:rsidP="760CF52A">
      <w:r>
        <w:t>Bei der Nassklebung wurde der Beton mit einem Innenrüttler vorsichtig</w:t>
      </w:r>
      <w:r w:rsidR="001A2394">
        <w:t xml:space="preserve"> so verdichtet, dass er nicht in Kontakt mit der Klebschicht kam.</w:t>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4"/>
      </w:tblGrid>
      <w:tr w:rsidR="00817F6D" w:rsidRPr="00E81B1B" w14:paraId="73F9C3B6" w14:textId="77777777" w:rsidTr="00817F6D">
        <w:tc>
          <w:tcPr>
            <w:tcW w:w="4106" w:type="dxa"/>
          </w:tcPr>
          <w:p w14:paraId="427A8FEA" w14:textId="7053ED57"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14:paraId="72EFC8DD" w14:textId="69F532B3"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00817F6D" w:rsidRPr="00E81B1B" w14:paraId="15627964" w14:textId="77777777" w:rsidTr="00817F6D">
        <w:tc>
          <w:tcPr>
            <w:tcW w:w="4106" w:type="dxa"/>
          </w:tcPr>
          <w:p w14:paraId="1FCDA9D8" w14:textId="0C1B1ED8" w:rsidR="00817F6D" w:rsidRPr="00E81B1B" w:rsidRDefault="00817F6D" w:rsidP="00817F6D">
            <w:pPr>
              <w:pStyle w:val="Beschriftung"/>
              <w:rPr>
                <w:rFonts w:eastAsia="Calibri"/>
                <w:szCs w:val="20"/>
              </w:rPr>
            </w:pPr>
            <w:bookmarkStart w:id="1329" w:name="_Ref82341842"/>
            <w:bookmarkStart w:id="1330" w:name="_Toc92091814"/>
            <w:r w:rsidRPr="00E81B1B">
              <w:lastRenderedPageBreak/>
              <w:t xml:space="preserve">Abbildung </w:t>
            </w:r>
            <w:r>
              <w:fldChar w:fldCharType="begin"/>
            </w:r>
            <w:r>
              <w:instrText>SEQ Abbildung \* ARABIC</w:instrText>
            </w:r>
            <w:r>
              <w:fldChar w:fldCharType="separate"/>
            </w:r>
            <w:r w:rsidR="000D73A7">
              <w:rPr>
                <w:noProof/>
              </w:rPr>
              <w:t>36</w:t>
            </w:r>
            <w:r>
              <w:fldChar w:fldCharType="end"/>
            </w:r>
            <w:bookmarkEnd w:id="1329"/>
            <w:r w:rsidRPr="00E81B1B">
              <w:t xml:space="preserve"> </w:t>
            </w:r>
            <w:r w:rsidR="001A2394">
              <w:t>Holzba</w:t>
            </w:r>
            <w:r w:rsidRPr="00E81B1B">
              <w:t>lken</w:t>
            </w:r>
            <w:r w:rsidR="001A2394">
              <w:t xml:space="preserve"> mit Klebstoff </w:t>
            </w:r>
            <w:r w:rsidRPr="00E81B1B">
              <w:t>vor Auflegen des Betonfertigteils (hier Prüfserie SBB-TK-E3-FG)</w:t>
            </w:r>
            <w:bookmarkEnd w:id="1330"/>
          </w:p>
        </w:tc>
        <w:tc>
          <w:tcPr>
            <w:tcW w:w="4954" w:type="dxa"/>
          </w:tcPr>
          <w:p w14:paraId="0FA99F65" w14:textId="00944FD9" w:rsidR="00817F6D" w:rsidRPr="00E81B1B" w:rsidRDefault="00817F6D" w:rsidP="00817F6D">
            <w:pPr>
              <w:pStyle w:val="Beschriftung"/>
            </w:pPr>
            <w:bookmarkStart w:id="1331" w:name="_Ref82341846"/>
            <w:bookmarkStart w:id="1332" w:name="_Toc92091815"/>
            <w:r w:rsidRPr="00E81B1B">
              <w:t xml:space="preserve">Abbildung </w:t>
            </w:r>
            <w:r>
              <w:fldChar w:fldCharType="begin"/>
            </w:r>
            <w:r>
              <w:instrText>SEQ Abbildung \* ARABIC</w:instrText>
            </w:r>
            <w:r>
              <w:fldChar w:fldCharType="separate"/>
            </w:r>
            <w:r w:rsidR="000D73A7">
              <w:rPr>
                <w:noProof/>
              </w:rPr>
              <w:t>37</w:t>
            </w:r>
            <w:r>
              <w:fldChar w:fldCharType="end"/>
            </w:r>
            <w:bookmarkEnd w:id="1331"/>
            <w:r w:rsidRPr="00E81B1B">
              <w:t xml:space="preserve"> Betonagevorgang bei der Nassklebung (hier SBB-NK-E3)</w:t>
            </w:r>
            <w:bookmarkEnd w:id="1332"/>
            <w:r w:rsidRPr="00E81B1B">
              <w:t xml:space="preserve"> </w:t>
            </w:r>
          </w:p>
          <w:p w14:paraId="2FF998AA" w14:textId="77777777" w:rsidR="00817F6D" w:rsidRPr="00E81B1B" w:rsidRDefault="00817F6D" w:rsidP="00817F6D">
            <w:pPr>
              <w:keepNext/>
              <w:rPr>
                <w:rFonts w:eastAsia="Calibri"/>
                <w:szCs w:val="20"/>
              </w:rPr>
            </w:pPr>
          </w:p>
        </w:tc>
      </w:tr>
    </w:tbl>
    <w:p w14:paraId="4F7695CB" w14:textId="28FA6E16" w:rsidR="00105B09" w:rsidRPr="00E81B1B" w:rsidRDefault="7A19152F" w:rsidP="00F4193D">
      <w:pPr>
        <w:pStyle w:val="berschrift3"/>
        <w:numPr>
          <w:ilvl w:val="2"/>
          <w:numId w:val="43"/>
        </w:numPr>
        <w:rPr>
          <w:noProof w:val="0"/>
          <w:lang w:val="de-DE"/>
        </w:rPr>
      </w:pPr>
      <w:bookmarkStart w:id="1333" w:name="_Toc92091748"/>
      <w:bookmarkStart w:id="1334" w:name="_Toc92092190"/>
      <w:bookmarkStart w:id="1335" w:name="_Toc92092302"/>
      <w:bookmarkStart w:id="1336" w:name="_Toc93321051"/>
      <w:r w:rsidRPr="64B3F377">
        <w:rPr>
          <w:noProof w:val="0"/>
          <w:lang w:val="de-DE"/>
        </w:rPr>
        <w:t>Versuchsdurchführung</w:t>
      </w:r>
      <w:bookmarkEnd w:id="1333"/>
      <w:bookmarkEnd w:id="1334"/>
      <w:bookmarkEnd w:id="1335"/>
      <w:bookmarkEnd w:id="1336"/>
    </w:p>
    <w:p w14:paraId="5A55AEB5" w14:textId="05560DCF" w:rsidR="00A6585D" w:rsidRPr="00E81B1B" w:rsidRDefault="760CF52A" w:rsidP="004034EF">
      <w:pPr>
        <w:spacing w:after="240"/>
      </w:pPr>
      <w:r w:rsidRPr="00E81B1B">
        <w:t xml:space="preserve">Die </w:t>
      </w:r>
      <w:r w:rsidR="00203958">
        <w:t>Versuche</w:t>
      </w:r>
      <w:r w:rsidR="00203958" w:rsidRPr="00E81B1B">
        <w:t xml:space="preserve"> </w:t>
      </w:r>
      <w:r w:rsidRPr="00E81B1B">
        <w:t>fand</w:t>
      </w:r>
      <w:r w:rsidR="00ED7154" w:rsidRPr="00E81B1B">
        <w:t>en</w:t>
      </w:r>
      <w:r w:rsidRPr="00E81B1B">
        <w:t xml:space="preserve"> an der </w:t>
      </w:r>
      <w:commentRangeStart w:id="1337"/>
      <w:commentRangeStart w:id="1338"/>
      <w:r w:rsidRPr="00E81B1B">
        <w:t xml:space="preserve">Plattenbiegemaschine </w:t>
      </w:r>
      <w:commentRangeEnd w:id="1337"/>
      <w:r w:rsidR="00D162AB">
        <w:rPr>
          <w:rStyle w:val="Kommentarzeichen"/>
        </w:rPr>
        <w:commentReference w:id="1337"/>
      </w:r>
      <w:commentRangeEnd w:id="1338"/>
      <w:r w:rsidR="00120055">
        <w:rPr>
          <w:rStyle w:val="Kommentarzeichen"/>
        </w:rPr>
        <w:commentReference w:id="1338"/>
      </w:r>
      <w:r w:rsidR="00235917">
        <w:t>des Herstellers</w:t>
      </w:r>
      <w:r w:rsidR="00235917" w:rsidRPr="00E81B1B">
        <w:t xml:space="preserve"> </w:t>
      </w:r>
      <w:r w:rsidRPr="00E81B1B">
        <w:t xml:space="preserve">Form+Test Seidner </w:t>
      </w:r>
      <w:r w:rsidR="001A2394">
        <w:t xml:space="preserve">(Baujahr 1983, max. Prüflast 400kN) </w:t>
      </w:r>
      <w:r w:rsidRPr="00E81B1B">
        <w:t xml:space="preserve">an der Technischen Universität Berlin statt. Die Probekörper wurden einer Belastung </w:t>
      </w:r>
      <w:r w:rsidR="00ED7154" w:rsidRPr="00E81B1B">
        <w:t xml:space="preserve">angelehnt an </w:t>
      </w:r>
      <w:sdt>
        <w:sdtPr>
          <w:id w:val="-1078212574"/>
          <w:citation/>
        </w:sdtPr>
        <w:sdtContent>
          <w:r w:rsidR="00ED7154" w:rsidRPr="00E81B1B">
            <w:fldChar w:fldCharType="begin"/>
          </w:r>
          <w:r w:rsidR="00ED7154" w:rsidRPr="00E81B1B">
            <w:instrText xml:space="preserve"> CITATION DIN91 \l 1031 </w:instrText>
          </w:r>
          <w:r w:rsidR="00ED7154" w:rsidRPr="00E81B1B">
            <w:fldChar w:fldCharType="separate"/>
          </w:r>
          <w:r w:rsidR="009737A6">
            <w:rPr>
              <w:noProof/>
            </w:rPr>
            <w:t>(DIN EN 26891:1991, 1991)</w:t>
          </w:r>
          <w:r w:rsidR="00ED7154" w:rsidRPr="00E81B1B">
            <w:fldChar w:fldCharType="end"/>
          </w:r>
        </w:sdtContent>
      </w:sdt>
      <w:r w:rsidR="00ED7154" w:rsidRPr="00E81B1B">
        <w:t xml:space="preserve"> </w:t>
      </w:r>
      <w:r w:rsidRPr="00E81B1B">
        <w:t>ausgesetzt.</w:t>
      </w:r>
      <w:r w:rsidR="00ED7154" w:rsidRPr="00E81B1B">
        <w:t xml:space="preserve"> Dabei wird der Probekörper bis zu</w:t>
      </w:r>
      <w:r w:rsidRPr="00E81B1B">
        <w:t xml:space="preserve"> 40</w:t>
      </w:r>
      <w:r w:rsidR="00D162AB">
        <w:t xml:space="preserve"> </w:t>
      </w:r>
      <w:r w:rsidRPr="00E81B1B">
        <w:t>% der geschätzten Bruchlast</w:t>
      </w:r>
      <w:r w:rsidR="00ED7154" w:rsidRPr="00E81B1B">
        <w:t xml:space="preserve"> belastet</w:t>
      </w:r>
      <w:r w:rsidRPr="00E81B1B">
        <w:t>, anschließend bis auf 10</w:t>
      </w:r>
      <w:r w:rsidR="00D162AB">
        <w:t> </w:t>
      </w:r>
      <w:r w:rsidRPr="00E81B1B">
        <w:t xml:space="preserve">% der geschätzten Bruchlast </w:t>
      </w:r>
      <w:r w:rsidR="00ED7154" w:rsidRPr="00E81B1B">
        <w:t xml:space="preserve">entlastet </w:t>
      </w:r>
      <w:r w:rsidRPr="00E81B1B">
        <w:t>und</w:t>
      </w:r>
      <w:r w:rsidR="00B939F8" w:rsidRPr="00E81B1B">
        <w:t xml:space="preserve"> schließlich </w:t>
      </w:r>
      <w:r w:rsidRPr="00E81B1B">
        <w:t xml:space="preserve">bis zum Bruch </w:t>
      </w:r>
      <w:r w:rsidR="00B939F8" w:rsidRPr="00E81B1B">
        <w:t>belastet</w:t>
      </w:r>
      <w:r w:rsidR="000D139B">
        <w:t>,</w:t>
      </w:r>
      <w:r w:rsidR="00B939F8" w:rsidRPr="00E81B1B">
        <w:t xml:space="preserve"> </w:t>
      </w:r>
      <w:r w:rsidRPr="00E81B1B">
        <w:t xml:space="preserve">siehe </w:t>
      </w:r>
      <w:r w:rsidR="009D07E5" w:rsidRPr="00E81B1B">
        <w:fldChar w:fldCharType="begin"/>
      </w:r>
      <w:r w:rsidR="009D07E5" w:rsidRPr="00E81B1B">
        <w:instrText xml:space="preserve"> REF _Ref77342018 \h </w:instrText>
      </w:r>
      <w:r w:rsidR="009D07E5" w:rsidRPr="00E81B1B">
        <w:fldChar w:fldCharType="separate"/>
      </w:r>
      <w:r w:rsidR="009737A6" w:rsidRPr="00E81B1B">
        <w:t xml:space="preserve">Abbildung </w:t>
      </w:r>
      <w:r w:rsidR="009737A6">
        <w:rPr>
          <w:noProof/>
        </w:rPr>
        <w:t>43</w:t>
      </w:r>
      <w:r w:rsidR="009D07E5" w:rsidRPr="00E81B1B">
        <w:fldChar w:fldCharType="end"/>
      </w:r>
      <w:r w:rsidRPr="00E81B1B">
        <w:t>. Die Bruchlast wurde auf 200 kN geschätzt. Die Belastung</w:t>
      </w:r>
      <w:r w:rsidR="00B939F8" w:rsidRPr="00E81B1B">
        <w:t xml:space="preserve"> </w:t>
      </w:r>
      <w:r w:rsidR="00424F0F">
        <w:t>erfolgte</w:t>
      </w:r>
      <w:r w:rsidR="00424F0F" w:rsidRPr="00E81B1B">
        <w:t xml:space="preserve"> </w:t>
      </w:r>
      <w:r w:rsidRPr="00E81B1B">
        <w:t>weggesteuert mit einer Geschwindigkeit von 0,025</w:t>
      </w:r>
      <w:r w:rsidR="00D162AB">
        <w:t> </w:t>
      </w:r>
      <w:r w:rsidRPr="00E81B1B">
        <w:t>mm/s. Die Körper waren gelenkig gelagert und die Lasten am Auflager sowie am Prüfzylinder über 1 cm dicke Stahlbleche eingeleitet.</w:t>
      </w:r>
      <w:r w:rsidR="001A2394">
        <w:t xml:space="preserve"> Zwischen das Stahlblech und den Beton wurde ein 1 cm dickes Elastomer gelegt. Die Instrumentierung der Probekörper ist in Kapitel </w:t>
      </w:r>
      <w:r w:rsidR="001A2394">
        <w:fldChar w:fldCharType="begin"/>
      </w:r>
      <w:r w:rsidR="001A2394">
        <w:instrText xml:space="preserve"> REF _Ref82263605 \r \h </w:instrText>
      </w:r>
      <w:r w:rsidR="001A2394">
        <w:fldChar w:fldCharType="separate"/>
      </w:r>
      <w:r w:rsidR="001A2394">
        <w:t>6.6</w:t>
      </w:r>
      <w:r w:rsidR="001A2394">
        <w:fldChar w:fldCharType="end"/>
      </w:r>
      <w:r w:rsidR="001A2394">
        <w:t xml:space="preserve"> beschrieben und in </w:t>
      </w:r>
      <w:r w:rsidR="001A2394">
        <w:fldChar w:fldCharType="begin"/>
      </w:r>
      <w:r w:rsidR="001A2394">
        <w:instrText xml:space="preserve"> REF _Ref80103432 \h </w:instrText>
      </w:r>
      <w:r w:rsidR="001A2394">
        <w:fldChar w:fldCharType="separate"/>
      </w:r>
      <w:r w:rsidR="001A2394" w:rsidRPr="00E81B1B">
        <w:t xml:space="preserve">Abbildung </w:t>
      </w:r>
      <w:r w:rsidR="001A2394">
        <w:rPr>
          <w:noProof/>
        </w:rPr>
        <w:t>35</w:t>
      </w:r>
      <w:r w:rsidR="001A2394">
        <w:fldChar w:fldCharType="end"/>
      </w:r>
      <w:r w:rsidR="001A2394">
        <w:t xml:space="preserve">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rsidRPr="00E81B1B" w14:paraId="19B55044" w14:textId="77777777" w:rsidTr="004034EF">
        <w:tc>
          <w:tcPr>
            <w:tcW w:w="4530" w:type="dxa"/>
          </w:tcPr>
          <w:p w14:paraId="6BF7FA11" w14:textId="10EEAC74" w:rsidR="00105B09" w:rsidRPr="00E81B1B" w:rsidRDefault="00105B09" w:rsidP="009D07E5">
            <w:r w:rsidRPr="00E81B1B">
              <w:rPr>
                <w:noProof/>
                <w:lang w:eastAsia="de-DE"/>
              </w:rPr>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Pr="00E81B1B" w:rsidRDefault="00105B09" w:rsidP="00105B09">
            <w:pPr>
              <w:jc w:val="center"/>
            </w:pPr>
            <w:r w:rsidRPr="00E81B1B">
              <w:rPr>
                <w:noProof/>
                <w:lang w:eastAsia="de-DE"/>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78" cstate="print">
                            <a:extLst>
                              <a:ext uri="{BEBA8EAE-BF5A-486C-A8C5-ECC9F3942E4B}">
                                <a14:imgProps xmlns:a14="http://schemas.microsoft.com/office/drawing/2010/main">
                                  <a14:imgLayer r:embed="rId79">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rsidRPr="00E81B1B" w14:paraId="5D90F19C" w14:textId="77777777" w:rsidTr="004034EF">
        <w:tc>
          <w:tcPr>
            <w:tcW w:w="4530" w:type="dxa"/>
          </w:tcPr>
          <w:p w14:paraId="5BD509AF" w14:textId="568AC8ED" w:rsidR="00105B09" w:rsidRPr="00E81B1B" w:rsidRDefault="004034EF" w:rsidP="004034EF">
            <w:pPr>
              <w:pStyle w:val="Beschriftung"/>
            </w:pPr>
            <w:bookmarkStart w:id="1339" w:name="_Ref77342018"/>
            <w:bookmarkStart w:id="1340" w:name="_Toc92091816"/>
            <w:r w:rsidRPr="00E81B1B">
              <w:t xml:space="preserve">Abbildung </w:t>
            </w:r>
            <w:r w:rsidRPr="00E81B1B">
              <w:fldChar w:fldCharType="begin"/>
            </w:r>
            <w:r w:rsidRPr="00E81B1B">
              <w:instrText>SEQ Abbildung \* ARABIC</w:instrText>
            </w:r>
            <w:r w:rsidRPr="00E81B1B">
              <w:fldChar w:fldCharType="separate"/>
            </w:r>
            <w:r w:rsidR="000D73A7">
              <w:rPr>
                <w:noProof/>
              </w:rPr>
              <w:t>38</w:t>
            </w:r>
            <w:r w:rsidRPr="00E81B1B">
              <w:fldChar w:fldCharType="end"/>
            </w:r>
            <w:bookmarkEnd w:id="1339"/>
            <w:r w:rsidRPr="00E81B1B">
              <w:t xml:space="preserve"> Belastungsschema der Schub-Biege-Balken</w:t>
            </w:r>
            <w:bookmarkEnd w:id="1340"/>
          </w:p>
        </w:tc>
        <w:tc>
          <w:tcPr>
            <w:tcW w:w="4530" w:type="dxa"/>
          </w:tcPr>
          <w:p w14:paraId="16E15545" w14:textId="2114257E" w:rsidR="00105B09" w:rsidRPr="00E81B1B" w:rsidRDefault="004034EF" w:rsidP="004034EF">
            <w:pPr>
              <w:pStyle w:val="Beschriftung"/>
            </w:pPr>
            <w:bookmarkStart w:id="1341" w:name="_Toc92091817"/>
            <w:r w:rsidRPr="00E81B1B">
              <w:t xml:space="preserve">Abbildung </w:t>
            </w:r>
            <w:r w:rsidRPr="00E81B1B">
              <w:fldChar w:fldCharType="begin"/>
            </w:r>
            <w:r w:rsidRPr="00E81B1B">
              <w:instrText>SEQ Abbildung \* ARABIC</w:instrText>
            </w:r>
            <w:r w:rsidRPr="00E81B1B">
              <w:fldChar w:fldCharType="separate"/>
            </w:r>
            <w:r w:rsidR="000D73A7">
              <w:rPr>
                <w:noProof/>
              </w:rPr>
              <w:t>39</w:t>
            </w:r>
            <w:r w:rsidRPr="00E81B1B">
              <w:fldChar w:fldCharType="end"/>
            </w:r>
            <w:r w:rsidRPr="00E81B1B">
              <w:t xml:space="preserve"> Schub-Biege-Balken in der Prüfeinrichtung</w:t>
            </w:r>
            <w:bookmarkEnd w:id="1341"/>
          </w:p>
        </w:tc>
      </w:tr>
    </w:tbl>
    <w:p w14:paraId="70FE3815" w14:textId="6B816F6A" w:rsidR="00C60957" w:rsidRPr="00E81B1B" w:rsidRDefault="53845AB7" w:rsidP="00F4193D">
      <w:pPr>
        <w:pStyle w:val="berschrift3"/>
        <w:numPr>
          <w:ilvl w:val="2"/>
          <w:numId w:val="43"/>
        </w:numPr>
        <w:rPr>
          <w:noProof w:val="0"/>
          <w:lang w:val="de-DE"/>
        </w:rPr>
      </w:pPr>
      <w:bookmarkStart w:id="1342" w:name="_Ref82336901"/>
      <w:bookmarkStart w:id="1343" w:name="_Toc93321052"/>
      <w:r w:rsidRPr="64B3F377">
        <w:rPr>
          <w:noProof w:val="0"/>
          <w:lang w:val="de-DE"/>
        </w:rPr>
        <w:t xml:space="preserve">Beobachtungen </w:t>
      </w:r>
      <w:bookmarkStart w:id="1344" w:name="_Toc92091749"/>
      <w:bookmarkStart w:id="1345" w:name="_Toc92092191"/>
      <w:bookmarkStart w:id="1346" w:name="_Toc92092303"/>
      <w:r w:rsidRPr="64B3F377">
        <w:rPr>
          <w:noProof w:val="0"/>
          <w:lang w:val="de-DE"/>
        </w:rPr>
        <w:t>und Ergebnisse</w:t>
      </w:r>
      <w:bookmarkEnd w:id="1342"/>
      <w:bookmarkEnd w:id="1343"/>
      <w:bookmarkEnd w:id="1344"/>
      <w:bookmarkEnd w:id="1345"/>
      <w:bookmarkEnd w:id="1346"/>
    </w:p>
    <w:p w14:paraId="4C7E9ED6" w14:textId="5EDD96A1" w:rsidR="0001323D" w:rsidRDefault="0039347C" w:rsidP="00C60957">
      <w:pPr>
        <w:spacing w:after="240"/>
      </w:pPr>
      <w:r w:rsidRPr="00E81B1B">
        <w:t>Bei den Versuchen wurden verschiedene Versagensmodi beobachtet.</w:t>
      </w:r>
      <w:r w:rsidR="00921D89">
        <w:t xml:space="preserve"> Die Bruchbilder </w:t>
      </w:r>
      <w:r w:rsidR="00291F1A">
        <w:t xml:space="preserve">werden wie bereits </w:t>
      </w:r>
      <w:r w:rsidR="00921D89">
        <w:t xml:space="preserve">der in Kapitel </w:t>
      </w:r>
      <w:r w:rsidR="00921D89">
        <w:fldChar w:fldCharType="begin"/>
      </w:r>
      <w:r w:rsidR="00921D89">
        <w:instrText xml:space="preserve"> REF _Ref93171604 \r \h </w:instrText>
      </w:r>
      <w:r w:rsidR="00921D89">
        <w:fldChar w:fldCharType="separate"/>
      </w:r>
      <w:r w:rsidR="00921D89">
        <w:t>6.5.3</w:t>
      </w:r>
      <w:r w:rsidR="00921D89">
        <w:fldChar w:fldCharType="end"/>
      </w:r>
      <w:r w:rsidRPr="00E81B1B">
        <w:t xml:space="preserve"> </w:t>
      </w:r>
      <w:r w:rsidR="00291F1A">
        <w:t xml:space="preserve">in </w:t>
      </w:r>
      <w:r w:rsidR="00921D89">
        <w:t xml:space="preserve">Kategorien eingeordnet. </w:t>
      </w:r>
      <w:r w:rsidR="0001323D">
        <w:t xml:space="preserve">In den meisten Fällen brachen die Probekörper nicht entlang der Fuge in zwei Teile, sodass die Bruchbilder nur durch die äußerlich sichtbaren Risse beurteilt werden konnten. </w:t>
      </w:r>
      <w:r w:rsidR="00291F1A">
        <w:t>Bei einigen Probekörpern trat</w:t>
      </w:r>
      <w:r w:rsidR="009266F9">
        <w:t xml:space="preserve"> ein Holzversagen zusammen mit einem Betonversagen oder Adhäsionsversagen auf. Dabei konnte nicht eindeutig geklärt werden, in welcher zeitlichen Reihenfolge die Bauteilkomponenten versagten</w:t>
      </w:r>
      <w:r w:rsidR="00291F1A">
        <w:t>.</w:t>
      </w:r>
      <w:r w:rsidR="009266F9">
        <w:t xml:space="preserve"> Da die Bruchflächen in diesen Fällen parallel verlaufen und die Probekörper nicht immer zu öffnen waren, wird der Versagensmodus nicht anhand der Flächenanteile bestimmt, sondern beide Versagensmodi in der Bezeichnung aufgeführt.</w:t>
      </w:r>
    </w:p>
    <w:p w14:paraId="277770C0" w14:textId="579B0D26" w:rsidR="005B1B6F" w:rsidRDefault="760CF52A" w:rsidP="00C60957">
      <w:pPr>
        <w:spacing w:after="240"/>
      </w:pPr>
      <w:r w:rsidRPr="00E81B1B">
        <w:t xml:space="preserve">Die </w:t>
      </w:r>
      <w:r w:rsidR="004B21EF">
        <w:t xml:space="preserve">bei Brüninghoff </w:t>
      </w:r>
      <w:r w:rsidR="00A0040C">
        <w:t xml:space="preserve">mit C3 </w:t>
      </w:r>
      <w:r w:rsidR="00B939F8" w:rsidRPr="00E81B1B">
        <w:t xml:space="preserve">trockengeklebten </w:t>
      </w:r>
      <w:r w:rsidR="004B21EF">
        <w:t xml:space="preserve">und an der TU Berlin zwischengelagerten </w:t>
      </w:r>
      <w:r w:rsidRPr="00E81B1B">
        <w:t>Probekörper</w:t>
      </w:r>
      <w:r w:rsidR="00B939F8" w:rsidRPr="00E81B1B">
        <w:t xml:space="preserve"> (SBB-TK-</w:t>
      </w:r>
      <w:r w:rsidR="009E2294">
        <w:t>C</w:t>
      </w:r>
      <w:r w:rsidR="00B939F8" w:rsidRPr="00E81B1B">
        <w:t>3-FU Proben 1-6</w:t>
      </w:r>
      <w:r w:rsidR="007D061B">
        <w:t>,10,11</w:t>
      </w:r>
      <w:r w:rsidR="00B939F8" w:rsidRPr="00E81B1B">
        <w:t>)</w:t>
      </w:r>
      <w:r w:rsidRPr="00E81B1B">
        <w:t>, die bereits</w:t>
      </w:r>
      <w:r w:rsidR="00E56C76">
        <w:t xml:space="preserve"> vor Versuchsbeginn</w:t>
      </w:r>
      <w:r w:rsidRPr="00E81B1B">
        <w:t xml:space="preserve"> sichtbar geschädigt waren, versagten zum Teil während der ersten Belastungsrampe</w:t>
      </w:r>
      <w:r w:rsidR="006125E3">
        <w:t xml:space="preserve"> bei</w:t>
      </w:r>
      <w:r w:rsidR="00026578">
        <w:t xml:space="preserve"> unter</w:t>
      </w:r>
      <w:r w:rsidR="006125E3">
        <w:t xml:space="preserve"> 40% der Bruchlast</w:t>
      </w:r>
      <w:r w:rsidRPr="00E81B1B">
        <w:t xml:space="preserve">. </w:t>
      </w:r>
      <w:r w:rsidR="00DD0A01">
        <w:t xml:space="preserve">Dabei trat </w:t>
      </w:r>
      <w:r w:rsidRPr="00E81B1B">
        <w:t>stets ein adhäsives Versagen</w:t>
      </w:r>
      <w:r w:rsidR="0001323D">
        <w:t xml:space="preserve"> an der Grenzfläche von Klebstoff und Beton auf</w:t>
      </w:r>
      <w:r w:rsidR="00DD0A01">
        <w:t xml:space="preserve"> </w:t>
      </w:r>
      <w:r w:rsidR="00B939F8" w:rsidRPr="00E81B1B">
        <w:t xml:space="preserve">(siehe </w:t>
      </w:r>
      <w:r w:rsidR="00B939F8" w:rsidRPr="00E81B1B">
        <w:fldChar w:fldCharType="begin"/>
      </w:r>
      <w:r w:rsidR="00B939F8" w:rsidRPr="00E81B1B">
        <w:instrText xml:space="preserve"> REF _Ref82343228 \h </w:instrText>
      </w:r>
      <w:r w:rsidR="00B939F8" w:rsidRPr="00E81B1B">
        <w:fldChar w:fldCharType="separate"/>
      </w:r>
      <w:r w:rsidR="009737A6" w:rsidRPr="00E81B1B">
        <w:t xml:space="preserve">Abbildung </w:t>
      </w:r>
      <w:r w:rsidR="009737A6">
        <w:rPr>
          <w:noProof/>
        </w:rPr>
        <w:t>49</w:t>
      </w:r>
      <w:r w:rsidR="00B939F8" w:rsidRPr="00E81B1B">
        <w:fldChar w:fldCharType="end"/>
      </w:r>
      <w:r w:rsidR="00B939F8" w:rsidRPr="00E81B1B">
        <w:t>)</w:t>
      </w:r>
      <w:r w:rsidRPr="00E81B1B">
        <w:t xml:space="preserve">. </w:t>
      </w:r>
      <w:r w:rsidR="009E2294">
        <w:t>Die</w:t>
      </w:r>
      <w:r w:rsidR="00FE32C2">
        <w:t xml:space="preserve"> bei Brüninghoff </w:t>
      </w:r>
      <w:r w:rsidR="00A0040C">
        <w:t xml:space="preserve">mit C3 </w:t>
      </w:r>
      <w:r w:rsidR="00FE32C2">
        <w:t>nassgeklebten Probekörper</w:t>
      </w:r>
      <w:r w:rsidR="009E2294">
        <w:t xml:space="preserve"> (SBB-NK-C3) versagten teils durch Holzversagen und teils durch Adhäsionsversagen </w:t>
      </w:r>
      <w:r w:rsidR="009E2294" w:rsidRPr="00E81B1B">
        <w:t>(</w:t>
      </w:r>
      <w:r w:rsidR="009E2294" w:rsidRPr="00E81B1B">
        <w:fldChar w:fldCharType="begin"/>
      </w:r>
      <w:r w:rsidR="009E2294" w:rsidRPr="00E81B1B">
        <w:instrText xml:space="preserve"> REF _Ref77341373 \h </w:instrText>
      </w:r>
      <w:r w:rsidR="009E2294" w:rsidRPr="00E81B1B">
        <w:fldChar w:fldCharType="separate"/>
      </w:r>
      <w:r w:rsidR="009E2294" w:rsidRPr="00E81B1B">
        <w:t xml:space="preserve">Abbildung </w:t>
      </w:r>
      <w:r w:rsidR="009E2294">
        <w:rPr>
          <w:noProof/>
        </w:rPr>
        <w:t>48</w:t>
      </w:r>
      <w:r w:rsidR="009E2294" w:rsidRPr="00E81B1B">
        <w:fldChar w:fldCharType="end"/>
      </w:r>
      <w:r w:rsidR="009E2294" w:rsidRPr="00E81B1B">
        <w:t>).</w:t>
      </w:r>
      <w:r w:rsidR="009E2294">
        <w:t xml:space="preserve"> </w:t>
      </w:r>
      <w:r w:rsidR="00A0040C">
        <w:t>Da auch hier weiße Ausblühungen zwischen Beton und Klebstoff entdeckt wurden, wurde beschlossen die Variante nicht weiter zu untersuchen.</w:t>
      </w:r>
    </w:p>
    <w:p w14:paraId="7DBACA4D" w14:textId="4156C6BA" w:rsidR="00A0040C" w:rsidRDefault="00B939F8" w:rsidP="00070845">
      <w:pPr>
        <w:spacing w:after="240"/>
      </w:pPr>
      <w:r w:rsidRPr="00E81B1B">
        <w:t xml:space="preserve">Die </w:t>
      </w:r>
      <w:r w:rsidR="00A0040C">
        <w:t xml:space="preserve">im Anschluss </w:t>
      </w:r>
      <w:r w:rsidRPr="00E81B1B">
        <w:t xml:space="preserve">an der TU Berlin </w:t>
      </w:r>
      <w:r w:rsidR="00A70D17">
        <w:t xml:space="preserve">neu </w:t>
      </w:r>
      <w:r w:rsidRPr="00E81B1B">
        <w:t xml:space="preserve">gefertigten Probekörper </w:t>
      </w:r>
      <w:r w:rsidR="007E15C0" w:rsidRPr="00E81B1B">
        <w:t>d</w:t>
      </w:r>
      <w:r w:rsidR="00227E70">
        <w:t>ies</w:t>
      </w:r>
      <w:r w:rsidR="007E15C0" w:rsidRPr="00E81B1B">
        <w:t>e</w:t>
      </w:r>
      <w:r w:rsidR="0001323D">
        <w:t xml:space="preserve">r </w:t>
      </w:r>
      <w:r w:rsidR="007E15C0" w:rsidRPr="00E81B1B">
        <w:t>Serie</w:t>
      </w:r>
      <w:r w:rsidR="00A0040C">
        <w:t xml:space="preserve"> </w:t>
      </w:r>
      <w:r w:rsidR="007E15C0" w:rsidRPr="00E81B1B">
        <w:t>SBB-TK-</w:t>
      </w:r>
      <w:r w:rsidR="00A0040C">
        <w:t>C</w:t>
      </w:r>
      <w:r w:rsidR="007E15C0" w:rsidRPr="00E81B1B">
        <w:t xml:space="preserve">3-FU </w:t>
      </w:r>
      <w:r w:rsidR="00A0040C">
        <w:t>(</w:t>
      </w:r>
      <w:r w:rsidR="007E15C0" w:rsidRPr="00E81B1B">
        <w:t>Probe</w:t>
      </w:r>
      <w:r w:rsidR="00A0040C">
        <w:t>n</w:t>
      </w:r>
      <w:r w:rsidR="007E15C0" w:rsidRPr="00E81B1B">
        <w:t xml:space="preserve"> 7-9) sowie die geprimerten Probekörper (SBB-TK-E3-FP)</w:t>
      </w:r>
      <w:r w:rsidR="009E2294">
        <w:t xml:space="preserve"> versagten mehrheitlich durch ein Versagen des Holzes. Häufig trat dieses jedoch in Kombination mit einem Versagen des Betons in Fugennähe oder einem </w:t>
      </w:r>
      <w:r w:rsidR="00A0040C">
        <w:t>Adhäsionsv</w:t>
      </w:r>
      <w:r w:rsidR="009E2294">
        <w:t xml:space="preserve">ersagen auf </w:t>
      </w:r>
      <w:r w:rsidR="007E15C0" w:rsidRPr="00E81B1B">
        <w:t xml:space="preserve">(siehe </w:t>
      </w:r>
      <w:r w:rsidR="007E15C0" w:rsidRPr="00E81B1B">
        <w:fldChar w:fldCharType="begin"/>
      </w:r>
      <w:r w:rsidR="007E15C0" w:rsidRPr="00E81B1B">
        <w:instrText xml:space="preserve"> REF _Ref82343897 \h </w:instrText>
      </w:r>
      <w:r w:rsidR="007E15C0" w:rsidRPr="00E81B1B">
        <w:fldChar w:fldCharType="separate"/>
      </w:r>
      <w:r w:rsidR="009737A6" w:rsidRPr="00E81B1B">
        <w:t xml:space="preserve">Abbildung </w:t>
      </w:r>
      <w:r w:rsidR="009737A6">
        <w:rPr>
          <w:noProof/>
        </w:rPr>
        <w:t>51</w:t>
      </w:r>
      <w:r w:rsidR="007E15C0" w:rsidRPr="00E81B1B">
        <w:fldChar w:fldCharType="end"/>
      </w:r>
      <w:r w:rsidR="007E15C0" w:rsidRPr="00E81B1B">
        <w:t xml:space="preserve">). </w:t>
      </w:r>
      <w:r w:rsidR="00A0040C">
        <w:t>Die mit C3 geklebten Probekörper mit geschliffener Betonoberfläche versagten stets durch ein Versagen des Holzes.</w:t>
      </w:r>
    </w:p>
    <w:p w14:paraId="2E10FDD5" w14:textId="01BDC401" w:rsidR="00070845" w:rsidRDefault="00A0040C" w:rsidP="00C60957">
      <w:pPr>
        <w:spacing w:after="240"/>
      </w:pPr>
      <w:r>
        <w:lastRenderedPageBreak/>
        <w:t>Die mit E3 gefügten Probekörper versagten in allen Fällen im Holz, unabhängig davon ob diese trocken- oder nassgeklebt wurden.</w:t>
      </w: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070845" w:rsidRPr="00E81B1B" w14:paraId="1062DFCD" w14:textId="77777777" w:rsidTr="009E2294">
        <w:tc>
          <w:tcPr>
            <w:tcW w:w="4274" w:type="dxa"/>
            <w:vAlign w:val="center"/>
          </w:tcPr>
          <w:p w14:paraId="5CE694E4" w14:textId="77777777" w:rsidR="00070845" w:rsidRPr="00E81B1B" w:rsidRDefault="00070845" w:rsidP="009E2294">
            <w:pPr>
              <w:jc w:val="center"/>
            </w:pPr>
            <w:r w:rsidRPr="00E81B1B">
              <w:rPr>
                <w:noProof/>
                <w:lang w:eastAsia="de-DE"/>
              </w:rPr>
              <w:drawing>
                <wp:inline distT="0" distB="0" distL="0" distR="0" wp14:anchorId="58A0EDD6" wp14:editId="30D109D4">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80"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14EAD7BB" w14:textId="77777777" w:rsidR="00070845" w:rsidRPr="00E81B1B" w:rsidRDefault="00070845" w:rsidP="009E2294">
            <w:pPr>
              <w:jc w:val="center"/>
            </w:pPr>
            <w:r w:rsidRPr="00E81B1B">
              <w:rPr>
                <w:noProof/>
                <w:lang w:eastAsia="de-DE"/>
              </w:rPr>
              <w:drawing>
                <wp:inline distT="0" distB="0" distL="0" distR="0" wp14:anchorId="5E72D0BF" wp14:editId="75BF1B35">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81"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51E80878" w14:textId="77777777" w:rsidTr="009E2294">
        <w:tc>
          <w:tcPr>
            <w:tcW w:w="4274" w:type="dxa"/>
          </w:tcPr>
          <w:p w14:paraId="3C307E29" w14:textId="6345FB54" w:rsidR="00070845" w:rsidRPr="00A0040C" w:rsidRDefault="00070845" w:rsidP="00A0040C">
            <w:pPr>
              <w:pStyle w:val="Beschriftung"/>
            </w:pPr>
            <w:bookmarkStart w:id="1347" w:name="_Ref77341373"/>
            <w:bookmarkStart w:id="1348" w:name="_Toc92091821"/>
            <w:r w:rsidRPr="00A0040C">
              <w:t xml:space="preserve">Abbildung </w:t>
            </w:r>
            <w:r w:rsidRPr="00A0040C">
              <w:fldChar w:fldCharType="begin"/>
            </w:r>
            <w:r w:rsidRPr="00A0040C">
              <w:instrText>SEQ Abbildung \* ARABIC</w:instrText>
            </w:r>
            <w:r w:rsidRPr="00A0040C">
              <w:fldChar w:fldCharType="separate"/>
            </w:r>
            <w:r w:rsidR="000D73A7">
              <w:rPr>
                <w:noProof/>
              </w:rPr>
              <w:t>40</w:t>
            </w:r>
            <w:r w:rsidRPr="00A0040C">
              <w:fldChar w:fldCharType="end"/>
            </w:r>
            <w:bookmarkEnd w:id="1347"/>
            <w:r w:rsidRPr="00A0040C">
              <w:t xml:space="preserve"> Adhäsives Versagen einer Nassklebung mit Klebstoff C3 (Serie SBB-NK-C3)</w:t>
            </w:r>
            <w:bookmarkEnd w:id="1348"/>
          </w:p>
        </w:tc>
        <w:tc>
          <w:tcPr>
            <w:tcW w:w="5022" w:type="dxa"/>
          </w:tcPr>
          <w:p w14:paraId="2B64B7B3" w14:textId="19F23E35" w:rsidR="00070845" w:rsidRPr="00E81B1B" w:rsidRDefault="00070845" w:rsidP="009E2294">
            <w:pPr>
              <w:pStyle w:val="AbbildungQuelle"/>
            </w:pPr>
            <w:bookmarkStart w:id="1349" w:name="_Ref82343228"/>
            <w:bookmarkStart w:id="1350" w:name="_Toc92091822"/>
            <w:r w:rsidRPr="00E81B1B">
              <w:t xml:space="preserve">Abbildung </w:t>
            </w:r>
            <w:r w:rsidRPr="00E81B1B">
              <w:fldChar w:fldCharType="begin"/>
            </w:r>
            <w:r w:rsidRPr="00E81B1B">
              <w:instrText>SEQ Abbildung \* ARABIC</w:instrText>
            </w:r>
            <w:r w:rsidRPr="00E81B1B">
              <w:fldChar w:fldCharType="separate"/>
            </w:r>
            <w:r w:rsidR="000D73A7">
              <w:rPr>
                <w:noProof/>
              </w:rPr>
              <w:t>41</w:t>
            </w:r>
            <w:r w:rsidRPr="00E81B1B">
              <w:fldChar w:fldCharType="end"/>
            </w:r>
            <w:bookmarkEnd w:id="1349"/>
            <w:r w:rsidRPr="00E81B1B">
              <w:t xml:space="preserve"> Adhäsives Verhalten mit leichten Restanhaftungen von Beton bei einer Trockenklebung mit C3 (Serie SBB-TK-C3-FU)</w:t>
            </w:r>
            <w:bookmarkEnd w:id="1350"/>
          </w:p>
        </w:tc>
      </w:tr>
      <w:tr w:rsidR="00070845" w:rsidRPr="00E81B1B" w14:paraId="2CEE2DFA" w14:textId="77777777" w:rsidTr="00A0040C">
        <w:trPr>
          <w:trHeight w:val="2734"/>
        </w:trPr>
        <w:tc>
          <w:tcPr>
            <w:tcW w:w="4274" w:type="dxa"/>
            <w:vAlign w:val="bottom"/>
          </w:tcPr>
          <w:p w14:paraId="4D99D782" w14:textId="77777777" w:rsidR="00070845" w:rsidRPr="00E81B1B" w:rsidRDefault="00070845" w:rsidP="00A0040C">
            <w:pPr>
              <w:jc w:val="center"/>
            </w:pPr>
            <w:r w:rsidRPr="00E81B1B">
              <w:rPr>
                <w:noProof/>
                <w:lang w:eastAsia="de-DE"/>
              </w:rPr>
              <w:drawing>
                <wp:inline distT="0" distB="0" distL="0" distR="0" wp14:anchorId="3F83A8B4" wp14:editId="38EBE353">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82"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bottom"/>
          </w:tcPr>
          <w:p w14:paraId="21ED6FFE" w14:textId="77777777" w:rsidR="00070845" w:rsidRPr="00E81B1B" w:rsidRDefault="00070845" w:rsidP="00A0040C">
            <w:pPr>
              <w:pStyle w:val="AbbildungQuelle"/>
              <w:jc w:val="center"/>
              <w:rPr>
                <w:sz w:val="20"/>
              </w:rPr>
            </w:pPr>
            <w:r w:rsidRPr="00E81B1B">
              <w:rPr>
                <w:noProof/>
                <w:sz w:val="20"/>
                <w:lang w:eastAsia="de-DE"/>
              </w:rPr>
              <w:drawing>
                <wp:inline distT="0" distB="0" distL="0" distR="0" wp14:anchorId="4C7CAA23" wp14:editId="1BA30CA6">
                  <wp:extent cx="2869438" cy="1581876"/>
                  <wp:effectExtent l="0" t="0" r="762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83" cstate="print">
                            <a:extLst>
                              <a:ext uri="{28A0092B-C50C-407E-A947-70E740481C1C}">
                                <a14:useLocalDpi xmlns:a14="http://schemas.microsoft.com/office/drawing/2010/main" val="0"/>
                              </a:ext>
                            </a:extLst>
                          </a:blip>
                          <a:srcRect t="14468" b="16063"/>
                          <a:stretch/>
                        </pic:blipFill>
                        <pic:spPr bwMode="auto">
                          <a:xfrm>
                            <a:off x="0" y="0"/>
                            <a:ext cx="2921040" cy="1610323"/>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7742CC34" w14:textId="77777777" w:rsidTr="009E2294">
        <w:tc>
          <w:tcPr>
            <w:tcW w:w="4274" w:type="dxa"/>
          </w:tcPr>
          <w:p w14:paraId="4866AD55" w14:textId="2ED3FD91" w:rsidR="00070845" w:rsidRPr="00E81B1B" w:rsidRDefault="00070845" w:rsidP="00A0040C">
            <w:pPr>
              <w:pStyle w:val="Beschriftung"/>
              <w:rPr>
                <w:sz w:val="20"/>
              </w:rPr>
            </w:pPr>
            <w:bookmarkStart w:id="1351" w:name="_Ref77341346"/>
            <w:bookmarkStart w:id="1352" w:name="_Ref77341339"/>
            <w:bookmarkStart w:id="1353" w:name="_Toc92091823"/>
            <w:r w:rsidRPr="00E81B1B">
              <w:t xml:space="preserve">Abbildung </w:t>
            </w:r>
            <w:r w:rsidRPr="00E81B1B">
              <w:fldChar w:fldCharType="begin"/>
            </w:r>
            <w:r w:rsidRPr="00E81B1B">
              <w:instrText>SEQ Abbildung \* ARABIC</w:instrText>
            </w:r>
            <w:r w:rsidRPr="00E81B1B">
              <w:fldChar w:fldCharType="separate"/>
            </w:r>
            <w:r w:rsidR="000D73A7">
              <w:rPr>
                <w:noProof/>
              </w:rPr>
              <w:t>42</w:t>
            </w:r>
            <w:r w:rsidRPr="00E81B1B">
              <w:fldChar w:fldCharType="end"/>
            </w:r>
            <w:bookmarkEnd w:id="1351"/>
            <w:r w:rsidRPr="00E81B1B">
              <w:t xml:space="preserve"> Bruchbild bei Holzversagen (hier am Beispiel einer Probe aus der Serie SBB-NK-C3)</w:t>
            </w:r>
            <w:bookmarkEnd w:id="1352"/>
            <w:bookmarkEnd w:id="1353"/>
          </w:p>
        </w:tc>
        <w:tc>
          <w:tcPr>
            <w:tcW w:w="5022" w:type="dxa"/>
          </w:tcPr>
          <w:p w14:paraId="261463BB" w14:textId="0AB40D94" w:rsidR="00070845" w:rsidRPr="00E81B1B" w:rsidRDefault="00070845" w:rsidP="00A0040C">
            <w:pPr>
              <w:pStyle w:val="Beschriftung"/>
              <w:rPr>
                <w:sz w:val="20"/>
              </w:rPr>
            </w:pPr>
            <w:bookmarkStart w:id="1354" w:name="_Ref82343897"/>
            <w:bookmarkStart w:id="1355" w:name="_Toc92091824"/>
            <w:r w:rsidRPr="00E81B1B">
              <w:t xml:space="preserve">Abbildung </w:t>
            </w:r>
            <w:r w:rsidRPr="00E81B1B">
              <w:fldChar w:fldCharType="begin"/>
            </w:r>
            <w:r w:rsidRPr="00E81B1B">
              <w:instrText>SEQ Abbildung \* ARABIC</w:instrText>
            </w:r>
            <w:r w:rsidRPr="00E81B1B">
              <w:fldChar w:fldCharType="separate"/>
            </w:r>
            <w:r w:rsidR="000D73A7">
              <w:rPr>
                <w:noProof/>
              </w:rPr>
              <w:t>43</w:t>
            </w:r>
            <w:r w:rsidRPr="00E81B1B">
              <w:fldChar w:fldCharType="end"/>
            </w:r>
            <w:bookmarkEnd w:id="1354"/>
            <w:r w:rsidRPr="00E81B1B">
              <w:t xml:space="preserve"> Versagen von Holz und anfängliche Risse im Beton (hier am Beispiel einer Probe aus der Serie SBB-TK-C3-FP)</w:t>
            </w:r>
            <w:bookmarkEnd w:id="1355"/>
          </w:p>
        </w:tc>
      </w:tr>
    </w:tbl>
    <w:p w14:paraId="6FFFE547" w14:textId="774FEF25" w:rsidR="00A0040C" w:rsidRDefault="00385AC2" w:rsidP="00C60957">
      <w:pPr>
        <w:spacing w:after="240"/>
      </w:pPr>
      <w:r>
        <w:fldChar w:fldCharType="begin"/>
      </w:r>
      <w:r>
        <w:instrText xml:space="preserve"> REF _Ref93344842 \h </w:instrText>
      </w:r>
      <w:r>
        <w:fldChar w:fldCharType="separate"/>
      </w:r>
      <w:r w:rsidRPr="00E81B1B">
        <w:t xml:space="preserve">Abbildung </w:t>
      </w:r>
      <w:r>
        <w:rPr>
          <w:noProof/>
        </w:rPr>
        <w:t>40</w:t>
      </w:r>
      <w:r>
        <w:fldChar w:fldCharType="end"/>
      </w:r>
      <w:r>
        <w:t xml:space="preserve"> zeigt einen Vergleich der Bruchlasten der Probekörper unter Einbeziehun</w:t>
      </w:r>
      <w:r w:rsidR="007D061B">
        <w:t>g der Versagensmodi. Dabei wird deutlich, dass Adhäsionsversagen in den meisten Fällen mit geringen Bruchlasten einhergeht. Gemischte Versagenmod</w:t>
      </w:r>
    </w:p>
    <w:p w14:paraId="4B44F71C" w14:textId="62AA6E00" w:rsidR="007E15C0" w:rsidRPr="00E81B1B" w:rsidRDefault="00921D89" w:rsidP="00C60957">
      <w:pPr>
        <w:spacing w:after="240"/>
      </w:pPr>
      <w:r w:rsidRPr="00E81B1B">
        <w:fldChar w:fldCharType="begin"/>
      </w:r>
      <w:r w:rsidRPr="00E81B1B">
        <w:instrText xml:space="preserve"> REF _Ref82378074 \h </w:instrText>
      </w:r>
      <w:r w:rsidRPr="00E81B1B">
        <w:fldChar w:fldCharType="separate"/>
      </w:r>
      <w:r w:rsidRPr="00E81B1B">
        <w:t xml:space="preserve">Tabelle </w:t>
      </w:r>
      <w:r>
        <w:rPr>
          <w:noProof/>
        </w:rPr>
        <w:t>16</w:t>
      </w:r>
      <w:r w:rsidRPr="00E81B1B">
        <w:fldChar w:fldCharType="end"/>
      </w:r>
      <w:r w:rsidRPr="00E81B1B">
        <w:t xml:space="preserve"> bietet zunächst einen Überblick über die Versagensmodi und die Versagenslasten.</w:t>
      </w:r>
    </w:p>
    <w:p w14:paraId="0909D467" w14:textId="370E9840" w:rsidR="0067646D" w:rsidRPr="00E81B1B" w:rsidRDefault="0067646D" w:rsidP="00C60957">
      <w:pPr>
        <w:spacing w:after="240"/>
      </w:pPr>
      <w:commentRangeStart w:id="1356"/>
      <w:r w:rsidRPr="00E81B1B">
        <w:t>Platzhalter Boxplots</w:t>
      </w:r>
    </w:p>
    <w:p w14:paraId="45F3AB90" w14:textId="38EB7304" w:rsidR="0067646D" w:rsidRPr="00E81B1B" w:rsidRDefault="0067646D" w:rsidP="00C60957">
      <w:pPr>
        <w:spacing w:after="240"/>
      </w:pPr>
      <w:r w:rsidRPr="00E81B1B">
        <w:t>Platzhalter Last-Verformung</w:t>
      </w:r>
    </w:p>
    <w:p w14:paraId="05ADBD05" w14:textId="6EBE06BA" w:rsidR="000F1616" w:rsidRDefault="000F1616" w:rsidP="0067646D">
      <w:pPr>
        <w:pStyle w:val="Beschriftung"/>
      </w:pPr>
      <w:bookmarkStart w:id="1357" w:name="_Ref82378176"/>
      <w:bookmarkStart w:id="1358" w:name="_Ref82378169"/>
      <w:bookmarkStart w:id="1359" w:name="_Toc92091818"/>
      <w:r>
        <w:rPr>
          <w:noProof/>
        </w:rPr>
        <w:lastRenderedPageBreak/>
        <w:drawing>
          <wp:inline distT="0" distB="0" distL="0" distR="0" wp14:anchorId="0B150AB4" wp14:editId="7046457E">
            <wp:extent cx="5018400" cy="3585600"/>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18400" cy="3585600"/>
                    </a:xfrm>
                    <a:prstGeom prst="rect">
                      <a:avLst/>
                    </a:prstGeom>
                  </pic:spPr>
                </pic:pic>
              </a:graphicData>
            </a:graphic>
          </wp:inline>
        </w:drawing>
      </w:r>
    </w:p>
    <w:p w14:paraId="46CE9D85" w14:textId="3CBE2AC6" w:rsidR="0067646D" w:rsidRPr="00E81B1B" w:rsidRDefault="0067646D" w:rsidP="0067646D">
      <w:pPr>
        <w:pStyle w:val="Beschriftung"/>
      </w:pPr>
      <w:bookmarkStart w:id="1360" w:name="_Ref93344842"/>
      <w:bookmarkStart w:id="1361" w:name="_Ref93344834"/>
      <w:r w:rsidRPr="00E81B1B">
        <w:t xml:space="preserve">Abbildung </w:t>
      </w:r>
      <w:r>
        <w:fldChar w:fldCharType="begin"/>
      </w:r>
      <w:r>
        <w:instrText>SEQ Abbildung \* ARABIC</w:instrText>
      </w:r>
      <w:r>
        <w:fldChar w:fldCharType="separate"/>
      </w:r>
      <w:r w:rsidR="000D73A7">
        <w:rPr>
          <w:noProof/>
        </w:rPr>
        <w:t>44</w:t>
      </w:r>
      <w:r>
        <w:fldChar w:fldCharType="end"/>
      </w:r>
      <w:bookmarkEnd w:id="1357"/>
      <w:bookmarkEnd w:id="1360"/>
      <w:r w:rsidRPr="00E81B1B">
        <w:t xml:space="preserve"> </w:t>
      </w:r>
      <w:bookmarkEnd w:id="1358"/>
      <w:bookmarkEnd w:id="1359"/>
      <w:r w:rsidR="00385AC2">
        <w:t>Vergleich der Bruchlasten der Schub-Biege-Versuche getrennt nach Klebstoff, Klebtechnik und Betonoberfläche</w:t>
      </w:r>
      <w:bookmarkEnd w:id="1361"/>
      <w:r w:rsidR="00385AC2">
        <w:t>, unter Einbeziehung der Versagensmodi</w:t>
      </w:r>
    </w:p>
    <w:p w14:paraId="41600737" w14:textId="7B86F678" w:rsidR="0067646D" w:rsidRPr="00E81B1B" w:rsidRDefault="0067646D" w:rsidP="0067646D"/>
    <w:p w14:paraId="03AA5B4C" w14:textId="5C1FD0F4" w:rsidR="0067646D" w:rsidRPr="00E81B1B" w:rsidRDefault="0067646D" w:rsidP="0067646D">
      <w:pPr>
        <w:pStyle w:val="Beschriftung"/>
      </w:pPr>
      <w:bookmarkStart w:id="1362" w:name="_Ref82378179"/>
      <w:bookmarkStart w:id="1363" w:name="_Toc92091819"/>
      <w:r w:rsidRPr="00E81B1B">
        <w:t xml:space="preserve">Abbildung </w:t>
      </w:r>
      <w:r>
        <w:fldChar w:fldCharType="begin"/>
      </w:r>
      <w:r>
        <w:instrText>SEQ Abbildung \* ARABIC</w:instrText>
      </w:r>
      <w:r>
        <w:fldChar w:fldCharType="separate"/>
      </w:r>
      <w:r w:rsidR="000D73A7">
        <w:rPr>
          <w:noProof/>
        </w:rPr>
        <w:t>45</w:t>
      </w:r>
      <w:r>
        <w:fldChar w:fldCharType="end"/>
      </w:r>
      <w:bookmarkEnd w:id="1362"/>
      <w:r w:rsidRPr="00E81B1B">
        <w:t xml:space="preserve"> Platzhalter2</w:t>
      </w:r>
      <w:bookmarkEnd w:id="1363"/>
    </w:p>
    <w:p w14:paraId="4DE3CD56" w14:textId="6FBA3A1A" w:rsidR="0067646D" w:rsidRPr="00E81B1B" w:rsidRDefault="0067646D" w:rsidP="0067646D"/>
    <w:p w14:paraId="5653ECA2" w14:textId="70095607" w:rsidR="0067646D" w:rsidRPr="00E81B1B" w:rsidRDefault="0067646D" w:rsidP="0067646D">
      <w:pPr>
        <w:pStyle w:val="Beschriftung"/>
      </w:pPr>
      <w:bookmarkStart w:id="1364" w:name="_Ref82378183"/>
      <w:bookmarkStart w:id="1365" w:name="_Toc92091820"/>
      <w:r w:rsidRPr="00E81B1B">
        <w:t xml:space="preserve">Abbildung </w:t>
      </w:r>
      <w:r>
        <w:fldChar w:fldCharType="begin"/>
      </w:r>
      <w:r>
        <w:instrText>SEQ Abbildung \* ARABIC</w:instrText>
      </w:r>
      <w:r>
        <w:fldChar w:fldCharType="separate"/>
      </w:r>
      <w:r w:rsidR="000D73A7">
        <w:rPr>
          <w:noProof/>
        </w:rPr>
        <w:t>46</w:t>
      </w:r>
      <w:r>
        <w:fldChar w:fldCharType="end"/>
      </w:r>
      <w:bookmarkEnd w:id="1364"/>
      <w:r w:rsidRPr="00E81B1B">
        <w:t xml:space="preserve"> PLatzhalter 3</w:t>
      </w:r>
      <w:bookmarkEnd w:id="1365"/>
    </w:p>
    <w:p w14:paraId="47AD3E3F" w14:textId="69E583A6" w:rsidR="0039347C" w:rsidRPr="00E81B1B" w:rsidRDefault="0039347C" w:rsidP="0039347C">
      <w:pPr>
        <w:pStyle w:val="Beschriftung"/>
      </w:pPr>
      <w:bookmarkStart w:id="1366" w:name="_Ref82378074"/>
      <w:bookmarkStart w:id="1367" w:name="_Ref82378059"/>
      <w:bookmarkStart w:id="1368" w:name="_Toc92091862"/>
      <w:r w:rsidRPr="00E81B1B">
        <w:t xml:space="preserve">Tabelle </w:t>
      </w:r>
      <w:r>
        <w:fldChar w:fldCharType="begin"/>
      </w:r>
      <w:r>
        <w:instrText>SEQ Tabelle \* ARABIC</w:instrText>
      </w:r>
      <w:r>
        <w:fldChar w:fldCharType="separate"/>
      </w:r>
      <w:r w:rsidR="009737A6">
        <w:rPr>
          <w:noProof/>
        </w:rPr>
        <w:t>16</w:t>
      </w:r>
      <w:r>
        <w:fldChar w:fldCharType="end"/>
      </w:r>
      <w:bookmarkEnd w:id="1366"/>
      <w:r w:rsidRPr="00E81B1B">
        <w:t xml:space="preserve"> Tabellenplatzhalter</w:t>
      </w:r>
      <w:bookmarkEnd w:id="1367"/>
      <w:commentRangeEnd w:id="1356"/>
      <w:r w:rsidRPr="00E81B1B">
        <w:rPr>
          <w:rStyle w:val="Kommentarzeichen"/>
          <w:iCs w:val="0"/>
        </w:rPr>
        <w:commentReference w:id="1356"/>
      </w:r>
      <w:bookmarkEnd w:id="1368"/>
    </w:p>
    <w:p w14:paraId="381BE4B2" w14:textId="77777777" w:rsidR="0039347C" w:rsidRPr="00E81B1B" w:rsidRDefault="0039347C" w:rsidP="760CF52A"/>
    <w:p w14:paraId="36AA9E16" w14:textId="34E31164" w:rsidR="0039347C" w:rsidRPr="00E81B1B" w:rsidRDefault="0039347C" w:rsidP="760CF52A">
      <w:commentRangeStart w:id="1369"/>
      <w:r w:rsidRPr="00E81B1B">
        <w:t xml:space="preserve">Ein Vergleich der Bruchlasten in </w:t>
      </w:r>
      <w:r w:rsidRPr="00E81B1B">
        <w:fldChar w:fldCharType="begin"/>
      </w:r>
      <w:r w:rsidRPr="00E81B1B">
        <w:instrText xml:space="preserve"> REF _Ref82378176 \h </w:instrText>
      </w:r>
      <w:r w:rsidRPr="00E81B1B">
        <w:fldChar w:fldCharType="separate"/>
      </w:r>
      <w:r w:rsidR="009737A6" w:rsidRPr="00E81B1B">
        <w:t xml:space="preserve">Abbildung </w:t>
      </w:r>
      <w:r w:rsidR="009737A6">
        <w:rPr>
          <w:noProof/>
        </w:rPr>
        <w:t>45</w:t>
      </w:r>
      <w:r w:rsidRPr="00E81B1B">
        <w:fldChar w:fldCharType="end"/>
      </w:r>
      <w:r w:rsidRPr="00E81B1B">
        <w:t xml:space="preserve"> </w:t>
      </w:r>
      <w:r w:rsidRPr="00E81B1B">
        <w:fldChar w:fldCharType="begin"/>
      </w:r>
      <w:r w:rsidRPr="00E81B1B">
        <w:instrText xml:space="preserve"> REF _Ref82378179 \h </w:instrText>
      </w:r>
      <w:r w:rsidRPr="00E81B1B">
        <w:fldChar w:fldCharType="separate"/>
      </w:r>
      <w:r w:rsidR="009737A6" w:rsidRPr="00E81B1B">
        <w:t xml:space="preserve">Abbildung </w:t>
      </w:r>
      <w:r w:rsidR="009737A6">
        <w:rPr>
          <w:noProof/>
        </w:rPr>
        <w:t>46</w:t>
      </w:r>
      <w:r w:rsidRPr="00E81B1B">
        <w:fldChar w:fldCharType="end"/>
      </w:r>
      <w:r w:rsidRPr="00E81B1B">
        <w:t xml:space="preserve"> </w:t>
      </w:r>
      <w:r w:rsidRPr="00E81B1B">
        <w:fldChar w:fldCharType="begin"/>
      </w:r>
      <w:r w:rsidRPr="00E81B1B">
        <w:instrText xml:space="preserve"> REF _Ref82378183 \h </w:instrText>
      </w:r>
      <w:r w:rsidRPr="00E81B1B">
        <w:fldChar w:fldCharType="separate"/>
      </w:r>
      <w:r w:rsidR="009737A6" w:rsidRPr="00E81B1B">
        <w:t xml:space="preserve">Abbildung </w:t>
      </w:r>
      <w:r w:rsidR="009737A6">
        <w:rPr>
          <w:noProof/>
        </w:rPr>
        <w:t>47</w:t>
      </w:r>
      <w:r w:rsidRPr="00E81B1B">
        <w:fldChar w:fldCharType="end"/>
      </w:r>
      <w:r w:rsidRPr="00E81B1B">
        <w:t xml:space="preserve"> ….</w:t>
      </w:r>
      <w:commentRangeEnd w:id="1369"/>
      <w:r w:rsidRPr="00E81B1B">
        <w:rPr>
          <w:rStyle w:val="Kommentarzeichen"/>
        </w:rPr>
        <w:commentReference w:id="1369"/>
      </w:r>
    </w:p>
    <w:p w14:paraId="03EB03FF" w14:textId="77777777" w:rsidR="0039347C" w:rsidRPr="00E81B1B" w:rsidRDefault="0039347C" w:rsidP="760CF52A"/>
    <w:p w14:paraId="2911620F" w14:textId="45EEC938" w:rsidR="00124A9D" w:rsidRPr="00E81B1B" w:rsidDel="003F5364" w:rsidRDefault="760CF52A" w:rsidP="760CF52A">
      <w:pPr>
        <w:rPr>
          <w:del w:id="1370" w:author="Stefan Behring [2]" w:date="2021-12-21T23:30:00Z"/>
        </w:rPr>
      </w:pPr>
      <w:del w:id="1371" w:author="Stefan Behring [2]" w:date="2021-12-21T23:30:00Z">
        <w:r w:rsidRPr="00E81B1B" w:rsidDel="003F5364">
          <w:delText>Als mögliche Gründe für</w:delText>
        </w:r>
        <w:r w:rsidR="007E15C0" w:rsidRPr="00E81B1B" w:rsidDel="003F5364">
          <w:delText xml:space="preserve"> die Schäden an den Probekörpern 1-6 der Serie SBB-TK-C3-FU</w:delText>
        </w:r>
        <w:r w:rsidRPr="00E81B1B" w:rsidDel="003F5364">
          <w:delTex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w:delText>
        </w:r>
        <w:commentRangeStart w:id="1372"/>
        <w:r w:rsidRPr="00E81B1B" w:rsidDel="003F5364">
          <w:delText>definierte</w:delText>
        </w:r>
        <w:commentRangeEnd w:id="1372"/>
        <w:r w:rsidR="00D7032C" w:rsidDel="003F5364">
          <w:rPr>
            <w:rStyle w:val="Kommentarzeichen"/>
          </w:rPr>
          <w:commentReference w:id="1372"/>
        </w:r>
        <w:r w:rsidRPr="00E81B1B" w:rsidDel="003F5364">
          <w:delText xml:space="preserve"> Menge des Klebstoffs </w:delText>
        </w:r>
        <w:r w:rsidR="007E15C0" w:rsidRPr="00E81B1B" w:rsidDel="003F5364">
          <w:delText>und eine Umgebungstemperatur von 20</w:delText>
        </w:r>
      </w:del>
      <w:ins w:id="1373" w:author="Jan Wenker" w:date="2021-12-15T13:07:00Z">
        <w:del w:id="1374" w:author="Stefan Behring [2]" w:date="2021-12-21T23:30:00Z">
          <w:r w:rsidR="00C349FE" w:rsidDel="003F5364">
            <w:delText xml:space="preserve"> </w:delText>
          </w:r>
        </w:del>
      </w:ins>
      <w:del w:id="1375" w:author="Stefan Behring [2]" w:date="2021-12-21T23:30:00Z">
        <w:r w:rsidR="007E15C0" w:rsidRPr="00E81B1B" w:rsidDel="003F5364">
          <w:delText>°</w:delText>
        </w:r>
      </w:del>
      <w:ins w:id="1376" w:author="Jan Wenker" w:date="2021-12-15T13:07:00Z">
        <w:del w:id="1377" w:author="Stefan Behring [2]" w:date="2021-12-21T23:30:00Z">
          <w:r w:rsidR="00C349FE" w:rsidDel="003F5364">
            <w:delText>C</w:delText>
          </w:r>
        </w:del>
      </w:ins>
      <w:del w:id="1378" w:author="Stefan Behring [2]" w:date="2021-12-21T23:30:00Z">
        <w:r w:rsidR="007E15C0" w:rsidRPr="00E81B1B" w:rsidDel="003F5364">
          <w:delText xml:space="preserve"> </w:delText>
        </w:r>
        <w:r w:rsidRPr="00E81B1B" w:rsidDel="003F5364">
          <w:delText>bezogen</w:delText>
        </w:r>
        <w:r w:rsidR="007E15C0" w:rsidRPr="00E81B1B" w:rsidDel="003F5364">
          <w:delText>. E</w:delText>
        </w:r>
        <w:r w:rsidRPr="00E81B1B" w:rsidDel="003F5364">
          <w:delText>ine größere Menge des Klebstoffs</w:delText>
        </w:r>
        <w:r w:rsidR="00C5032E" w:rsidRPr="00E81B1B" w:rsidDel="003F5364">
          <w:delText xml:space="preserve"> reagiert deutlich schneller</w:delText>
        </w:r>
        <w:r w:rsidRPr="00E81B1B" w:rsidDel="003F5364">
          <w:delText xml:space="preserve">, da durch die Reaktion entstehende Wärme schlechter abfließen </w:delText>
        </w:r>
        <w:r w:rsidR="007E15C0" w:rsidRPr="00E81B1B" w:rsidDel="003F5364">
          <w:delText>kann. Durch die sich entwickelnde Wärme wird die weitere Reaktion des Klebstoffs beschleunigt</w:delText>
        </w:r>
        <w:r w:rsidRPr="00E81B1B" w:rsidDel="003F5364">
          <w:delText xml:space="preserve">. Eine bereits vorangeschrittene </w:delText>
        </w:r>
        <w:commentRangeStart w:id="1379"/>
        <w:r w:rsidRPr="00E81B1B" w:rsidDel="003F5364">
          <w:delText>Reaktion</w:delText>
        </w:r>
      </w:del>
      <w:bookmarkStart w:id="1380" w:name="_Toc92091638"/>
      <w:bookmarkStart w:id="1381" w:name="_Toc92091750"/>
      <w:bookmarkStart w:id="1382" w:name="_Toc92092192"/>
      <w:bookmarkStart w:id="1383" w:name="_Toc92092304"/>
      <w:bookmarkStart w:id="1384" w:name="_Toc92102663"/>
      <w:commentRangeEnd w:id="1379"/>
      <w:r w:rsidR="003F5364">
        <w:rPr>
          <w:rStyle w:val="Kommentarzeichen"/>
        </w:rPr>
        <w:commentReference w:id="1379"/>
      </w:r>
      <w:bookmarkEnd w:id="1380"/>
      <w:bookmarkEnd w:id="1381"/>
      <w:bookmarkEnd w:id="1382"/>
      <w:bookmarkEnd w:id="1383"/>
      <w:bookmarkEnd w:id="1384"/>
      <w:del w:id="1385" w:author="Stefan Behring [2]" w:date="2021-12-21T23:30:00Z">
        <w:r w:rsidRPr="00E81B1B" w:rsidDel="003F5364">
          <w:delText xml:space="preserve"> des Klebstoffs</w:delText>
        </w:r>
        <w:r w:rsidR="00C5032E" w:rsidRPr="00E81B1B" w:rsidDel="003F5364">
          <w:delText xml:space="preserve"> wirkt sich negativ auf die Adhäsion aus. Besonders kritisch ist dieser Effekt</w:delText>
        </w:r>
        <w:r w:rsidRPr="00E81B1B" w:rsidDel="003F5364">
          <w:delText xml:space="preserve">, wenn eines der Fügeteile kalt ist, in diesem Fall das Betonfertigteil, da der </w:delText>
        </w:r>
        <w:r w:rsidR="00C5032E" w:rsidRPr="00E81B1B" w:rsidDel="003F5364">
          <w:delText xml:space="preserve">erwärmte </w:delText>
        </w:r>
        <w:r w:rsidRPr="00E81B1B" w:rsidDel="003F5364">
          <w:delText>Klebstoff spontan abgekühlt wird</w:delText>
        </w:r>
        <w:r w:rsidR="00C5032E" w:rsidRPr="00E81B1B" w:rsidDel="003F5364">
          <w:delText xml:space="preserve"> und die Vernetzung der Moleküle abrupt abgebrochen wird</w:delText>
        </w:r>
        <w:r w:rsidR="00DD0A01" w:rsidDel="003F5364">
          <w:delText xml:space="preserve"> </w:delText>
        </w:r>
      </w:del>
      <w:customXmlDelRangeStart w:id="1386" w:author="Stefan Behring [2]" w:date="2021-12-21T23:30:00Z"/>
      <w:sdt>
        <w:sdtPr>
          <w:id w:val="-3439035"/>
          <w:citation/>
        </w:sdtPr>
        <w:sdtContent>
          <w:customXmlDelRangeEnd w:id="1386"/>
          <w:del w:id="1387" w:author="Stefan Behring [2]" w:date="2021-12-21T23:30:00Z">
            <w:r w:rsidR="006E4A88" w:rsidDel="003F5364">
              <w:fldChar w:fldCharType="begin"/>
            </w:r>
            <w:r w:rsidR="006E4A88" w:rsidDel="003F5364">
              <w:delInstrText xml:space="preserve"> CITATION Hab09 \l 1031 </w:delInstrText>
            </w:r>
            <w:r w:rsidR="006E4A88" w:rsidDel="003F5364">
              <w:fldChar w:fldCharType="separate"/>
            </w:r>
            <w:r w:rsidR="006E4A88" w:rsidDel="003F5364">
              <w:rPr>
                <w:noProof/>
              </w:rPr>
              <w:delText>(Habenicht, 2009)</w:delText>
            </w:r>
            <w:r w:rsidR="006E4A88" w:rsidDel="003F5364">
              <w:fldChar w:fldCharType="end"/>
            </w:r>
          </w:del>
          <w:customXmlDelRangeStart w:id="1388" w:author="Stefan Behring [2]" w:date="2021-12-21T23:30:00Z"/>
        </w:sdtContent>
      </w:sdt>
      <w:customXmlDelRangeEnd w:id="1388"/>
      <w:del w:id="1389" w:author="Stefan Behring [2]" w:date="2021-12-21T23:30:00Z">
        <w:r w:rsidRPr="00E81B1B" w:rsidDel="003F5364">
          <w:delText>. Da die Fertigteile in der zweite</w:delText>
        </w:r>
        <w:r w:rsidR="00C5032E" w:rsidRPr="00E81B1B" w:rsidDel="003F5364">
          <w:delText>n</w:delText>
        </w:r>
        <w:r w:rsidRPr="00E81B1B" w:rsidDel="003F5364">
          <w:delText xml:space="preserve"> Oktoberhälfte gefertigt wurden und das Tor der </w:delText>
        </w:r>
        <w:r w:rsidR="00C5032E" w:rsidRPr="00E81B1B" w:rsidDel="003F5364">
          <w:delText>Werksh</w:delText>
        </w:r>
        <w:r w:rsidRPr="00E81B1B" w:rsidDel="003F5364">
          <w:delText>alle des Öfteren geöffnet wurde, ist dies</w:delText>
        </w:r>
        <w:r w:rsidR="006E4A88" w:rsidDel="003F5364">
          <w:delText xml:space="preserve"> </w:delText>
        </w:r>
        <w:r w:rsidRPr="00E81B1B" w:rsidDel="003F5364">
          <w:delText>nicht auszuschließen.</w:delText>
        </w:r>
      </w:del>
    </w:p>
    <w:p w14:paraId="4D2E0696" w14:textId="44D563BC" w:rsidR="00124A9D" w:rsidRPr="00E81B1B" w:rsidDel="003F5364" w:rsidRDefault="760CF52A" w:rsidP="00124A9D">
      <w:pPr>
        <w:rPr>
          <w:del w:id="1390" w:author="Stefan Behring [2]" w:date="2021-12-21T23:30:00Z"/>
        </w:rPr>
      </w:pPr>
      <w:del w:id="1391" w:author="Stefan Behring [2]" w:date="2021-12-21T23:30:00Z">
        <w:r w:rsidRPr="00E81B1B" w:rsidDel="003F5364">
          <w:delText xml:space="preserve">Zur </w:delText>
        </w:r>
        <w:r w:rsidR="00537E73" w:rsidRPr="00E81B1B" w:rsidDel="003F5364">
          <w:delText>Überprüfung dieser Hypothese</w:delText>
        </w:r>
        <w:r w:rsidRPr="00E81B1B" w:rsidDel="003F5364">
          <w:delText xml:space="preserve"> wurden die Versuche unter Laborbedingungen und unter Einhaltung der Topfzeit wiederholt.</w:delText>
        </w:r>
        <w:r w:rsidR="00537E73" w:rsidRPr="00E81B1B" w:rsidDel="003F5364">
          <w:delText xml:space="preserve"> An diesen Probekörpern wurde weiterhin ein adhäsives Versagen beobachtet, lediglich mit einem größeren Anteil von restlichen Betonanhaftungen</w:delText>
        </w:r>
        <w:r w:rsidRPr="00E81B1B" w:rsidDel="003F5364">
          <w:delText>. Dies spiegelt sich auch in höheren Bruchlasten als zuvor wieder</w:delText>
        </w:r>
      </w:del>
      <w:ins w:id="1392" w:author="Jan Wenker" w:date="2021-12-15T13:08:00Z">
        <w:del w:id="1393" w:author="Stefan Behring [2]" w:date="2021-12-21T23:30:00Z">
          <w:r w:rsidR="00A47E09" w:rsidRPr="00E81B1B" w:rsidDel="003F5364">
            <w:delText>wider</w:delText>
          </w:r>
        </w:del>
      </w:ins>
      <w:del w:id="1394" w:author="Stefan Behring [2]" w:date="2021-12-21T23:30:00Z">
        <w:r w:rsidRPr="00E81B1B" w:rsidDel="003F5364">
          <w:delText xml:space="preserve">. </w:delText>
        </w:r>
        <w:r w:rsidR="00C5032E" w:rsidRPr="00E81B1B" w:rsidDel="003F5364">
          <w:delText>Ebenso versagte e</w:delText>
        </w:r>
        <w:r w:rsidRPr="00E81B1B" w:rsidDel="003F5364">
          <w:delText>in Teil der Probekörper</w:delText>
        </w:r>
        <w:r w:rsidR="00C5032E" w:rsidRPr="00E81B1B" w:rsidDel="003F5364">
          <w:delText xml:space="preserve"> durch ein Schubversagen im Holz</w:delText>
        </w:r>
        <w:r w:rsidRPr="00E81B1B" w:rsidDel="003F5364">
          <w:delText>. Es wird daher geschlossen, dass bei den ersten Versuchen möglicherweise ein</w:delText>
        </w:r>
        <w:r w:rsidR="00C5032E" w:rsidRPr="00E81B1B" w:rsidDel="003F5364">
          <w:delText>e</w:delText>
        </w:r>
        <w:r w:rsidRPr="00E81B1B" w:rsidDel="003F5364">
          <w:delText xml:space="preserve"> leichte Überschreit</w:delText>
        </w:r>
        <w:r w:rsidR="00C5032E" w:rsidRPr="00E81B1B" w:rsidDel="003F5364">
          <w:delText xml:space="preserve">ung </w:delText>
        </w:r>
        <w:r w:rsidRPr="00E81B1B" w:rsidDel="003F5364">
          <w:delText>der Topfzeit vorgelegen hat, die</w:delText>
        </w:r>
        <w:r w:rsidR="00C5032E" w:rsidRPr="00E81B1B" w:rsidDel="003F5364">
          <w:delText xml:space="preserve"> </w:delText>
        </w:r>
        <w:r w:rsidRPr="00E81B1B" w:rsidDel="003F5364">
          <w:delText>jedoch nicht allein</w:delText>
        </w:r>
        <w:r w:rsidR="00C5032E" w:rsidRPr="00E81B1B" w:rsidDel="003F5364">
          <w:delText xml:space="preserve"> u</w:delText>
        </w:r>
        <w:r w:rsidRPr="00E81B1B" w:rsidDel="003F5364">
          <w:delText>rs</w:delText>
        </w:r>
        <w:r w:rsidR="00C5032E" w:rsidRPr="00E81B1B" w:rsidDel="003F5364">
          <w:delText xml:space="preserve">ächlich </w:delText>
        </w:r>
        <w:r w:rsidRPr="00E81B1B" w:rsidDel="003F5364">
          <w:delText>für das adhäsive Versagen is</w:delText>
        </w:r>
        <w:r w:rsidR="00C5032E" w:rsidRPr="00E81B1B" w:rsidDel="003F5364">
          <w:delText xml:space="preserve">t. Stattdessen wird die </w:delText>
        </w:r>
        <w:r w:rsidR="00C5032E" w:rsidRPr="00E81B1B" w:rsidDel="003F5364">
          <w:lastRenderedPageBreak/>
          <w:delText xml:space="preserve">ungeeignete </w:delText>
        </w:r>
        <w:r w:rsidRPr="00E81B1B" w:rsidDel="003F5364">
          <w:delText>Betonoberfläche</w:delText>
        </w:r>
        <w:r w:rsidR="00C5032E" w:rsidRPr="00E81B1B" w:rsidDel="003F5364">
          <w:delText xml:space="preserve"> als Grund für den mangelhaften Verbund identifiziert</w:delText>
        </w:r>
        <w:r w:rsidRPr="00E81B1B" w:rsidDel="003F5364">
          <w:delText xml:space="preserve">. </w:delText>
        </w:r>
        <w:r w:rsidR="00537E73" w:rsidRPr="00E81B1B" w:rsidDel="003F5364">
          <w:delText>Die Scherversuche untermauern diese Hypothese.</w:delText>
        </w:r>
        <w:bookmarkStart w:id="1395" w:name="_Toc92091639"/>
        <w:bookmarkStart w:id="1396" w:name="_Toc92091751"/>
        <w:bookmarkStart w:id="1397" w:name="_Toc92092193"/>
        <w:bookmarkStart w:id="1398" w:name="_Toc92092305"/>
        <w:bookmarkStart w:id="1399" w:name="_Toc92102664"/>
        <w:bookmarkEnd w:id="1395"/>
        <w:bookmarkEnd w:id="1396"/>
        <w:bookmarkEnd w:id="1397"/>
        <w:bookmarkEnd w:id="1398"/>
        <w:bookmarkEnd w:id="1399"/>
      </w:del>
    </w:p>
    <w:p w14:paraId="1168F273" w14:textId="334E8FAF" w:rsidR="00124A9D" w:rsidRPr="00E81B1B" w:rsidDel="005D2C5C" w:rsidRDefault="760CF52A" w:rsidP="760CF52A">
      <w:pPr>
        <w:rPr>
          <w:del w:id="1400" w:author="Stefan Behring [2]" w:date="2021-12-21T23:34:00Z"/>
        </w:rPr>
      </w:pPr>
      <w:del w:id="1401" w:author="Stefan Behring [2]" w:date="2021-12-21T23:34:00Z">
        <w:r w:rsidRPr="00E81B1B" w:rsidDel="005D2C5C">
          <w:delText xml:space="preserve">In Hinblick auf die </w:delText>
        </w:r>
        <w:r w:rsidR="00537E73" w:rsidRPr="00E81B1B" w:rsidDel="005D2C5C">
          <w:delText>Vors</w:delText>
        </w:r>
        <w:r w:rsidRPr="00E81B1B" w:rsidDel="005D2C5C">
          <w:delText>chädigung der Fuge</w:delText>
        </w:r>
        <w:r w:rsidR="00C5032E" w:rsidRPr="00E81B1B" w:rsidDel="005D2C5C">
          <w:delText xml:space="preserve"> der </w:delText>
        </w:r>
        <w:r w:rsidR="00537E73" w:rsidRPr="00E81B1B" w:rsidDel="005D2C5C">
          <w:delText xml:space="preserve">ersten Probekörper (SBB-TK-C3-FU Proben 1-6) </w:delText>
        </w:r>
        <w:r w:rsidRPr="00E81B1B" w:rsidDel="005D2C5C">
          <w:delText>wird davon ausgegangen, dass</w:delText>
        </w:r>
        <w:r w:rsidR="00537E73" w:rsidRPr="00E81B1B" w:rsidDel="005D2C5C">
          <w:delText xml:space="preserve">, wie oben erläutert, </w:delText>
        </w:r>
        <w:r w:rsidRPr="00E81B1B" w:rsidDel="005D2C5C">
          <w:delText>eine mangelhafte Adhäsion</w:delText>
        </w:r>
        <w:r w:rsidR="00537E73" w:rsidRPr="00E81B1B" w:rsidDel="005D2C5C">
          <w:delText xml:space="preserve"> vorlag und</w:delText>
        </w:r>
        <w:r w:rsidRPr="00E81B1B" w:rsidDel="005D2C5C">
          <w:delText xml:space="preserve"> Zwangsbeanspruchungen in der Fuge </w:delText>
        </w:r>
        <w:r w:rsidR="00537E73" w:rsidRPr="00E81B1B" w:rsidDel="005D2C5C">
          <w:delText xml:space="preserve">das </w:delText>
        </w:r>
        <w:r w:rsidRPr="00E81B1B" w:rsidDel="005D2C5C">
          <w:delText xml:space="preserve">Ablösen des Betons </w:delText>
        </w:r>
        <w:commentRangeStart w:id="1402"/>
        <w:r w:rsidRPr="00E81B1B" w:rsidDel="005D2C5C">
          <w:delText>hervorgerufen</w:delText>
        </w:r>
      </w:del>
      <w:bookmarkStart w:id="1403" w:name="_Toc92091640"/>
      <w:bookmarkStart w:id="1404" w:name="_Toc92091752"/>
      <w:bookmarkStart w:id="1405" w:name="_Toc92092194"/>
      <w:bookmarkStart w:id="1406" w:name="_Toc92092306"/>
      <w:bookmarkStart w:id="1407" w:name="_Toc92102665"/>
      <w:commentRangeEnd w:id="1402"/>
      <w:r w:rsidR="00C07627">
        <w:rPr>
          <w:rStyle w:val="Kommentarzeichen"/>
        </w:rPr>
        <w:commentReference w:id="1402"/>
      </w:r>
      <w:bookmarkEnd w:id="1403"/>
      <w:bookmarkEnd w:id="1404"/>
      <w:bookmarkEnd w:id="1405"/>
      <w:bookmarkEnd w:id="1406"/>
      <w:bookmarkEnd w:id="1407"/>
      <w:del w:id="1408" w:author="Stefan Behring [2]" w:date="2021-12-21T23:34:00Z">
        <w:r w:rsidRPr="00E81B1B" w:rsidDel="005D2C5C">
          <w:delText xml:space="preserve"> haben. Diese können beispielsweise durch Quell- und Schwindprozesse i</w:delText>
        </w:r>
        <w:r w:rsidR="00537E73" w:rsidRPr="00E81B1B" w:rsidDel="005D2C5C">
          <w:delText xml:space="preserve">m Holz sowie das Betonschwinden </w:delText>
        </w:r>
        <w:r w:rsidRPr="00E81B1B" w:rsidDel="005D2C5C">
          <w:delText xml:space="preserve">hervorgerufen werden. Da die Schäden erst nach etwa zwei Monaten auftraten und das Schwinden des Betons oder Arbeiten </w:delText>
        </w:r>
      </w:del>
      <w:ins w:id="1409" w:author="Jan Wenker" w:date="2021-12-15T13:09:00Z">
        <w:del w:id="1410" w:author="Stefan Behring [2]" w:date="2021-12-21T23:34:00Z">
          <w:r w:rsidR="00021E7A" w:rsidDel="005D2C5C">
            <w:delText>Quell- und Schwindprozesse</w:delText>
          </w:r>
          <w:r w:rsidR="00021E7A" w:rsidRPr="00E81B1B" w:rsidDel="005D2C5C">
            <w:delText xml:space="preserve"> </w:delText>
          </w:r>
        </w:del>
      </w:ins>
      <w:del w:id="1411" w:author="Stefan Behring [2]" w:date="2021-12-21T23:34:00Z">
        <w:r w:rsidRPr="00E81B1B" w:rsidDel="005D2C5C">
          <w:delText xml:space="preserve">des Holzes langfristige Prozesse sind, liegt diese Überlegung nahe. Hinzu kommt ein sehr </w:delText>
        </w:r>
        <w:commentRangeStart w:id="1412"/>
        <w:r w:rsidRPr="00E81B1B" w:rsidDel="005D2C5C">
          <w:delText xml:space="preserve">trockenes Klima </w:delText>
        </w:r>
        <w:commentRangeEnd w:id="1412"/>
        <w:r w:rsidR="00021E7A" w:rsidDel="005D2C5C">
          <w:rPr>
            <w:rStyle w:val="Kommentarzeichen"/>
          </w:rPr>
          <w:commentReference w:id="1412"/>
        </w:r>
        <w:r w:rsidRPr="00E81B1B" w:rsidDel="005D2C5C">
          <w:delText xml:space="preserve">in der Peter-Behrens-Halle, insbesondere in den Wintermonaten, das derartiges Verhalten begünstigen könnte. </w:delText>
        </w:r>
        <w:r w:rsidR="00537E73" w:rsidRPr="00E81B1B" w:rsidDel="005D2C5C">
          <w:delText xml:space="preserve"> </w:delText>
        </w:r>
      </w:del>
    </w:p>
    <w:p w14:paraId="396D543C" w14:textId="69FA70B3" w:rsidR="00366E41" w:rsidRPr="00E81B1B" w:rsidDel="00AE0C65" w:rsidRDefault="00687760" w:rsidP="00124A9D">
      <w:pPr>
        <w:rPr>
          <w:del w:id="1413" w:author="Stefan Behring [2]" w:date="2021-12-21T23:40:00Z"/>
        </w:rPr>
      </w:pPr>
      <w:del w:id="1414" w:author="Stefan Behring [2]" w:date="2021-12-21T23:40:00Z">
        <w:r w:rsidRPr="00E81B1B" w:rsidDel="00AE0C65">
          <w:delText xml:space="preserve">Aufgrund der negativen Ergebnisse mit der unbehandelten Filmschalungsoberfläche (FU) werden die weiteren Versuche an Trockenklebungen mit geschliffenen Oberflächen durchgeführt. </w:delText>
        </w:r>
        <w:r w:rsidR="006E4A88" w:rsidDel="00AE0C65">
          <w:delText xml:space="preserve">Für die Trockenklebung kommen weiterhin der Klebstoff C3 und E3 in Betracht. </w:delText>
        </w:r>
        <w:r w:rsidRPr="00E81B1B" w:rsidDel="00AE0C65">
          <w:delText>Für die Nassklebungen wird trotz der positiven Ergebnisse sowohl mit Klebstoff C3 als auch</w:delText>
        </w:r>
        <w:r w:rsidR="006E4A88" w:rsidDel="00AE0C65">
          <w:delText xml:space="preserve"> mit </w:delText>
        </w:r>
        <w:r w:rsidRPr="00E81B1B" w:rsidDel="00AE0C65">
          <w:delText xml:space="preserve">E3 </w:delText>
        </w:r>
        <w:r w:rsidR="006E4A88" w:rsidDel="00AE0C65">
          <w:delText xml:space="preserve">nur der Klebstoff E3 </w:delText>
        </w:r>
        <w:r w:rsidRPr="00E81B1B" w:rsidDel="00AE0C65">
          <w:delText xml:space="preserve">weiterverwendet. </w:delText>
        </w:r>
      </w:del>
      <w:del w:id="1415" w:author="Stefan Behring [2]" w:date="2021-12-21T23:37:00Z">
        <w:r w:rsidR="006E4A88" w:rsidDel="002F72D5">
          <w:delText>Die Verarbeitbarkeit des Klebstoffs ist günstiger, sodass eine Verklebung innerhalb der Topfzeit mit mehr Sicherheit gewährleistet werden kann.</w:delText>
        </w:r>
      </w:del>
      <w:del w:id="1416" w:author="Stefan Behring [2]" w:date="2021-12-21T23:40:00Z">
        <w:r w:rsidR="006E4A88" w:rsidDel="00AE0C65">
          <w:delText xml:space="preserve"> </w:delText>
        </w:r>
        <w:r w:rsidRPr="00E81B1B" w:rsidDel="00AE0C65">
          <w:delText>Weiterhin sind die Auswirkungen der hellen Ausblühungen an der Grenzschicht zwischen Klebstoff und Beton bei Verwendung des Klebstoffs C3 ungeklärt. Diese wurden bei dem Klebstoff E3 nicht beobachtet.</w:delText>
        </w:r>
        <w:bookmarkStart w:id="1417" w:name="_Toc92091641"/>
        <w:bookmarkStart w:id="1418" w:name="_Toc92091753"/>
        <w:bookmarkStart w:id="1419" w:name="_Toc92092195"/>
        <w:bookmarkStart w:id="1420" w:name="_Toc92092307"/>
        <w:bookmarkStart w:id="1421" w:name="_Toc92102666"/>
        <w:bookmarkEnd w:id="1417"/>
        <w:bookmarkEnd w:id="1418"/>
        <w:bookmarkEnd w:id="1419"/>
        <w:bookmarkEnd w:id="1420"/>
        <w:bookmarkEnd w:id="1421"/>
      </w:del>
    </w:p>
    <w:p w14:paraId="59E15544" w14:textId="5E7A7BFE" w:rsidR="00124A9D" w:rsidRPr="00E81B1B" w:rsidRDefault="4C11F93A" w:rsidP="00F4193D">
      <w:pPr>
        <w:pStyle w:val="berschrift2"/>
        <w:numPr>
          <w:ilvl w:val="1"/>
          <w:numId w:val="43"/>
        </w:numPr>
      </w:pPr>
      <w:bookmarkStart w:id="1422" w:name="_Toc92091754"/>
      <w:bookmarkStart w:id="1423" w:name="_Toc92092196"/>
      <w:bookmarkStart w:id="1424" w:name="_Toc92092308"/>
      <w:bookmarkStart w:id="1425" w:name="_Toc93321053"/>
      <w:bookmarkStart w:id="1426" w:name="_Ref93831596"/>
      <w:r>
        <w:t>Biegeversuche</w:t>
      </w:r>
      <w:bookmarkEnd w:id="1422"/>
      <w:bookmarkEnd w:id="1423"/>
      <w:bookmarkEnd w:id="1424"/>
      <w:bookmarkEnd w:id="1425"/>
      <w:bookmarkEnd w:id="1426"/>
    </w:p>
    <w:p w14:paraId="56A2AA65" w14:textId="77777777" w:rsidR="00E9518D" w:rsidRDefault="00E9518D" w:rsidP="00E9518D">
      <w:r>
        <w:t xml:space="preserve">Die Biegeversuche dienen neben der Erprobung der Klebetechnologie im realen Maßstab der Ermittlung der Bauteilsteifigkeit und der Erforschung des Trag- und Bruchverhaltens unter realen Beanspruchungen. Sie werden als 4-Punkt-Biegeversuche in Anlehnung an (DIN EN 14080:2013-09, 2013) durchgeführt. </w:t>
      </w:r>
    </w:p>
    <w:p w14:paraId="7E30CC56" w14:textId="396FD1F0" w:rsidR="00E9518D" w:rsidRDefault="00E9518D" w:rsidP="00E9518D">
      <w:r>
        <w:t>Die Spannweite von 8,1 Meter wurde gewählt, da diese Spannweite im Hochbau häufig Anwendung findet und hier die Klebtechnik gegenüber anderen Verbundmitteln deutliche Vorteile mit sich bringt. Die Dimensionen der Balken wurden durch eine Tragwerksbemessung für übliche Nutzlasten in Wohn- und Bürobauten auf 24x28 cm² festgelegt.</w:t>
      </w:r>
    </w:p>
    <w:p w14:paraId="20DFBCDF" w14:textId="42703E2C" w:rsidR="00E9518D" w:rsidRDefault="00E9518D" w:rsidP="00124A9D">
      <w:r w:rsidRPr="00E81B1B">
        <w:t xml:space="preserve">Die Dicke der Betonplatte wurde für die </w:t>
      </w:r>
      <w:r>
        <w:t xml:space="preserve">Trockenklebungen </w:t>
      </w:r>
      <w:r w:rsidRPr="00E81B1B">
        <w:t xml:space="preserve">auf 12 cm festgelegt und für die </w:t>
      </w:r>
      <w:r>
        <w:t xml:space="preserve">Nassklebungen </w:t>
      </w:r>
      <w:r w:rsidRPr="00E81B1B">
        <w:t>auf 10 cm.</w:t>
      </w:r>
      <w:r>
        <w:t xml:space="preserve"> Im Verbundbauteil ist eine Betonplatte von 10 cm statisch ausreichend und auch für Schall und Schwingungen, siehe Kapitel xy. Vor dem Fügen ist eine 10cm dicke Betonplatte mit einer Spannweite von 8,10m aber nur sehr schwer zu handhaben, sodass für die Trockenklebung eine 12 cm dicke Betonplatte verwendet wird. </w:t>
      </w:r>
      <w:r w:rsidRPr="00E81B1B">
        <w:t xml:space="preserve">Der Versuchsaufbau ist in </w:t>
      </w:r>
      <w:r w:rsidRPr="00E81B1B">
        <w:fldChar w:fldCharType="begin"/>
      </w:r>
      <w:r w:rsidRPr="00E81B1B">
        <w:instrText xml:space="preserve"> REF _Ref82344906 \h </w:instrText>
      </w:r>
      <w:r w:rsidRPr="00E81B1B">
        <w:fldChar w:fldCharType="separate"/>
      </w:r>
      <w:r w:rsidRPr="00E81B1B">
        <w:t xml:space="preserve">Abbildung </w:t>
      </w:r>
      <w:r>
        <w:rPr>
          <w:noProof/>
        </w:rPr>
        <w:t>52</w:t>
      </w:r>
      <w:r w:rsidRPr="00E81B1B">
        <w:fldChar w:fldCharType="end"/>
      </w:r>
      <w:r w:rsidRPr="00E81B1B">
        <w:t xml:space="preserve"> dargestellt.</w:t>
      </w:r>
    </w:p>
    <w:p w14:paraId="6BA2B7D8" w14:textId="3762286F" w:rsidR="00604B0E" w:rsidRPr="00E81B1B" w:rsidRDefault="00AE0C65" w:rsidP="00604B0E">
      <w:r w:rsidRPr="00AE0C65">
        <w:t xml:space="preserve">Aufgrund der </w:t>
      </w:r>
      <w:commentRangeStart w:id="1427"/>
      <w:r w:rsidRPr="00AE0C65">
        <w:t>negativen Ergebnisse m</w:t>
      </w:r>
      <w:commentRangeEnd w:id="1427"/>
      <w:r w:rsidR="00E9518D">
        <w:rPr>
          <w:rStyle w:val="Kommentarzeichen"/>
        </w:rPr>
        <w:commentReference w:id="1427"/>
      </w:r>
      <w:r w:rsidRPr="00AE0C65">
        <w:t xml:space="preserve">it der unbehandelten Filmschalungsoberfläche (FU) werden die weiteren Versuche an Trockenklebungen mit geschliffenen Oberflächen durchgeführt. Für die Trockenklebung kommen weiterhin der Klebstoff C3 und E3 in Betracht. Für die Nassklebungen wird trotz der positiven Ergebnisse sowohl mit Klebstoff C3 als auch mit E3 nur der Klebstoff E3 weiterverwendet. Durch die </w:t>
      </w:r>
      <w:r w:rsidR="00D92ADE">
        <w:t xml:space="preserve">bessere Verarbeitbarkeit und längere Topfzeit des Klebstoffs E3 ist besser gewährleistet, dass die Topfzeit eingehalten wird. </w:t>
      </w:r>
      <w:r w:rsidRPr="00AE0C65">
        <w:t xml:space="preserve">Weiterhin sind die Auswirkungen der hellen Ausblühungen an der Grenzschicht zwischen Klebstoff und Beton bei Verwendung des Klebstoffs C3 </w:t>
      </w:r>
      <w:r w:rsidR="00E9518D">
        <w:t xml:space="preserve">für die Nassklebung </w:t>
      </w:r>
      <w:r w:rsidRPr="00AE0C65">
        <w:t>ungeklärt</w:t>
      </w:r>
      <w:r w:rsidR="00E9518D">
        <w:t xml:space="preserve"> (siehe Kapitel </w:t>
      </w:r>
      <w:r w:rsidR="00E9518D">
        <w:fldChar w:fldCharType="begin"/>
      </w:r>
      <w:r w:rsidR="00E9518D">
        <w:instrText xml:space="preserve"> REF _Ref93171604 \r \h </w:instrText>
      </w:r>
      <w:r w:rsidR="00E9518D">
        <w:fldChar w:fldCharType="separate"/>
      </w:r>
      <w:r w:rsidR="00E9518D">
        <w:t>6.5.3</w:t>
      </w:r>
      <w:r w:rsidR="00E9518D">
        <w:fldChar w:fldCharType="end"/>
      </w:r>
      <w:r w:rsidR="00E9518D">
        <w:t xml:space="preserve"> und Kapitel </w:t>
      </w:r>
      <w:r w:rsidR="00E9518D">
        <w:fldChar w:fldCharType="begin"/>
      </w:r>
      <w:r w:rsidR="00E9518D">
        <w:instrText xml:space="preserve"> REF _Ref82336901 \r \h </w:instrText>
      </w:r>
      <w:r w:rsidR="00E9518D">
        <w:fldChar w:fldCharType="separate"/>
      </w:r>
      <w:r w:rsidR="00E9518D">
        <w:t>6.6.3</w:t>
      </w:r>
      <w:r w:rsidR="00E9518D">
        <w:fldChar w:fldCharType="end"/>
      </w:r>
      <w:r w:rsidR="00E9518D">
        <w:t>)</w:t>
      </w:r>
      <w:r w:rsidRPr="00AE0C65">
        <w:t>. Diese wurden bei dem Klebstoff E3 nicht beobachtet.</w:t>
      </w:r>
      <w:r w:rsidR="00E9518D">
        <w:t xml:space="preserve"> </w:t>
      </w:r>
      <w:r w:rsidR="006E4A88">
        <w:t xml:space="preserve">Einen Überblick über das </w:t>
      </w:r>
      <w:r w:rsidR="00E9518D">
        <w:t xml:space="preserve">komplette </w:t>
      </w:r>
      <w:r w:rsidR="006E4A88">
        <w:t xml:space="preserve">Versuchsprogramm liefert </w:t>
      </w:r>
      <w:r w:rsidR="006E4A88">
        <w:fldChar w:fldCharType="begin"/>
      </w:r>
      <w:r w:rsidR="006E4A88">
        <w:instrText xml:space="preserve"> REF _Ref83846708 \h </w:instrText>
      </w:r>
      <w:r w:rsidR="006E4A88">
        <w:fldChar w:fldCharType="separate"/>
      </w:r>
      <w:r w:rsidR="009737A6" w:rsidRPr="00E81B1B">
        <w:t xml:space="preserve">Tabelle </w:t>
      </w:r>
      <w:r w:rsidR="009737A6">
        <w:rPr>
          <w:noProof/>
        </w:rPr>
        <w:t>17</w:t>
      </w:r>
      <w:r w:rsidR="006E4A88">
        <w:fldChar w:fldCharType="end"/>
      </w:r>
      <w:r w:rsidR="006E4A88">
        <w:t>.</w:t>
      </w:r>
    </w:p>
    <w:p w14:paraId="1655080F" w14:textId="5409C270" w:rsidR="00604B0E" w:rsidRPr="00E81B1B" w:rsidRDefault="0049753A" w:rsidP="00604B0E">
      <w:pPr>
        <w:spacing w:after="240"/>
      </w:pPr>
      <w:r w:rsidRPr="00E81B1B">
        <w:rPr>
          <w:noProof/>
          <w:lang w:eastAsia="de-DE"/>
        </w:rPr>
        <w:lastRenderedPageBreak/>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85"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495525D3" w14:textId="484ED7D2" w:rsidR="480AC438" w:rsidRPr="00E81B1B" w:rsidRDefault="00657DD5" w:rsidP="00687760">
      <w:pPr>
        <w:pStyle w:val="Beschriftung"/>
        <w:spacing w:after="240"/>
        <w:rPr>
          <w:rFonts w:eastAsia="Calibri"/>
          <w:szCs w:val="20"/>
        </w:rPr>
      </w:pPr>
      <w:bookmarkStart w:id="1428" w:name="_Ref82344906"/>
      <w:bookmarkStart w:id="1429" w:name="_Toc92091825"/>
      <w:r w:rsidRPr="00E81B1B">
        <w:t xml:space="preserve">Abbildung </w:t>
      </w:r>
      <w:r>
        <w:fldChar w:fldCharType="begin"/>
      </w:r>
      <w:r>
        <w:instrText>SEQ Abbildung \* ARABIC</w:instrText>
      </w:r>
      <w:r>
        <w:fldChar w:fldCharType="separate"/>
      </w:r>
      <w:r w:rsidR="000D73A7">
        <w:rPr>
          <w:noProof/>
        </w:rPr>
        <w:t>47</w:t>
      </w:r>
      <w:r>
        <w:fldChar w:fldCharType="end"/>
      </w:r>
      <w:bookmarkEnd w:id="1428"/>
      <w:r w:rsidRPr="00E81B1B">
        <w:t xml:space="preserve"> Aufbau der </w:t>
      </w:r>
      <w:r w:rsidR="00A61546" w:rsidRPr="00E81B1B">
        <w:t>4-Punkt-</w:t>
      </w:r>
      <w:r w:rsidRPr="00E81B1B">
        <w:t>Biegeversuche</w:t>
      </w:r>
      <w:bookmarkEnd w:id="1429"/>
    </w:p>
    <w:p w14:paraId="773077B4" w14:textId="2AE4E9A1" w:rsidR="00897A43" w:rsidRPr="00E81B1B" w:rsidRDefault="00897A43" w:rsidP="00897A43">
      <w:pPr>
        <w:pStyle w:val="Beschriftung"/>
      </w:pPr>
      <w:bookmarkStart w:id="1430" w:name="_Ref83846708"/>
      <w:bookmarkStart w:id="1431" w:name="_Toc92091863"/>
      <w:r w:rsidRPr="00E81B1B">
        <w:t xml:space="preserve">Tabelle </w:t>
      </w:r>
      <w:r w:rsidRPr="00E81B1B">
        <w:fldChar w:fldCharType="begin"/>
      </w:r>
      <w:r w:rsidRPr="00E81B1B">
        <w:instrText>SEQ Tabelle \* ARABIC</w:instrText>
      </w:r>
      <w:r w:rsidRPr="00E81B1B">
        <w:fldChar w:fldCharType="separate"/>
      </w:r>
      <w:r w:rsidR="009737A6">
        <w:rPr>
          <w:noProof/>
        </w:rPr>
        <w:t>17</w:t>
      </w:r>
      <w:r w:rsidRPr="00E81B1B">
        <w:fldChar w:fldCharType="end"/>
      </w:r>
      <w:bookmarkEnd w:id="1430"/>
      <w:r w:rsidRPr="00E81B1B">
        <w:t xml:space="preserve"> </w:t>
      </w:r>
      <w:commentRangeStart w:id="1432"/>
      <w:r w:rsidRPr="00E81B1B">
        <w:t>Prüfprogramm</w:t>
      </w:r>
      <w:commentRangeEnd w:id="1432"/>
      <w:r w:rsidR="00F15EA2">
        <w:rPr>
          <w:rStyle w:val="Kommentarzeichen"/>
          <w:iCs w:val="0"/>
        </w:rPr>
        <w:commentReference w:id="1432"/>
      </w:r>
      <w:r w:rsidRPr="00E81B1B">
        <w:t xml:space="preserve"> der Biegeversuche</w:t>
      </w:r>
      <w:bookmarkEnd w:id="1431"/>
    </w:p>
    <w:tbl>
      <w:tblPr>
        <w:tblStyle w:val="Tabellenraster"/>
        <w:tblW w:w="0" w:type="auto"/>
        <w:tblLook w:val="04A0" w:firstRow="1" w:lastRow="0" w:firstColumn="1" w:lastColumn="0" w:noHBand="0" w:noVBand="1"/>
      </w:tblPr>
      <w:tblGrid>
        <w:gridCol w:w="1442"/>
        <w:gridCol w:w="958"/>
        <w:gridCol w:w="1706"/>
        <w:gridCol w:w="1643"/>
        <w:gridCol w:w="2119"/>
        <w:gridCol w:w="1192"/>
      </w:tblGrid>
      <w:tr w:rsidR="00BF06DF" w:rsidRPr="00E81B1B" w14:paraId="11FCF31D" w14:textId="77777777" w:rsidTr="00BF06DF">
        <w:tc>
          <w:tcPr>
            <w:tcW w:w="1442" w:type="dxa"/>
          </w:tcPr>
          <w:p w14:paraId="48DB5605" w14:textId="77777777" w:rsidR="00BF06DF" w:rsidRPr="00E81B1B" w:rsidRDefault="00BF06DF" w:rsidP="005C2A58">
            <w:r w:rsidRPr="00E81B1B">
              <w:t>Serie</w:t>
            </w:r>
          </w:p>
        </w:tc>
        <w:tc>
          <w:tcPr>
            <w:tcW w:w="958" w:type="dxa"/>
          </w:tcPr>
          <w:p w14:paraId="217FDDCD" w14:textId="77777777" w:rsidR="00BF06DF" w:rsidRPr="00E81B1B" w:rsidRDefault="00BF06DF" w:rsidP="005C2A58">
            <w:pPr>
              <w:jc w:val="center"/>
            </w:pPr>
            <w:r w:rsidRPr="00E81B1B">
              <w:t>Klebstoff</w:t>
            </w:r>
          </w:p>
        </w:tc>
        <w:tc>
          <w:tcPr>
            <w:tcW w:w="1706" w:type="dxa"/>
          </w:tcPr>
          <w:p w14:paraId="416CCF19" w14:textId="77777777" w:rsidR="00BF06DF" w:rsidRPr="00E81B1B" w:rsidRDefault="00BF06DF" w:rsidP="005C2A58">
            <w:pPr>
              <w:jc w:val="center"/>
            </w:pPr>
            <w:r w:rsidRPr="00E81B1B">
              <w:t>Methode</w:t>
            </w:r>
          </w:p>
        </w:tc>
        <w:tc>
          <w:tcPr>
            <w:tcW w:w="1643" w:type="dxa"/>
          </w:tcPr>
          <w:p w14:paraId="0640296E" w14:textId="6B963FE8" w:rsidR="00BF06DF" w:rsidRPr="00E81B1B" w:rsidRDefault="00BF06DF" w:rsidP="005C2A58">
            <w:pPr>
              <w:jc w:val="center"/>
            </w:pPr>
            <w:r w:rsidRPr="00E81B1B">
              <w:t>Betondecke [cm]</w:t>
            </w:r>
          </w:p>
        </w:tc>
        <w:tc>
          <w:tcPr>
            <w:tcW w:w="2119" w:type="dxa"/>
          </w:tcPr>
          <w:p w14:paraId="0651D2D1" w14:textId="1E8598B5" w:rsidR="00BF06DF" w:rsidRPr="00E81B1B" w:rsidRDefault="00BF06DF" w:rsidP="005C2A58">
            <w:pPr>
              <w:jc w:val="center"/>
            </w:pPr>
            <w:r w:rsidRPr="00E81B1B">
              <w:t>Betonoberfläche</w:t>
            </w:r>
          </w:p>
        </w:tc>
        <w:tc>
          <w:tcPr>
            <w:tcW w:w="1192" w:type="dxa"/>
          </w:tcPr>
          <w:p w14:paraId="0C116283" w14:textId="77777777" w:rsidR="00BF06DF" w:rsidRPr="00E81B1B" w:rsidRDefault="00BF06DF" w:rsidP="005C2A58">
            <w:pPr>
              <w:jc w:val="center"/>
            </w:pPr>
            <w:r w:rsidRPr="00E81B1B">
              <w:t>Anzahl</w:t>
            </w:r>
          </w:p>
        </w:tc>
      </w:tr>
      <w:tr w:rsidR="00BF06DF" w:rsidRPr="00E81B1B" w14:paraId="25F9B940" w14:textId="77777777" w:rsidTr="00BF06DF">
        <w:tc>
          <w:tcPr>
            <w:tcW w:w="1442" w:type="dxa"/>
          </w:tcPr>
          <w:p w14:paraId="300769DE" w14:textId="6CEE3A44" w:rsidR="00BF06DF" w:rsidRPr="00E81B1B" w:rsidRDefault="00BF06DF" w:rsidP="005C2A58">
            <w:r w:rsidRPr="00E81B1B">
              <w:t>B-TK-C3-FG</w:t>
            </w:r>
          </w:p>
        </w:tc>
        <w:tc>
          <w:tcPr>
            <w:tcW w:w="958" w:type="dxa"/>
          </w:tcPr>
          <w:p w14:paraId="27752452" w14:textId="77777777" w:rsidR="00BF06DF" w:rsidRPr="00E81B1B" w:rsidRDefault="00BF06DF" w:rsidP="005C2A58">
            <w:pPr>
              <w:jc w:val="center"/>
            </w:pPr>
            <w:r w:rsidRPr="00E81B1B">
              <w:t>C3</w:t>
            </w:r>
          </w:p>
        </w:tc>
        <w:tc>
          <w:tcPr>
            <w:tcW w:w="1706" w:type="dxa"/>
          </w:tcPr>
          <w:p w14:paraId="53FF19E1" w14:textId="77777777" w:rsidR="00BF06DF" w:rsidRPr="00E81B1B" w:rsidRDefault="00BF06DF" w:rsidP="005C2A58">
            <w:pPr>
              <w:jc w:val="center"/>
            </w:pPr>
            <w:r w:rsidRPr="00E81B1B">
              <w:t>Trockenklebung</w:t>
            </w:r>
          </w:p>
        </w:tc>
        <w:tc>
          <w:tcPr>
            <w:tcW w:w="1643" w:type="dxa"/>
          </w:tcPr>
          <w:p w14:paraId="27459F23" w14:textId="200800ED" w:rsidR="00BF06DF" w:rsidRPr="00E81B1B" w:rsidRDefault="00BF06DF" w:rsidP="005C2A58">
            <w:pPr>
              <w:jc w:val="center"/>
            </w:pPr>
            <w:r w:rsidRPr="00E81B1B">
              <w:t>12</w:t>
            </w:r>
          </w:p>
        </w:tc>
        <w:tc>
          <w:tcPr>
            <w:tcW w:w="2119" w:type="dxa"/>
          </w:tcPr>
          <w:p w14:paraId="7C90C080" w14:textId="1AF796DD" w:rsidR="00BF06DF" w:rsidRPr="00E81B1B" w:rsidRDefault="00E9641E" w:rsidP="005C2A58">
            <w:pPr>
              <w:jc w:val="center"/>
            </w:pPr>
            <w:r>
              <w:t>Geschliffen</w:t>
            </w:r>
          </w:p>
        </w:tc>
        <w:tc>
          <w:tcPr>
            <w:tcW w:w="1192" w:type="dxa"/>
          </w:tcPr>
          <w:p w14:paraId="5835E0B1" w14:textId="594E5309" w:rsidR="00BF06DF" w:rsidRPr="00E81B1B" w:rsidRDefault="00BF06DF" w:rsidP="005C2A58">
            <w:pPr>
              <w:jc w:val="center"/>
            </w:pPr>
            <w:r w:rsidRPr="00E81B1B">
              <w:t>3</w:t>
            </w:r>
          </w:p>
        </w:tc>
      </w:tr>
      <w:tr w:rsidR="00BF06DF" w:rsidRPr="00E81B1B" w14:paraId="0625B7A6" w14:textId="77777777" w:rsidTr="00BF06DF">
        <w:tc>
          <w:tcPr>
            <w:tcW w:w="1442" w:type="dxa"/>
          </w:tcPr>
          <w:p w14:paraId="784482A5" w14:textId="415C0B8E" w:rsidR="00BF06DF" w:rsidRPr="00E81B1B" w:rsidRDefault="00BF06DF" w:rsidP="005C2A58">
            <w:r w:rsidRPr="00E81B1B">
              <w:t>B-TK-E3-FG</w:t>
            </w:r>
          </w:p>
        </w:tc>
        <w:tc>
          <w:tcPr>
            <w:tcW w:w="958" w:type="dxa"/>
          </w:tcPr>
          <w:p w14:paraId="7754EF32" w14:textId="562BE06E" w:rsidR="00BF06DF" w:rsidRPr="00E81B1B" w:rsidRDefault="00E9641E" w:rsidP="005C2A58">
            <w:pPr>
              <w:jc w:val="center"/>
            </w:pPr>
            <w:r>
              <w:t>E3</w:t>
            </w:r>
          </w:p>
        </w:tc>
        <w:tc>
          <w:tcPr>
            <w:tcW w:w="1706" w:type="dxa"/>
          </w:tcPr>
          <w:p w14:paraId="106949BA" w14:textId="77777777" w:rsidR="00BF06DF" w:rsidRPr="00E81B1B" w:rsidRDefault="00BF06DF" w:rsidP="005C2A58">
            <w:pPr>
              <w:jc w:val="center"/>
            </w:pPr>
            <w:r w:rsidRPr="00E81B1B">
              <w:t>Trockenklebung</w:t>
            </w:r>
          </w:p>
        </w:tc>
        <w:tc>
          <w:tcPr>
            <w:tcW w:w="1643" w:type="dxa"/>
          </w:tcPr>
          <w:p w14:paraId="7B354091" w14:textId="0A5149D1" w:rsidR="00BF06DF" w:rsidRPr="00E81B1B" w:rsidRDefault="00BF06DF" w:rsidP="005C2A58">
            <w:pPr>
              <w:jc w:val="center"/>
            </w:pPr>
            <w:r w:rsidRPr="00E81B1B">
              <w:t>12</w:t>
            </w:r>
          </w:p>
        </w:tc>
        <w:tc>
          <w:tcPr>
            <w:tcW w:w="2119" w:type="dxa"/>
          </w:tcPr>
          <w:p w14:paraId="323E2216" w14:textId="7BA04A0C" w:rsidR="00BF06DF" w:rsidRPr="00E81B1B" w:rsidRDefault="00E9641E" w:rsidP="005C2A58">
            <w:pPr>
              <w:jc w:val="center"/>
            </w:pPr>
            <w:r>
              <w:t>Geschliffen</w:t>
            </w:r>
          </w:p>
        </w:tc>
        <w:tc>
          <w:tcPr>
            <w:tcW w:w="1192" w:type="dxa"/>
          </w:tcPr>
          <w:p w14:paraId="14AE84B4" w14:textId="77777777" w:rsidR="00BF06DF" w:rsidRPr="00E81B1B" w:rsidRDefault="00BF06DF" w:rsidP="005C2A58">
            <w:pPr>
              <w:jc w:val="center"/>
            </w:pPr>
            <w:r w:rsidRPr="00E81B1B">
              <w:t>3</w:t>
            </w:r>
          </w:p>
        </w:tc>
      </w:tr>
      <w:tr w:rsidR="00BF06DF" w:rsidRPr="00E81B1B" w14:paraId="16ABA69A" w14:textId="77777777" w:rsidTr="00BF06DF">
        <w:tc>
          <w:tcPr>
            <w:tcW w:w="1442" w:type="dxa"/>
          </w:tcPr>
          <w:p w14:paraId="36945E4D" w14:textId="13C67300" w:rsidR="00BF06DF" w:rsidRPr="00E81B1B" w:rsidRDefault="00BF06DF" w:rsidP="005C2A58">
            <w:r w:rsidRPr="00E81B1B">
              <w:t>B-NK-E3</w:t>
            </w:r>
          </w:p>
        </w:tc>
        <w:tc>
          <w:tcPr>
            <w:tcW w:w="958" w:type="dxa"/>
          </w:tcPr>
          <w:p w14:paraId="74F28F21" w14:textId="77777777" w:rsidR="00BF06DF" w:rsidRPr="00E81B1B" w:rsidRDefault="00BF06DF" w:rsidP="005C2A58">
            <w:pPr>
              <w:jc w:val="center"/>
            </w:pPr>
            <w:r w:rsidRPr="00E81B1B">
              <w:t>E3</w:t>
            </w:r>
          </w:p>
        </w:tc>
        <w:tc>
          <w:tcPr>
            <w:tcW w:w="1706" w:type="dxa"/>
          </w:tcPr>
          <w:p w14:paraId="1869D90E" w14:textId="77777777" w:rsidR="00BF06DF" w:rsidRPr="00E81B1B" w:rsidRDefault="00BF06DF" w:rsidP="005C2A58">
            <w:pPr>
              <w:jc w:val="center"/>
            </w:pPr>
            <w:r w:rsidRPr="00E81B1B">
              <w:t>Nassklebung</w:t>
            </w:r>
          </w:p>
        </w:tc>
        <w:tc>
          <w:tcPr>
            <w:tcW w:w="1643" w:type="dxa"/>
          </w:tcPr>
          <w:p w14:paraId="6C858F53" w14:textId="5741232B" w:rsidR="00BF06DF" w:rsidRPr="00E81B1B" w:rsidRDefault="00BF06DF" w:rsidP="005C2A58">
            <w:pPr>
              <w:jc w:val="center"/>
            </w:pPr>
            <w:r w:rsidRPr="00E81B1B">
              <w:t>10</w:t>
            </w:r>
          </w:p>
        </w:tc>
        <w:tc>
          <w:tcPr>
            <w:tcW w:w="2119" w:type="dxa"/>
          </w:tcPr>
          <w:p w14:paraId="2FB8AF80" w14:textId="44FB01EC" w:rsidR="00BF06DF" w:rsidRPr="00E81B1B" w:rsidRDefault="00BF06DF" w:rsidP="005C2A58">
            <w:pPr>
              <w:jc w:val="center"/>
            </w:pPr>
            <w:r w:rsidRPr="00E81B1B">
              <w:t>-</w:t>
            </w:r>
          </w:p>
        </w:tc>
        <w:tc>
          <w:tcPr>
            <w:tcW w:w="1192" w:type="dxa"/>
          </w:tcPr>
          <w:p w14:paraId="5B318AEE" w14:textId="77777777" w:rsidR="00BF06DF" w:rsidRPr="00E81B1B" w:rsidRDefault="00BF06DF" w:rsidP="005C2A58">
            <w:pPr>
              <w:jc w:val="center"/>
            </w:pPr>
            <w:r w:rsidRPr="00E81B1B">
              <w:t>3</w:t>
            </w:r>
          </w:p>
        </w:tc>
      </w:tr>
    </w:tbl>
    <w:p w14:paraId="603843EC" w14:textId="5EB8F559" w:rsidR="00604B0E" w:rsidRPr="00E81B1B" w:rsidRDefault="2B62D4EB" w:rsidP="00F4193D">
      <w:pPr>
        <w:pStyle w:val="berschrift3"/>
        <w:numPr>
          <w:ilvl w:val="2"/>
          <w:numId w:val="43"/>
        </w:numPr>
        <w:rPr>
          <w:noProof w:val="0"/>
          <w:lang w:val="de-DE"/>
        </w:rPr>
      </w:pPr>
      <w:bookmarkStart w:id="1433" w:name="_Toc92091755"/>
      <w:bookmarkStart w:id="1434" w:name="_Toc92092197"/>
      <w:bookmarkStart w:id="1435" w:name="_Toc92092309"/>
      <w:bookmarkStart w:id="1436" w:name="_Toc93321054"/>
      <w:r w:rsidRPr="64B3F377">
        <w:rPr>
          <w:noProof w:val="0"/>
          <w:lang w:val="de-DE"/>
        </w:rPr>
        <w:t>Herstellung der Probekörper</w:t>
      </w:r>
      <w:bookmarkEnd w:id="1433"/>
      <w:bookmarkEnd w:id="1434"/>
      <w:bookmarkEnd w:id="1435"/>
      <w:bookmarkEnd w:id="1436"/>
    </w:p>
    <w:p w14:paraId="5BED8997" w14:textId="3B904E47" w:rsidR="00604B0E" w:rsidRPr="00E81B1B" w:rsidRDefault="008E3F0D" w:rsidP="00604B0E">
      <w:r w:rsidRPr="00E81B1B">
        <w:t xml:space="preserve">Die Produktion der Fertigteile sowie der Abbund der </w:t>
      </w:r>
      <w:r w:rsidR="00294D24">
        <w:t>Brettschichtholzträger</w:t>
      </w:r>
      <w:r w:rsidR="00294D24" w:rsidRPr="00E81B1B">
        <w:t xml:space="preserve"> </w:t>
      </w:r>
      <w:r w:rsidRPr="00E81B1B">
        <w:t>erfolgte bei der</w:t>
      </w:r>
      <w:r w:rsidR="00124A9D" w:rsidRPr="00E81B1B">
        <w:t xml:space="preserve"> Firma Brüninghoff</w:t>
      </w:r>
      <w:r w:rsidRPr="00E81B1B">
        <w:t>. Die Klebung mit dem Klebstoff C3 fand im Werk von Brüninghoff statt. Die Nass- und die Trocken</w:t>
      </w:r>
      <w:r w:rsidR="001C658C">
        <w:t>k</w:t>
      </w:r>
      <w:r w:rsidRPr="00E81B1B">
        <w:t>lebung mit Klebstoff E3 wurden an der TU Berlin in Zusammenarbeit mit Brüninghoff durchgeführt.</w:t>
      </w:r>
    </w:p>
    <w:p w14:paraId="007B9914" w14:textId="1E3CC6BA" w:rsidR="00604B0E" w:rsidRPr="00E81B1B" w:rsidRDefault="00604B0E" w:rsidP="00604B0E">
      <w:r w:rsidRPr="00E81B1B">
        <w:t>Für die Herstellung der Nassklebung wurden die Brettschichtholzbalken an der zu verklebenden</w:t>
      </w:r>
      <w:r w:rsidR="00BF06DF" w:rsidRPr="00E81B1B">
        <w:t xml:space="preserve"> Fläche</w:t>
      </w:r>
      <w:r w:rsidRPr="00E81B1B">
        <w:t xml:space="preserve"> 2 mm tief eingefräst, sodass ringsum ein</w:t>
      </w:r>
      <w:r w:rsidR="008E3F0D" w:rsidRPr="00E81B1B">
        <w:t xml:space="preserve"> erhabener</w:t>
      </w:r>
      <w:r w:rsidRPr="00E81B1B">
        <w:t xml:space="preserve"> Rand </w:t>
      </w:r>
      <w:r w:rsidR="008E3F0D" w:rsidRPr="00E81B1B">
        <w:t xml:space="preserve">von etwa </w:t>
      </w:r>
      <w:r w:rsidRPr="00E81B1B">
        <w:t xml:space="preserve">5 mm </w:t>
      </w:r>
      <w:r w:rsidR="008E3F0D" w:rsidRPr="00E81B1B">
        <w:t xml:space="preserve">Breite </w:t>
      </w:r>
      <w:r w:rsidRPr="00E81B1B">
        <w:t>verblieb</w:t>
      </w:r>
      <w:r w:rsidR="00BF06DF" w:rsidRPr="00E81B1B">
        <w:t xml:space="preserve"> (siehe </w:t>
      </w:r>
      <w:r w:rsidR="00BF06DF" w:rsidRPr="00E81B1B">
        <w:fldChar w:fldCharType="begin"/>
      </w:r>
      <w:r w:rsidR="00BF06DF" w:rsidRPr="00E81B1B">
        <w:instrText xml:space="preserve"> REF _Ref82345963 \h </w:instrText>
      </w:r>
      <w:r w:rsidR="00BF06DF" w:rsidRPr="00E81B1B">
        <w:fldChar w:fldCharType="separate"/>
      </w:r>
      <w:r w:rsidR="009737A6" w:rsidRPr="00E81B1B">
        <w:t xml:space="preserve">Abbildung </w:t>
      </w:r>
      <w:r w:rsidR="009737A6">
        <w:rPr>
          <w:noProof/>
        </w:rPr>
        <w:t>56</w:t>
      </w:r>
      <w:r w:rsidR="00BF06DF" w:rsidRPr="00E81B1B">
        <w:fldChar w:fldCharType="end"/>
      </w:r>
      <w:r w:rsidR="00BF06DF" w:rsidRPr="00E81B1B">
        <w:t>)</w:t>
      </w:r>
      <w:r w:rsidRPr="00E81B1B">
        <w:t xml:space="preserve">. Diese Vertiefung erleichtert den Auftrag </w:t>
      </w:r>
      <w:r w:rsidR="00C225B4" w:rsidRPr="00E81B1B">
        <w:t>des Klebstoffes</w:t>
      </w:r>
      <w:r w:rsidR="006E4A88">
        <w:t>, da dieser so mit einer</w:t>
      </w:r>
      <w:r w:rsidRPr="00E81B1B">
        <w:t xml:space="preserve"> Traufel glatt abgezogen</w:t>
      </w:r>
      <w:r w:rsidR="006E4A88">
        <w:t xml:space="preserve"> werden kann</w:t>
      </w:r>
      <w:r w:rsidRPr="00E81B1B">
        <w:t xml:space="preserve">. Darauf wurde die Bewehrung mit einem Randabstand von 35 mm gelegt und der Beton in die Schalung gefüllt. Um ein Verdrängen des Klebstoffs durch den Beton gering zu halten, wurde der Beton mithilfe eines Silos </w:t>
      </w:r>
      <w:r w:rsidR="00CD46F9">
        <w:t>in die Schalung ge</w:t>
      </w:r>
      <w:r w:rsidR="001C658C">
        <w:t>füllt</w:t>
      </w:r>
      <w:r w:rsidRPr="00E81B1B">
        <w:t>. Das Verteilen des Betons in der Schalung führte dennoch zu eine</w:t>
      </w:r>
      <w:r w:rsidR="00A81391">
        <w:t>m</w:t>
      </w:r>
      <w:r w:rsidRPr="00E81B1B">
        <w:t xml:space="preserve"> Verschieb</w:t>
      </w:r>
      <w:r w:rsidR="00A81391">
        <w:t>en</w:t>
      </w:r>
      <w:r w:rsidRPr="00E81B1B">
        <w:t xml:space="preserve"> des Klebstoffs (siehe</w:t>
      </w:r>
      <w:r w:rsidR="00BF06DF" w:rsidRPr="00E81B1B">
        <w:t xml:space="preserve"> </w:t>
      </w:r>
      <w:r w:rsidR="00BF06DF" w:rsidRPr="00E81B1B">
        <w:fldChar w:fldCharType="begin"/>
      </w:r>
      <w:r w:rsidR="00BF06DF" w:rsidRPr="00E81B1B">
        <w:instrText xml:space="preserve"> REF _Ref82345992 \h </w:instrText>
      </w:r>
      <w:r w:rsidR="00BF06DF" w:rsidRPr="00E81B1B">
        <w:fldChar w:fldCharType="separate"/>
      </w:r>
      <w:r w:rsidR="009737A6" w:rsidRPr="00E81B1B">
        <w:t xml:space="preserve">Abbildung </w:t>
      </w:r>
      <w:r w:rsidR="009737A6">
        <w:rPr>
          <w:noProof/>
        </w:rPr>
        <w:t>54</w:t>
      </w:r>
      <w:r w:rsidR="00BF06DF" w:rsidRPr="00E81B1B">
        <w:fldChar w:fldCharType="end"/>
      </w:r>
      <w:r w:rsidRPr="00E81B1B">
        <w:t>).</w:t>
      </w:r>
      <w:r w:rsidR="001C658C">
        <w:t xml:space="preserve"> </w:t>
      </w:r>
      <w:r w:rsidR="00A81391">
        <w:t>Daher</w:t>
      </w:r>
      <w:r w:rsidRPr="00E81B1B">
        <w:t xml:space="preserve"> wurde die Kleb</w:t>
      </w:r>
      <w:r w:rsidR="008756CA">
        <w:t>stoff</w:t>
      </w:r>
      <w:r w:rsidRPr="00E81B1B">
        <w:t xml:space="preserve">schicht zunächst vorsichtig mithilfe einer Traufel mit Beton bedeckt und erst danach mit dem Silo aufgefüllt. Die Betonage der Probekörper erfolgte am 22.06.2021. Die Körper wurden drei Tage später ausgeschalt, am 25.06.2021. Bei dem Ausschalen konnten keine Schäden durch Schwindrisse </w:t>
      </w:r>
      <w:r w:rsidR="008756CA">
        <w:t>festgestellt</w:t>
      </w:r>
      <w:r w:rsidRPr="00E81B1B">
        <w:t xml:space="preserve"> werden.</w:t>
      </w:r>
    </w:p>
    <w:p w14:paraId="566FD3A3" w14:textId="226C9CD8" w:rsidR="00604B0E" w:rsidRPr="00E81B1B" w:rsidRDefault="45B6EA5A" w:rsidP="00604B0E">
      <w:r w:rsidRPr="00E81B1B">
        <w:t>Bei den</w:t>
      </w:r>
      <w:r w:rsidR="5EC7DF23" w:rsidRPr="00E81B1B">
        <w:t xml:space="preserve"> trocken verklebten Balken wurde </w:t>
      </w:r>
      <w:r w:rsidR="001561FC">
        <w:t>de</w:t>
      </w:r>
      <w:r w:rsidR="001C658C">
        <w:t>r</w:t>
      </w:r>
      <w:r w:rsidR="001561FC">
        <w:t xml:space="preserve"> </w:t>
      </w:r>
      <w:r w:rsidR="5EC7DF23" w:rsidRPr="00E81B1B">
        <w:t>Klebstoff</w:t>
      </w:r>
      <w:r w:rsidRPr="00E81B1B">
        <w:t xml:space="preserve"> </w:t>
      </w:r>
      <w:r w:rsidR="5EC7DF23" w:rsidRPr="00E81B1B">
        <w:t>mithilfe eines Mörtelschlittens aufgetragen, der eine Zahnung von 8 mm besaß</w:t>
      </w:r>
      <w:r w:rsidR="00BF06DF" w:rsidRPr="00E81B1B">
        <w:t xml:space="preserve"> (siehe </w:t>
      </w:r>
      <w:r w:rsidR="00BF06DF" w:rsidRPr="00E81B1B">
        <w:fldChar w:fldCharType="begin"/>
      </w:r>
      <w:r w:rsidR="00BF06DF" w:rsidRPr="00E81B1B">
        <w:instrText xml:space="preserve"> REF _Ref82346029 \h </w:instrText>
      </w:r>
      <w:r w:rsidR="00BF06DF" w:rsidRPr="00E81B1B">
        <w:fldChar w:fldCharType="separate"/>
      </w:r>
      <w:r w:rsidR="009737A6" w:rsidRPr="00E81B1B">
        <w:t xml:space="preserve">Abbildung </w:t>
      </w:r>
      <w:r w:rsidR="009737A6">
        <w:rPr>
          <w:noProof/>
        </w:rPr>
        <w:t>55</w:t>
      </w:r>
      <w:r w:rsidR="00BF06DF" w:rsidRPr="00E81B1B">
        <w:fldChar w:fldCharType="end"/>
      </w:r>
      <w:r w:rsidR="00BF06DF" w:rsidRPr="00E81B1B">
        <w:t>)</w:t>
      </w:r>
      <w:r w:rsidR="5EC7DF23" w:rsidRPr="00E81B1B">
        <w:t xml:space="preserve">. Da </w:t>
      </w:r>
      <w:r w:rsidRPr="00E81B1B">
        <w:t xml:space="preserve">der Klebstoff C3 </w:t>
      </w:r>
      <w:r w:rsidR="00753A9E">
        <w:t>sehr</w:t>
      </w:r>
      <w:r w:rsidR="00753A9E" w:rsidRPr="00E81B1B">
        <w:t xml:space="preserve"> </w:t>
      </w:r>
      <w:r w:rsidR="5EC7DF23" w:rsidRPr="00E81B1B">
        <w:t>zäh</w:t>
      </w:r>
      <w:r w:rsidRPr="00E81B1B">
        <w:t xml:space="preserve"> ist</w:t>
      </w:r>
      <w:r w:rsidR="5EC7DF23" w:rsidRPr="00E81B1B">
        <w:t>, erwies sich der Auftrag als</w:t>
      </w:r>
      <w:r w:rsidR="00BF06DF" w:rsidRPr="00E81B1B">
        <w:t xml:space="preserve"> problematisch, da die Klebstoffraupen zum Teil abrissen oder am Rand des Balkens herabfielen. Die Zeit zwischen Anmischen des Klebstoffs und Auflegen des Fertigteils betrug ca. 33 Minuten</w:t>
      </w:r>
      <w:r w:rsidR="5EC7DF23" w:rsidRPr="00E81B1B">
        <w:t xml:space="preserve">. Der Klebstoff </w:t>
      </w:r>
      <w:r w:rsidRPr="00E81B1B">
        <w:t xml:space="preserve">E3 </w:t>
      </w:r>
      <w:r w:rsidR="5EC7DF23" w:rsidRPr="00E81B1B">
        <w:t>w</w:t>
      </w:r>
      <w:r w:rsidR="006E4A88">
        <w:t>eist</w:t>
      </w:r>
      <w:r w:rsidR="5EC7DF23" w:rsidRPr="00E81B1B">
        <w:t xml:space="preserve"> eine günstigere Verarbeitbarkeit auf</w:t>
      </w:r>
      <w:r w:rsidR="00BF06DF" w:rsidRPr="00E81B1B">
        <w:t>, sodass der Zeitraum zwischen</w:t>
      </w:r>
      <w:r w:rsidR="5EC7DF23" w:rsidRPr="00E81B1B">
        <w:t xml:space="preserve"> </w:t>
      </w:r>
      <w:r w:rsidR="00C25205">
        <w:t>Anmischen</w:t>
      </w:r>
      <w:r w:rsidR="00C25205" w:rsidRPr="00E81B1B">
        <w:t xml:space="preserve"> </w:t>
      </w:r>
      <w:r w:rsidR="5EC7DF23" w:rsidRPr="00E81B1B">
        <w:t>de</w:t>
      </w:r>
      <w:r w:rsidR="001C658C">
        <w:t>s</w:t>
      </w:r>
      <w:r w:rsidR="5EC7DF23" w:rsidRPr="00E81B1B">
        <w:t xml:space="preserve"> Klebstoff</w:t>
      </w:r>
      <w:r w:rsidR="001C658C">
        <w:t>s</w:t>
      </w:r>
      <w:r w:rsidR="5EC7DF23" w:rsidRPr="00E81B1B">
        <w:t xml:space="preserve"> und dem Auflegen der Platte </w:t>
      </w:r>
      <w:r w:rsidRPr="00E81B1B">
        <w:t>auf 20 Minuten</w:t>
      </w:r>
      <w:r w:rsidR="00BF06DF" w:rsidRPr="00E81B1B">
        <w:t xml:space="preserve"> reduziert werden konnte</w:t>
      </w:r>
      <w:r w:rsidRPr="00E81B1B">
        <w:t>.</w:t>
      </w:r>
    </w:p>
    <w:p w14:paraId="61501736" w14:textId="1CE71104" w:rsidR="00604B0E" w:rsidRPr="00E81B1B" w:rsidRDefault="00604B0E" w:rsidP="00E1113F">
      <w:pPr>
        <w:spacing w:after="240"/>
      </w:pPr>
      <w:r w:rsidRPr="00E81B1B">
        <w:lastRenderedPageBreak/>
        <w:t>An den Probekörpern der mit</w:t>
      </w:r>
      <w:r w:rsidR="00BF06DF" w:rsidRPr="00E81B1B">
        <w:t xml:space="preserve"> C3</w:t>
      </w:r>
      <w:r w:rsidRPr="00E81B1B">
        <w:t xml:space="preserve"> verklebten Balken wurden nach dem Transport </w:t>
      </w:r>
      <w:r w:rsidR="00CB02A2">
        <w:t xml:space="preserve">von Heiden nach Berlin </w:t>
      </w:r>
      <w:r w:rsidRPr="00E81B1B">
        <w:t>Schäden in Form von Rissen im Beton an den Balkenenden oberhalb der Fuge beobachtet</w:t>
      </w:r>
      <w:r w:rsidR="002F3949" w:rsidRPr="00E81B1B">
        <w:t xml:space="preserve"> (siehe</w:t>
      </w:r>
      <w:r w:rsidR="00BF06DF" w:rsidRPr="00E81B1B">
        <w:t xml:space="preserve"> </w:t>
      </w:r>
      <w:r w:rsidR="00BF06DF" w:rsidRPr="00E81B1B">
        <w:fldChar w:fldCharType="begin"/>
      </w:r>
      <w:r w:rsidR="00BF06DF" w:rsidRPr="00E81B1B">
        <w:instrText xml:space="preserve"> REF _Ref82346193 \h </w:instrText>
      </w:r>
      <w:r w:rsidR="00BF06DF" w:rsidRPr="00E81B1B">
        <w:fldChar w:fldCharType="separate"/>
      </w:r>
      <w:r w:rsidR="009737A6" w:rsidRPr="00E81B1B">
        <w:t xml:space="preserve">Abbildung </w:t>
      </w:r>
      <w:r w:rsidR="009737A6">
        <w:rPr>
          <w:noProof/>
        </w:rPr>
        <w:t>53</w:t>
      </w:r>
      <w:r w:rsidR="00BF06DF" w:rsidRPr="00E81B1B">
        <w:fldChar w:fldCharType="end"/>
      </w:r>
      <w:r w:rsidR="002F3949" w:rsidRPr="00E81B1B">
        <w:t>)</w:t>
      </w:r>
      <w:r w:rsidRPr="00E81B1B">
        <w:t>. Ob der Transport oder Schwindprozesse ursächlich für diese Schäden sind kann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28"/>
      </w:tblGrid>
      <w:tr w:rsidR="00604B0E" w:rsidRPr="00E81B1B" w14:paraId="04D1897D" w14:textId="77777777" w:rsidTr="480AC438">
        <w:tc>
          <w:tcPr>
            <w:tcW w:w="4530" w:type="dxa"/>
          </w:tcPr>
          <w:p w14:paraId="0583E411" w14:textId="2DC739D8" w:rsidR="00604B0E" w:rsidRPr="00E81B1B" w:rsidRDefault="00604B0E" w:rsidP="00604B0E">
            <w:r w:rsidRPr="00E81B1B">
              <w:rPr>
                <w:noProof/>
                <w:lang w:eastAsia="de-DE"/>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86"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Pr="00E81B1B" w:rsidRDefault="00604B0E" w:rsidP="00604B0E">
            <w:r w:rsidRPr="00E81B1B">
              <w:rPr>
                <w:noProof/>
                <w:lang w:eastAsia="de-DE"/>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87"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rsidRPr="00E81B1B" w14:paraId="197BB87A" w14:textId="77777777" w:rsidTr="480AC438">
        <w:tc>
          <w:tcPr>
            <w:tcW w:w="4530" w:type="dxa"/>
          </w:tcPr>
          <w:p w14:paraId="75942D84" w14:textId="47B0D39B" w:rsidR="00604B0E" w:rsidRPr="00E81B1B" w:rsidRDefault="00BF06DF" w:rsidP="00BF06DF">
            <w:pPr>
              <w:pStyle w:val="Beschriftung"/>
            </w:pPr>
            <w:bookmarkStart w:id="1437" w:name="_Ref82346193"/>
            <w:bookmarkStart w:id="1438" w:name="_Toc92091826"/>
            <w:r w:rsidRPr="00E81B1B">
              <w:t xml:space="preserve">Abbildung </w:t>
            </w:r>
            <w:r>
              <w:fldChar w:fldCharType="begin"/>
            </w:r>
            <w:r>
              <w:instrText>SEQ Abbildung \* ARABIC</w:instrText>
            </w:r>
            <w:r>
              <w:fldChar w:fldCharType="separate"/>
            </w:r>
            <w:r w:rsidR="000D73A7">
              <w:rPr>
                <w:noProof/>
              </w:rPr>
              <w:t>48</w:t>
            </w:r>
            <w:r>
              <w:fldChar w:fldCharType="end"/>
            </w:r>
            <w:bookmarkEnd w:id="1437"/>
            <w:r w:rsidRPr="00E81B1B">
              <w:t xml:space="preserve"> Risse im Beton an den Probekörpern der Serie B-TK-C3-FG</w:t>
            </w:r>
            <w:bookmarkEnd w:id="1438"/>
          </w:p>
        </w:tc>
        <w:tc>
          <w:tcPr>
            <w:tcW w:w="4530" w:type="dxa"/>
          </w:tcPr>
          <w:p w14:paraId="50A30821" w14:textId="16C9A465" w:rsidR="00604B0E" w:rsidRPr="00E81B1B" w:rsidRDefault="00BF06DF" w:rsidP="00604B0E">
            <w:pPr>
              <w:pStyle w:val="Beschriftung"/>
            </w:pPr>
            <w:bookmarkStart w:id="1439" w:name="_Ref82345992"/>
            <w:bookmarkStart w:id="1440" w:name="_Toc92091827"/>
            <w:r w:rsidRPr="00E81B1B">
              <w:t xml:space="preserve">Abbildung </w:t>
            </w:r>
            <w:r>
              <w:fldChar w:fldCharType="begin"/>
            </w:r>
            <w:r>
              <w:instrText>SEQ Abbildung \* ARABIC</w:instrText>
            </w:r>
            <w:r>
              <w:fldChar w:fldCharType="separate"/>
            </w:r>
            <w:r w:rsidR="000D73A7">
              <w:rPr>
                <w:noProof/>
              </w:rPr>
              <w:t>49</w:t>
            </w:r>
            <w:r>
              <w:fldChar w:fldCharType="end"/>
            </w:r>
            <w:bookmarkEnd w:id="1439"/>
            <w:r w:rsidRPr="00E81B1B">
              <w:t xml:space="preserve"> Verschieben des Klebstoffs durch den Beton bei den Prüfkörpern der Serie B-NK-E3</w:t>
            </w:r>
            <w:bookmarkEnd w:id="1440"/>
          </w:p>
        </w:tc>
      </w:tr>
      <w:tr w:rsidR="00C91E5D" w:rsidRPr="00E81B1B" w14:paraId="1EADA161" w14:textId="77777777" w:rsidTr="480AC438">
        <w:tc>
          <w:tcPr>
            <w:tcW w:w="4545" w:type="dxa"/>
          </w:tcPr>
          <w:p w14:paraId="5D29EE31" w14:textId="5F4F04E9" w:rsidR="00C91E5D" w:rsidRPr="00E81B1B" w:rsidRDefault="00C91E5D" w:rsidP="00124A9D">
            <w:r w:rsidRPr="00E81B1B">
              <w:rPr>
                <w:noProof/>
                <w:lang w:eastAsia="de-DE"/>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14:paraId="2CA3B042" w14:textId="77C58337" w:rsidR="00C91E5D" w:rsidRPr="00E81B1B" w:rsidRDefault="32BF2272" w:rsidP="00124A9D">
            <w:r w:rsidRPr="00E81B1B">
              <w:rPr>
                <w:noProof/>
                <w:lang w:eastAsia="de-DE"/>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00C91E5D" w:rsidRPr="00E81B1B" w14:paraId="0B23E707" w14:textId="77777777" w:rsidTr="480AC438">
        <w:tc>
          <w:tcPr>
            <w:tcW w:w="4545" w:type="dxa"/>
          </w:tcPr>
          <w:p w14:paraId="0614D212" w14:textId="4D555BFD" w:rsidR="00C91E5D" w:rsidRPr="00E81B1B" w:rsidRDefault="00BF06DF" w:rsidP="00C91E5D">
            <w:pPr>
              <w:pStyle w:val="Beschriftung"/>
            </w:pPr>
            <w:bookmarkStart w:id="1441" w:name="_Ref82346029"/>
            <w:bookmarkStart w:id="1442" w:name="_Toc92091828"/>
            <w:r w:rsidRPr="00E81B1B">
              <w:t xml:space="preserve">Abbildung </w:t>
            </w:r>
            <w:r>
              <w:fldChar w:fldCharType="begin"/>
            </w:r>
            <w:r>
              <w:instrText>SEQ Abbildung \* ARABIC</w:instrText>
            </w:r>
            <w:r>
              <w:fldChar w:fldCharType="separate"/>
            </w:r>
            <w:r w:rsidR="000D73A7">
              <w:rPr>
                <w:noProof/>
              </w:rPr>
              <w:t>50</w:t>
            </w:r>
            <w:r>
              <w:fldChar w:fldCharType="end"/>
            </w:r>
            <w:bookmarkEnd w:id="1441"/>
            <w:r w:rsidRPr="00E81B1B">
              <w:t xml:space="preserve"> Auftrag des Klebstoffs E3 für die Trockenklebung (Serie B-TK-E3-FG)</w:t>
            </w:r>
            <w:bookmarkEnd w:id="1442"/>
          </w:p>
        </w:tc>
        <w:tc>
          <w:tcPr>
            <w:tcW w:w="4515" w:type="dxa"/>
          </w:tcPr>
          <w:p w14:paraId="67CBA91F" w14:textId="3000D88F" w:rsidR="00C91E5D" w:rsidRPr="00E81B1B" w:rsidRDefault="00BF06DF" w:rsidP="00BF06DF">
            <w:pPr>
              <w:pStyle w:val="Beschriftung"/>
            </w:pPr>
            <w:bookmarkStart w:id="1443" w:name="_Ref82345963"/>
            <w:bookmarkStart w:id="1444" w:name="_Toc92091829"/>
            <w:r w:rsidRPr="00E81B1B">
              <w:t xml:space="preserve">Abbildung </w:t>
            </w:r>
            <w:r>
              <w:fldChar w:fldCharType="begin"/>
            </w:r>
            <w:r>
              <w:instrText>SEQ Abbildung \* ARABIC</w:instrText>
            </w:r>
            <w:r>
              <w:fldChar w:fldCharType="separate"/>
            </w:r>
            <w:r w:rsidR="000D73A7">
              <w:rPr>
                <w:noProof/>
              </w:rPr>
              <w:t>51</w:t>
            </w:r>
            <w:r>
              <w:fldChar w:fldCharType="end"/>
            </w:r>
            <w:bookmarkEnd w:id="1443"/>
            <w:r w:rsidRPr="00E81B1B">
              <w:t xml:space="preserve"> Vertiefungen in den Balken für den flächigen Auftrag des Klebstoffs für die Nassklebung (B-NK-E3)</w:t>
            </w:r>
            <w:bookmarkEnd w:id="1444"/>
          </w:p>
        </w:tc>
      </w:tr>
    </w:tbl>
    <w:p w14:paraId="1A259EDC" w14:textId="600DC80E" w:rsidR="008E3F0D" w:rsidRPr="00E81B1B" w:rsidRDefault="19023B21" w:rsidP="00F4193D">
      <w:pPr>
        <w:pStyle w:val="berschrift3"/>
        <w:numPr>
          <w:ilvl w:val="2"/>
          <w:numId w:val="43"/>
        </w:numPr>
        <w:rPr>
          <w:noProof w:val="0"/>
          <w:lang w:val="de-DE"/>
        </w:rPr>
      </w:pPr>
      <w:bookmarkStart w:id="1445" w:name="_Toc92091756"/>
      <w:bookmarkStart w:id="1446" w:name="_Toc92092198"/>
      <w:bookmarkStart w:id="1447" w:name="_Toc92092310"/>
      <w:bookmarkStart w:id="1448" w:name="_Toc93321055"/>
      <w:commentRangeStart w:id="1449"/>
      <w:r w:rsidRPr="64B3F377">
        <w:rPr>
          <w:noProof w:val="0"/>
          <w:lang w:val="de-DE"/>
        </w:rPr>
        <w:t>Versuchsdurchführung und Messtechnik</w:t>
      </w:r>
      <w:bookmarkEnd w:id="1445"/>
      <w:bookmarkEnd w:id="1446"/>
      <w:bookmarkEnd w:id="1447"/>
      <w:bookmarkEnd w:id="1448"/>
    </w:p>
    <w:p w14:paraId="28BBA9ED" w14:textId="1732BA5D" w:rsidR="00604B0E" w:rsidRPr="00E81B1B" w:rsidRDefault="760CF52A" w:rsidP="009737A6">
      <w:r w:rsidRPr="00E81B1B">
        <w:t>Die Versuche f</w:t>
      </w:r>
      <w:r w:rsidR="00BF06DF" w:rsidRPr="00E81B1B">
        <w:t>a</w:t>
      </w:r>
      <w:r w:rsidRPr="00E81B1B">
        <w:t xml:space="preserve">nden an der TU Berlin an einer Plattenbiegemaschine </w:t>
      </w:r>
      <w:r w:rsidR="00C225B4">
        <w:t>des Herstellers</w:t>
      </w:r>
      <w:r w:rsidR="00C225B4" w:rsidRPr="00E81B1B">
        <w:t xml:space="preserve"> </w:t>
      </w:r>
      <w:r w:rsidRPr="00E81B1B">
        <w:t>Form+Test Seidner</w:t>
      </w:r>
      <w:r w:rsidR="00552AFE">
        <w:t xml:space="preserve"> (Baujahr 1983, max. 400kN)</w:t>
      </w:r>
      <w:r w:rsidRPr="00E81B1B">
        <w:t xml:space="preserve"> statt</w:t>
      </w:r>
      <w:r w:rsidR="00B80CAF" w:rsidRPr="00E81B1B">
        <w:t xml:space="preserve"> (</w:t>
      </w:r>
      <w:r w:rsidR="00B80CAF" w:rsidRPr="00E81B1B">
        <w:fldChar w:fldCharType="begin"/>
      </w:r>
      <w:r w:rsidR="00B80CAF" w:rsidRPr="00E81B1B">
        <w:instrText xml:space="preserve"> REF _Ref82353643 \h </w:instrText>
      </w:r>
      <w:r w:rsidR="006E4A88">
        <w:instrText xml:space="preserve"> \* MERGEFORMAT </w:instrText>
      </w:r>
      <w:r w:rsidR="00B80CAF" w:rsidRPr="00E81B1B">
        <w:fldChar w:fldCharType="separate"/>
      </w:r>
      <w:r w:rsidR="009737A6" w:rsidRPr="00E81B1B">
        <w:t xml:space="preserve">Abbildung </w:t>
      </w:r>
      <w:r w:rsidR="009737A6">
        <w:t>59</w:t>
      </w:r>
      <w:r w:rsidR="00B80CAF" w:rsidRPr="00E81B1B">
        <w:fldChar w:fldCharType="end"/>
      </w:r>
      <w:r w:rsidR="00B80CAF" w:rsidRPr="00E81B1B">
        <w:t>)</w:t>
      </w:r>
      <w:r w:rsidRPr="00E81B1B">
        <w:t xml:space="preserve">. Die Belastung </w:t>
      </w:r>
      <w:r w:rsidR="00BF06DF" w:rsidRPr="00E81B1B">
        <w:t>wu</w:t>
      </w:r>
      <w:r w:rsidRPr="00E81B1B">
        <w:t>rd</w:t>
      </w:r>
      <w:r w:rsidR="00BF06DF" w:rsidRPr="00E81B1B">
        <w:t>e</w:t>
      </w:r>
      <w:r w:rsidRPr="00E81B1B">
        <w:t xml:space="preserve"> weggesteuert mit einer Geschwindigkeit von 0,3 mm/s aufgebracht. Das Lastregime ist an</w:t>
      </w:r>
      <w:r w:rsidR="003450A9" w:rsidRPr="00E81B1B">
        <w:t xml:space="preserve"> </w:t>
      </w:r>
      <w:sdt>
        <w:sdtPr>
          <w:id w:val="-891729246"/>
          <w:citation/>
        </w:sdtPr>
        <w:sdtContent>
          <w:r w:rsidR="003450A9" w:rsidRPr="00E81B1B">
            <w:fldChar w:fldCharType="begin"/>
          </w:r>
          <w:r w:rsidR="003450A9" w:rsidRPr="00E81B1B">
            <w:instrText xml:space="preserve"> CITATION DIN91 \l 1031 </w:instrText>
          </w:r>
          <w:r w:rsidR="003450A9" w:rsidRPr="00E81B1B">
            <w:fldChar w:fldCharType="separate"/>
          </w:r>
          <w:r w:rsidR="009737A6">
            <w:rPr>
              <w:noProof/>
            </w:rPr>
            <w:t>(DIN EN 26891:1991, 1991)</w:t>
          </w:r>
          <w:r w:rsidR="003450A9" w:rsidRPr="00E81B1B">
            <w:fldChar w:fldCharType="end"/>
          </w:r>
        </w:sdtContent>
      </w:sdt>
      <w:r w:rsidRPr="00E81B1B">
        <w:t xml:space="preserve"> angelehnt und in </w:t>
      </w:r>
      <w:r w:rsidR="00B80CAF" w:rsidRPr="00E81B1B">
        <w:fldChar w:fldCharType="begin"/>
      </w:r>
      <w:r w:rsidR="00B80CAF" w:rsidRPr="00E81B1B">
        <w:instrText xml:space="preserve"> REF _Ref82353466 \h </w:instrText>
      </w:r>
      <w:r w:rsidR="006E4A88">
        <w:instrText xml:space="preserve"> \* MERGEFORMAT </w:instrText>
      </w:r>
      <w:r w:rsidR="00B80CAF" w:rsidRPr="00E81B1B">
        <w:fldChar w:fldCharType="separate"/>
      </w:r>
      <w:r w:rsidR="009737A6" w:rsidRPr="00E81B1B">
        <w:t xml:space="preserve">Abbildung </w:t>
      </w:r>
      <w:r w:rsidR="009737A6">
        <w:rPr>
          <w:noProof/>
        </w:rPr>
        <w:t>58</w:t>
      </w:r>
      <w:r w:rsidR="00B80CAF" w:rsidRPr="00E81B1B">
        <w:fldChar w:fldCharType="end"/>
      </w:r>
      <w:r w:rsidRPr="00E81B1B">
        <w:t xml:space="preserve"> dargestellt. Die geschätzte Bruchlast beträgt 250 kN. </w:t>
      </w:r>
      <w:commentRangeEnd w:id="1449"/>
      <w:r w:rsidR="00124A9D" w:rsidRPr="00552AFE">
        <w:commentReference w:id="1449"/>
      </w:r>
    </w:p>
    <w:p w14:paraId="06CF1578" w14:textId="5F788480" w:rsidR="760CF52A" w:rsidRPr="00552AFE" w:rsidRDefault="760CF52A" w:rsidP="00552AFE">
      <w:r w:rsidRPr="00E81B1B">
        <w:t>Neben der</w:t>
      </w:r>
      <w:r w:rsidR="009259B1">
        <w:t xml:space="preserve"> Durchbiegung in Feldmitte</w:t>
      </w:r>
      <w:r w:rsidR="00552AFE">
        <w:t xml:space="preserve"> wurden die Durchbiegungen unter den </w:t>
      </w:r>
      <w:r w:rsidR="00411612">
        <w:t>Punkten der</w:t>
      </w:r>
      <w:r w:rsidRPr="00E81B1B">
        <w:t xml:space="preserve"> Lasteinleitung</w:t>
      </w:r>
      <w:r w:rsidR="00552AFE">
        <w:t xml:space="preserve"> </w:t>
      </w:r>
      <w:r w:rsidR="009259B1">
        <w:t xml:space="preserve">mit Drehpotentiometern </w:t>
      </w:r>
      <w:r w:rsidR="00552AFE">
        <w:t>gemessen. Ebenso</w:t>
      </w:r>
      <w:r w:rsidRPr="00E81B1B">
        <w:t xml:space="preserve"> </w:t>
      </w:r>
      <w:r w:rsidR="00552AFE">
        <w:t>wurde</w:t>
      </w:r>
      <w:r w:rsidR="00340D8A">
        <w:t xml:space="preserve"> die Eindrückung des Holzes an den Auflagerpunkten mit vier</w:t>
      </w:r>
      <w:r w:rsidR="00552AFE">
        <w:t xml:space="preserve"> Stabpotentiometern </w:t>
      </w:r>
      <w:r w:rsidR="00340D8A">
        <w:t xml:space="preserve">aufgezeichnet. </w:t>
      </w:r>
      <w:r w:rsidRPr="00E81B1B">
        <w:t>Des Weiteren wurden</w:t>
      </w:r>
      <w:r w:rsidR="00340D8A">
        <w:t xml:space="preserve"> je zwei</w:t>
      </w:r>
      <w:r w:rsidRPr="00E81B1B">
        <w:t xml:space="preserve"> induktive Wegaufnehmer </w:t>
      </w:r>
      <w:r w:rsidR="00340D8A">
        <w:t xml:space="preserve">(IWA) </w:t>
      </w:r>
      <w:r w:rsidRPr="00E81B1B">
        <w:t xml:space="preserve">an </w:t>
      </w:r>
      <w:r w:rsidR="00340D8A">
        <w:t xml:space="preserve">beiden </w:t>
      </w:r>
      <w:r w:rsidRPr="00E81B1B">
        <w:t xml:space="preserve">Balkenenden angeordnet, </w:t>
      </w:r>
      <w:r w:rsidR="00340D8A">
        <w:t xml:space="preserve">um die horizontale </w:t>
      </w:r>
      <w:r w:rsidRPr="00E81B1B">
        <w:t>Verschiebung zwischen Holz und Beton aufzeichnen.</w:t>
      </w:r>
      <w:r w:rsidR="00B80CAF" w:rsidRPr="00E81B1B">
        <w:t xml:space="preserve"> </w:t>
      </w:r>
      <w:r w:rsidR="00340D8A">
        <w:t xml:space="preserve">An der Betonplatte </w:t>
      </w:r>
      <w:r w:rsidR="00340D8A" w:rsidRPr="00E81B1B">
        <w:t xml:space="preserve">wurden Dehnmessstreifen </w:t>
      </w:r>
      <w:r w:rsidR="00340D8A">
        <w:t xml:space="preserve">(DMS) </w:t>
      </w:r>
      <w:r w:rsidR="00340D8A" w:rsidRPr="00E81B1B">
        <w:t>angebracht, die Rückschlüsse über die Schubspannung in der Fuge</w:t>
      </w:r>
      <w:r w:rsidR="00340D8A">
        <w:t xml:space="preserve"> zulassen. Weitere Dehnmessstreifen am Beton und am Holz in Feldmitte dienen der Abbildung des Spannungsverlaufs im Querschnitt in Feldmitte</w:t>
      </w:r>
      <w:r w:rsidR="00340D8A" w:rsidRPr="00E81B1B">
        <w:t>.</w:t>
      </w:r>
      <w:r w:rsidR="009259B1">
        <w:t xml:space="preserve"> Die DMS für den Beton bzw. das Holz hatten eine Messgitterlänge von 60mm bzw. 20mm.</w:t>
      </w:r>
      <w:r w:rsidR="00340D8A">
        <w:t xml:space="preserve"> Eine vollständige </w:t>
      </w:r>
      <w:r w:rsidR="00B80CAF" w:rsidRPr="00E81B1B">
        <w:t xml:space="preserve">Übersicht über die Messstellen zeigt </w:t>
      </w:r>
      <w:r w:rsidR="00B80CAF" w:rsidRPr="00E81B1B">
        <w:fldChar w:fldCharType="begin"/>
      </w:r>
      <w:r w:rsidR="00B80CAF" w:rsidRPr="00E81B1B">
        <w:instrText xml:space="preserve"> REF _Ref82353620 \h </w:instrText>
      </w:r>
      <w:r w:rsidR="006E4A88">
        <w:instrText xml:space="preserve"> \* MERGEFORMAT </w:instrText>
      </w:r>
      <w:r w:rsidR="00B80CAF" w:rsidRPr="00E81B1B">
        <w:fldChar w:fldCharType="separate"/>
      </w:r>
      <w:r w:rsidR="009737A6" w:rsidRPr="00E81B1B">
        <w:t xml:space="preserve">Abbildung </w:t>
      </w:r>
      <w:r w:rsidR="009737A6">
        <w:t>57</w:t>
      </w:r>
      <w:r w:rsidR="00B80CAF" w:rsidRPr="00E81B1B">
        <w:fldChar w:fldCharType="end"/>
      </w:r>
      <w:r w:rsidR="00B80CAF" w:rsidRPr="00E81B1B">
        <w:t>.</w:t>
      </w:r>
    </w:p>
    <w:p w14:paraId="03777983" w14:textId="0147521E" w:rsidR="760CF52A" w:rsidRPr="00E81B1B" w:rsidRDefault="760CF52A" w:rsidP="760CF52A">
      <w:pPr>
        <w:spacing w:before="0" w:line="240" w:lineRule="auto"/>
        <w:jc w:val="left"/>
        <w:rPr>
          <w:rFonts w:eastAsia="Calibri"/>
        </w:rPr>
      </w:pPr>
    </w:p>
    <w:p w14:paraId="2A5580DE" w14:textId="2ADCB098" w:rsidR="00B80CAF" w:rsidRPr="00E81B1B" w:rsidRDefault="00340D8A" w:rsidP="00B80CAF">
      <w:pPr>
        <w:pStyle w:val="Beschriftung"/>
        <w:spacing w:after="240"/>
        <w:rPr>
          <w:rFonts w:eastAsia="Calibri"/>
          <w:szCs w:val="20"/>
        </w:rPr>
      </w:pPr>
      <w:bookmarkStart w:id="1450" w:name="_Ref82353620"/>
      <w:bookmarkStart w:id="1451" w:name="_Toc92091830"/>
      <w:r>
        <w:rPr>
          <w:noProof/>
          <w:lang w:eastAsia="de-DE"/>
        </w:rPr>
        <w:lastRenderedPageBreak/>
        <w:drawing>
          <wp:inline distT="0" distB="0" distL="0" distR="0" wp14:anchorId="31F6FF9C" wp14:editId="60BCA277">
            <wp:extent cx="5784850" cy="3916621"/>
            <wp:effectExtent l="0" t="0" r="6350" b="8255"/>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0"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B80CAF" w:rsidRPr="00E81B1B">
        <w:t xml:space="preserve">Abbildung </w:t>
      </w:r>
      <w:r w:rsidR="00B80CAF">
        <w:fldChar w:fldCharType="begin"/>
      </w:r>
      <w:r w:rsidR="00B80CAF">
        <w:instrText>SEQ Abbildung \* ARABIC</w:instrText>
      </w:r>
      <w:r w:rsidR="00B80CAF">
        <w:fldChar w:fldCharType="separate"/>
      </w:r>
      <w:r w:rsidR="000D73A7">
        <w:rPr>
          <w:noProof/>
        </w:rPr>
        <w:t>52</w:t>
      </w:r>
      <w:r w:rsidR="00B80CAF">
        <w:fldChar w:fldCharType="end"/>
      </w:r>
      <w:bookmarkEnd w:id="1450"/>
      <w:r w:rsidR="00B80CAF" w:rsidRPr="00E81B1B">
        <w:t xml:space="preserve"> Übersicht über die </w:t>
      </w:r>
      <w:commentRangeStart w:id="1452"/>
      <w:r w:rsidR="00B80CAF" w:rsidRPr="00E81B1B">
        <w:t>Positionen</w:t>
      </w:r>
      <w:commentRangeEnd w:id="1452"/>
      <w:r w:rsidR="00416E37">
        <w:rPr>
          <w:rStyle w:val="Kommentarzeichen"/>
          <w:iCs w:val="0"/>
        </w:rPr>
        <w:commentReference w:id="1452"/>
      </w:r>
      <w:r w:rsidR="00B80CAF" w:rsidRPr="00E81B1B">
        <w:t xml:space="preserve"> der Messpunkte an den Biegeversuchsprobekörpern</w:t>
      </w:r>
      <w:bookmarkEnd w:id="1451"/>
    </w:p>
    <w:p w14:paraId="60CEE463" w14:textId="77777777" w:rsidR="009E17AE" w:rsidRPr="00E81B1B" w:rsidRDefault="009E17AE" w:rsidP="00B80CAF">
      <w:pPr>
        <w:pStyle w:val="Beschriftung"/>
      </w:pPr>
      <w:r w:rsidRPr="00E81B1B">
        <w:rPr>
          <w:rFonts w:eastAsia="Calibri"/>
          <w:noProof/>
          <w:szCs w:val="20"/>
          <w:lang w:eastAsia="de-DE"/>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id="1453" w:name="_Ref82353466"/>
    </w:p>
    <w:p w14:paraId="61C25AA2" w14:textId="5DDE888F" w:rsidR="6E7E6C3D" w:rsidRPr="00E81B1B" w:rsidRDefault="009E17AE" w:rsidP="00B80CAF">
      <w:pPr>
        <w:pStyle w:val="Beschriftung"/>
      </w:pPr>
      <w:bookmarkStart w:id="1454" w:name="_Toc92091831"/>
      <w:r w:rsidRPr="00E81B1B">
        <w:t xml:space="preserve">Abbildung </w:t>
      </w:r>
      <w:r>
        <w:fldChar w:fldCharType="begin"/>
      </w:r>
      <w:r>
        <w:instrText>SEQ Abbildung \* ARABIC</w:instrText>
      </w:r>
      <w:r>
        <w:fldChar w:fldCharType="separate"/>
      </w:r>
      <w:r w:rsidR="000D73A7">
        <w:rPr>
          <w:noProof/>
        </w:rPr>
        <w:t>53</w:t>
      </w:r>
      <w:r>
        <w:fldChar w:fldCharType="end"/>
      </w:r>
      <w:bookmarkEnd w:id="1453"/>
      <w:r w:rsidRPr="00E81B1B">
        <w:t xml:space="preserve"> Lastregime der </w:t>
      </w:r>
      <w:r w:rsidR="00027B2E" w:rsidRPr="00E81B1B">
        <w:t>4-Punkt-</w:t>
      </w:r>
      <w:r w:rsidRPr="00E81B1B">
        <w:t>Biegeversuche</w:t>
      </w:r>
      <w:bookmarkEnd w:id="1454"/>
    </w:p>
    <w:p w14:paraId="3E04E734" w14:textId="628D13AA" w:rsidR="009E17AE" w:rsidRPr="00E81B1B" w:rsidRDefault="00AC5B40" w:rsidP="009E17AE">
      <w:r w:rsidRPr="00E81B1B">
        <w:rPr>
          <w:rFonts w:eastAsia="Calibri"/>
          <w:noProof/>
          <w:szCs w:val="20"/>
          <w:lang w:eastAsia="de-DE"/>
        </w:rPr>
        <w:lastRenderedPageBreak/>
        <w:drawing>
          <wp:inline distT="0" distB="0" distL="0" distR="0" wp14:anchorId="59385BB7" wp14:editId="36987AAF">
            <wp:extent cx="4286250" cy="283875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92" cstate="print">
                      <a:extLst>
                        <a:ext uri="{BEBA8EAE-BF5A-486C-A8C5-ECC9F3942E4B}">
                          <a14:imgProps xmlns:a14="http://schemas.microsoft.com/office/drawing/2010/main">
                            <a14:imgLayer r:embed="rId93">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4305256" cy="2851341"/>
                    </a:xfrm>
                    <a:prstGeom prst="rect">
                      <a:avLst/>
                    </a:prstGeom>
                  </pic:spPr>
                </pic:pic>
              </a:graphicData>
            </a:graphic>
          </wp:inline>
        </w:drawing>
      </w:r>
    </w:p>
    <w:p w14:paraId="5DBF7648" w14:textId="43CDC6C0" w:rsidR="009E17AE" w:rsidRPr="00E81B1B" w:rsidRDefault="00AC5B40" w:rsidP="00AC5B40">
      <w:pPr>
        <w:pStyle w:val="Beschriftung"/>
      </w:pPr>
      <w:bookmarkStart w:id="1455" w:name="_Ref82353643"/>
      <w:bookmarkStart w:id="1456" w:name="_Toc92091832"/>
      <w:r w:rsidRPr="00E81B1B">
        <w:t xml:space="preserve">Abbildung </w:t>
      </w:r>
      <w:r>
        <w:fldChar w:fldCharType="begin"/>
      </w:r>
      <w:r>
        <w:instrText>SEQ Abbildung \* ARABIC</w:instrText>
      </w:r>
      <w:r>
        <w:fldChar w:fldCharType="separate"/>
      </w:r>
      <w:r w:rsidR="000D73A7">
        <w:rPr>
          <w:noProof/>
        </w:rPr>
        <w:t>54</w:t>
      </w:r>
      <w:r>
        <w:fldChar w:fldCharType="end"/>
      </w:r>
      <w:bookmarkEnd w:id="1455"/>
      <w:r w:rsidRPr="00E81B1B">
        <w:t xml:space="preserve"> </w:t>
      </w:r>
      <w:r w:rsidR="00027B2E" w:rsidRPr="00E81B1B">
        <w:t xml:space="preserve">Biegeversuchskörper </w:t>
      </w:r>
      <w:r w:rsidRPr="00E81B1B">
        <w:t>in der Prüfeinrichtung</w:t>
      </w:r>
      <w:bookmarkEnd w:id="1456"/>
    </w:p>
    <w:p w14:paraId="47D2844C" w14:textId="07806FFE" w:rsidR="6E7E6C3D" w:rsidRPr="00E81B1B" w:rsidRDefault="35DB3432" w:rsidP="00F4193D">
      <w:pPr>
        <w:pStyle w:val="berschrift3"/>
        <w:numPr>
          <w:ilvl w:val="2"/>
          <w:numId w:val="43"/>
        </w:numPr>
        <w:rPr>
          <w:lang w:val="de-DE"/>
        </w:rPr>
      </w:pPr>
      <w:bookmarkStart w:id="1457" w:name="_Toc93321056"/>
      <w:r w:rsidRPr="64B3F377">
        <w:rPr>
          <w:lang w:val="de-DE"/>
        </w:rPr>
        <w:t xml:space="preserve">Beobachtungen </w:t>
      </w:r>
      <w:bookmarkStart w:id="1458" w:name="_Toc92091757"/>
      <w:bookmarkStart w:id="1459" w:name="_Toc92092199"/>
      <w:bookmarkStart w:id="1460" w:name="_Toc92092311"/>
      <w:r w:rsidRPr="64B3F377">
        <w:rPr>
          <w:lang w:val="de-DE"/>
        </w:rPr>
        <w:t>und Ergebnisse</w:t>
      </w:r>
      <w:bookmarkEnd w:id="1457"/>
      <w:bookmarkEnd w:id="1458"/>
      <w:bookmarkEnd w:id="1459"/>
      <w:bookmarkEnd w:id="1460"/>
    </w:p>
    <w:p w14:paraId="5213BC6C" w14:textId="4944FF11" w:rsidR="00807B5B" w:rsidRPr="00E81B1B" w:rsidRDefault="009D6F6F" w:rsidP="00BF59C3">
      <w:r>
        <w:t xml:space="preserve">Die Probekörper versagten stets durch ein Überschreiten der Biegezugfestigkeit an der Holzunterkante </w:t>
      </w:r>
      <w:r w:rsidR="760CF52A" w:rsidRPr="00E81B1B">
        <w:t>in Feldmitte</w:t>
      </w:r>
      <w:r w:rsidR="00807B5B" w:rsidRPr="00E81B1B">
        <w:t xml:space="preserve">, siehe </w:t>
      </w:r>
      <w:r w:rsidR="00807B5B" w:rsidRPr="00E81B1B">
        <w:fldChar w:fldCharType="begin"/>
      </w:r>
      <w:r w:rsidR="00807B5B" w:rsidRPr="00E81B1B">
        <w:instrText xml:space="preserve"> REF _Ref82354518 \h </w:instrText>
      </w:r>
      <w:r w:rsidR="00BF59C3">
        <w:instrText xml:space="preserve"> \* MERGEFORMAT </w:instrText>
      </w:r>
      <w:r w:rsidR="00807B5B" w:rsidRPr="00E81B1B">
        <w:fldChar w:fldCharType="separate"/>
      </w:r>
      <w:r w:rsidR="009737A6" w:rsidRPr="00E81B1B">
        <w:t xml:space="preserve">Abbildung </w:t>
      </w:r>
      <w:r w:rsidR="009737A6">
        <w:rPr>
          <w:noProof/>
        </w:rPr>
        <w:t>60</w:t>
      </w:r>
      <w:r w:rsidR="00807B5B" w:rsidRPr="00E81B1B">
        <w:fldChar w:fldCharType="end"/>
      </w:r>
      <w:r w:rsidR="760CF52A" w:rsidRPr="00E81B1B">
        <w:t>. Das Versagen ging entweder von Ästen o</w:t>
      </w:r>
      <w:r w:rsidR="00357A75">
        <w:t xml:space="preserve">der </w:t>
      </w:r>
      <w:r w:rsidR="760CF52A" w:rsidRPr="00E81B1B">
        <w:t>Keilzinken</w:t>
      </w:r>
      <w:r w:rsidR="00357A75">
        <w:t>stößen in der untersten Lamelle des Brettschichtholzes aus</w:t>
      </w:r>
      <w:r w:rsidR="760CF52A" w:rsidRPr="00E81B1B">
        <w:t xml:space="preserve">. Die mittlere Bruchlast aller Serien </w:t>
      </w:r>
      <w:r>
        <w:t xml:space="preserve">zusammengefasst </w:t>
      </w:r>
      <w:r w:rsidR="760CF52A" w:rsidRPr="00E81B1B">
        <w:t xml:space="preserve">beträgt </w:t>
      </w:r>
      <w:r w:rsidR="00807B5B" w:rsidRPr="00E81B1B">
        <w:t>151,4</w:t>
      </w:r>
      <w:r w:rsidR="760CF52A" w:rsidRPr="00E81B1B">
        <w:t xml:space="preserve"> kN</w:t>
      </w:r>
      <w:ins w:id="1461" w:author="Stefan Behring [2]" w:date="2021-12-22T00:08:00Z">
        <w:r w:rsidR="00D5684A">
          <w:t xml:space="preserve">, das entspricht einer Spannung am unteren Holzrand von </w:t>
        </w:r>
      </w:ins>
      <w:ins w:id="1462" w:author="Stefan Behring [2]" w:date="2021-12-22T00:09:00Z">
        <w:r w:rsidR="00D03419">
          <w:t>???</w:t>
        </w:r>
      </w:ins>
      <w:r w:rsidR="760CF52A" w:rsidRPr="00E81B1B">
        <w:t xml:space="preserve">. Zwischen den einzelnen Serien traten </w:t>
      </w:r>
      <w:r w:rsidR="000F5D08" w:rsidRPr="00E81B1B">
        <w:t xml:space="preserve">große </w:t>
      </w:r>
      <w:r w:rsidR="760CF52A" w:rsidRPr="00E81B1B">
        <w:t xml:space="preserve">Unterschiede zwischen den Bruchlasten auf (siehe </w:t>
      </w:r>
      <w:r w:rsidR="000F5D08" w:rsidRPr="00E81B1B">
        <w:fldChar w:fldCharType="begin"/>
      </w:r>
      <w:r w:rsidR="000F5D08" w:rsidRPr="00E81B1B">
        <w:instrText xml:space="preserve"> REF _Ref82354405 \h </w:instrText>
      </w:r>
      <w:r w:rsidR="00BF59C3">
        <w:instrText xml:space="preserve"> \* MERGEFORMAT </w:instrText>
      </w:r>
      <w:r w:rsidR="000F5D08" w:rsidRPr="00E81B1B">
        <w:fldChar w:fldCharType="separate"/>
      </w:r>
      <w:r w:rsidR="009737A6" w:rsidRPr="00E81B1B">
        <w:t xml:space="preserve">Abbildung </w:t>
      </w:r>
      <w:r w:rsidR="009737A6">
        <w:rPr>
          <w:noProof/>
        </w:rPr>
        <w:t>61</w:t>
      </w:r>
      <w:r w:rsidR="000F5D08" w:rsidRPr="00E81B1B">
        <w:fldChar w:fldCharType="end"/>
      </w:r>
      <w:r w:rsidR="760CF52A" w:rsidRPr="00E81B1B">
        <w:t>)</w:t>
      </w:r>
      <w:r w:rsidR="00807B5B" w:rsidRPr="00E81B1B">
        <w:t xml:space="preserve">. Die mittleren Bruchlasten der einzelnen Serien weichen </w:t>
      </w:r>
      <w:commentRangeStart w:id="1463"/>
      <w:r w:rsidR="00807B5B" w:rsidRPr="00E81B1B">
        <w:t xml:space="preserve">etwa 20 </w:t>
      </w:r>
      <w:ins w:id="1464" w:author="Jan Wenker" w:date="2021-12-15T13:25:00Z">
        <w:r w:rsidR="00271DA3">
          <w:t xml:space="preserve">kN </w:t>
        </w:r>
      </w:ins>
      <w:r w:rsidR="00807B5B" w:rsidRPr="00E81B1B">
        <w:t xml:space="preserve">bzw. 25 kN </w:t>
      </w:r>
      <w:commentRangeEnd w:id="1463"/>
      <w:r w:rsidR="00271DA3">
        <w:rPr>
          <w:rStyle w:val="Kommentarzeichen"/>
        </w:rPr>
        <w:commentReference w:id="1463"/>
      </w:r>
      <w:r w:rsidR="00807B5B" w:rsidRPr="00E81B1B">
        <w:t>voneinander ab. I</w:t>
      </w:r>
      <w:r w:rsidR="760CF52A" w:rsidRPr="00E81B1B">
        <w:t xml:space="preserve">nsbesondere die Probekörper der </w:t>
      </w:r>
      <w:commentRangeStart w:id="1465"/>
      <w:commentRangeStart w:id="1466"/>
      <w:r w:rsidR="760CF52A" w:rsidRPr="00E81B1B">
        <w:t>Serie</w:t>
      </w:r>
      <w:commentRangeEnd w:id="1465"/>
      <w:r w:rsidR="00F62314">
        <w:rPr>
          <w:rStyle w:val="Kommentarzeichen"/>
        </w:rPr>
        <w:commentReference w:id="1465"/>
      </w:r>
      <w:commentRangeEnd w:id="1466"/>
      <w:r w:rsidR="00AE250C">
        <w:rPr>
          <w:rStyle w:val="Kommentarzeichen"/>
        </w:rPr>
        <w:commentReference w:id="1466"/>
      </w:r>
      <w:r w:rsidR="760CF52A" w:rsidRPr="00E81B1B">
        <w:t xml:space="preserve"> B-NK-E3 versagten bei deutlich geringeren Lasten als die Proben der übrigen Serien. </w:t>
      </w:r>
    </w:p>
    <w:p w14:paraId="14710263" w14:textId="119CAA5F" w:rsidR="00401E66" w:rsidRPr="00E81B1B" w:rsidRDefault="00401E66" w:rsidP="6E7E6C3D">
      <w:pPr>
        <w:rPr>
          <w:rFonts w:eastAsia="Calibri"/>
          <w:szCs w:val="20"/>
        </w:rPr>
      </w:pPr>
    </w:p>
    <w:p w14:paraId="38FA9E54" w14:textId="77777777" w:rsidR="00401E66" w:rsidRPr="00E81B1B" w:rsidRDefault="20650E45" w:rsidP="00401E66">
      <w:pPr>
        <w:jc w:val="center"/>
      </w:pPr>
      <w:r>
        <w:rPr>
          <w:noProof/>
          <w:lang w:eastAsia="de-DE"/>
        </w:rPr>
        <w:drawing>
          <wp:inline distT="0" distB="0" distL="0" distR="0" wp14:anchorId="733D1C7E" wp14:editId="65CC7109">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72357432"/>
                    <pic:cNvPicPr/>
                  </pic:nvPicPr>
                  <pic:blipFill>
                    <a:blip r:embed="rId94">
                      <a:extLst>
                        <a:ext uri="{28A0092B-C50C-407E-A947-70E740481C1C}">
                          <a14:useLocalDpi xmlns:a14="http://schemas.microsoft.com/office/drawing/2010/main" val="0"/>
                        </a:ext>
                      </a:extLst>
                    </a:blip>
                    <a:srcRect l="4791" t="7547" r="6041" b="15408"/>
                    <a:stretch>
                      <a:fillRect/>
                    </a:stretch>
                  </pic:blipFill>
                  <pic:spPr>
                    <a:xfrm>
                      <a:off x="0" y="0"/>
                      <a:ext cx="3647804" cy="2088108"/>
                    </a:xfrm>
                    <a:prstGeom prst="rect">
                      <a:avLst/>
                    </a:prstGeom>
                  </pic:spPr>
                </pic:pic>
              </a:graphicData>
            </a:graphic>
          </wp:inline>
        </w:drawing>
      </w:r>
      <w:bookmarkStart w:id="1467" w:name="_Ref82354518"/>
    </w:p>
    <w:p w14:paraId="5D256464" w14:textId="65F43036" w:rsidR="00401E66" w:rsidRPr="00E81B1B" w:rsidRDefault="00401E66" w:rsidP="00401E66">
      <w:pPr>
        <w:pStyle w:val="Beschriftung"/>
        <w:jc w:val="center"/>
        <w:rPr>
          <w:rFonts w:eastAsia="Calibri"/>
          <w:szCs w:val="20"/>
        </w:rPr>
      </w:pPr>
      <w:bookmarkStart w:id="1468" w:name="_Toc92091833"/>
      <w:r w:rsidRPr="00E81B1B">
        <w:lastRenderedPageBreak/>
        <w:t xml:space="preserve">Abbildung </w:t>
      </w:r>
      <w:r>
        <w:fldChar w:fldCharType="begin"/>
      </w:r>
      <w:r>
        <w:instrText>SEQ Abbildung \* ARABIC</w:instrText>
      </w:r>
      <w:r>
        <w:fldChar w:fldCharType="separate"/>
      </w:r>
      <w:r w:rsidR="000D73A7">
        <w:rPr>
          <w:noProof/>
        </w:rPr>
        <w:t>55</w:t>
      </w:r>
      <w:r>
        <w:fldChar w:fldCharType="end"/>
      </w:r>
      <w:bookmarkEnd w:id="1467"/>
      <w:r w:rsidRPr="00E81B1B">
        <w:t xml:space="preserve"> </w:t>
      </w:r>
      <w:r w:rsidR="00027B2E" w:rsidRPr="00E81B1B">
        <w:t>Biegeversuchs</w:t>
      </w:r>
      <w:r w:rsidRPr="00E81B1B">
        <w:t>körper nach Biegezugversagen des Holzes</w:t>
      </w:r>
      <w:bookmarkEnd w:id="1468"/>
    </w:p>
    <w:p w14:paraId="1AEE9777" w14:textId="125E71C4" w:rsidR="00401E66" w:rsidRPr="00E81B1B" w:rsidRDefault="00401E66" w:rsidP="00401E66">
      <w:pPr>
        <w:jc w:val="center"/>
        <w:rPr>
          <w:rFonts w:eastAsia="Calibri"/>
          <w:szCs w:val="20"/>
        </w:rPr>
      </w:pPr>
      <w:r w:rsidRPr="00E81B1B">
        <w:rPr>
          <w:noProof/>
          <w:lang w:eastAsia="de-DE"/>
        </w:rPr>
        <w:drawing>
          <wp:inline distT="0" distB="0" distL="0" distR="0" wp14:anchorId="5B2B46B7" wp14:editId="2644AFE7">
            <wp:extent cx="4572000" cy="3048000"/>
            <wp:effectExtent l="0" t="0" r="0" b="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4E356641" w14:textId="1EB258B6" w:rsidR="00401E66" w:rsidRPr="00E81B1B" w:rsidRDefault="00401E66" w:rsidP="00401E66">
      <w:pPr>
        <w:pStyle w:val="Beschriftung"/>
        <w:spacing w:after="240"/>
        <w:jc w:val="center"/>
      </w:pPr>
      <w:bookmarkStart w:id="1469" w:name="_Ref82354405"/>
      <w:bookmarkStart w:id="1470" w:name="_Toc92091834"/>
      <w:r w:rsidRPr="00E81B1B">
        <w:t xml:space="preserve">Abbildung </w:t>
      </w:r>
      <w:r>
        <w:fldChar w:fldCharType="begin"/>
      </w:r>
      <w:r>
        <w:instrText>SEQ Abbildung \* ARABIC</w:instrText>
      </w:r>
      <w:r>
        <w:fldChar w:fldCharType="separate"/>
      </w:r>
      <w:r w:rsidR="000D73A7">
        <w:rPr>
          <w:noProof/>
        </w:rPr>
        <w:t>56</w:t>
      </w:r>
      <w:r>
        <w:fldChar w:fldCharType="end"/>
      </w:r>
      <w:bookmarkEnd w:id="1469"/>
      <w:r w:rsidRPr="00E81B1B">
        <w:t xml:space="preserve"> Vergleich der Bruchlasten der </w:t>
      </w:r>
      <w:r w:rsidR="00027B2E" w:rsidRPr="00E81B1B">
        <w:t>4-Punkt-</w:t>
      </w:r>
      <w:r w:rsidRPr="00E81B1B">
        <w:t>Biegeversuche</w:t>
      </w:r>
      <w:bookmarkEnd w:id="1470"/>
    </w:p>
    <w:p w14:paraId="61DEC6E3" w14:textId="669A26D0" w:rsidR="00401E66" w:rsidRPr="00E81B1B" w:rsidRDefault="00401E66" w:rsidP="009D6F6F">
      <w:pPr>
        <w:pStyle w:val="Beschriftung"/>
        <w:spacing w:after="240"/>
      </w:pPr>
      <w:bookmarkStart w:id="1471" w:name="_Toc92091864"/>
      <w:r w:rsidRPr="00E81B1B">
        <w:t xml:space="preserve">Tabelle </w:t>
      </w:r>
      <w:r>
        <w:fldChar w:fldCharType="begin"/>
      </w:r>
      <w:r>
        <w:instrText>SEQ Tabelle \* ARABIC</w:instrText>
      </w:r>
      <w:r>
        <w:fldChar w:fldCharType="separate"/>
      </w:r>
      <w:r w:rsidR="009737A6">
        <w:rPr>
          <w:noProof/>
        </w:rPr>
        <w:t>18</w:t>
      </w:r>
      <w:r>
        <w:fldChar w:fldCharType="end"/>
      </w:r>
      <w:r w:rsidRPr="00E81B1B">
        <w:t xml:space="preserve"> Bruchlasten der </w:t>
      </w:r>
      <w:r w:rsidR="00027B2E" w:rsidRPr="00E81B1B">
        <w:t>4-Punkt-</w:t>
      </w:r>
      <w:r w:rsidRPr="00E81B1B">
        <w:t>Biegeversuche</w:t>
      </w:r>
      <w:bookmarkEnd w:id="1471"/>
    </w:p>
    <w:tbl>
      <w:tblPr>
        <w:tblStyle w:val="Tabellenraster"/>
        <w:tblW w:w="5033" w:type="pct"/>
        <w:tblLook w:val="06A0" w:firstRow="1" w:lastRow="0" w:firstColumn="1" w:lastColumn="0" w:noHBand="1" w:noVBand="1"/>
      </w:tblPr>
      <w:tblGrid>
        <w:gridCol w:w="2540"/>
        <w:gridCol w:w="1417"/>
        <w:gridCol w:w="1414"/>
        <w:gridCol w:w="1414"/>
        <w:gridCol w:w="2335"/>
      </w:tblGrid>
      <w:tr w:rsidR="00855B6A" w:rsidRPr="00E81B1B" w14:paraId="6A8994D1" w14:textId="77777777" w:rsidTr="00855B6A">
        <w:trPr>
          <w:trHeight w:val="375"/>
        </w:trPr>
        <w:tc>
          <w:tcPr>
            <w:tcW w:w="1393" w:type="pct"/>
          </w:tcPr>
          <w:p w14:paraId="0CDE1898" w14:textId="77777777" w:rsidR="00401E66" w:rsidRPr="00E81B1B" w:rsidRDefault="00401E66" w:rsidP="00566EAD">
            <w:pPr>
              <w:rPr>
                <w:rFonts w:eastAsia="Calibri"/>
                <w:szCs w:val="20"/>
              </w:rPr>
            </w:pPr>
          </w:p>
        </w:tc>
        <w:tc>
          <w:tcPr>
            <w:tcW w:w="777" w:type="pct"/>
          </w:tcPr>
          <w:p w14:paraId="3F622D60" w14:textId="77777777" w:rsidR="00401E66" w:rsidRPr="00E81B1B" w:rsidRDefault="00401E66" w:rsidP="00566EAD">
            <w:pPr>
              <w:jc w:val="center"/>
              <w:rPr>
                <w:rFonts w:eastAsia="Calibri"/>
                <w:szCs w:val="20"/>
              </w:rPr>
            </w:pPr>
            <w:r w:rsidRPr="00E81B1B">
              <w:rPr>
                <w:rFonts w:eastAsia="Calibri"/>
                <w:szCs w:val="20"/>
              </w:rPr>
              <w:t>B-NK-E3</w:t>
            </w:r>
          </w:p>
        </w:tc>
        <w:tc>
          <w:tcPr>
            <w:tcW w:w="775" w:type="pct"/>
          </w:tcPr>
          <w:p w14:paraId="34739185" w14:textId="77777777" w:rsidR="00401E66" w:rsidRPr="00E81B1B" w:rsidRDefault="00401E66" w:rsidP="00566EAD">
            <w:pPr>
              <w:jc w:val="center"/>
              <w:rPr>
                <w:rFonts w:eastAsia="Calibri"/>
                <w:szCs w:val="20"/>
              </w:rPr>
            </w:pPr>
            <w:r w:rsidRPr="00E81B1B">
              <w:rPr>
                <w:rFonts w:eastAsia="Calibri"/>
                <w:szCs w:val="20"/>
              </w:rPr>
              <w:t>B-TK-C3-FG</w:t>
            </w:r>
          </w:p>
        </w:tc>
        <w:tc>
          <w:tcPr>
            <w:tcW w:w="775" w:type="pct"/>
          </w:tcPr>
          <w:p w14:paraId="50A26665" w14:textId="77777777" w:rsidR="00401E66" w:rsidRPr="00E81B1B" w:rsidRDefault="00401E66" w:rsidP="00566EAD">
            <w:pPr>
              <w:jc w:val="center"/>
              <w:rPr>
                <w:rFonts w:eastAsia="Calibri"/>
                <w:szCs w:val="20"/>
              </w:rPr>
            </w:pPr>
            <w:r w:rsidRPr="00E81B1B">
              <w:rPr>
                <w:rFonts w:eastAsia="Calibri"/>
                <w:szCs w:val="20"/>
              </w:rPr>
              <w:t>B-TK-E3-FG</w:t>
            </w:r>
          </w:p>
        </w:tc>
        <w:tc>
          <w:tcPr>
            <w:tcW w:w="1280" w:type="pct"/>
          </w:tcPr>
          <w:p w14:paraId="013F0AAF" w14:textId="77777777" w:rsidR="00401E66" w:rsidRPr="00E81B1B" w:rsidRDefault="00401E66" w:rsidP="00566EAD">
            <w:pPr>
              <w:jc w:val="center"/>
              <w:rPr>
                <w:rFonts w:eastAsia="Calibri"/>
                <w:szCs w:val="20"/>
              </w:rPr>
            </w:pPr>
            <w:r w:rsidRPr="00E81B1B">
              <w:rPr>
                <w:rFonts w:eastAsia="Calibri"/>
                <w:szCs w:val="20"/>
              </w:rPr>
              <w:t>Serien zusammengefasst</w:t>
            </w:r>
          </w:p>
        </w:tc>
      </w:tr>
      <w:tr w:rsidR="00855B6A" w:rsidRPr="00E81B1B" w14:paraId="009C13DE" w14:textId="77777777" w:rsidTr="00855B6A">
        <w:tc>
          <w:tcPr>
            <w:tcW w:w="1393" w:type="pct"/>
          </w:tcPr>
          <w:p w14:paraId="3B1F0D70" w14:textId="77777777" w:rsidR="00401E66" w:rsidRPr="00E81B1B" w:rsidRDefault="00401E66" w:rsidP="00566EAD">
            <w:pPr>
              <w:rPr>
                <w:rFonts w:eastAsia="Calibri"/>
                <w:szCs w:val="20"/>
              </w:rPr>
            </w:pPr>
            <w:r w:rsidRPr="00E81B1B">
              <w:rPr>
                <w:rFonts w:eastAsia="Calibri"/>
                <w:szCs w:val="20"/>
              </w:rPr>
              <w:t>Bruchlast 1 [kN]</w:t>
            </w:r>
          </w:p>
        </w:tc>
        <w:tc>
          <w:tcPr>
            <w:tcW w:w="777" w:type="pct"/>
          </w:tcPr>
          <w:p w14:paraId="31535C21" w14:textId="77777777" w:rsidR="00401E66" w:rsidRPr="00E81B1B" w:rsidRDefault="00401E66" w:rsidP="00566EAD">
            <w:pPr>
              <w:jc w:val="center"/>
              <w:rPr>
                <w:rFonts w:eastAsia="Calibri"/>
                <w:szCs w:val="20"/>
              </w:rPr>
            </w:pPr>
            <w:r w:rsidRPr="00E81B1B">
              <w:rPr>
                <w:rFonts w:eastAsia="Calibri"/>
                <w:szCs w:val="20"/>
              </w:rPr>
              <w:t>116,2</w:t>
            </w:r>
          </w:p>
        </w:tc>
        <w:tc>
          <w:tcPr>
            <w:tcW w:w="775" w:type="pct"/>
          </w:tcPr>
          <w:p w14:paraId="66021AAE" w14:textId="77777777" w:rsidR="00401E66" w:rsidRPr="00E81B1B" w:rsidRDefault="00401E66" w:rsidP="00566EAD">
            <w:pPr>
              <w:jc w:val="center"/>
              <w:rPr>
                <w:rFonts w:eastAsia="Calibri"/>
                <w:szCs w:val="20"/>
              </w:rPr>
            </w:pPr>
            <w:r w:rsidRPr="00E81B1B">
              <w:rPr>
                <w:rFonts w:eastAsia="Calibri"/>
                <w:szCs w:val="20"/>
              </w:rPr>
              <w:t>156,0</w:t>
            </w:r>
          </w:p>
        </w:tc>
        <w:tc>
          <w:tcPr>
            <w:tcW w:w="775" w:type="pct"/>
          </w:tcPr>
          <w:p w14:paraId="79C663FE" w14:textId="77777777" w:rsidR="00401E66" w:rsidRPr="00E81B1B" w:rsidRDefault="00401E66" w:rsidP="00566EAD">
            <w:pPr>
              <w:jc w:val="center"/>
              <w:rPr>
                <w:rFonts w:eastAsia="Calibri"/>
                <w:szCs w:val="20"/>
              </w:rPr>
            </w:pPr>
            <w:r w:rsidRPr="00E81B1B">
              <w:rPr>
                <w:rFonts w:eastAsia="Calibri"/>
                <w:szCs w:val="20"/>
              </w:rPr>
              <w:t>153,3</w:t>
            </w:r>
          </w:p>
        </w:tc>
        <w:tc>
          <w:tcPr>
            <w:tcW w:w="1280" w:type="pct"/>
          </w:tcPr>
          <w:p w14:paraId="4AF6FEDC" w14:textId="77777777" w:rsidR="00401E66" w:rsidRPr="00E81B1B" w:rsidRDefault="00401E66" w:rsidP="00566EAD">
            <w:pPr>
              <w:jc w:val="center"/>
              <w:rPr>
                <w:rFonts w:eastAsia="Calibri"/>
                <w:szCs w:val="20"/>
              </w:rPr>
            </w:pPr>
          </w:p>
        </w:tc>
      </w:tr>
      <w:tr w:rsidR="00855B6A" w:rsidRPr="00E81B1B" w14:paraId="49AC51AF" w14:textId="77777777" w:rsidTr="00855B6A">
        <w:tc>
          <w:tcPr>
            <w:tcW w:w="1393" w:type="pct"/>
          </w:tcPr>
          <w:p w14:paraId="7EB2EC3C" w14:textId="77777777" w:rsidR="00401E66" w:rsidRPr="00E81B1B" w:rsidRDefault="00401E66" w:rsidP="00566EAD">
            <w:pPr>
              <w:rPr>
                <w:rFonts w:eastAsia="Calibri"/>
                <w:szCs w:val="20"/>
              </w:rPr>
            </w:pPr>
            <w:r w:rsidRPr="00E81B1B">
              <w:rPr>
                <w:rFonts w:eastAsia="Calibri"/>
                <w:szCs w:val="20"/>
              </w:rPr>
              <w:t>Bruchlast 3 [kN]</w:t>
            </w:r>
          </w:p>
        </w:tc>
        <w:tc>
          <w:tcPr>
            <w:tcW w:w="777" w:type="pct"/>
          </w:tcPr>
          <w:p w14:paraId="311DA9AB" w14:textId="77777777" w:rsidR="00401E66" w:rsidRPr="00E81B1B" w:rsidRDefault="00401E66" w:rsidP="00566EAD">
            <w:pPr>
              <w:jc w:val="center"/>
              <w:rPr>
                <w:rFonts w:eastAsia="Calibri"/>
                <w:szCs w:val="20"/>
              </w:rPr>
            </w:pPr>
            <w:r w:rsidRPr="00E81B1B">
              <w:rPr>
                <w:rFonts w:eastAsia="Calibri"/>
                <w:szCs w:val="20"/>
              </w:rPr>
              <w:t>160,7</w:t>
            </w:r>
          </w:p>
        </w:tc>
        <w:tc>
          <w:tcPr>
            <w:tcW w:w="775" w:type="pct"/>
          </w:tcPr>
          <w:p w14:paraId="5A02CB7A" w14:textId="77777777" w:rsidR="00401E66" w:rsidRPr="00E81B1B" w:rsidRDefault="00401E66" w:rsidP="00566EAD">
            <w:pPr>
              <w:jc w:val="center"/>
              <w:rPr>
                <w:rFonts w:eastAsia="Calibri"/>
                <w:szCs w:val="20"/>
              </w:rPr>
            </w:pPr>
            <w:r w:rsidRPr="00E81B1B">
              <w:rPr>
                <w:rFonts w:eastAsia="Calibri"/>
                <w:szCs w:val="20"/>
              </w:rPr>
              <w:t>151,1</w:t>
            </w:r>
          </w:p>
        </w:tc>
        <w:tc>
          <w:tcPr>
            <w:tcW w:w="775" w:type="pct"/>
          </w:tcPr>
          <w:p w14:paraId="3844F6AA" w14:textId="77777777" w:rsidR="00401E66" w:rsidRPr="00E81B1B" w:rsidRDefault="00401E66" w:rsidP="00566EAD">
            <w:pPr>
              <w:jc w:val="center"/>
              <w:rPr>
                <w:rFonts w:eastAsia="Calibri"/>
                <w:szCs w:val="20"/>
              </w:rPr>
            </w:pPr>
            <w:r w:rsidRPr="00E81B1B">
              <w:rPr>
                <w:rFonts w:eastAsia="Calibri"/>
                <w:szCs w:val="20"/>
              </w:rPr>
              <w:t>162,2</w:t>
            </w:r>
          </w:p>
        </w:tc>
        <w:tc>
          <w:tcPr>
            <w:tcW w:w="1280" w:type="pct"/>
          </w:tcPr>
          <w:p w14:paraId="48B7AE73" w14:textId="77777777" w:rsidR="00401E66" w:rsidRPr="00E81B1B" w:rsidRDefault="00401E66" w:rsidP="00566EAD">
            <w:pPr>
              <w:jc w:val="center"/>
              <w:rPr>
                <w:rFonts w:eastAsia="Calibri"/>
                <w:szCs w:val="20"/>
              </w:rPr>
            </w:pPr>
          </w:p>
        </w:tc>
      </w:tr>
      <w:tr w:rsidR="00855B6A" w:rsidRPr="00E81B1B" w14:paraId="04563799" w14:textId="77777777" w:rsidTr="00855B6A">
        <w:tc>
          <w:tcPr>
            <w:tcW w:w="1393" w:type="pct"/>
            <w:tcBorders>
              <w:bottom w:val="single" w:sz="4" w:space="0" w:color="000000" w:themeColor="text1"/>
            </w:tcBorders>
          </w:tcPr>
          <w:p w14:paraId="72C69398" w14:textId="77777777" w:rsidR="00401E66" w:rsidRPr="00E81B1B" w:rsidRDefault="00401E66" w:rsidP="00566EAD">
            <w:pPr>
              <w:rPr>
                <w:rFonts w:eastAsia="Calibri"/>
                <w:szCs w:val="20"/>
              </w:rPr>
            </w:pPr>
            <w:r w:rsidRPr="00E81B1B">
              <w:rPr>
                <w:rFonts w:eastAsia="Calibri"/>
                <w:szCs w:val="20"/>
              </w:rPr>
              <w:t>Bruchlast 2 [kN]</w:t>
            </w:r>
          </w:p>
        </w:tc>
        <w:tc>
          <w:tcPr>
            <w:tcW w:w="777" w:type="pct"/>
            <w:tcBorders>
              <w:bottom w:val="single" w:sz="4" w:space="0" w:color="000000" w:themeColor="text1"/>
            </w:tcBorders>
          </w:tcPr>
          <w:p w14:paraId="47191312" w14:textId="77777777" w:rsidR="00401E66" w:rsidRPr="00E81B1B" w:rsidRDefault="00401E66" w:rsidP="00566EAD">
            <w:pPr>
              <w:jc w:val="center"/>
              <w:rPr>
                <w:rFonts w:eastAsia="Calibri"/>
                <w:szCs w:val="20"/>
              </w:rPr>
            </w:pPr>
            <w:r w:rsidRPr="00E81B1B">
              <w:rPr>
                <w:rFonts w:eastAsia="Calibri"/>
                <w:szCs w:val="20"/>
              </w:rPr>
              <w:t>111,8</w:t>
            </w:r>
          </w:p>
        </w:tc>
        <w:tc>
          <w:tcPr>
            <w:tcW w:w="775" w:type="pct"/>
            <w:tcBorders>
              <w:bottom w:val="single" w:sz="4" w:space="0" w:color="000000" w:themeColor="text1"/>
            </w:tcBorders>
          </w:tcPr>
          <w:p w14:paraId="27FD8643" w14:textId="77777777" w:rsidR="00401E66" w:rsidRPr="00E81B1B" w:rsidRDefault="00401E66" w:rsidP="00566EAD">
            <w:pPr>
              <w:jc w:val="center"/>
              <w:rPr>
                <w:rFonts w:eastAsia="Calibri"/>
                <w:szCs w:val="20"/>
              </w:rPr>
            </w:pPr>
            <w:r w:rsidRPr="00E81B1B">
              <w:rPr>
                <w:rFonts w:eastAsia="Calibri"/>
                <w:szCs w:val="20"/>
              </w:rPr>
              <w:t>140,4</w:t>
            </w:r>
          </w:p>
        </w:tc>
        <w:tc>
          <w:tcPr>
            <w:tcW w:w="775" w:type="pct"/>
            <w:tcBorders>
              <w:bottom w:val="single" w:sz="4" w:space="0" w:color="000000" w:themeColor="text1"/>
            </w:tcBorders>
          </w:tcPr>
          <w:p w14:paraId="44148152" w14:textId="77777777" w:rsidR="00401E66" w:rsidRPr="00E81B1B" w:rsidRDefault="00401E66" w:rsidP="00566EAD">
            <w:pPr>
              <w:jc w:val="center"/>
              <w:rPr>
                <w:rFonts w:eastAsia="Calibri"/>
                <w:szCs w:val="20"/>
              </w:rPr>
            </w:pPr>
            <w:r w:rsidRPr="00E81B1B">
              <w:rPr>
                <w:rFonts w:eastAsia="Calibri"/>
                <w:szCs w:val="20"/>
              </w:rPr>
              <w:t>211,3</w:t>
            </w:r>
          </w:p>
        </w:tc>
        <w:tc>
          <w:tcPr>
            <w:tcW w:w="1280" w:type="pct"/>
            <w:tcBorders>
              <w:bottom w:val="single" w:sz="4" w:space="0" w:color="000000" w:themeColor="text1"/>
            </w:tcBorders>
          </w:tcPr>
          <w:p w14:paraId="61B1FD7B" w14:textId="77777777" w:rsidR="00401E66" w:rsidRPr="00E81B1B" w:rsidRDefault="00401E66" w:rsidP="00566EAD">
            <w:pPr>
              <w:jc w:val="center"/>
              <w:rPr>
                <w:rFonts w:eastAsia="Calibri"/>
                <w:szCs w:val="20"/>
              </w:rPr>
            </w:pPr>
          </w:p>
        </w:tc>
      </w:tr>
      <w:tr w:rsidR="00855B6A" w:rsidRPr="00E81B1B" w14:paraId="1B422B53" w14:textId="77777777" w:rsidTr="00855B6A">
        <w:tc>
          <w:tcPr>
            <w:tcW w:w="1393"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F88DF" w14:textId="77777777" w:rsidR="00401E66" w:rsidRPr="00E81B1B" w:rsidRDefault="00401E66" w:rsidP="00566EAD">
            <w:pPr>
              <w:rPr>
                <w:rFonts w:eastAsia="Calibri"/>
                <w:szCs w:val="20"/>
              </w:rPr>
            </w:pPr>
            <w:r w:rsidRPr="00E81B1B">
              <w:rPr>
                <w:rFonts w:eastAsia="Calibri"/>
                <w:szCs w:val="20"/>
              </w:rPr>
              <w:t>Mittelwert [kN]</w:t>
            </w:r>
          </w:p>
        </w:tc>
        <w:tc>
          <w:tcPr>
            <w:tcW w:w="77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52DE3A" w14:textId="77777777" w:rsidR="00401E66" w:rsidRPr="00E81B1B" w:rsidRDefault="00401E66" w:rsidP="00566EAD">
            <w:pPr>
              <w:jc w:val="center"/>
              <w:rPr>
                <w:rFonts w:eastAsia="Calibri"/>
                <w:szCs w:val="20"/>
              </w:rPr>
            </w:pPr>
            <w:r w:rsidRPr="00E81B1B">
              <w:rPr>
                <w:rFonts w:eastAsia="Calibri"/>
                <w:szCs w:val="20"/>
              </w:rPr>
              <w:t>129,5</w:t>
            </w:r>
          </w:p>
        </w:tc>
        <w:tc>
          <w:tcPr>
            <w:tcW w:w="77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2443CA" w14:textId="77777777" w:rsidR="00401E66" w:rsidRPr="00E81B1B" w:rsidRDefault="00401E66" w:rsidP="00566EAD">
            <w:pPr>
              <w:jc w:val="center"/>
              <w:rPr>
                <w:rFonts w:eastAsia="Calibri"/>
                <w:szCs w:val="20"/>
              </w:rPr>
            </w:pPr>
            <w:r w:rsidRPr="00E81B1B">
              <w:rPr>
                <w:rFonts w:eastAsia="Calibri"/>
                <w:szCs w:val="20"/>
              </w:rPr>
              <w:t>149,1</w:t>
            </w:r>
          </w:p>
        </w:tc>
        <w:tc>
          <w:tcPr>
            <w:tcW w:w="77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98BB9" w14:textId="77777777" w:rsidR="00401E66" w:rsidRPr="00E81B1B" w:rsidRDefault="00401E66" w:rsidP="00566EAD">
            <w:pPr>
              <w:jc w:val="center"/>
              <w:rPr>
                <w:rFonts w:eastAsia="Calibri"/>
                <w:szCs w:val="20"/>
              </w:rPr>
            </w:pPr>
            <w:r w:rsidRPr="00E81B1B">
              <w:rPr>
                <w:rFonts w:eastAsia="Calibri"/>
                <w:szCs w:val="20"/>
              </w:rPr>
              <w:t>175,6</w:t>
            </w:r>
          </w:p>
        </w:tc>
        <w:tc>
          <w:tcPr>
            <w:tcW w:w="1280"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823544" w14:textId="77777777" w:rsidR="00401E66" w:rsidRPr="00E81B1B" w:rsidRDefault="00401E66" w:rsidP="00566EAD">
            <w:pPr>
              <w:jc w:val="center"/>
              <w:rPr>
                <w:rFonts w:eastAsia="Calibri"/>
                <w:szCs w:val="20"/>
              </w:rPr>
            </w:pPr>
            <w:r w:rsidRPr="00E81B1B">
              <w:rPr>
                <w:rFonts w:eastAsia="Calibri"/>
                <w:szCs w:val="20"/>
              </w:rPr>
              <w:t>151,4</w:t>
            </w:r>
          </w:p>
        </w:tc>
      </w:tr>
      <w:tr w:rsidR="00855B6A" w:rsidRPr="00E81B1B" w14:paraId="79099666" w14:textId="77777777" w:rsidTr="00855B6A">
        <w:tc>
          <w:tcPr>
            <w:tcW w:w="1393" w:type="pct"/>
            <w:tcBorders>
              <w:top w:val="single" w:sz="4" w:space="0" w:color="000000" w:themeColor="text1"/>
            </w:tcBorders>
          </w:tcPr>
          <w:p w14:paraId="5484DCC7" w14:textId="5BDDCFD7" w:rsidR="00401E66" w:rsidRPr="00E81B1B" w:rsidRDefault="003A2934" w:rsidP="00566EAD">
            <w:pPr>
              <w:rPr>
                <w:rFonts w:eastAsia="Calibri"/>
                <w:szCs w:val="20"/>
              </w:rPr>
            </w:pPr>
            <w:r>
              <w:rPr>
                <w:rFonts w:eastAsia="Calibri"/>
                <w:szCs w:val="20"/>
              </w:rPr>
              <w:t>Standardabweichung</w:t>
            </w:r>
            <w:r w:rsidR="00401E66" w:rsidRPr="00E81B1B">
              <w:rPr>
                <w:rFonts w:eastAsia="Calibri"/>
                <w:szCs w:val="20"/>
              </w:rPr>
              <w:t xml:space="preserve"> [kN]</w:t>
            </w:r>
          </w:p>
        </w:tc>
        <w:tc>
          <w:tcPr>
            <w:tcW w:w="777" w:type="pct"/>
            <w:tcBorders>
              <w:top w:val="single" w:sz="4" w:space="0" w:color="000000" w:themeColor="text1"/>
            </w:tcBorders>
          </w:tcPr>
          <w:p w14:paraId="08169F07" w14:textId="77777777" w:rsidR="00401E66" w:rsidRPr="00E81B1B" w:rsidRDefault="00401E66" w:rsidP="00566EAD">
            <w:pPr>
              <w:jc w:val="center"/>
              <w:rPr>
                <w:rFonts w:eastAsia="Calibri"/>
                <w:szCs w:val="20"/>
              </w:rPr>
            </w:pPr>
            <w:r w:rsidRPr="00E81B1B">
              <w:rPr>
                <w:rFonts w:eastAsia="Calibri"/>
                <w:szCs w:val="20"/>
              </w:rPr>
              <w:t>27,1</w:t>
            </w:r>
          </w:p>
        </w:tc>
        <w:tc>
          <w:tcPr>
            <w:tcW w:w="775" w:type="pct"/>
            <w:tcBorders>
              <w:top w:val="single" w:sz="4" w:space="0" w:color="000000" w:themeColor="text1"/>
            </w:tcBorders>
          </w:tcPr>
          <w:p w14:paraId="66DF9620" w14:textId="77777777" w:rsidR="00401E66" w:rsidRPr="00E81B1B" w:rsidRDefault="00401E66" w:rsidP="00566EAD">
            <w:pPr>
              <w:jc w:val="center"/>
              <w:rPr>
                <w:rFonts w:eastAsia="Calibri"/>
                <w:szCs w:val="20"/>
              </w:rPr>
            </w:pPr>
            <w:r w:rsidRPr="00E81B1B">
              <w:rPr>
                <w:rFonts w:eastAsia="Calibri"/>
                <w:szCs w:val="20"/>
              </w:rPr>
              <w:t>8,0</w:t>
            </w:r>
          </w:p>
        </w:tc>
        <w:tc>
          <w:tcPr>
            <w:tcW w:w="775" w:type="pct"/>
            <w:tcBorders>
              <w:top w:val="single" w:sz="4" w:space="0" w:color="000000" w:themeColor="text1"/>
            </w:tcBorders>
          </w:tcPr>
          <w:p w14:paraId="2A8F2783" w14:textId="77777777" w:rsidR="00401E66" w:rsidRPr="00E81B1B" w:rsidRDefault="00401E66" w:rsidP="00566EAD">
            <w:pPr>
              <w:jc w:val="center"/>
              <w:rPr>
                <w:rFonts w:eastAsia="Calibri"/>
                <w:szCs w:val="20"/>
              </w:rPr>
            </w:pPr>
            <w:r w:rsidRPr="00E81B1B">
              <w:rPr>
                <w:rFonts w:eastAsia="Calibri"/>
                <w:szCs w:val="20"/>
              </w:rPr>
              <w:t>31,2</w:t>
            </w:r>
          </w:p>
        </w:tc>
        <w:tc>
          <w:tcPr>
            <w:tcW w:w="1280" w:type="pct"/>
            <w:tcBorders>
              <w:top w:val="single" w:sz="4" w:space="0" w:color="000000" w:themeColor="text1"/>
            </w:tcBorders>
          </w:tcPr>
          <w:p w14:paraId="50EB96EB" w14:textId="77777777" w:rsidR="00401E66" w:rsidRPr="00E81B1B" w:rsidRDefault="00401E66" w:rsidP="00566EAD">
            <w:pPr>
              <w:jc w:val="center"/>
              <w:rPr>
                <w:rFonts w:eastAsia="Calibri"/>
                <w:szCs w:val="20"/>
              </w:rPr>
            </w:pPr>
            <w:r w:rsidRPr="00E81B1B">
              <w:rPr>
                <w:rFonts w:eastAsia="Calibri"/>
                <w:szCs w:val="20"/>
              </w:rPr>
              <w:t>29,0</w:t>
            </w:r>
          </w:p>
        </w:tc>
      </w:tr>
      <w:tr w:rsidR="00855B6A" w:rsidRPr="00E81B1B" w14:paraId="6987B207" w14:textId="77777777" w:rsidTr="00855B6A">
        <w:tc>
          <w:tcPr>
            <w:tcW w:w="1393" w:type="pct"/>
          </w:tcPr>
          <w:p w14:paraId="7FDBCFDF" w14:textId="0584D35E" w:rsidR="00401E66" w:rsidRPr="00E81B1B" w:rsidRDefault="00401E66" w:rsidP="00566EAD">
            <w:pPr>
              <w:rPr>
                <w:rFonts w:eastAsia="Calibri"/>
                <w:szCs w:val="20"/>
              </w:rPr>
            </w:pPr>
            <w:r w:rsidRPr="00E81B1B">
              <w:rPr>
                <w:rFonts w:eastAsia="Calibri"/>
                <w:szCs w:val="20"/>
              </w:rPr>
              <w:t>Var</w:t>
            </w:r>
            <w:r w:rsidR="00167010">
              <w:rPr>
                <w:rFonts w:eastAsia="Calibri"/>
                <w:szCs w:val="20"/>
              </w:rPr>
              <w:t>iations-K.</w:t>
            </w:r>
            <w:r w:rsidRPr="00E81B1B">
              <w:rPr>
                <w:rFonts w:eastAsia="Calibri"/>
                <w:szCs w:val="20"/>
              </w:rPr>
              <w:t xml:space="preserve"> [%]</w:t>
            </w:r>
          </w:p>
        </w:tc>
        <w:tc>
          <w:tcPr>
            <w:tcW w:w="777" w:type="pct"/>
          </w:tcPr>
          <w:p w14:paraId="2EC291ED" w14:textId="77777777" w:rsidR="00401E66" w:rsidRPr="00E81B1B" w:rsidRDefault="00401E66" w:rsidP="00566EAD">
            <w:pPr>
              <w:jc w:val="center"/>
              <w:rPr>
                <w:rFonts w:eastAsia="Calibri"/>
                <w:szCs w:val="20"/>
              </w:rPr>
            </w:pPr>
            <w:r w:rsidRPr="00E81B1B">
              <w:rPr>
                <w:rFonts w:eastAsia="Calibri"/>
                <w:szCs w:val="20"/>
              </w:rPr>
              <w:t>20,9</w:t>
            </w:r>
          </w:p>
        </w:tc>
        <w:tc>
          <w:tcPr>
            <w:tcW w:w="775" w:type="pct"/>
          </w:tcPr>
          <w:p w14:paraId="79650AEF" w14:textId="77777777" w:rsidR="00401E66" w:rsidRPr="00E81B1B" w:rsidRDefault="00401E66" w:rsidP="00566EAD">
            <w:pPr>
              <w:jc w:val="center"/>
              <w:rPr>
                <w:rFonts w:eastAsia="Calibri"/>
                <w:szCs w:val="20"/>
              </w:rPr>
            </w:pPr>
            <w:r w:rsidRPr="00E81B1B">
              <w:rPr>
                <w:rFonts w:eastAsia="Calibri"/>
                <w:szCs w:val="20"/>
              </w:rPr>
              <w:t>5,4</w:t>
            </w:r>
          </w:p>
        </w:tc>
        <w:tc>
          <w:tcPr>
            <w:tcW w:w="775" w:type="pct"/>
          </w:tcPr>
          <w:p w14:paraId="34616ADC" w14:textId="77777777" w:rsidR="00401E66" w:rsidRPr="00E81B1B" w:rsidRDefault="00401E66" w:rsidP="00566EAD">
            <w:pPr>
              <w:jc w:val="center"/>
              <w:rPr>
                <w:rFonts w:eastAsia="Calibri"/>
                <w:szCs w:val="20"/>
              </w:rPr>
            </w:pPr>
            <w:r w:rsidRPr="00E81B1B">
              <w:rPr>
                <w:rFonts w:eastAsia="Calibri"/>
                <w:szCs w:val="20"/>
              </w:rPr>
              <w:t>17,8</w:t>
            </w:r>
          </w:p>
        </w:tc>
        <w:tc>
          <w:tcPr>
            <w:tcW w:w="1280" w:type="pct"/>
          </w:tcPr>
          <w:p w14:paraId="184D5377" w14:textId="77777777" w:rsidR="00401E66" w:rsidRPr="00E81B1B" w:rsidRDefault="00401E66" w:rsidP="00566EAD">
            <w:pPr>
              <w:jc w:val="center"/>
              <w:rPr>
                <w:rFonts w:eastAsia="Calibri"/>
                <w:szCs w:val="20"/>
              </w:rPr>
            </w:pPr>
            <w:r w:rsidRPr="00E81B1B">
              <w:rPr>
                <w:rFonts w:eastAsia="Calibri"/>
                <w:szCs w:val="20"/>
              </w:rPr>
              <w:t>19,2</w:t>
            </w:r>
          </w:p>
        </w:tc>
      </w:tr>
    </w:tbl>
    <w:p w14:paraId="0862361E" w14:textId="0C44F40E" w:rsidR="00566EAD" w:rsidRDefault="00401E66" w:rsidP="008D1757">
      <w:pPr>
        <w:rPr>
          <w:rFonts w:eastAsia="Calibri"/>
          <w:szCs w:val="20"/>
        </w:rPr>
      </w:pPr>
      <w:r w:rsidRPr="00E81B1B">
        <w:rPr>
          <w:rFonts w:eastAsia="Calibri"/>
          <w:szCs w:val="20"/>
        </w:rPr>
        <w:t xml:space="preserve">Neben den geringen Bruchlasten </w:t>
      </w:r>
      <w:r w:rsidR="00807B5B" w:rsidRPr="00E81B1B">
        <w:rPr>
          <w:rFonts w:eastAsia="Calibri"/>
          <w:szCs w:val="20"/>
        </w:rPr>
        <w:t xml:space="preserve">weisen die Probekörper </w:t>
      </w:r>
      <w:r w:rsidR="760CF52A" w:rsidRPr="00E81B1B">
        <w:rPr>
          <w:rFonts w:eastAsia="Calibri"/>
          <w:szCs w:val="20"/>
        </w:rPr>
        <w:t xml:space="preserve">der Serie B-NK-E3 bei gleichem Lastniveau </w:t>
      </w:r>
      <w:r w:rsidR="00807B5B" w:rsidRPr="00E81B1B">
        <w:rPr>
          <w:rFonts w:eastAsia="Calibri"/>
          <w:szCs w:val="20"/>
        </w:rPr>
        <w:t xml:space="preserve">größere </w:t>
      </w:r>
      <w:commentRangeStart w:id="1472"/>
      <w:r w:rsidR="00807B5B" w:rsidRPr="00E81B1B">
        <w:rPr>
          <w:rFonts w:eastAsia="Calibri"/>
          <w:szCs w:val="20"/>
        </w:rPr>
        <w:t>Verformungen</w:t>
      </w:r>
      <w:commentRangeEnd w:id="1472"/>
      <w:r w:rsidR="00D56512">
        <w:rPr>
          <w:rStyle w:val="Kommentarzeichen"/>
        </w:rPr>
        <w:commentReference w:id="1472"/>
      </w:r>
      <w:r w:rsidR="00855B6A">
        <w:rPr>
          <w:rFonts w:eastAsia="Calibri"/>
          <w:szCs w:val="20"/>
        </w:rPr>
        <w:t xml:space="preserve"> in Feldmitte</w:t>
      </w:r>
      <w:r w:rsidR="00807B5B" w:rsidRPr="00E81B1B">
        <w:rPr>
          <w:rFonts w:eastAsia="Calibri"/>
          <w:szCs w:val="20"/>
        </w:rPr>
        <w:t xml:space="preserve"> </w:t>
      </w:r>
      <w:r w:rsidR="760CF52A" w:rsidRPr="00E81B1B">
        <w:rPr>
          <w:rFonts w:eastAsia="Calibri"/>
          <w:szCs w:val="20"/>
        </w:rPr>
        <w:t>als die anderen Serien</w:t>
      </w:r>
      <w:r w:rsidRPr="00E81B1B">
        <w:rPr>
          <w:rFonts w:eastAsia="Calibri"/>
          <w:szCs w:val="20"/>
        </w:rPr>
        <w:t xml:space="preserve"> auf</w:t>
      </w:r>
      <w:r w:rsidR="00807B5B" w:rsidRPr="00E81B1B">
        <w:rPr>
          <w:rFonts w:eastAsia="Calibri"/>
          <w:szCs w:val="20"/>
        </w:rPr>
        <w:t xml:space="preserve">. Dies wird in </w:t>
      </w:r>
      <w:r w:rsidR="009D6F6F">
        <w:rPr>
          <w:rFonts w:eastAsia="Calibri"/>
          <w:szCs w:val="20"/>
        </w:rPr>
        <w:fldChar w:fldCharType="begin"/>
      </w:r>
      <w:r w:rsidR="009D6F6F">
        <w:rPr>
          <w:rFonts w:eastAsia="Calibri"/>
          <w:szCs w:val="20"/>
        </w:rPr>
        <w:instrText xml:space="preserve"> REF _Ref83847138 \h </w:instrText>
      </w:r>
      <w:r w:rsidR="009D6F6F">
        <w:rPr>
          <w:rFonts w:eastAsia="Calibri"/>
          <w:szCs w:val="20"/>
        </w:rPr>
      </w:r>
      <w:r w:rsidR="009D6F6F">
        <w:rPr>
          <w:rFonts w:eastAsia="Calibri"/>
          <w:szCs w:val="20"/>
        </w:rPr>
        <w:fldChar w:fldCharType="separate"/>
      </w:r>
      <w:r w:rsidR="009737A6" w:rsidRPr="00E81B1B">
        <w:t xml:space="preserve">Abbildung </w:t>
      </w:r>
      <w:r w:rsidR="009737A6">
        <w:rPr>
          <w:noProof/>
        </w:rPr>
        <w:t>62</w:t>
      </w:r>
      <w:r w:rsidR="009D6F6F">
        <w:rPr>
          <w:rFonts w:eastAsia="Calibri"/>
          <w:szCs w:val="20"/>
        </w:rPr>
        <w:fldChar w:fldCharType="end"/>
      </w:r>
      <w:r w:rsidR="00855B6A">
        <w:rPr>
          <w:rFonts w:eastAsia="Calibri"/>
          <w:szCs w:val="20"/>
        </w:rPr>
        <w:t xml:space="preserve"> </w:t>
      </w:r>
      <w:r w:rsidR="00807B5B" w:rsidRPr="00E81B1B">
        <w:rPr>
          <w:rFonts w:eastAsia="Calibri"/>
          <w:szCs w:val="20"/>
        </w:rPr>
        <w:t>deutlich</w:t>
      </w:r>
      <w:r w:rsidR="760CF52A" w:rsidRPr="00E81B1B">
        <w:rPr>
          <w:rFonts w:eastAsia="Calibri"/>
          <w:szCs w:val="20"/>
        </w:rPr>
        <w:t xml:space="preserve">. </w:t>
      </w:r>
      <w:r w:rsidR="008D1757" w:rsidRPr="00E81B1B">
        <w:rPr>
          <w:rFonts w:eastAsia="Calibri"/>
          <w:szCs w:val="20"/>
        </w:rPr>
        <w:t xml:space="preserve">Die </w:t>
      </w:r>
      <w:commentRangeStart w:id="1473"/>
      <w:r w:rsidR="008D1757" w:rsidRPr="00E81B1B">
        <w:rPr>
          <w:rFonts w:eastAsia="Calibri"/>
          <w:szCs w:val="20"/>
        </w:rPr>
        <w:t>horizontalen</w:t>
      </w:r>
      <w:commentRangeEnd w:id="1473"/>
      <w:r w:rsidR="000A2686">
        <w:rPr>
          <w:rStyle w:val="Kommentarzeichen"/>
        </w:rPr>
        <w:commentReference w:id="1473"/>
      </w:r>
      <w:r w:rsidR="008D1757" w:rsidRPr="00E81B1B">
        <w:rPr>
          <w:rFonts w:eastAsia="Calibri"/>
          <w:szCs w:val="20"/>
        </w:rPr>
        <w:t xml:space="preserve"> Verschiebungen zwischen den Bauteilkomponenten </w:t>
      </w:r>
      <w:r w:rsidR="00C51DC5" w:rsidRPr="00E81B1B">
        <w:rPr>
          <w:rFonts w:eastAsia="Calibri"/>
          <w:szCs w:val="20"/>
        </w:rPr>
        <w:t>bei</w:t>
      </w:r>
      <w:r w:rsidR="008D1757" w:rsidRPr="00E81B1B">
        <w:rPr>
          <w:rFonts w:eastAsia="Calibri"/>
          <w:szCs w:val="20"/>
        </w:rPr>
        <w:t xml:space="preserve"> de</w:t>
      </w:r>
      <w:r w:rsidR="00C51DC5" w:rsidRPr="00E81B1B">
        <w:rPr>
          <w:rFonts w:eastAsia="Calibri"/>
          <w:szCs w:val="20"/>
        </w:rPr>
        <w:t xml:space="preserve">n </w:t>
      </w:r>
      <w:r w:rsidR="008D1757" w:rsidRPr="00E81B1B">
        <w:rPr>
          <w:rFonts w:eastAsia="Calibri"/>
          <w:szCs w:val="20"/>
        </w:rPr>
        <w:t xml:space="preserve">Serien </w:t>
      </w:r>
      <w:r w:rsidR="760CF52A" w:rsidRPr="00E81B1B">
        <w:rPr>
          <w:rFonts w:eastAsia="Calibri"/>
          <w:szCs w:val="20"/>
        </w:rPr>
        <w:t xml:space="preserve">B-TK-E3-FG und B-NK-E3 </w:t>
      </w:r>
      <w:r w:rsidR="008D1757" w:rsidRPr="00E81B1B">
        <w:rPr>
          <w:rFonts w:eastAsia="Calibri"/>
          <w:szCs w:val="20"/>
        </w:rPr>
        <w:t xml:space="preserve">sind </w:t>
      </w:r>
      <w:r w:rsidR="760CF52A" w:rsidRPr="00E81B1B">
        <w:rPr>
          <w:rFonts w:eastAsia="Calibri"/>
          <w:szCs w:val="20"/>
        </w:rPr>
        <w:t>etwa gleich. Bei Serie B-TK-C3-FG wurden deutlich größere Verschiebungen zwischen Holz und Beton verzeichnet</w:t>
      </w:r>
      <w:r w:rsidR="00855B6A">
        <w:rPr>
          <w:rFonts w:eastAsia="Calibri"/>
          <w:szCs w:val="20"/>
        </w:rPr>
        <w:t xml:space="preserve">.  Es wird vermutet, dass diese </w:t>
      </w:r>
      <w:r w:rsidR="760CF52A" w:rsidRPr="00E81B1B">
        <w:rPr>
          <w:rFonts w:eastAsia="Calibri"/>
          <w:szCs w:val="20"/>
        </w:rPr>
        <w:t xml:space="preserve">durch die </w:t>
      </w:r>
      <w:r w:rsidR="00855B6A">
        <w:rPr>
          <w:rFonts w:eastAsia="Calibri"/>
          <w:szCs w:val="20"/>
        </w:rPr>
        <w:t xml:space="preserve">bereits vor dem Versuch vorhandenen </w:t>
      </w:r>
      <w:r w:rsidR="760CF52A" w:rsidRPr="00E81B1B">
        <w:rPr>
          <w:rFonts w:eastAsia="Calibri"/>
          <w:szCs w:val="20"/>
        </w:rPr>
        <w:t>Risse im Bereich der Fuge</w:t>
      </w:r>
      <w:r w:rsidR="00855B6A">
        <w:rPr>
          <w:rFonts w:eastAsia="Calibri"/>
          <w:szCs w:val="20"/>
        </w:rPr>
        <w:t xml:space="preserve"> an den Enden der Balken hervorgerufen wurden</w:t>
      </w:r>
      <w:r w:rsidR="00C51DC5" w:rsidRPr="00E81B1B">
        <w:rPr>
          <w:rFonts w:eastAsia="Calibri"/>
          <w:szCs w:val="20"/>
        </w:rPr>
        <w:t xml:space="preserve"> (siehe </w:t>
      </w:r>
      <w:r w:rsidR="00C51DC5" w:rsidRPr="00E81B1B">
        <w:rPr>
          <w:rFonts w:eastAsia="Calibri"/>
          <w:szCs w:val="20"/>
        </w:rPr>
        <w:fldChar w:fldCharType="begin"/>
      </w:r>
      <w:r w:rsidR="00C51DC5" w:rsidRPr="00E81B1B">
        <w:rPr>
          <w:rFonts w:eastAsia="Calibri"/>
          <w:szCs w:val="20"/>
        </w:rPr>
        <w:instrText xml:space="preserve"> REF _Ref82356955 \h </w:instrText>
      </w:r>
      <w:r w:rsidR="00C51DC5" w:rsidRPr="00E81B1B">
        <w:rPr>
          <w:rFonts w:eastAsia="Calibri"/>
          <w:szCs w:val="20"/>
        </w:rPr>
      </w:r>
      <w:r w:rsidR="00C51DC5" w:rsidRPr="00E81B1B">
        <w:rPr>
          <w:rFonts w:eastAsia="Calibri"/>
          <w:szCs w:val="20"/>
        </w:rPr>
        <w:fldChar w:fldCharType="separate"/>
      </w:r>
      <w:r w:rsidR="009737A6" w:rsidRPr="00E81B1B">
        <w:t xml:space="preserve">Abbildung </w:t>
      </w:r>
      <w:r w:rsidR="009737A6">
        <w:rPr>
          <w:noProof/>
        </w:rPr>
        <w:t>63</w:t>
      </w:r>
      <w:r w:rsidR="00C51DC5" w:rsidRPr="00E81B1B">
        <w:rPr>
          <w:rFonts w:eastAsia="Calibri"/>
          <w:szCs w:val="20"/>
        </w:rPr>
        <w:fldChar w:fldCharType="end"/>
      </w:r>
      <w:r w:rsidR="00C51DC5" w:rsidRPr="00E81B1B">
        <w:rPr>
          <w:rFonts w:eastAsia="Calibri"/>
          <w:szCs w:val="20"/>
        </w:rPr>
        <w:t>)</w:t>
      </w:r>
      <w:r w:rsidR="760CF52A" w:rsidRPr="00E81B1B">
        <w:rPr>
          <w:rFonts w:eastAsia="Calibri"/>
          <w:szCs w:val="20"/>
        </w:rPr>
        <w:t>.</w:t>
      </w:r>
      <w:r w:rsidR="00C51DC5" w:rsidRPr="00E81B1B">
        <w:rPr>
          <w:rFonts w:eastAsia="Calibri"/>
          <w:szCs w:val="20"/>
        </w:rPr>
        <w:t xml:space="preserve"> Diese Beobachtungen lassen darauf schließen, dass der</w:t>
      </w:r>
      <w:r w:rsidR="760CF52A" w:rsidRPr="00E81B1B">
        <w:rPr>
          <w:rFonts w:eastAsia="Calibri"/>
          <w:szCs w:val="20"/>
        </w:rPr>
        <w:t xml:space="preserve"> Verbund zwischen Holz und Beton als Ursache für die niedrigen Bruchlasten und</w:t>
      </w:r>
      <w:r w:rsidR="00C51DC5" w:rsidRPr="00E81B1B">
        <w:rPr>
          <w:rFonts w:eastAsia="Calibri"/>
          <w:szCs w:val="20"/>
        </w:rPr>
        <w:t xml:space="preserve"> die unterschiedlichen Steifigkeiten ausgeschlossen werden kann. </w:t>
      </w:r>
      <w:del w:id="1474" w:author="Stefan Behring [2]" w:date="2021-12-22T00:20:00Z">
        <w:r w:rsidR="00C51DC5" w:rsidRPr="00E81B1B" w:rsidDel="00FB01AD">
          <w:rPr>
            <w:rFonts w:eastAsia="Calibri"/>
            <w:szCs w:val="20"/>
          </w:rPr>
          <w:delText xml:space="preserve">Stattdessen liegt es nahe, dass natürliche </w:delText>
        </w:r>
        <w:r w:rsidR="00755D45" w:rsidRPr="00E81B1B" w:rsidDel="00FB01AD">
          <w:rPr>
            <w:rFonts w:eastAsia="Calibri"/>
            <w:szCs w:val="20"/>
          </w:rPr>
          <w:delText>Schwankungen</w:delText>
        </w:r>
        <w:r w:rsidR="00C51DC5" w:rsidRPr="00E81B1B" w:rsidDel="00FB01AD">
          <w:rPr>
            <w:rFonts w:eastAsia="Calibri"/>
            <w:szCs w:val="20"/>
          </w:rPr>
          <w:delText xml:space="preserve"> der </w:delText>
        </w:r>
        <w:r w:rsidR="00C51DC5" w:rsidRPr="00E81B1B" w:rsidDel="00FB01AD">
          <w:rPr>
            <w:rFonts w:eastAsia="Calibri"/>
            <w:szCs w:val="20"/>
          </w:rPr>
          <w:lastRenderedPageBreak/>
          <w:delText xml:space="preserve">Festigkeit und </w:delText>
        </w:r>
        <w:commentRangeStart w:id="1475"/>
        <w:r w:rsidR="00C51DC5" w:rsidRPr="00E81B1B" w:rsidDel="00FB01AD">
          <w:rPr>
            <w:rFonts w:eastAsia="Calibri"/>
            <w:szCs w:val="20"/>
          </w:rPr>
          <w:delText>Steifigkeit</w:delText>
        </w:r>
      </w:del>
      <w:commentRangeEnd w:id="1475"/>
      <w:r w:rsidR="00FB01AD">
        <w:rPr>
          <w:rStyle w:val="Kommentarzeichen"/>
        </w:rPr>
        <w:commentReference w:id="1475"/>
      </w:r>
      <w:del w:id="1476" w:author="Stefan Behring [2]" w:date="2021-12-22T00:20:00Z">
        <w:r w:rsidR="00C51DC5" w:rsidRPr="00E81B1B" w:rsidDel="00FB01AD">
          <w:rPr>
            <w:rFonts w:eastAsia="Calibri"/>
            <w:szCs w:val="20"/>
          </w:rPr>
          <w:delText xml:space="preserve"> der Bauteilkomponenten </w:delText>
        </w:r>
        <w:r w:rsidR="00755D45" w:rsidRPr="00E81B1B" w:rsidDel="00FB01AD">
          <w:rPr>
            <w:rFonts w:eastAsia="Calibri"/>
            <w:szCs w:val="20"/>
          </w:rPr>
          <w:delText>die Unterschiede zwischen den Serien verursacht</w:delText>
        </w:r>
        <w:r w:rsidR="009D6F6F" w:rsidDel="00FB01AD">
          <w:rPr>
            <w:rFonts w:eastAsia="Calibri"/>
            <w:szCs w:val="20"/>
          </w:rPr>
          <w:delText xml:space="preserve"> haben</w:delText>
        </w:r>
        <w:r w:rsidR="00755D45" w:rsidRPr="00E81B1B" w:rsidDel="00FB01AD">
          <w:rPr>
            <w:rFonts w:eastAsia="Calibri"/>
            <w:szCs w:val="20"/>
          </w:rPr>
          <w:delText xml:space="preserve">. </w:delText>
        </w:r>
      </w:del>
      <w:r w:rsidR="00855B6A" w:rsidRPr="00E81B1B">
        <w:rPr>
          <w:noProof/>
          <w:lang w:eastAsia="de-DE"/>
        </w:rPr>
        <w:drawing>
          <wp:inline distT="0" distB="0" distL="0" distR="0" wp14:anchorId="73251D7D" wp14:editId="71E92823">
            <wp:extent cx="5006146" cy="2857675"/>
            <wp:effectExtent l="0" t="0" r="4445" b="0"/>
            <wp:docPr id="1079579653"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006146" cy="2857675"/>
                    </a:xfrm>
                    <a:prstGeom prst="rect">
                      <a:avLst/>
                    </a:prstGeom>
                  </pic:spPr>
                </pic:pic>
              </a:graphicData>
            </a:graphic>
          </wp:inline>
        </w:drawing>
      </w:r>
    </w:p>
    <w:p w14:paraId="3F473D31" w14:textId="69FD2ABD" w:rsidR="00855B6A" w:rsidRPr="00E81B1B" w:rsidRDefault="00855B6A" w:rsidP="00855B6A">
      <w:pPr>
        <w:pStyle w:val="Beschriftung"/>
        <w:rPr>
          <w:rFonts w:eastAsia="Calibri"/>
          <w:szCs w:val="20"/>
        </w:rPr>
      </w:pPr>
      <w:r w:rsidRPr="00E81B1B">
        <w:t xml:space="preserve">Abbildung </w:t>
      </w:r>
      <w:r>
        <w:rPr>
          <w:noProof/>
        </w:rPr>
        <w:t>62</w:t>
      </w:r>
      <w:r w:rsidRPr="00E81B1B">
        <w:t xml:space="preserve"> Vergleich der Kraft-Verformungsdiagramme der 4-Punkt-Biegeversuche</w:t>
      </w:r>
    </w:p>
    <w:p w14:paraId="0EE2CDE5" w14:textId="24E32F70" w:rsidR="00566EAD" w:rsidRPr="00E81B1B" w:rsidRDefault="00755D45" w:rsidP="0065532F">
      <w:pPr>
        <w:rPr>
          <w:rFonts w:eastAsia="Calibri"/>
          <w:szCs w:val="20"/>
        </w:rPr>
      </w:pPr>
      <w:r w:rsidRPr="00E81B1B">
        <w:rPr>
          <w:rFonts w:eastAsia="Calibri"/>
          <w:szCs w:val="20"/>
        </w:rPr>
        <w:t xml:space="preserve">Lediglich im </w:t>
      </w:r>
      <w:r w:rsidR="005977F0">
        <w:rPr>
          <w:rFonts w:eastAsia="Calibri"/>
          <w:szCs w:val="20"/>
        </w:rPr>
        <w:t>Fall</w:t>
      </w:r>
      <w:r w:rsidRPr="00E81B1B">
        <w:rPr>
          <w:rFonts w:eastAsia="Calibri"/>
          <w:szCs w:val="20"/>
        </w:rPr>
        <w:t xml:space="preserve"> der Serie B-TK-C3-FG liegt es aufgrund der Vorschäden nahe, dass der Verbund schlechter war. Dies zeigen</w:t>
      </w:r>
      <w:ins w:id="1477" w:author="Jan Wenker" w:date="2021-12-16T11:17:00Z">
        <w:r w:rsidR="008955C6">
          <w:rPr>
            <w:rFonts w:eastAsia="Calibri"/>
            <w:szCs w:val="20"/>
          </w:rPr>
          <w:t>,</w:t>
        </w:r>
      </w:ins>
      <w:r w:rsidRPr="00E81B1B">
        <w:rPr>
          <w:rFonts w:eastAsia="Calibri"/>
          <w:szCs w:val="20"/>
        </w:rPr>
        <w:t xml:space="preserve"> wie bereits beschrieben</w:t>
      </w:r>
      <w:ins w:id="1478" w:author="Jan Wenker" w:date="2021-12-16T11:17:00Z">
        <w:r w:rsidR="008955C6">
          <w:rPr>
            <w:rFonts w:eastAsia="Calibri"/>
            <w:szCs w:val="20"/>
          </w:rPr>
          <w:t>,</w:t>
        </w:r>
      </w:ins>
      <w:r w:rsidRPr="00E81B1B">
        <w:rPr>
          <w:rFonts w:eastAsia="Calibri"/>
          <w:szCs w:val="20"/>
        </w:rPr>
        <w:t xml:space="preserve"> die größeren horizontalen Verschiebungen. Allerdings trat auch hier stets ein Biegezugversagen auf und die Bruchlasten liegen im Mittel aller Serien. </w:t>
      </w:r>
      <w:r w:rsidR="00F16B0E" w:rsidRPr="00E81B1B">
        <w:rPr>
          <w:rFonts w:eastAsia="Calibri"/>
          <w:szCs w:val="20"/>
        </w:rPr>
        <w:t xml:space="preserve">Auch in Hinblick auf die Durchbiegungen konnte kein negativer Effekt durch die Risse beobachtet werden. </w:t>
      </w:r>
      <w:r w:rsidRPr="00E81B1B">
        <w:rPr>
          <w:rFonts w:eastAsia="Calibri"/>
          <w:szCs w:val="20"/>
        </w:rPr>
        <w:t xml:space="preserve">Es wird vermutet, dass Schwindprozesse des Betons oder </w:t>
      </w:r>
      <w:r w:rsidR="00F16B0E" w:rsidRPr="00E81B1B">
        <w:rPr>
          <w:rFonts w:eastAsia="Calibri"/>
          <w:szCs w:val="20"/>
        </w:rPr>
        <w:t>Verformungen</w:t>
      </w:r>
      <w:r w:rsidRPr="00E81B1B">
        <w:rPr>
          <w:rFonts w:eastAsia="Calibri"/>
          <w:szCs w:val="20"/>
        </w:rPr>
        <w:t xml:space="preserve"> </w:t>
      </w:r>
      <w:r w:rsidR="00F16B0E" w:rsidRPr="00E81B1B">
        <w:rPr>
          <w:rFonts w:eastAsia="Calibri"/>
          <w:szCs w:val="20"/>
        </w:rPr>
        <w:t xml:space="preserve">des </w:t>
      </w:r>
      <w:r w:rsidRPr="00E81B1B">
        <w:rPr>
          <w:rFonts w:eastAsia="Calibri"/>
          <w:szCs w:val="20"/>
        </w:rPr>
        <w:t>Holzes die Risse im Beton hervorriefen.</w:t>
      </w:r>
      <w:r w:rsidR="00F16B0E" w:rsidRPr="00E81B1B">
        <w:rPr>
          <w:rFonts w:eastAsia="Calibri"/>
          <w:szCs w:val="20"/>
        </w:rPr>
        <w:t xml:space="preserve"> Die </w:t>
      </w:r>
      <w:commentRangeStart w:id="1479"/>
      <w:commentRangeStart w:id="1480"/>
      <w:r w:rsidR="00F16B0E" w:rsidRPr="00E81B1B">
        <w:rPr>
          <w:rFonts w:eastAsia="Calibri"/>
          <w:szCs w:val="20"/>
        </w:rPr>
        <w:t>Risse</w:t>
      </w:r>
      <w:commentRangeEnd w:id="1479"/>
      <w:r w:rsidR="00491658">
        <w:rPr>
          <w:rStyle w:val="Kommentarzeichen"/>
        </w:rPr>
        <w:commentReference w:id="1479"/>
      </w:r>
      <w:commentRangeEnd w:id="1480"/>
      <w:r w:rsidR="005C6EDB">
        <w:rPr>
          <w:rStyle w:val="Kommentarzeichen"/>
        </w:rPr>
        <w:commentReference w:id="1480"/>
      </w:r>
      <w:r w:rsidR="00F16B0E" w:rsidRPr="00E81B1B">
        <w:rPr>
          <w:rFonts w:eastAsia="Calibri"/>
          <w:szCs w:val="20"/>
        </w:rPr>
        <w:t xml:space="preserve"> reichten vor dem Versuch </w:t>
      </w:r>
      <w:r w:rsidR="005C6EDB">
        <w:rPr>
          <w:rFonts w:eastAsia="Calibri"/>
          <w:szCs w:val="20"/>
        </w:rPr>
        <w:t xml:space="preserve">von den Hirnenden der Balken </w:t>
      </w:r>
      <w:r w:rsidR="00F16B0E" w:rsidRPr="00E81B1B">
        <w:rPr>
          <w:rFonts w:eastAsia="Calibri"/>
          <w:szCs w:val="20"/>
        </w:rPr>
        <w:t xml:space="preserve">bis etwa 20 cm weit </w:t>
      </w:r>
      <w:r w:rsidR="005C6EDB">
        <w:rPr>
          <w:rFonts w:eastAsia="Calibri"/>
          <w:szCs w:val="20"/>
        </w:rPr>
        <w:t xml:space="preserve">in Richtung </w:t>
      </w:r>
      <w:r w:rsidR="00F16B0E" w:rsidRPr="00E81B1B">
        <w:rPr>
          <w:rFonts w:eastAsia="Calibri"/>
          <w:szCs w:val="20"/>
        </w:rPr>
        <w:t>Feldmitte und verliefen nicht über die volle Breite der</w:t>
      </w:r>
      <w:r w:rsidR="005C6EDB">
        <w:rPr>
          <w:rFonts w:eastAsia="Calibri"/>
          <w:szCs w:val="20"/>
        </w:rPr>
        <w:t xml:space="preserve"> Fuge</w:t>
      </w:r>
      <w:r w:rsidR="00F16B0E" w:rsidRPr="00E81B1B">
        <w:rPr>
          <w:rFonts w:eastAsia="Calibri"/>
          <w:szCs w:val="20"/>
        </w:rPr>
        <w:t xml:space="preserve">. </w:t>
      </w:r>
      <w:r w:rsidR="005C6EDB">
        <w:rPr>
          <w:rFonts w:eastAsia="Calibri"/>
          <w:szCs w:val="20"/>
        </w:rPr>
        <w:t xml:space="preserve">Während der Belastung bei der </w:t>
      </w:r>
      <w:commentRangeStart w:id="1481"/>
      <w:r w:rsidR="00F16B0E" w:rsidRPr="00E81B1B">
        <w:rPr>
          <w:rFonts w:eastAsia="Calibri"/>
          <w:szCs w:val="20"/>
        </w:rPr>
        <w:t>Versuch</w:t>
      </w:r>
      <w:r w:rsidR="005C6EDB">
        <w:rPr>
          <w:rFonts w:eastAsia="Calibri"/>
          <w:szCs w:val="20"/>
        </w:rPr>
        <w:t>sdurchführung</w:t>
      </w:r>
      <w:r w:rsidR="00F16B0E" w:rsidRPr="00E81B1B">
        <w:rPr>
          <w:rFonts w:eastAsia="Calibri"/>
          <w:szCs w:val="20"/>
        </w:rPr>
        <w:t xml:space="preserve"> wurde kein Wachsen der Risse beobachtet.</w:t>
      </w:r>
      <w:bookmarkStart w:id="1482" w:name="_Ref82354925"/>
      <w:commentRangeEnd w:id="1481"/>
      <w:r w:rsidR="00DE1296">
        <w:rPr>
          <w:rStyle w:val="Kommentarzeichen"/>
        </w:rPr>
        <w:commentReference w:id="1481"/>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6EAD" w:rsidRPr="00E81B1B" w14:paraId="1A8BA93B" w14:textId="77777777" w:rsidTr="0065532F">
        <w:tc>
          <w:tcPr>
            <w:tcW w:w="9060" w:type="dxa"/>
          </w:tcPr>
          <w:p w14:paraId="1A3C68C2" w14:textId="70F8604D" w:rsidR="0065532F" w:rsidRPr="00E81B1B" w:rsidRDefault="0065532F" w:rsidP="0065532F">
            <w:pPr>
              <w:pStyle w:val="Beschriftung"/>
            </w:pPr>
          </w:p>
        </w:tc>
      </w:tr>
    </w:tbl>
    <w:bookmarkEnd w:id="1482"/>
    <w:p w14:paraId="4460AD6E" w14:textId="77777777" w:rsidR="00566EAD" w:rsidRPr="00E81B1B" w:rsidRDefault="00566EAD" w:rsidP="0065532F">
      <w:pPr>
        <w:spacing w:before="0" w:line="240" w:lineRule="auto"/>
      </w:pPr>
      <w:r w:rsidRPr="00E81B1B">
        <w:rPr>
          <w:noProof/>
          <w:lang w:eastAsia="de-DE"/>
        </w:rPr>
        <w:drawing>
          <wp:inline distT="0" distB="0" distL="0" distR="0" wp14:anchorId="6CA2CCCF" wp14:editId="3C9817BC">
            <wp:extent cx="5001768" cy="4572000"/>
            <wp:effectExtent l="0" t="0" r="0" b="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01768" cy="4572000"/>
                    </a:xfrm>
                    <a:prstGeom prst="rect">
                      <a:avLst/>
                    </a:prstGeom>
                  </pic:spPr>
                </pic:pic>
              </a:graphicData>
            </a:graphic>
          </wp:inline>
        </w:drawing>
      </w:r>
    </w:p>
    <w:p w14:paraId="4BEA346B" w14:textId="1B93EFA1" w:rsidR="00566EAD" w:rsidRPr="00E81B1B" w:rsidRDefault="00566EAD" w:rsidP="00566EAD">
      <w:pPr>
        <w:pStyle w:val="Beschriftung"/>
      </w:pPr>
      <w:bookmarkStart w:id="1483" w:name="_Ref82356955"/>
      <w:bookmarkStart w:id="1484" w:name="_Toc92091836"/>
      <w:r w:rsidRPr="00E81B1B">
        <w:t xml:space="preserve">Abbildung </w:t>
      </w:r>
      <w:r>
        <w:fldChar w:fldCharType="begin"/>
      </w:r>
      <w:r>
        <w:instrText>SEQ Abbildung \* ARABIC</w:instrText>
      </w:r>
      <w:r>
        <w:fldChar w:fldCharType="separate"/>
      </w:r>
      <w:r w:rsidR="000D73A7">
        <w:rPr>
          <w:noProof/>
        </w:rPr>
        <w:t>57</w:t>
      </w:r>
      <w:r>
        <w:fldChar w:fldCharType="end"/>
      </w:r>
      <w:bookmarkEnd w:id="1483"/>
      <w:r w:rsidRPr="00E81B1B">
        <w:t xml:space="preserve"> Horizontale Verschiebung </w:t>
      </w:r>
      <w:commentRangeStart w:id="1485"/>
      <w:r w:rsidRPr="00E81B1B">
        <w:t>zwischen</w:t>
      </w:r>
      <w:commentRangeEnd w:id="1485"/>
      <w:r w:rsidR="000555B1">
        <w:rPr>
          <w:rStyle w:val="Kommentarzeichen"/>
          <w:iCs w:val="0"/>
        </w:rPr>
        <w:commentReference w:id="1485"/>
      </w:r>
      <w:r w:rsidRPr="00E81B1B">
        <w:t xml:space="preserve"> Holz und Beton an beiden Trägerenden</w:t>
      </w:r>
      <w:r w:rsidR="00027B2E" w:rsidRPr="00E81B1B">
        <w:t xml:space="preserve"> der Biegeversuchskörper</w:t>
      </w:r>
      <w:bookmarkEnd w:id="1484"/>
    </w:p>
    <w:p w14:paraId="209D96D8" w14:textId="4C3051E9" w:rsidR="00401E66" w:rsidRPr="00E81B1B" w:rsidRDefault="760CF52A" w:rsidP="00401E66">
      <w:pPr>
        <w:spacing w:after="240"/>
        <w:rPr>
          <w:rFonts w:eastAsia="Calibri"/>
          <w:szCs w:val="20"/>
        </w:rPr>
      </w:pPr>
      <w:r w:rsidRPr="00E81B1B">
        <w:rPr>
          <w:rFonts w:eastAsia="Calibri"/>
          <w:szCs w:val="20"/>
        </w:rPr>
        <w:t xml:space="preserve">Die gemessenen Bruchlasten liegen für alle Serien deutlich unter dem erwarteten Niveau. Die geschätzte Bruchlast von 250 kN wurde anhand der Biegetheorie und dem </w:t>
      </w:r>
      <w:r w:rsidR="009D6F6F">
        <w:rPr>
          <w:rFonts w:eastAsia="Calibri"/>
          <w:szCs w:val="20"/>
        </w:rPr>
        <w:t>γ</w:t>
      </w:r>
      <w:r w:rsidRPr="00E81B1B">
        <w:rPr>
          <w:rFonts w:eastAsia="Calibri"/>
          <w:szCs w:val="20"/>
        </w:rPr>
        <w:t>-Verfahren sowie mithilfe ein</w:t>
      </w:r>
      <w:r w:rsidR="009D6F6F">
        <w:rPr>
          <w:rFonts w:eastAsia="Calibri"/>
          <w:szCs w:val="20"/>
        </w:rPr>
        <w:t>e</w:t>
      </w:r>
      <w:r w:rsidRPr="00E81B1B">
        <w:rPr>
          <w:rFonts w:eastAsia="Calibri"/>
          <w:szCs w:val="20"/>
        </w:rPr>
        <w:t xml:space="preserve">s FE-Modells </w:t>
      </w:r>
      <w:r w:rsidR="005C6EDB">
        <w:rPr>
          <w:rFonts w:eastAsia="Calibri"/>
          <w:szCs w:val="20"/>
        </w:rPr>
        <w:t xml:space="preserve">(Kapitel xy) </w:t>
      </w:r>
      <w:r w:rsidRPr="00E81B1B">
        <w:rPr>
          <w:rFonts w:eastAsia="Calibri"/>
          <w:szCs w:val="20"/>
        </w:rPr>
        <w:t>ermittelt</w:t>
      </w:r>
      <w:r w:rsidR="005C6EDB">
        <w:rPr>
          <w:rFonts w:eastAsia="Calibri"/>
          <w:szCs w:val="20"/>
        </w:rPr>
        <w:t xml:space="preserve"> </w:t>
      </w:r>
      <w:r w:rsidRPr="00E81B1B">
        <w:rPr>
          <w:rFonts w:eastAsia="Calibri"/>
          <w:szCs w:val="20"/>
        </w:rPr>
        <w:t>.Für die Material</w:t>
      </w:r>
      <w:r w:rsidR="00F16B0E" w:rsidRPr="00E81B1B">
        <w:rPr>
          <w:rFonts w:eastAsia="Calibri"/>
          <w:szCs w:val="20"/>
        </w:rPr>
        <w:t xml:space="preserve">steifigkeiten </w:t>
      </w:r>
      <w:r w:rsidRPr="00E81B1B">
        <w:rPr>
          <w:rFonts w:eastAsia="Calibri"/>
          <w:szCs w:val="20"/>
        </w:rPr>
        <w:t xml:space="preserve">wurden Mittelwerte </w:t>
      </w:r>
      <w:r w:rsidR="00F16B0E" w:rsidRPr="00E81B1B">
        <w:rPr>
          <w:rFonts w:eastAsia="Calibri"/>
          <w:szCs w:val="20"/>
        </w:rPr>
        <w:t xml:space="preserve">nach </w:t>
      </w:r>
      <w:sdt>
        <w:sdtPr>
          <w:rPr>
            <w:rFonts w:eastAsia="Calibri"/>
            <w:szCs w:val="20"/>
          </w:rPr>
          <w:id w:val="-1852791238"/>
          <w:citation/>
        </w:sdtPr>
        <w:sdtContent>
          <w:r w:rsidR="00F16B0E" w:rsidRPr="00E81B1B">
            <w:rPr>
              <w:rFonts w:eastAsia="Calibri"/>
              <w:szCs w:val="20"/>
            </w:rPr>
            <w:fldChar w:fldCharType="begin"/>
          </w:r>
          <w:r w:rsidR="00F16B0E" w:rsidRPr="00E81B1B">
            <w:rPr>
              <w:rFonts w:eastAsia="Calibri"/>
              <w:szCs w:val="20"/>
            </w:rPr>
            <w:instrText xml:space="preserve"> CITATION DIN105 \l 1031 </w:instrText>
          </w:r>
          <w:r w:rsidR="00F16B0E" w:rsidRPr="00E81B1B">
            <w:rPr>
              <w:rFonts w:eastAsia="Calibri"/>
              <w:szCs w:val="20"/>
            </w:rPr>
            <w:fldChar w:fldCharType="separate"/>
          </w:r>
          <w:r w:rsidR="009737A6" w:rsidRPr="00ED2E07">
            <w:rPr>
              <w:rFonts w:eastAsia="Calibri"/>
              <w:noProof/>
              <w:szCs w:val="20"/>
            </w:rPr>
            <w:t>(DIN EN 1992-1-2:2010-12, 2010)</w:t>
          </w:r>
          <w:r w:rsidR="00F16B0E" w:rsidRPr="00E81B1B">
            <w:rPr>
              <w:rFonts w:eastAsia="Calibri"/>
              <w:szCs w:val="20"/>
            </w:rPr>
            <w:fldChar w:fldCharType="end"/>
          </w:r>
        </w:sdtContent>
      </w:sdt>
      <w:r w:rsidR="00F16B0E" w:rsidRPr="00E81B1B">
        <w:rPr>
          <w:rFonts w:eastAsia="Calibri"/>
          <w:szCs w:val="20"/>
        </w:rPr>
        <w:t xml:space="preserve"> und </w:t>
      </w:r>
      <w:sdt>
        <w:sdtPr>
          <w:rPr>
            <w:rFonts w:eastAsia="Calibri"/>
            <w:szCs w:val="20"/>
          </w:rPr>
          <w:id w:val="-457879650"/>
          <w:citation/>
        </w:sdtPr>
        <w:sdtContent>
          <w:r w:rsidR="00F16B0E" w:rsidRPr="00E81B1B">
            <w:rPr>
              <w:rFonts w:eastAsia="Calibri"/>
              <w:szCs w:val="20"/>
            </w:rPr>
            <w:fldChar w:fldCharType="begin"/>
          </w:r>
          <w:r w:rsidR="00F16B0E" w:rsidRPr="00E81B1B">
            <w:rPr>
              <w:rFonts w:eastAsia="Calibri"/>
              <w:szCs w:val="20"/>
            </w:rPr>
            <w:instrText xml:space="preserve"> CITATION DIN13 \l 1031 </w:instrText>
          </w:r>
          <w:r w:rsidR="00F16B0E" w:rsidRPr="00E81B1B">
            <w:rPr>
              <w:rFonts w:eastAsia="Calibri"/>
              <w:szCs w:val="20"/>
            </w:rPr>
            <w:fldChar w:fldCharType="separate"/>
          </w:r>
          <w:r w:rsidR="009737A6" w:rsidRPr="00ED2E07">
            <w:rPr>
              <w:rFonts w:eastAsia="Calibri"/>
              <w:noProof/>
              <w:szCs w:val="20"/>
            </w:rPr>
            <w:t>(DIN EN 14080:2013-09, 2013)</w:t>
          </w:r>
          <w:r w:rsidR="00F16B0E" w:rsidRPr="00E81B1B">
            <w:rPr>
              <w:rFonts w:eastAsia="Calibri"/>
              <w:szCs w:val="20"/>
            </w:rPr>
            <w:fldChar w:fldCharType="end"/>
          </w:r>
        </w:sdtContent>
      </w:sdt>
      <w:r w:rsidR="00F16B0E" w:rsidRPr="00E81B1B">
        <w:rPr>
          <w:rFonts w:eastAsia="Calibri"/>
          <w:szCs w:val="20"/>
        </w:rPr>
        <w:t xml:space="preserve"> </w:t>
      </w:r>
      <w:r w:rsidRPr="00E81B1B">
        <w:rPr>
          <w:rFonts w:eastAsia="Calibri"/>
          <w:szCs w:val="20"/>
        </w:rPr>
        <w:t>angenommen</w:t>
      </w:r>
      <w:r w:rsidR="00F16B0E" w:rsidRPr="00E81B1B">
        <w:rPr>
          <w:rFonts w:eastAsia="Calibri"/>
          <w:szCs w:val="20"/>
        </w:rPr>
        <w:t xml:space="preserve">. </w:t>
      </w:r>
      <w:r w:rsidR="009753D1">
        <w:rPr>
          <w:rFonts w:eastAsia="Calibri"/>
          <w:szCs w:val="20"/>
        </w:rPr>
        <w:t>Für d</w:t>
      </w:r>
      <w:r w:rsidR="00F16B0E" w:rsidRPr="00E81B1B">
        <w:rPr>
          <w:rFonts w:eastAsia="Calibri"/>
          <w:szCs w:val="20"/>
        </w:rPr>
        <w:t xml:space="preserve">ie Festigkeiten wurden ebenfalls </w:t>
      </w:r>
      <w:r w:rsidR="00401E66" w:rsidRPr="00E81B1B">
        <w:rPr>
          <w:rFonts w:eastAsia="Calibri"/>
          <w:szCs w:val="20"/>
        </w:rPr>
        <w:t xml:space="preserve">Mittelwerte angenommen. Diese wurden für das Holz aus den charakteristischen Werten nach </w:t>
      </w:r>
      <w:sdt>
        <w:sdtPr>
          <w:rPr>
            <w:rFonts w:eastAsia="Calibri"/>
            <w:szCs w:val="20"/>
          </w:rPr>
          <w:id w:val="-1297682357"/>
          <w:citation/>
        </w:sdtPr>
        <w:sdtContent>
          <w:r w:rsidR="00401E66" w:rsidRPr="00E81B1B">
            <w:rPr>
              <w:rFonts w:eastAsia="Calibri"/>
              <w:szCs w:val="20"/>
            </w:rPr>
            <w:fldChar w:fldCharType="begin"/>
          </w:r>
          <w:r w:rsidR="00401E66" w:rsidRPr="00E81B1B">
            <w:rPr>
              <w:rFonts w:eastAsia="Calibri"/>
              <w:szCs w:val="20"/>
            </w:rPr>
            <w:instrText xml:space="preserve"> CITATION DIN13 \l 1031 </w:instrText>
          </w:r>
          <w:r w:rsidR="00401E66" w:rsidRPr="00E81B1B">
            <w:rPr>
              <w:rFonts w:eastAsia="Calibri"/>
              <w:szCs w:val="20"/>
            </w:rPr>
            <w:fldChar w:fldCharType="separate"/>
          </w:r>
          <w:r w:rsidR="009737A6" w:rsidRPr="00ED2E07">
            <w:rPr>
              <w:rFonts w:eastAsia="Calibri"/>
              <w:noProof/>
              <w:szCs w:val="20"/>
            </w:rPr>
            <w:t>(DIN EN 14080:2013-09, 2013)</w:t>
          </w:r>
          <w:r w:rsidR="00401E66" w:rsidRPr="00E81B1B">
            <w:rPr>
              <w:rFonts w:eastAsia="Calibri"/>
              <w:szCs w:val="20"/>
            </w:rPr>
            <w:fldChar w:fldCharType="end"/>
          </w:r>
        </w:sdtContent>
      </w:sdt>
      <w:r w:rsidR="00401E66" w:rsidRPr="00E81B1B">
        <w:rPr>
          <w:rFonts w:eastAsia="Calibri"/>
          <w:szCs w:val="20"/>
        </w:rPr>
        <w:t xml:space="preserve"> mit einem geschätzten </w:t>
      </w:r>
      <w:r w:rsidRPr="00E81B1B">
        <w:rPr>
          <w:rFonts w:eastAsia="Calibri"/>
          <w:szCs w:val="20"/>
        </w:rPr>
        <w:t xml:space="preserve">Variationskoeffizient </w:t>
      </w:r>
      <w:r w:rsidR="00401E66" w:rsidRPr="00E81B1B">
        <w:rPr>
          <w:rFonts w:eastAsia="Calibri"/>
          <w:szCs w:val="20"/>
        </w:rPr>
        <w:t xml:space="preserve">von </w:t>
      </w:r>
      <w:r w:rsidRPr="00E81B1B">
        <w:rPr>
          <w:rFonts w:eastAsia="Calibri"/>
          <w:szCs w:val="20"/>
        </w:rPr>
        <w:t>20</w:t>
      </w:r>
      <w:r w:rsidR="00B97E9C">
        <w:rPr>
          <w:rFonts w:eastAsia="Calibri"/>
          <w:szCs w:val="20"/>
        </w:rPr>
        <w:t xml:space="preserve"> </w:t>
      </w:r>
      <w:r w:rsidRPr="00E81B1B">
        <w:rPr>
          <w:rFonts w:eastAsia="Calibri"/>
          <w:szCs w:val="20"/>
        </w:rPr>
        <w:t>%</w:t>
      </w:r>
      <w:r w:rsidR="00401E66" w:rsidRPr="00E81B1B">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Content>
          <w:r w:rsidR="00401E66" w:rsidRPr="00E81B1B">
            <w:rPr>
              <w:rFonts w:eastAsia="Calibri"/>
              <w:szCs w:val="20"/>
            </w:rPr>
            <w:fldChar w:fldCharType="begin"/>
          </w:r>
          <w:r w:rsidR="00401E66" w:rsidRPr="00E81B1B">
            <w:rPr>
              <w:rFonts w:eastAsia="Calibri"/>
              <w:szCs w:val="20"/>
            </w:rPr>
            <w:instrText xml:space="preserve"> CITATION DIN105 \l 1031 </w:instrText>
          </w:r>
          <w:r w:rsidR="00401E66" w:rsidRPr="00E81B1B">
            <w:rPr>
              <w:rFonts w:eastAsia="Calibri"/>
              <w:szCs w:val="20"/>
            </w:rPr>
            <w:fldChar w:fldCharType="separate"/>
          </w:r>
          <w:r w:rsidR="009737A6" w:rsidRPr="00ED2E07">
            <w:rPr>
              <w:rFonts w:eastAsia="Calibri"/>
              <w:noProof/>
              <w:szCs w:val="20"/>
            </w:rPr>
            <w:t>(DIN EN 1992-1-2:2010-12, 2010)</w:t>
          </w:r>
          <w:r w:rsidR="00401E66" w:rsidRPr="00E81B1B">
            <w:rPr>
              <w:rFonts w:eastAsia="Calibri"/>
              <w:szCs w:val="20"/>
            </w:rPr>
            <w:fldChar w:fldCharType="end"/>
          </w:r>
        </w:sdtContent>
      </w:sdt>
      <w:r w:rsidR="00401E66" w:rsidRPr="00E81B1B">
        <w:rPr>
          <w:rFonts w:eastAsia="Calibri"/>
          <w:szCs w:val="20"/>
        </w:rPr>
        <w:t xml:space="preserve"> </w:t>
      </w:r>
      <w:r w:rsidRPr="00E81B1B">
        <w:rPr>
          <w:rFonts w:eastAsia="Calibri"/>
          <w:szCs w:val="20"/>
        </w:rPr>
        <w:t xml:space="preserve">ermittelt. </w:t>
      </w:r>
      <w:r w:rsidR="00401E66" w:rsidRPr="00E81B1B">
        <w:rPr>
          <w:rFonts w:eastAsia="Calibri"/>
          <w:szCs w:val="20"/>
        </w:rPr>
        <w:t xml:space="preserve">Die angesetzten Festigkeiten und Steifigkeiten sind in </w:t>
      </w:r>
      <w:r w:rsidR="00401E66" w:rsidRPr="00E81B1B">
        <w:rPr>
          <w:rFonts w:eastAsia="Calibri"/>
          <w:szCs w:val="20"/>
        </w:rPr>
        <w:fldChar w:fldCharType="begin"/>
      </w:r>
      <w:r w:rsidR="00401E66" w:rsidRPr="00E81B1B">
        <w:rPr>
          <w:rFonts w:eastAsia="Calibri"/>
          <w:szCs w:val="20"/>
        </w:rPr>
        <w:instrText xml:space="preserve"> REF _Ref82358706 \h </w:instrText>
      </w:r>
      <w:r w:rsidR="00401E66" w:rsidRPr="00E81B1B">
        <w:rPr>
          <w:rFonts w:eastAsia="Calibri"/>
          <w:szCs w:val="20"/>
        </w:rPr>
      </w:r>
      <w:r w:rsidR="00401E66" w:rsidRPr="00E81B1B">
        <w:rPr>
          <w:rFonts w:eastAsia="Calibri"/>
          <w:szCs w:val="20"/>
        </w:rPr>
        <w:fldChar w:fldCharType="separate"/>
      </w:r>
      <w:r w:rsidR="009737A6" w:rsidRPr="00E81B1B">
        <w:t xml:space="preserve">Tabelle </w:t>
      </w:r>
      <w:r w:rsidR="009737A6">
        <w:rPr>
          <w:noProof/>
        </w:rPr>
        <w:t>19</w:t>
      </w:r>
      <w:r w:rsidR="00401E66" w:rsidRPr="00E81B1B">
        <w:rPr>
          <w:rFonts w:eastAsia="Calibri"/>
          <w:szCs w:val="20"/>
        </w:rPr>
        <w:fldChar w:fldCharType="end"/>
      </w:r>
      <w:r w:rsidR="00401E66" w:rsidRPr="00E81B1B">
        <w:rPr>
          <w:rFonts w:eastAsia="Calibri"/>
          <w:szCs w:val="20"/>
        </w:rPr>
        <w:t xml:space="preserve"> gegeben.</w:t>
      </w:r>
    </w:p>
    <w:p w14:paraId="01D484EF" w14:textId="3BAE8B1A" w:rsidR="00401E66" w:rsidRPr="00E81B1B" w:rsidRDefault="00401E66" w:rsidP="00401E66">
      <w:pPr>
        <w:pStyle w:val="Beschriftung"/>
        <w:rPr>
          <w:rFonts w:eastAsia="Calibri"/>
          <w:szCs w:val="20"/>
        </w:rPr>
      </w:pPr>
      <w:bookmarkStart w:id="1486" w:name="_Ref82358706"/>
      <w:bookmarkStart w:id="1487" w:name="_Toc92091865"/>
      <w:r w:rsidRPr="00E81B1B">
        <w:t xml:space="preserve">Tabelle </w:t>
      </w:r>
      <w:r>
        <w:fldChar w:fldCharType="begin"/>
      </w:r>
      <w:r>
        <w:instrText>SEQ Tabelle \* ARABIC</w:instrText>
      </w:r>
      <w:r>
        <w:fldChar w:fldCharType="separate"/>
      </w:r>
      <w:r w:rsidR="009737A6">
        <w:rPr>
          <w:noProof/>
        </w:rPr>
        <w:t>19</w:t>
      </w:r>
      <w:r>
        <w:fldChar w:fldCharType="end"/>
      </w:r>
      <w:bookmarkEnd w:id="1486"/>
      <w:r w:rsidRPr="00E81B1B">
        <w:t xml:space="preserve"> Materialeigenschaften zur Modellierung und Bemessun</w:t>
      </w:r>
      <w:r w:rsidR="007D03E3" w:rsidRPr="00E81B1B">
        <w:t>g</w:t>
      </w:r>
      <w:r w:rsidR="007D03E3" w:rsidRPr="00E81B1B">
        <w:fldChar w:fldCharType="begin"/>
      </w:r>
      <w:r w:rsidR="007D03E3" w:rsidRPr="00E81B1B">
        <w:instrText xml:space="preserve"> REF _Ref82358706 \h </w:instrText>
      </w:r>
      <w:r w:rsidR="007D03E3" w:rsidRPr="00E81B1B">
        <w:fldChar w:fldCharType="end"/>
      </w:r>
      <w:r w:rsidRPr="00E81B1B">
        <w:t xml:space="preserve"> der Biegeversuche</w:t>
      </w:r>
      <w:bookmarkEnd w:id="1487"/>
    </w:p>
    <w:tbl>
      <w:tblPr>
        <w:tblStyle w:val="Tabellenraster"/>
        <w:tblW w:w="0" w:type="auto"/>
        <w:tblLook w:val="04A0" w:firstRow="1" w:lastRow="0" w:firstColumn="1" w:lastColumn="0" w:noHBand="0" w:noVBand="1"/>
      </w:tblPr>
      <w:tblGrid>
        <w:gridCol w:w="3020"/>
        <w:gridCol w:w="3020"/>
        <w:gridCol w:w="3020"/>
      </w:tblGrid>
      <w:tr w:rsidR="00401E66" w:rsidRPr="00E81B1B" w14:paraId="56892CF9" w14:textId="77777777" w:rsidTr="00401E66">
        <w:tc>
          <w:tcPr>
            <w:tcW w:w="3020" w:type="dxa"/>
          </w:tcPr>
          <w:p w14:paraId="6AA0D4BD" w14:textId="22AE8E91" w:rsidR="00401E66" w:rsidRPr="00E81B1B" w:rsidRDefault="00401E66" w:rsidP="6E7E6C3D">
            <w:pPr>
              <w:rPr>
                <w:rFonts w:eastAsia="Calibri"/>
                <w:szCs w:val="20"/>
              </w:rPr>
            </w:pPr>
            <w:r w:rsidRPr="00E81B1B">
              <w:rPr>
                <w:rFonts w:eastAsia="Calibri"/>
                <w:szCs w:val="20"/>
              </w:rPr>
              <w:t>Eigenschaft</w:t>
            </w:r>
          </w:p>
        </w:tc>
        <w:tc>
          <w:tcPr>
            <w:tcW w:w="3020" w:type="dxa"/>
          </w:tcPr>
          <w:p w14:paraId="370E3BBD" w14:textId="34FE4CA6" w:rsidR="00401E66" w:rsidRPr="00E81B1B" w:rsidRDefault="00401E66" w:rsidP="6E7E6C3D">
            <w:pPr>
              <w:rPr>
                <w:rFonts w:eastAsia="Calibri"/>
                <w:szCs w:val="20"/>
              </w:rPr>
            </w:pPr>
            <w:r w:rsidRPr="00E81B1B">
              <w:rPr>
                <w:rFonts w:eastAsia="Calibri"/>
                <w:szCs w:val="20"/>
              </w:rPr>
              <w:t>Holz</w:t>
            </w:r>
          </w:p>
        </w:tc>
        <w:tc>
          <w:tcPr>
            <w:tcW w:w="3020" w:type="dxa"/>
          </w:tcPr>
          <w:p w14:paraId="38169CC6" w14:textId="258394B5" w:rsidR="00401E66" w:rsidRPr="00E81B1B" w:rsidRDefault="00401E66" w:rsidP="6E7E6C3D">
            <w:pPr>
              <w:rPr>
                <w:rFonts w:eastAsia="Calibri"/>
                <w:szCs w:val="20"/>
              </w:rPr>
            </w:pPr>
            <w:r w:rsidRPr="00E81B1B">
              <w:rPr>
                <w:rFonts w:eastAsia="Calibri"/>
                <w:szCs w:val="20"/>
              </w:rPr>
              <w:t>Beton</w:t>
            </w:r>
          </w:p>
        </w:tc>
      </w:tr>
      <w:tr w:rsidR="00401E66" w:rsidRPr="00E81B1B" w14:paraId="64465BEA" w14:textId="77777777" w:rsidTr="00401E66">
        <w:tc>
          <w:tcPr>
            <w:tcW w:w="3020" w:type="dxa"/>
          </w:tcPr>
          <w:p w14:paraId="678F2C83" w14:textId="2C15B503" w:rsidR="00401E66" w:rsidRPr="00E81B1B" w:rsidRDefault="00401E66" w:rsidP="6E7E6C3D">
            <w:pPr>
              <w:rPr>
                <w:rFonts w:eastAsia="Calibri"/>
                <w:szCs w:val="20"/>
              </w:rPr>
            </w:pPr>
            <w:r w:rsidRPr="00E81B1B">
              <w:rPr>
                <w:rFonts w:eastAsia="Calibri"/>
                <w:szCs w:val="20"/>
              </w:rPr>
              <w:t>Mittlere Biegefestigkeit [N/mm²]</w:t>
            </w:r>
          </w:p>
        </w:tc>
        <w:tc>
          <w:tcPr>
            <w:tcW w:w="3020" w:type="dxa"/>
          </w:tcPr>
          <w:p w14:paraId="7AAB988B" w14:textId="32F8CFCB" w:rsidR="00401E66" w:rsidRPr="00E81B1B" w:rsidRDefault="009D6F6F" w:rsidP="6E7E6C3D">
            <w:pPr>
              <w:rPr>
                <w:rFonts w:eastAsia="Calibri"/>
                <w:szCs w:val="20"/>
              </w:rPr>
            </w:pPr>
            <w:r>
              <w:rPr>
                <w:rFonts w:eastAsia="Calibri"/>
                <w:szCs w:val="20"/>
              </w:rPr>
              <w:t>35,7</w:t>
            </w:r>
          </w:p>
        </w:tc>
        <w:tc>
          <w:tcPr>
            <w:tcW w:w="3020" w:type="dxa"/>
          </w:tcPr>
          <w:p w14:paraId="24080F79" w14:textId="683D46C4" w:rsidR="00401E66" w:rsidRPr="00E81B1B" w:rsidRDefault="00401E66" w:rsidP="6E7E6C3D">
            <w:pPr>
              <w:rPr>
                <w:rFonts w:eastAsia="Calibri"/>
                <w:szCs w:val="20"/>
              </w:rPr>
            </w:pPr>
            <w:r w:rsidRPr="00E81B1B">
              <w:rPr>
                <w:rFonts w:eastAsia="Calibri"/>
                <w:szCs w:val="20"/>
              </w:rPr>
              <w:t>48 (Druckspannung)</w:t>
            </w:r>
          </w:p>
        </w:tc>
      </w:tr>
      <w:tr w:rsidR="00401E66" w:rsidRPr="00E81B1B" w14:paraId="20AA5B6D" w14:textId="77777777" w:rsidTr="00401E66">
        <w:tc>
          <w:tcPr>
            <w:tcW w:w="3020" w:type="dxa"/>
          </w:tcPr>
          <w:p w14:paraId="212EA0BB" w14:textId="24341906" w:rsidR="00401E66" w:rsidRPr="00E81B1B" w:rsidRDefault="00401E66" w:rsidP="6E7E6C3D">
            <w:pPr>
              <w:rPr>
                <w:rFonts w:eastAsia="Calibri"/>
                <w:szCs w:val="20"/>
              </w:rPr>
            </w:pPr>
            <w:r w:rsidRPr="00E81B1B">
              <w:rPr>
                <w:rFonts w:eastAsia="Calibri"/>
                <w:szCs w:val="20"/>
              </w:rPr>
              <w:t>Mittlerer E-Modul [N/mm²]</w:t>
            </w:r>
          </w:p>
        </w:tc>
        <w:tc>
          <w:tcPr>
            <w:tcW w:w="3020" w:type="dxa"/>
          </w:tcPr>
          <w:p w14:paraId="14D8D956" w14:textId="7509D5FA" w:rsidR="00401E66" w:rsidRPr="00E81B1B" w:rsidRDefault="00401E66" w:rsidP="6E7E6C3D">
            <w:pPr>
              <w:rPr>
                <w:rFonts w:eastAsia="Calibri"/>
                <w:szCs w:val="20"/>
              </w:rPr>
            </w:pPr>
            <w:r w:rsidRPr="00E81B1B">
              <w:rPr>
                <w:rFonts w:eastAsia="Calibri"/>
                <w:szCs w:val="20"/>
              </w:rPr>
              <w:t>11500</w:t>
            </w:r>
          </w:p>
        </w:tc>
        <w:tc>
          <w:tcPr>
            <w:tcW w:w="3020" w:type="dxa"/>
          </w:tcPr>
          <w:p w14:paraId="5E1682F2" w14:textId="7B4F73DC" w:rsidR="00401E66" w:rsidRPr="00E81B1B" w:rsidRDefault="00401E66" w:rsidP="6E7E6C3D">
            <w:pPr>
              <w:rPr>
                <w:rFonts w:eastAsia="Calibri"/>
                <w:szCs w:val="20"/>
              </w:rPr>
            </w:pPr>
            <w:r w:rsidRPr="00E81B1B">
              <w:rPr>
                <w:rFonts w:eastAsia="Calibri"/>
                <w:szCs w:val="20"/>
              </w:rPr>
              <w:t>3</w:t>
            </w:r>
            <w:r w:rsidR="006A10A8" w:rsidRPr="00E81B1B">
              <w:rPr>
                <w:rFonts w:eastAsia="Calibri"/>
                <w:szCs w:val="20"/>
              </w:rPr>
              <w:t>5220</w:t>
            </w:r>
          </w:p>
        </w:tc>
      </w:tr>
    </w:tbl>
    <w:p w14:paraId="749FD467" w14:textId="341E178A" w:rsidR="00897121" w:rsidRDefault="6E7E6C3D" w:rsidP="00FF3588">
      <w:pPr>
        <w:rPr>
          <w:rFonts w:eastAsia="Calibri"/>
          <w:szCs w:val="20"/>
        </w:rPr>
      </w:pPr>
      <w:r w:rsidRPr="00E81B1B">
        <w:rPr>
          <w:rFonts w:eastAsia="Calibri"/>
          <w:szCs w:val="20"/>
        </w:rPr>
        <w:t xml:space="preserve">Die Schätzung des </w:t>
      </w:r>
      <w:r w:rsidR="00FF3588" w:rsidRPr="00E81B1B">
        <w:rPr>
          <w:rFonts w:eastAsia="Calibri"/>
          <w:szCs w:val="20"/>
        </w:rPr>
        <w:t xml:space="preserve">Variationskoeffizienten </w:t>
      </w:r>
      <w:r w:rsidRPr="00E81B1B">
        <w:rPr>
          <w:rFonts w:eastAsia="Calibri"/>
          <w:szCs w:val="20"/>
        </w:rPr>
        <w:t xml:space="preserve">zeigt eine gute Übereinstimmung mit den Versuchsergebnissen. </w:t>
      </w:r>
      <w:commentRangeStart w:id="1488"/>
      <w:r w:rsidRPr="00E81B1B">
        <w:rPr>
          <w:rFonts w:eastAsia="Calibri"/>
          <w:szCs w:val="20"/>
        </w:rPr>
        <w:t>Die nach Biegetheorie und mittels FE</w:t>
      </w:r>
      <w:ins w:id="1489" w:author="Stefan Behring [2]" w:date="2021-12-22T00:35:00Z">
        <w:r w:rsidR="000D37AD">
          <w:rPr>
            <w:rFonts w:eastAsia="Calibri"/>
            <w:szCs w:val="20"/>
          </w:rPr>
          <w:t>-Modells</w:t>
        </w:r>
      </w:ins>
      <w:r w:rsidRPr="00E81B1B">
        <w:rPr>
          <w:rFonts w:eastAsia="Calibri"/>
          <w:szCs w:val="20"/>
        </w:rPr>
        <w:t xml:space="preserve"> berechneten Spannungen an der Holzunterkante betragen </w:t>
      </w:r>
      <w:r w:rsidR="00D02CFB">
        <w:rPr>
          <w:rFonts w:eastAsia="Calibri"/>
          <w:szCs w:val="20"/>
        </w:rPr>
        <w:t>bei der im mittleren Bruchlast aller</w:t>
      </w:r>
      <w:r w:rsidRPr="00E81B1B">
        <w:rPr>
          <w:rFonts w:eastAsia="Calibri"/>
          <w:szCs w:val="20"/>
        </w:rPr>
        <w:t xml:space="preserve"> etwa 23 N/mm² bzw. 25 N/mm² für die 10 cm bzw. die 12 cm starke Betondecke. Diese Festigkeit entspricht etwa de</w:t>
      </w:r>
      <w:r w:rsidR="00D02CFB">
        <w:rPr>
          <w:rFonts w:eastAsia="Calibri"/>
          <w:szCs w:val="20"/>
        </w:rPr>
        <w:t>r</w:t>
      </w:r>
      <w:r w:rsidRPr="00E81B1B">
        <w:rPr>
          <w:rFonts w:eastAsia="Calibri"/>
          <w:szCs w:val="20"/>
        </w:rPr>
        <w:t xml:space="preserve"> charakteristischen </w:t>
      </w:r>
      <w:r w:rsidR="00FF3588" w:rsidRPr="00E81B1B">
        <w:rPr>
          <w:rFonts w:eastAsia="Calibri"/>
          <w:szCs w:val="20"/>
        </w:rPr>
        <w:t>Festigkeit</w:t>
      </w:r>
      <w:r w:rsidR="00D02CFB">
        <w:rPr>
          <w:rFonts w:eastAsia="Calibri"/>
          <w:szCs w:val="20"/>
        </w:rPr>
        <w:t xml:space="preserve"> </w:t>
      </w:r>
      <w:r w:rsidR="00A56CA7">
        <w:rPr>
          <w:rFonts w:eastAsia="Calibri"/>
          <w:szCs w:val="20"/>
        </w:rPr>
        <w:t>für Gl24 h</w:t>
      </w:r>
      <w:r w:rsidRPr="00E81B1B">
        <w:rPr>
          <w:rFonts w:eastAsia="Calibri"/>
          <w:szCs w:val="20"/>
        </w:rPr>
        <w:t xml:space="preserve"> nach</w:t>
      </w:r>
      <w:r w:rsidR="00FF3588" w:rsidRPr="00E81B1B">
        <w:rPr>
          <w:rFonts w:eastAsia="Calibri"/>
          <w:szCs w:val="20"/>
        </w:rPr>
        <w:t xml:space="preserve"> </w:t>
      </w:r>
      <w:sdt>
        <w:sdtPr>
          <w:rPr>
            <w:rFonts w:eastAsia="Calibri"/>
            <w:szCs w:val="20"/>
          </w:rPr>
          <w:id w:val="-91475469"/>
          <w:citation/>
        </w:sdtPr>
        <w:sdtContent>
          <w:r w:rsidR="00FF3588" w:rsidRPr="00E81B1B">
            <w:rPr>
              <w:rFonts w:eastAsia="Calibri"/>
              <w:szCs w:val="20"/>
            </w:rPr>
            <w:fldChar w:fldCharType="begin"/>
          </w:r>
          <w:r w:rsidR="00FF3588" w:rsidRPr="00E81B1B">
            <w:rPr>
              <w:rFonts w:eastAsia="Calibri"/>
              <w:szCs w:val="20"/>
            </w:rPr>
            <w:instrText xml:space="preserve"> CITATION DIN13 \l 1031 </w:instrText>
          </w:r>
          <w:r w:rsidR="00FF3588" w:rsidRPr="00E81B1B">
            <w:rPr>
              <w:rFonts w:eastAsia="Calibri"/>
              <w:szCs w:val="20"/>
            </w:rPr>
            <w:fldChar w:fldCharType="separate"/>
          </w:r>
          <w:r w:rsidR="00FF3588" w:rsidRPr="00E81B1B">
            <w:rPr>
              <w:rFonts w:eastAsia="Calibri"/>
              <w:noProof/>
              <w:szCs w:val="20"/>
            </w:rPr>
            <w:t>(DIN EN 14080:2013-09, 2013)</w:t>
          </w:r>
          <w:r w:rsidR="00FF3588" w:rsidRPr="00E81B1B">
            <w:rPr>
              <w:rFonts w:eastAsia="Calibri"/>
              <w:szCs w:val="20"/>
            </w:rPr>
            <w:fldChar w:fldCharType="end"/>
          </w:r>
        </w:sdtContent>
      </w:sdt>
      <w:r w:rsidR="00FF3588" w:rsidRPr="00E81B1B">
        <w:rPr>
          <w:rFonts w:eastAsia="Calibri"/>
          <w:szCs w:val="20"/>
        </w:rPr>
        <w:t xml:space="preserve"> und liegt somit deutlich unterhalb der geschätzten Bruchfestigkeit</w:t>
      </w:r>
      <w:ins w:id="1490" w:author="Stefan Behring [2]" w:date="2021-12-22T00:37:00Z">
        <w:r w:rsidR="00183B17">
          <w:rPr>
            <w:rFonts w:eastAsia="Calibri"/>
            <w:szCs w:val="20"/>
          </w:rPr>
          <w:t xml:space="preserve"> bei Ansatz </w:t>
        </w:r>
      </w:ins>
      <w:ins w:id="1491" w:author="Stefan Behring [2]" w:date="2021-12-22T00:38:00Z">
        <w:r w:rsidR="00183B17">
          <w:rPr>
            <w:rFonts w:eastAsia="Calibri"/>
            <w:szCs w:val="20"/>
          </w:rPr>
          <w:t>der mittleren F</w:t>
        </w:r>
        <w:r w:rsidR="00066F56">
          <w:rPr>
            <w:rFonts w:eastAsia="Calibri"/>
            <w:szCs w:val="20"/>
          </w:rPr>
          <w:t>estigkeitswerte</w:t>
        </w:r>
      </w:ins>
      <w:r w:rsidRPr="00E81B1B">
        <w:rPr>
          <w:rFonts w:eastAsia="Calibri"/>
          <w:szCs w:val="20"/>
        </w:rPr>
        <w:t xml:space="preserve">. </w:t>
      </w:r>
      <w:commentRangeEnd w:id="1488"/>
      <w:r w:rsidR="00D02CFB">
        <w:rPr>
          <w:rStyle w:val="Kommentarzeichen"/>
        </w:rPr>
        <w:commentReference w:id="1488"/>
      </w:r>
      <w:r w:rsidRPr="00E81B1B">
        <w:rPr>
          <w:rFonts w:eastAsia="Calibri"/>
          <w:szCs w:val="20"/>
        </w:rPr>
        <w:t>Die Verformungswerte nach</w:t>
      </w:r>
      <w:ins w:id="1492" w:author="Stefan Behring [2]" w:date="2021-12-22T00:38:00Z">
        <w:r w:rsidR="00066F56">
          <w:rPr>
            <w:rFonts w:eastAsia="Calibri"/>
            <w:szCs w:val="20"/>
          </w:rPr>
          <w:t xml:space="preserve"> der</w:t>
        </w:r>
      </w:ins>
      <w:r w:rsidRPr="00E81B1B">
        <w:rPr>
          <w:rFonts w:eastAsia="Calibri"/>
          <w:szCs w:val="20"/>
        </w:rPr>
        <w:t xml:space="preserve"> FE-Berechnung betragen</w:t>
      </w:r>
      <w:ins w:id="1493" w:author="Jan Wenker" w:date="2021-12-16T11:22:00Z">
        <w:r w:rsidR="006502F7">
          <w:rPr>
            <w:rFonts w:eastAsia="Calibri"/>
            <w:szCs w:val="20"/>
          </w:rPr>
          <w:t>,</w:t>
        </w:r>
      </w:ins>
      <w:r w:rsidRPr="00E81B1B">
        <w:rPr>
          <w:rFonts w:eastAsia="Calibri"/>
          <w:szCs w:val="20"/>
        </w:rPr>
        <w:t xml:space="preserve"> für </w:t>
      </w:r>
      <w:r w:rsidR="00FF3588" w:rsidRPr="00E81B1B">
        <w:rPr>
          <w:rFonts w:eastAsia="Calibri"/>
          <w:szCs w:val="20"/>
        </w:rPr>
        <w:t xml:space="preserve">das </w:t>
      </w:r>
      <w:r w:rsidRPr="00E81B1B">
        <w:rPr>
          <w:rFonts w:eastAsia="Calibri"/>
          <w:szCs w:val="20"/>
        </w:rPr>
        <w:t>Lastniveau</w:t>
      </w:r>
      <w:r w:rsidR="00FF3588" w:rsidRPr="00E81B1B">
        <w:rPr>
          <w:rFonts w:eastAsia="Calibri"/>
          <w:szCs w:val="20"/>
        </w:rPr>
        <w:t xml:space="preserve"> von 1</w:t>
      </w:r>
      <w:r w:rsidR="000418EF" w:rsidRPr="00E81B1B">
        <w:rPr>
          <w:rFonts w:eastAsia="Calibri"/>
          <w:szCs w:val="20"/>
        </w:rPr>
        <w:t>0</w:t>
      </w:r>
      <w:r w:rsidR="00FF3588" w:rsidRPr="00E81B1B">
        <w:rPr>
          <w:rFonts w:eastAsia="Calibri"/>
          <w:szCs w:val="20"/>
        </w:rPr>
        <w:t>0 kN</w:t>
      </w:r>
      <w:ins w:id="1494" w:author="Jan Wenker" w:date="2021-12-16T11:22:00Z">
        <w:r w:rsidR="006502F7">
          <w:rPr>
            <w:rFonts w:eastAsia="Calibri"/>
            <w:szCs w:val="20"/>
          </w:rPr>
          <w:t>,</w:t>
        </w:r>
      </w:ins>
      <w:r w:rsidR="00AD7C2D" w:rsidRPr="00E81B1B">
        <w:rPr>
          <w:rFonts w:eastAsia="Calibri"/>
          <w:szCs w:val="20"/>
        </w:rPr>
        <w:t xml:space="preserve"> </w:t>
      </w:r>
      <w:ins w:id="1495" w:author="Stefan Behring [2]" w:date="2021-12-22T00:40:00Z">
        <w:r w:rsidR="009A5108">
          <w:rPr>
            <w:rFonts w:eastAsia="Calibri"/>
            <w:szCs w:val="20"/>
          </w:rPr>
          <w:t>für die 10er</w:t>
        </w:r>
        <w:r w:rsidR="00BE1984">
          <w:rPr>
            <w:rFonts w:eastAsia="Calibri"/>
            <w:szCs w:val="20"/>
          </w:rPr>
          <w:t xml:space="preserve"> Decke </w:t>
        </w:r>
      </w:ins>
      <w:r w:rsidR="00AD7C2D" w:rsidRPr="00E81B1B">
        <w:rPr>
          <w:rFonts w:eastAsia="Calibri"/>
          <w:szCs w:val="20"/>
        </w:rPr>
        <w:t>41</w:t>
      </w:r>
      <w:ins w:id="1496" w:author="Jan Wenker" w:date="2021-12-16T11:22:00Z">
        <w:r w:rsidR="006502F7">
          <w:rPr>
            <w:rFonts w:eastAsia="Calibri"/>
            <w:szCs w:val="20"/>
          </w:rPr>
          <w:t xml:space="preserve"> </w:t>
        </w:r>
      </w:ins>
      <w:r w:rsidR="00AD7C2D" w:rsidRPr="00E81B1B">
        <w:rPr>
          <w:rFonts w:eastAsia="Calibri"/>
          <w:szCs w:val="20"/>
        </w:rPr>
        <w:t>mm</w:t>
      </w:r>
      <w:r w:rsidRPr="00E81B1B">
        <w:rPr>
          <w:rFonts w:eastAsia="Calibri"/>
          <w:szCs w:val="20"/>
        </w:rPr>
        <w:t xml:space="preserve"> </w:t>
      </w:r>
      <w:ins w:id="1497" w:author="Stefan Behring [2]" w:date="2021-12-22T00:40:00Z">
        <w:r w:rsidR="00BE1984">
          <w:rPr>
            <w:rFonts w:eastAsia="Calibri"/>
            <w:szCs w:val="20"/>
          </w:rPr>
          <w:t>und für die 12er De</w:t>
        </w:r>
      </w:ins>
      <w:ins w:id="1498" w:author="Stefan Behring [2]" w:date="2021-12-22T00:41:00Z">
        <w:r w:rsidR="00BE1984">
          <w:rPr>
            <w:rFonts w:eastAsia="Calibri"/>
            <w:szCs w:val="20"/>
          </w:rPr>
          <w:t>cke</w:t>
        </w:r>
      </w:ins>
      <w:del w:id="1499" w:author="Stefan Behring [2]" w:date="2021-12-22T00:40:00Z">
        <w:r w:rsidRPr="00E81B1B" w:rsidDel="00BE1984">
          <w:rPr>
            <w:rFonts w:eastAsia="Calibri"/>
            <w:szCs w:val="20"/>
          </w:rPr>
          <w:delText>bzw</w:delText>
        </w:r>
      </w:del>
      <w:del w:id="1500" w:author="Stefan Behring [2]" w:date="2021-12-22T00:41:00Z">
        <w:r w:rsidRPr="00E81B1B" w:rsidDel="00BE1984">
          <w:rPr>
            <w:rFonts w:eastAsia="Calibri"/>
            <w:szCs w:val="20"/>
          </w:rPr>
          <w:delText>.</w:delText>
        </w:r>
        <w:r w:rsidR="00985483" w:rsidRPr="00E81B1B" w:rsidDel="00BE1984">
          <w:rPr>
            <w:rFonts w:eastAsia="Calibri"/>
            <w:szCs w:val="20"/>
          </w:rPr>
          <w:delText xml:space="preserve"> 36</w:delText>
        </w:r>
        <w:r w:rsidR="000418EF" w:rsidRPr="00E81B1B" w:rsidDel="00BE1984">
          <w:rPr>
            <w:rFonts w:eastAsia="Calibri"/>
            <w:szCs w:val="20"/>
          </w:rPr>
          <w:delText xml:space="preserve"> </w:delText>
        </w:r>
        <w:r w:rsidRPr="00E81B1B" w:rsidDel="00BE1984">
          <w:rPr>
            <w:rFonts w:eastAsia="Calibri"/>
            <w:szCs w:val="20"/>
          </w:rPr>
          <w:delText>mm</w:delText>
        </w:r>
        <w:r w:rsidR="00FF3588" w:rsidRPr="00E81B1B" w:rsidDel="00BE1984">
          <w:rPr>
            <w:rFonts w:eastAsia="Calibri"/>
            <w:szCs w:val="20"/>
          </w:rPr>
          <w:delText xml:space="preserve"> bei eine</w:delText>
        </w:r>
      </w:del>
      <w:ins w:id="1501" w:author="Jan Wenker" w:date="2021-12-16T11:33:00Z">
        <w:del w:id="1502" w:author="Stefan Behring [2]" w:date="2021-12-22T00:41:00Z">
          <w:r w:rsidR="001C3087" w:rsidDel="00BE1984">
            <w:rPr>
              <w:rFonts w:eastAsia="Calibri"/>
              <w:szCs w:val="20"/>
            </w:rPr>
            <w:delText>m</w:delText>
          </w:r>
        </w:del>
      </w:ins>
      <w:del w:id="1503" w:author="Stefan Behring [2]" w:date="2021-12-22T00:41:00Z">
        <w:r w:rsidR="00FF3588" w:rsidRPr="00E81B1B" w:rsidDel="00BE1984">
          <w:rPr>
            <w:rFonts w:eastAsia="Calibri"/>
            <w:szCs w:val="20"/>
          </w:rPr>
          <w:delText>r 10 cm bzw. 12 cm starken Beton</w:delText>
        </w:r>
      </w:del>
      <w:ins w:id="1504" w:author="Jan Wenker" w:date="2021-12-16T11:34:00Z">
        <w:del w:id="1505" w:author="Stefan Behring [2]" w:date="2021-12-22T00:41:00Z">
          <w:r w:rsidR="001C3087" w:rsidDel="00BE1984">
            <w:rPr>
              <w:rFonts w:eastAsia="Calibri"/>
              <w:szCs w:val="20"/>
            </w:rPr>
            <w:delText>teil</w:delText>
          </w:r>
        </w:del>
      </w:ins>
      <w:del w:id="1506" w:author="Stefan Behring [2]" w:date="2021-12-22T00:41:00Z">
        <w:r w:rsidR="00FF3588" w:rsidRPr="00E81B1B" w:rsidDel="00BE1984">
          <w:rPr>
            <w:rFonts w:eastAsia="Calibri"/>
            <w:szCs w:val="20"/>
          </w:rPr>
          <w:delText>decke</w:delText>
        </w:r>
      </w:del>
      <w:r w:rsidRPr="00E81B1B">
        <w:rPr>
          <w:rFonts w:eastAsia="Calibri"/>
          <w:szCs w:val="20"/>
        </w:rPr>
        <w:t>.</w:t>
      </w:r>
      <w:r w:rsidR="00FF3588" w:rsidRPr="00E81B1B">
        <w:rPr>
          <w:rFonts w:eastAsia="Calibri"/>
          <w:szCs w:val="20"/>
        </w:rPr>
        <w:t xml:space="preserve"> </w:t>
      </w:r>
      <w:commentRangeStart w:id="1507"/>
      <w:r w:rsidR="00FF3588" w:rsidRPr="00E81B1B">
        <w:rPr>
          <w:rFonts w:eastAsia="Calibri"/>
          <w:szCs w:val="20"/>
        </w:rPr>
        <w:t xml:space="preserve">Die </w:t>
      </w:r>
      <w:r w:rsidR="00FF3588" w:rsidRPr="00E81B1B">
        <w:rPr>
          <w:rFonts w:eastAsia="Calibri"/>
          <w:szCs w:val="20"/>
        </w:rPr>
        <w:lastRenderedPageBreak/>
        <w:t xml:space="preserve">gemessene Durchbiegung liegt </w:t>
      </w:r>
      <w:r w:rsidR="000418EF" w:rsidRPr="00E81B1B">
        <w:rPr>
          <w:rFonts w:eastAsia="Calibri"/>
          <w:szCs w:val="20"/>
        </w:rPr>
        <w:t xml:space="preserve">im Mittel bei 35 </w:t>
      </w:r>
      <w:ins w:id="1508" w:author="Jan Wenker" w:date="2021-12-16T11:22:00Z">
        <w:r w:rsidR="00605D81">
          <w:rPr>
            <w:rFonts w:eastAsia="Calibri"/>
            <w:szCs w:val="20"/>
          </w:rPr>
          <w:t xml:space="preserve">mm </w:t>
        </w:r>
      </w:ins>
      <w:r w:rsidR="000418EF" w:rsidRPr="00E81B1B">
        <w:rPr>
          <w:rFonts w:eastAsia="Calibri"/>
          <w:szCs w:val="20"/>
        </w:rPr>
        <w:t>bzw. 41 mm.</w:t>
      </w:r>
      <w:commentRangeEnd w:id="1507"/>
      <w:r w:rsidR="008B41AF">
        <w:rPr>
          <w:rStyle w:val="Kommentarzeichen"/>
        </w:rPr>
        <w:commentReference w:id="1507"/>
      </w:r>
      <w:r w:rsidR="007D03E3" w:rsidRPr="00E81B1B">
        <w:rPr>
          <w:rFonts w:eastAsia="Calibri"/>
          <w:szCs w:val="20"/>
        </w:rPr>
        <w:t xml:space="preserve"> </w:t>
      </w:r>
      <w:r w:rsidR="00655F8D" w:rsidRPr="00E81B1B">
        <w:rPr>
          <w:rFonts w:eastAsia="Calibri"/>
          <w:szCs w:val="20"/>
        </w:rPr>
        <w:t>Die Durchbiegungen wurden also um etwa 13 % über- bzw. unterschätzt.</w:t>
      </w:r>
    </w:p>
    <w:p w14:paraId="444DE2DE" w14:textId="6B9C5226" w:rsidR="007D03E3" w:rsidRPr="00E81B1B" w:rsidRDefault="00655F8D" w:rsidP="00FF3588">
      <w:pPr>
        <w:rPr>
          <w:rFonts w:eastAsia="Calibri"/>
          <w:szCs w:val="20"/>
        </w:rPr>
      </w:pPr>
      <w:r w:rsidRPr="00E81B1B">
        <w:rPr>
          <w:rFonts w:eastAsia="Calibri"/>
          <w:szCs w:val="20"/>
        </w:rPr>
        <w:t xml:space="preserve">Der </w:t>
      </w:r>
      <w:commentRangeStart w:id="1509"/>
      <w:r w:rsidR="007D03E3" w:rsidRPr="00E81B1B">
        <w:rPr>
          <w:rFonts w:eastAsia="Calibri"/>
          <w:szCs w:val="20"/>
        </w:rPr>
        <w:t>Schubspannungsverlauf</w:t>
      </w:r>
      <w:commentRangeEnd w:id="1509"/>
      <w:r w:rsidR="002565F8">
        <w:rPr>
          <w:rStyle w:val="Kommentarzeichen"/>
        </w:rPr>
        <w:commentReference w:id="1509"/>
      </w:r>
      <w:r w:rsidR="007D03E3" w:rsidRPr="00E81B1B">
        <w:rPr>
          <w:rFonts w:eastAsia="Calibri"/>
          <w:szCs w:val="20"/>
        </w:rPr>
        <w:t xml:space="preserve"> </w:t>
      </w:r>
      <w:r w:rsidR="000F664C">
        <w:rPr>
          <w:rFonts w:eastAsia="Calibri"/>
          <w:szCs w:val="20"/>
        </w:rPr>
        <w:t xml:space="preserve">in der Fuge </w:t>
      </w:r>
      <w:r w:rsidR="007D03E3" w:rsidRPr="00E81B1B">
        <w:rPr>
          <w:rFonts w:eastAsia="Calibri"/>
          <w:szCs w:val="20"/>
        </w:rPr>
        <w:t xml:space="preserve">wurde anhand der </w:t>
      </w:r>
      <w:r w:rsidR="004F5053">
        <w:rPr>
          <w:rFonts w:eastAsia="Calibri"/>
          <w:szCs w:val="20"/>
        </w:rPr>
        <w:t>Messergebnisse</w:t>
      </w:r>
      <w:r w:rsidR="004F5053" w:rsidRPr="00E81B1B">
        <w:rPr>
          <w:rFonts w:eastAsia="Calibri"/>
          <w:szCs w:val="20"/>
        </w:rPr>
        <w:t xml:space="preserve"> </w:t>
      </w:r>
      <w:r w:rsidR="007D03E3" w:rsidRPr="00E81B1B">
        <w:rPr>
          <w:rFonts w:eastAsia="Calibri"/>
          <w:szCs w:val="20"/>
        </w:rPr>
        <w:t xml:space="preserve">der Dehnmessstreifen näherungsweise berechnet. Dieser Berechnung liegt die Annahme zugrunde, dass die Spannung über den Betonquerschnitt linear verläuft. Ebenso wurde der mittlere Beton E-Modul aus </w:t>
      </w:r>
      <w:r w:rsidR="007D03E3" w:rsidRPr="00E81B1B">
        <w:rPr>
          <w:rFonts w:eastAsia="Calibri"/>
          <w:szCs w:val="20"/>
        </w:rPr>
        <w:fldChar w:fldCharType="begin"/>
      </w:r>
      <w:r w:rsidR="007D03E3" w:rsidRPr="00E81B1B">
        <w:rPr>
          <w:rFonts w:eastAsia="Calibri"/>
          <w:szCs w:val="20"/>
        </w:rPr>
        <w:instrText xml:space="preserve"> REF _Ref82358706 \h </w:instrText>
      </w:r>
      <w:r w:rsidR="007D03E3" w:rsidRPr="00E81B1B">
        <w:rPr>
          <w:rFonts w:eastAsia="Calibri"/>
          <w:szCs w:val="20"/>
        </w:rPr>
      </w:r>
      <w:r w:rsidR="007D03E3" w:rsidRPr="00E81B1B">
        <w:rPr>
          <w:rFonts w:eastAsia="Calibri"/>
          <w:szCs w:val="20"/>
        </w:rPr>
        <w:fldChar w:fldCharType="separate"/>
      </w:r>
      <w:r w:rsidR="007D03E3" w:rsidRPr="00E81B1B">
        <w:t>Tabelle 18</w:t>
      </w:r>
      <w:r w:rsidR="007D03E3" w:rsidRPr="00E81B1B">
        <w:rPr>
          <w:rFonts w:eastAsia="Calibri"/>
          <w:szCs w:val="20"/>
        </w:rPr>
        <w:fldChar w:fldCharType="end"/>
      </w:r>
      <w:r w:rsidR="007D03E3" w:rsidRPr="00E81B1B">
        <w:rPr>
          <w:rFonts w:eastAsia="Calibri"/>
          <w:szCs w:val="20"/>
        </w:rPr>
        <w:t xml:space="preserve"> angenommen. Da die Dehnmessstreifen nicht an der äußersten Faser des Querschnitts angebracht werden konnten, wurden die Spannungen an der Betonunter- und Betonoberkante </w:t>
      </w:r>
      <w:commentRangeStart w:id="1510"/>
      <w:commentRangeEnd w:id="1510"/>
      <w:r w:rsidR="00D048D0">
        <w:rPr>
          <w:rStyle w:val="Kommentarzeichen"/>
        </w:rPr>
        <w:commentReference w:id="1510"/>
      </w:r>
      <w:r w:rsidR="00D02CFB">
        <w:rPr>
          <w:rFonts w:eastAsia="Calibri"/>
          <w:szCs w:val="20"/>
        </w:rPr>
        <w:t>e</w:t>
      </w:r>
      <w:r w:rsidR="007D03E3" w:rsidRPr="00E81B1B">
        <w:rPr>
          <w:rFonts w:eastAsia="Calibri"/>
          <w:szCs w:val="20"/>
        </w:rPr>
        <w:t xml:space="preserve">xtrapoliert. Die Berechnung der Schubspannung erfolgte nach </w:t>
      </w:r>
      <w:r w:rsidR="002611A3" w:rsidRPr="00E81B1B">
        <w:rPr>
          <w:rFonts w:eastAsia="Calibri"/>
          <w:szCs w:val="20"/>
        </w:rPr>
        <w:fldChar w:fldCharType="begin"/>
      </w:r>
      <w:r w:rsidR="002611A3" w:rsidRPr="00E81B1B">
        <w:rPr>
          <w:rFonts w:eastAsia="Calibri"/>
          <w:szCs w:val="20"/>
        </w:rPr>
        <w:instrText xml:space="preserve"> REF _Ref82372578 \h </w:instrText>
      </w:r>
      <w:r w:rsidR="002611A3" w:rsidRPr="00E81B1B">
        <w:rPr>
          <w:rFonts w:eastAsia="Calibri"/>
          <w:szCs w:val="20"/>
        </w:rPr>
      </w:r>
      <w:r w:rsidR="002611A3" w:rsidRPr="00E81B1B">
        <w:rPr>
          <w:rFonts w:eastAsia="Calibri"/>
          <w:szCs w:val="20"/>
        </w:rPr>
        <w:fldChar w:fldCharType="separate"/>
      </w:r>
      <w:r w:rsidR="00B44B05" w:rsidRPr="00E81B1B">
        <w:t>Gl. 16</w:t>
      </w:r>
      <w:r w:rsidR="002611A3" w:rsidRPr="00E81B1B">
        <w:rPr>
          <w:rFonts w:eastAsia="Calibri"/>
          <w:szCs w:val="20"/>
        </w:rPr>
        <w:fldChar w:fldCharType="end"/>
      </w:r>
      <w:r w:rsidR="002611A3" w:rsidRPr="00E81B1B">
        <w:rPr>
          <w:rFonts w:eastAsia="Calibri"/>
          <w:szCs w:val="20"/>
        </w:rPr>
        <w:t xml:space="preserve"> und </w:t>
      </w:r>
      <w:r w:rsidR="002611A3" w:rsidRPr="00E81B1B">
        <w:rPr>
          <w:rFonts w:eastAsia="Calibri"/>
          <w:szCs w:val="20"/>
        </w:rPr>
        <w:fldChar w:fldCharType="begin"/>
      </w:r>
      <w:r w:rsidR="002611A3" w:rsidRPr="00E81B1B">
        <w:rPr>
          <w:rFonts w:eastAsia="Calibri"/>
          <w:szCs w:val="20"/>
        </w:rPr>
        <w:instrText xml:space="preserve"> REF _Ref82372585 \h </w:instrText>
      </w:r>
      <w:r w:rsidR="002611A3" w:rsidRPr="00E81B1B">
        <w:rPr>
          <w:rFonts w:eastAsia="Calibri"/>
          <w:szCs w:val="20"/>
        </w:rPr>
      </w:r>
      <w:r w:rsidR="002611A3" w:rsidRPr="00E81B1B">
        <w:rPr>
          <w:rFonts w:eastAsia="Calibri"/>
          <w:szCs w:val="20"/>
        </w:rPr>
        <w:fldChar w:fldCharType="separate"/>
      </w:r>
      <w:r w:rsidR="002611A3" w:rsidRPr="00E81B1B">
        <w:t>Gl. 17</w:t>
      </w:r>
      <w:r w:rsidR="002611A3" w:rsidRPr="00E81B1B">
        <w:rPr>
          <w:rFonts w:eastAsia="Calibri"/>
          <w:szCs w:val="20"/>
        </w:rPr>
        <w:fldChar w:fldCharType="end"/>
      </w:r>
      <w:r w:rsidR="007D03E3" w:rsidRPr="00E81B1B">
        <w:rPr>
          <w:rFonts w:eastAsia="Calibri"/>
          <w:szCs w:val="20"/>
        </w:rPr>
        <w:t xml:space="preserve">. Die Variable </w:t>
      </w:r>
      <w:commentRangeStart w:id="1511"/>
      <w:r w:rsidR="007D03E3" w:rsidRPr="00E81B1B">
        <w:rPr>
          <w:rFonts w:eastAsia="Calibri"/>
          <w:szCs w:val="20"/>
        </w:rPr>
        <w:t>Δx</w:t>
      </w:r>
      <w:commentRangeEnd w:id="1511"/>
      <w:r w:rsidR="00CB7B7C">
        <w:rPr>
          <w:rStyle w:val="Kommentarzeichen"/>
        </w:rPr>
        <w:commentReference w:id="1511"/>
      </w:r>
      <w:r w:rsidR="007D03E3" w:rsidRPr="00E81B1B">
        <w:rPr>
          <w:rFonts w:eastAsia="Calibri"/>
          <w:szCs w:val="20"/>
        </w:rPr>
        <w:t xml:space="preserve"> bezeichnet dabei den Abstand zwischen zwei Punkten</w:t>
      </w:r>
      <w:r w:rsidR="00334D24" w:rsidRPr="00E81B1B">
        <w:rPr>
          <w:rFonts w:eastAsia="Calibri"/>
          <w:szCs w:val="20"/>
        </w:rPr>
        <w:t xml:space="preserve"> entlang der Längsachse des Betons</w:t>
      </w:r>
      <w:r w:rsidR="007D03E3" w:rsidRPr="00E81B1B">
        <w:rPr>
          <w:rFonts w:eastAsia="Calibri"/>
          <w:szCs w:val="20"/>
        </w:rPr>
        <w:t xml:space="preserve">, an </w:t>
      </w:r>
      <w:r w:rsidR="00B44B05">
        <w:rPr>
          <w:rFonts w:eastAsia="Calibri"/>
          <w:szCs w:val="20"/>
        </w:rPr>
        <w:t xml:space="preserve">denen jeweils ein </w:t>
      </w:r>
      <w:r w:rsidR="007D03E3" w:rsidRPr="00E81B1B">
        <w:rPr>
          <w:rFonts w:eastAsia="Calibri"/>
          <w:szCs w:val="20"/>
        </w:rPr>
        <w:t>Dehnmessstreifen</w:t>
      </w:r>
      <w:r w:rsidR="002611A3" w:rsidRPr="00E81B1B">
        <w:rPr>
          <w:rFonts w:eastAsia="Calibri"/>
          <w:szCs w:val="20"/>
        </w:rPr>
        <w:t xml:space="preserve">paar angeordnet war. </w:t>
      </w:r>
      <w:commentRangeStart w:id="1512"/>
      <w:r w:rsidR="002611A3" w:rsidRPr="00E81B1B">
        <w:rPr>
          <w:rFonts w:eastAsia="Calibri"/>
          <w:szCs w:val="20"/>
        </w:rPr>
        <w:t xml:space="preserve">Die resultierenden Schubspannungsverläufe </w:t>
      </w:r>
      <w:r w:rsidR="00D02CFB">
        <w:rPr>
          <w:rFonts w:eastAsia="Calibri"/>
          <w:szCs w:val="20"/>
        </w:rPr>
        <w:t xml:space="preserve">bei einem Lastniveau von 100 kN sind </w:t>
      </w:r>
      <w:commentRangeEnd w:id="1512"/>
      <w:r w:rsidR="001B4937">
        <w:rPr>
          <w:rStyle w:val="Kommentarzeichen"/>
        </w:rPr>
        <w:commentReference w:id="1512"/>
      </w:r>
      <w:r w:rsidR="002611A3" w:rsidRPr="00E81B1B">
        <w:rPr>
          <w:rFonts w:eastAsia="Calibri"/>
          <w:szCs w:val="20"/>
        </w:rPr>
        <w:t xml:space="preserve">in </w:t>
      </w:r>
      <w:r w:rsidR="00D02CFB">
        <w:rPr>
          <w:rFonts w:eastAsia="Calibri"/>
          <w:szCs w:val="20"/>
        </w:rPr>
        <w:fldChar w:fldCharType="begin"/>
      </w:r>
      <w:r w:rsidR="00D02CFB">
        <w:rPr>
          <w:rFonts w:eastAsia="Calibri"/>
          <w:szCs w:val="20"/>
        </w:rPr>
        <w:instrText xml:space="preserve"> REF _Ref93411791 \h </w:instrText>
      </w:r>
      <w:r w:rsidR="00D02CFB">
        <w:rPr>
          <w:rFonts w:eastAsia="Calibri"/>
          <w:szCs w:val="20"/>
        </w:rPr>
      </w:r>
      <w:r w:rsidR="00D02CFB">
        <w:rPr>
          <w:rFonts w:eastAsia="Calibri"/>
          <w:szCs w:val="20"/>
        </w:rPr>
        <w:fldChar w:fldCharType="separate"/>
      </w:r>
      <w:r w:rsidR="00D02CFB" w:rsidRPr="00E81B1B">
        <w:t xml:space="preserve">Abbildung </w:t>
      </w:r>
      <w:r w:rsidR="00D02CFB">
        <w:rPr>
          <w:noProof/>
        </w:rPr>
        <w:t>58</w:t>
      </w:r>
      <w:r w:rsidR="00D02CFB">
        <w:rPr>
          <w:rFonts w:eastAsia="Calibri"/>
          <w:szCs w:val="20"/>
        </w:rPr>
        <w:fldChar w:fldCharType="end"/>
      </w:r>
      <w:r w:rsidR="00D02CFB">
        <w:rPr>
          <w:rFonts w:eastAsia="Calibri"/>
          <w:szCs w:val="20"/>
        </w:rPr>
        <w:t xml:space="preserve"> den </w:t>
      </w:r>
      <w:r w:rsidR="000F664C">
        <w:rPr>
          <w:rFonts w:eastAsia="Calibri"/>
          <w:szCs w:val="20"/>
        </w:rPr>
        <w:t xml:space="preserve">Schubspannungsverläufen </w:t>
      </w:r>
      <w:r w:rsidR="00D02CFB">
        <w:rPr>
          <w:rFonts w:eastAsia="Calibri"/>
          <w:szCs w:val="20"/>
        </w:rPr>
        <w:t>aus dem FE-Modell gegenübergestellt</w:t>
      </w:r>
      <w:r w:rsidR="002611A3" w:rsidRPr="00E81B1B">
        <w:rPr>
          <w:rFonts w:eastAsia="Calibri"/>
          <w:szCs w:val="20"/>
        </w:rPr>
        <w:t xml:space="preserve">. Die Spitzen zwischen den Spannungsplateaus sind </w:t>
      </w:r>
      <w:r w:rsidR="00D90271">
        <w:rPr>
          <w:rFonts w:eastAsia="Calibri"/>
          <w:szCs w:val="20"/>
        </w:rPr>
        <w:t>erwartungsgemäß</w:t>
      </w:r>
      <w:r w:rsidR="00D02CFB">
        <w:rPr>
          <w:rFonts w:eastAsia="Calibri"/>
          <w:szCs w:val="20"/>
        </w:rPr>
        <w:t xml:space="preserve"> aufgrund der Spannungssprünge</w:t>
      </w:r>
      <w:r w:rsidR="00D90271" w:rsidRPr="00E81B1B">
        <w:rPr>
          <w:rFonts w:eastAsia="Calibri"/>
          <w:szCs w:val="20"/>
        </w:rPr>
        <w:t xml:space="preserve"> </w:t>
      </w:r>
      <w:r w:rsidR="002611A3" w:rsidRPr="00E81B1B">
        <w:rPr>
          <w:rFonts w:eastAsia="Calibri"/>
          <w:szCs w:val="20"/>
        </w:rPr>
        <w:t>vorhanden</w:t>
      </w:r>
      <w:r w:rsidR="00D02CFB">
        <w:rPr>
          <w:rFonts w:eastAsia="Calibri"/>
          <w:szCs w:val="20"/>
        </w:rPr>
        <w:t>. Es werden daher</w:t>
      </w:r>
      <w:commentRangeStart w:id="1513"/>
      <w:r w:rsidR="002611A3" w:rsidRPr="00E81B1B">
        <w:rPr>
          <w:rFonts w:eastAsia="Calibri"/>
          <w:szCs w:val="20"/>
        </w:rPr>
        <w:t xml:space="preserve"> lediglich die Plateaus betrachtet. </w:t>
      </w:r>
      <w:commentRangeEnd w:id="1513"/>
      <w:r w:rsidR="00CB4AAC">
        <w:rPr>
          <w:rStyle w:val="Kommentarzeichen"/>
        </w:rPr>
        <w:commentReference w:id="1513"/>
      </w:r>
      <w:r w:rsidR="002611A3" w:rsidRPr="00E81B1B">
        <w:rPr>
          <w:rFonts w:eastAsia="Calibri"/>
          <w:szCs w:val="20"/>
        </w:rPr>
        <w:t>In einigen Fällen, bspw. B-TK-E3-FG-2 oder B-NK-E3-2, zeigen die Messungen eine sehr gute Übereinstimmung mit den theoretisch ermittelten Spannungen. Abweichungen lassen sich unter anderem dadurch erklären, dass der Beton E-Modul lediglich geschätzt wurd</w:t>
      </w:r>
      <w:r w:rsidR="000F664C">
        <w:rPr>
          <w:rFonts w:eastAsia="Calibri"/>
          <w:szCs w:val="20"/>
        </w:rPr>
        <w:t>e</w:t>
      </w:r>
      <w:r w:rsidR="002611A3" w:rsidRPr="00E81B1B">
        <w:rPr>
          <w:rFonts w:eastAsia="Calibri"/>
          <w:szCs w:val="20"/>
        </w:rPr>
        <w:t xml:space="preserve">. Weiterhin handelt es sich bei Beton um einen inhomogenen </w:t>
      </w:r>
      <w:r w:rsidR="00952205">
        <w:rPr>
          <w:rFonts w:eastAsia="Calibri"/>
          <w:szCs w:val="20"/>
        </w:rPr>
        <w:t>Werks</w:t>
      </w:r>
      <w:r w:rsidR="002611A3" w:rsidRPr="00E81B1B">
        <w:rPr>
          <w:rFonts w:eastAsia="Calibri"/>
          <w:szCs w:val="20"/>
        </w:rPr>
        <w:t>toff mit Luftporen und Gesteinsanteilen.</w:t>
      </w:r>
      <w:r w:rsidR="000F664C">
        <w:rPr>
          <w:rFonts w:eastAsia="Calibri"/>
          <w:szCs w:val="20"/>
        </w:rPr>
        <w:t xml:space="preserve"> Obwohl bei der Positionierung der DMS darauf geachtet wurde, größere Inhomogenitäten zu vermeiden, kann nicht ausgeschlossen werden, dass Inhomogenitäten das Messergebnis verfälscht haben. Die zum Teil leicht geänderte Position der DMS wurde bei der Extrapolation der Randspannungen sowie bei der Berechnung der Schubspannungen berücksichtigt. Durch die Extrapolation ist es jedoch möglich, dass Messfehler verstärkt werd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7D03E3" w:rsidRPr="00E81B1B" w14:paraId="2FD39526" w14:textId="77777777" w:rsidTr="00A6707B">
        <w:tc>
          <w:tcPr>
            <w:tcW w:w="7650" w:type="dxa"/>
            <w:vAlign w:val="center"/>
          </w:tcPr>
          <w:p w14:paraId="6D7FE8AB" w14:textId="40F36938" w:rsidR="007D03E3" w:rsidRPr="00E81B1B" w:rsidRDefault="00E23157" w:rsidP="00A6707B">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A</m:t>
                    </m:r>
                  </m:e>
                  <m:sub>
                    <m:r>
                      <m:rPr>
                        <m:sty m:val="p"/>
                      </m:rPr>
                      <w:rPr>
                        <w:rFonts w:ascii="Cambria Math" w:eastAsia="Calibri" w:hAnsi="Cambria Math"/>
                      </w:rPr>
                      <m:t>c</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o</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u</m:t>
                        </m:r>
                      </m:sub>
                    </m:sSub>
                    <m:r>
                      <m:rPr>
                        <m:sty m:val="p"/>
                      </m:rPr>
                      <w:rPr>
                        <w:rFonts w:ascii="Cambria Math" w:eastAsia="Calibri" w:hAnsi="Cambria Math"/>
                      </w:rPr>
                      <m:t>)</m:t>
                    </m:r>
                  </m:num>
                  <m:den>
                    <m:r>
                      <m:rPr>
                        <m:sty m:val="p"/>
                      </m:rPr>
                      <w:rPr>
                        <w:rFonts w:ascii="Cambria Math" w:eastAsia="Calibri" w:hAnsi="Cambria Math"/>
                      </w:rPr>
                      <m:t>2</m:t>
                    </m:r>
                  </m:den>
                </m:f>
              </m:oMath>
            </m:oMathPara>
          </w:p>
        </w:tc>
        <w:tc>
          <w:tcPr>
            <w:tcW w:w="1410" w:type="dxa"/>
            <w:vAlign w:val="center"/>
          </w:tcPr>
          <w:p w14:paraId="5F0DCF39" w14:textId="6014E859" w:rsidR="007D03E3" w:rsidRPr="00E81B1B" w:rsidRDefault="007D03E3" w:rsidP="00A6707B">
            <w:pPr>
              <w:pStyle w:val="Beschriftung"/>
              <w:jc w:val="center"/>
            </w:pPr>
            <w:bookmarkStart w:id="1514" w:name="_Ref82372578"/>
            <w:r w:rsidRPr="00E81B1B">
              <w:t xml:space="preserve">Gl. </w:t>
            </w:r>
            <w:r>
              <w:fldChar w:fldCharType="begin"/>
            </w:r>
            <w:r>
              <w:instrText>SEQ Formel \* ARABIC</w:instrText>
            </w:r>
            <w:r>
              <w:fldChar w:fldCharType="separate"/>
            </w:r>
            <w:r w:rsidR="009737A6">
              <w:rPr>
                <w:noProof/>
              </w:rPr>
              <w:t>16</w:t>
            </w:r>
            <w:r>
              <w:fldChar w:fldCharType="end"/>
            </w:r>
            <w:bookmarkEnd w:id="1514"/>
          </w:p>
        </w:tc>
      </w:tr>
      <w:tr w:rsidR="007D03E3" w:rsidRPr="00E81B1B" w14:paraId="1AA062D9" w14:textId="77777777" w:rsidTr="00A6707B">
        <w:tc>
          <w:tcPr>
            <w:tcW w:w="7650" w:type="dxa"/>
            <w:vAlign w:val="center"/>
          </w:tcPr>
          <w:p w14:paraId="7E3A1130" w14:textId="3CFEF301" w:rsidR="007D03E3" w:rsidRPr="00E81B1B" w:rsidRDefault="007D03E3" w:rsidP="00A6707B">
            <w:pPr>
              <w:jc w:val="center"/>
              <w:rPr>
                <w:rFonts w:eastAsia="Calibri" w:cs="Times New Roman"/>
              </w:rPr>
            </w:pPr>
            <m:oMathPara>
              <m:oMath>
                <m:r>
                  <m:rPr>
                    <m:sty m:val="p"/>
                  </m:rPr>
                  <w:rPr>
                    <w:rFonts w:ascii="Cambria Math" w:eastAsia="Calibri" w:hAnsi="Cambria Math" w:cs="Times New Roman"/>
                  </w:rPr>
                  <m:t xml:space="preserve">τ= </m:t>
                </m:r>
                <m:f>
                  <m:fPr>
                    <m:ctrlPr>
                      <w:rPr>
                        <w:rFonts w:ascii="Cambria Math" w:eastAsia="Calibri" w:hAnsi="Cambria Math" w:cs="Times New Roman"/>
                      </w:rPr>
                    </m:ctrlPr>
                  </m:fPr>
                  <m:num>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F</m:t>
                        </m:r>
                      </m:e>
                      <m:sub>
                        <m:r>
                          <m:rPr>
                            <m:sty m:val="p"/>
                          </m:rPr>
                          <w:rPr>
                            <w:rFonts w:ascii="Cambria Math" w:eastAsia="Calibri" w:hAnsi="Cambria Math" w:cs="Times New Roman"/>
                          </w:rPr>
                          <m:t>c</m:t>
                        </m:r>
                      </m:sub>
                    </m:sSub>
                  </m:num>
                  <m:den>
                    <m:r>
                      <m:rPr>
                        <m:sty m:val="p"/>
                      </m:rPr>
                      <w:rPr>
                        <w:rFonts w:ascii="Cambria Math" w:eastAsia="Calibri" w:hAnsi="Cambria Math" w:cs="Times New Roman"/>
                      </w:rPr>
                      <m:t>b-∆x</m:t>
                    </m:r>
                  </m:den>
                </m:f>
              </m:oMath>
            </m:oMathPara>
          </w:p>
        </w:tc>
        <w:tc>
          <w:tcPr>
            <w:tcW w:w="1410" w:type="dxa"/>
            <w:vAlign w:val="center"/>
          </w:tcPr>
          <w:p w14:paraId="14B26383" w14:textId="108B2618" w:rsidR="007D03E3" w:rsidRPr="00E81B1B" w:rsidRDefault="007D03E3" w:rsidP="00A6707B">
            <w:pPr>
              <w:pStyle w:val="Beschriftung"/>
              <w:jc w:val="center"/>
            </w:pPr>
            <w:bookmarkStart w:id="1515" w:name="_Ref82372585"/>
            <w:r w:rsidRPr="00E81B1B">
              <w:t xml:space="preserve">Gl. </w:t>
            </w:r>
            <w:r>
              <w:fldChar w:fldCharType="begin"/>
            </w:r>
            <w:r>
              <w:instrText>SEQ Formel \* ARABIC</w:instrText>
            </w:r>
            <w:r>
              <w:fldChar w:fldCharType="separate"/>
            </w:r>
            <w:r w:rsidR="009737A6">
              <w:rPr>
                <w:noProof/>
              </w:rPr>
              <w:t>17</w:t>
            </w:r>
            <w:r>
              <w:fldChar w:fldCharType="end"/>
            </w:r>
            <w:bookmarkEnd w:id="1515"/>
          </w:p>
        </w:tc>
      </w:tr>
    </w:tbl>
    <w:p w14:paraId="61A49E10" w14:textId="77777777" w:rsidR="007D03E3" w:rsidRPr="00E81B1B" w:rsidRDefault="007D03E3" w:rsidP="00FF3588">
      <w:pPr>
        <w:rPr>
          <w:rFonts w:eastAsia="Calibri"/>
          <w:szCs w:val="20"/>
        </w:rPr>
      </w:pPr>
    </w:p>
    <w:p w14:paraId="5E92B390" w14:textId="4D5F9443" w:rsidR="007D03E3" w:rsidRPr="00E81B1B" w:rsidRDefault="007D03E3" w:rsidP="00FF3588">
      <w:pPr>
        <w:rPr>
          <w:rFonts w:eastAsia="Calibri"/>
          <w:szCs w:val="20"/>
        </w:rPr>
      </w:pPr>
      <w:commentRangeStart w:id="1516"/>
      <w:r w:rsidRPr="00E81B1B">
        <w:rPr>
          <w:rFonts w:eastAsia="Calibri"/>
          <w:noProof/>
          <w:szCs w:val="20"/>
          <w:lang w:eastAsia="de-DE"/>
        </w:rPr>
        <w:drawing>
          <wp:inline distT="0" distB="0" distL="0" distR="0" wp14:anchorId="6E19545F" wp14:editId="6FA617C9">
            <wp:extent cx="5038354" cy="2877318"/>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commentRangeEnd w:id="1516"/>
      <w:r w:rsidR="00B44B05">
        <w:rPr>
          <w:rStyle w:val="Kommentarzeichen"/>
        </w:rPr>
        <w:commentReference w:id="1516"/>
      </w:r>
    </w:p>
    <w:p w14:paraId="60957577" w14:textId="0C7391F8" w:rsidR="00704811" w:rsidRPr="00E81B1B" w:rsidRDefault="002611A3" w:rsidP="009279F5">
      <w:pPr>
        <w:pStyle w:val="Beschriftung"/>
      </w:pPr>
      <w:bookmarkStart w:id="1517" w:name="_Ref93411791"/>
      <w:bookmarkStart w:id="1518" w:name="_Toc92091837"/>
      <w:r w:rsidRPr="00E81B1B">
        <w:t xml:space="preserve">Abbildung </w:t>
      </w:r>
      <w:r>
        <w:fldChar w:fldCharType="begin"/>
      </w:r>
      <w:r>
        <w:instrText>SEQ Abbildung \* ARABIC</w:instrText>
      </w:r>
      <w:r>
        <w:fldChar w:fldCharType="separate"/>
      </w:r>
      <w:r w:rsidR="000D73A7">
        <w:rPr>
          <w:noProof/>
        </w:rPr>
        <w:t>58</w:t>
      </w:r>
      <w:r>
        <w:fldChar w:fldCharType="end"/>
      </w:r>
      <w:bookmarkEnd w:id="1517"/>
      <w:r w:rsidRPr="00E81B1B">
        <w:t xml:space="preserve"> Gegenüberstellung des experimentell und des theoretisch ermittelten Schubspannungsverlauf in der Fuge der Biegeversuchsprobekörper bei einem Lastniveau von 100 kN</w:t>
      </w:r>
      <w:bookmarkEnd w:id="1518"/>
    </w:p>
    <w:p w14:paraId="2EFF06D2" w14:textId="55CE8E85" w:rsidR="00EC74EF" w:rsidRPr="00E81B1B" w:rsidRDefault="00EC74EF" w:rsidP="00EC74EF">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r w:rsidR="000F664C" w:rsidRPr="00E81B1B">
        <w:t xml:space="preserve">Abbildung </w:t>
      </w:r>
      <w:r w:rsidR="000F664C">
        <w:rPr>
          <w:noProof/>
        </w:rPr>
        <w:t>60</w:t>
      </w:r>
      <w:r w:rsidRPr="00E81B1B">
        <w:fldChar w:fldCharType="end"/>
      </w:r>
      <w:r w:rsidRPr="00E81B1B">
        <w:t xml:space="preserve"> dargestellten Normalspannungsverläufe über die Höhe des Verbundquerschnitts für ein Lastniveau von 100 kN. </w:t>
      </w:r>
      <w:r w:rsidR="000F664C">
        <w:t>Wie zuvor wurden die</w:t>
      </w:r>
      <w:r w:rsidRPr="00E81B1B">
        <w:t xml:space="preserve"> Spannungen in den äußersten Randfasern extrapoliert. Die mithilfe der FE</w:t>
      </w:r>
      <w:r w:rsidR="000F664C">
        <w:t xml:space="preserve">-Modelle </w:t>
      </w:r>
      <w:r w:rsidRPr="00E81B1B">
        <w:t xml:space="preserve">ermittelten Spannungen an der Unterkante </w:t>
      </w:r>
      <w:commentRangeStart w:id="1519"/>
      <w:r w:rsidRPr="00E81B1B">
        <w:t>betragen 17</w:t>
      </w:r>
      <w:r w:rsidR="00BA3E40">
        <w:t>,</w:t>
      </w:r>
      <w:r w:rsidRPr="00E81B1B">
        <w:t xml:space="preserve">7 </w:t>
      </w:r>
      <w:r w:rsidR="00213170" w:rsidRPr="00E81B1B">
        <w:t xml:space="preserve">N/mm² </w:t>
      </w:r>
      <w:commentRangeStart w:id="1520"/>
      <w:commentRangeEnd w:id="1520"/>
      <w:r w:rsidR="00213170">
        <w:rPr>
          <w:rStyle w:val="Kommentarzeichen"/>
        </w:rPr>
        <w:commentReference w:id="1520"/>
      </w:r>
      <w:r w:rsidRPr="00E81B1B">
        <w:t>bzw. 16</w:t>
      </w:r>
      <w:r w:rsidR="00BA3E40">
        <w:t>,</w:t>
      </w:r>
      <w:r w:rsidRPr="00E81B1B">
        <w:t>2</w:t>
      </w:r>
      <w:r w:rsidR="00213170">
        <w:t> </w:t>
      </w:r>
      <w:r w:rsidRPr="00E81B1B">
        <w:t xml:space="preserve">N/mm² </w:t>
      </w:r>
      <w:commentRangeEnd w:id="1519"/>
      <w:r w:rsidR="006E1F31">
        <w:rPr>
          <w:rStyle w:val="Kommentarzeichen"/>
        </w:rPr>
        <w:commentReference w:id="1519"/>
      </w:r>
      <w:r w:rsidRPr="00E81B1B">
        <w:t xml:space="preserve">für eine 10 </w:t>
      </w:r>
      <w:r w:rsidR="006E1F31">
        <w:t xml:space="preserve">cm </w:t>
      </w:r>
      <w:r w:rsidRPr="00E81B1B">
        <w:t xml:space="preserve">bzw. 12 cm starke </w:t>
      </w:r>
      <w:r w:rsidRPr="00E81B1B">
        <w:lastRenderedPageBreak/>
        <w:t>Betonplatte. Die gemessenen Spannungen</w:t>
      </w:r>
      <w:r w:rsidR="00A02F88" w:rsidRPr="00E81B1B">
        <w:t xml:space="preserve"> werden im Mittel um 12</w:t>
      </w:r>
      <w:r w:rsidR="006E1F31">
        <w:t xml:space="preserve"> </w:t>
      </w:r>
      <w:r w:rsidR="00A02F88" w:rsidRPr="00E81B1B">
        <w:t xml:space="preserve">% unterschätzt. In Anbetracht der Ungenauigkeit, die mit der Schätzung der E-Moduln einhergeht, zeigen die gemessenen und berechneten Spannungs- und Verformungsverläufe eine gute Übersteinstimmung. </w:t>
      </w:r>
    </w:p>
    <w:p w14:paraId="5336BE56" w14:textId="02DA7C0D" w:rsidR="009279F5" w:rsidRPr="00E81B1B" w:rsidRDefault="00655F8D" w:rsidP="009279F5">
      <w:r w:rsidRPr="00E81B1B">
        <w:rPr>
          <w:noProof/>
          <w:lang w:eastAsia="de-DE"/>
        </w:rPr>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12D5B580" w14:textId="4FCFDCC4" w:rsidR="00EC74EF" w:rsidRPr="00E81B1B" w:rsidRDefault="00EC74EF" w:rsidP="00EC74EF">
      <w:pPr>
        <w:pStyle w:val="Beschriftung"/>
      </w:pPr>
      <w:bookmarkStart w:id="1521" w:name="_Ref83242764"/>
      <w:bookmarkStart w:id="1522" w:name="_Toc92091838"/>
      <w:r w:rsidRPr="00E81B1B">
        <w:t xml:space="preserve">Abbildung </w:t>
      </w:r>
      <w:r>
        <w:fldChar w:fldCharType="begin"/>
      </w:r>
      <w:r>
        <w:instrText>SEQ Abbildung \* ARABIC</w:instrText>
      </w:r>
      <w:r>
        <w:fldChar w:fldCharType="separate"/>
      </w:r>
      <w:r w:rsidR="000D73A7">
        <w:rPr>
          <w:noProof/>
        </w:rPr>
        <w:t>59</w:t>
      </w:r>
      <w:r>
        <w:fldChar w:fldCharType="end"/>
      </w:r>
      <w:bookmarkEnd w:id="1521"/>
      <w:r w:rsidRPr="00E81B1B">
        <w:t xml:space="preserve"> Messtechnisch ermittelte Normalspannungsverläufe über die Höhe des Verbundquerschnitts in Feldmitte</w:t>
      </w:r>
      <w:bookmarkEnd w:id="1522"/>
    </w:p>
    <w:p w14:paraId="632817F8" w14:textId="1346C8C5" w:rsidR="003A770D" w:rsidRPr="00E81B1B" w:rsidRDefault="4C11F93A" w:rsidP="009276B1">
      <w:pPr>
        <w:pStyle w:val="berschrift2"/>
        <w:numPr>
          <w:ilvl w:val="1"/>
          <w:numId w:val="43"/>
        </w:numPr>
      </w:pPr>
      <w:bookmarkStart w:id="1523" w:name="_Toc92091758"/>
      <w:bookmarkStart w:id="1524" w:name="_Toc92092200"/>
      <w:bookmarkStart w:id="1525" w:name="_Toc92092312"/>
      <w:bookmarkStart w:id="1526" w:name="_Toc93321057"/>
      <w:r>
        <w:t>Forschung und Entwicklung zu einer abgesetzten Auflagerkonstruktion</w:t>
      </w:r>
      <w:bookmarkEnd w:id="1523"/>
      <w:bookmarkEnd w:id="1524"/>
      <w:bookmarkEnd w:id="1525"/>
      <w:bookmarkEnd w:id="1526"/>
    </w:p>
    <w:p w14:paraId="2D8FEAB7" w14:textId="36B55D38" w:rsidR="00C016BF" w:rsidRDefault="00C016BF">
      <w:pPr>
        <w:ind w:left="720" w:hanging="720"/>
        <w:rPr>
          <w:ins w:id="1527" w:author="Stefan Behring [2]" w:date="2021-12-22T01:01:00Z"/>
        </w:rPr>
        <w:pPrChange w:id="1528" w:author="Stefan Behring [2]" w:date="2021-12-22T01:01:00Z">
          <w:pPr/>
        </w:pPrChange>
      </w:pPr>
      <w:ins w:id="1529" w:author="Stefan Behring [2]" w:date="2021-12-22T01:01:00Z">
        <w:r>
          <w:t>Stand der Technik</w:t>
        </w:r>
      </w:ins>
    </w:p>
    <w:p w14:paraId="52146C88" w14:textId="74799DE9" w:rsidR="005A2DF7" w:rsidRPr="00E81B1B" w:rsidRDefault="00600D27" w:rsidP="6E7E6C3D">
      <w:r w:rsidRPr="00E81B1B">
        <w:t>A</w:t>
      </w:r>
      <w:r w:rsidR="760CF52A" w:rsidRPr="00E81B1B">
        <w:t>bgesetzte Auflagerkonstruktionen</w:t>
      </w:r>
      <w:r w:rsidRPr="00E81B1B">
        <w:t xml:space="preserve">, wie in </w:t>
      </w:r>
      <w:r w:rsidRPr="00E81B1B">
        <w:fldChar w:fldCharType="begin"/>
      </w:r>
      <w:r w:rsidRPr="00E81B1B">
        <w:instrText xml:space="preserve"> REF _Ref80096971 \h </w:instrText>
      </w:r>
      <w:r w:rsidRPr="00E81B1B">
        <w:fldChar w:fldCharType="separate"/>
      </w:r>
      <w:r w:rsidR="00B44B05" w:rsidRPr="00E81B1B">
        <w:t>Abbildung 63</w:t>
      </w:r>
      <w:r w:rsidRPr="00E81B1B">
        <w:fldChar w:fldCharType="end"/>
      </w:r>
      <w:r w:rsidRPr="00E81B1B">
        <w:t xml:space="preserve"> gezeigt, </w:t>
      </w:r>
      <w:commentRangeStart w:id="1530"/>
      <w:r w:rsidRPr="00E81B1B">
        <w:t>werden</w:t>
      </w:r>
      <w:r w:rsidR="760CF52A" w:rsidRPr="00E81B1B">
        <w:t xml:space="preserve"> </w:t>
      </w:r>
      <w:r w:rsidRPr="00E81B1B">
        <w:t>im Holz-Hybridbau häufig eingesetzt</w:t>
      </w:r>
      <w:commentRangeEnd w:id="1530"/>
      <w:r w:rsidR="00FF701D">
        <w:rPr>
          <w:rStyle w:val="Kommentarzeichen"/>
        </w:rPr>
        <w:commentReference w:id="1530"/>
      </w:r>
      <w:r w:rsidRPr="00E81B1B">
        <w:t xml:space="preserve">. Insbesondere bei </w:t>
      </w:r>
      <w:r w:rsidR="760CF52A" w:rsidRPr="00E81B1B">
        <w:t>höheren</w:t>
      </w:r>
      <w:r w:rsidRPr="00E81B1B">
        <w:t xml:space="preserve"> Gebäude</w:t>
      </w:r>
      <w:r w:rsidR="001F355F" w:rsidRPr="00E81B1B">
        <w:t>n</w:t>
      </w:r>
      <w:r w:rsidRPr="00E81B1B">
        <w:t xml:space="preserve"> ist die</w:t>
      </w:r>
      <w:r w:rsidR="007113FC">
        <w:t>se</w:t>
      </w:r>
      <w:r w:rsidRPr="00E81B1B">
        <w:t xml:space="preserve"> Detaillösung vorteilhaft, d</w:t>
      </w:r>
      <w:r w:rsidR="760CF52A" w:rsidRPr="00E81B1B">
        <w:t xml:space="preserve">a die </w:t>
      </w:r>
      <w:r w:rsidR="002F6AE9">
        <w:t>D</w:t>
      </w:r>
      <w:r w:rsidR="002F6AE9" w:rsidRPr="00E81B1B">
        <w:t xml:space="preserve">ruckfestigkeit </w:t>
      </w:r>
      <w:r w:rsidR="760CF52A" w:rsidRPr="00E81B1B">
        <w:t xml:space="preserve">des Holzes </w:t>
      </w:r>
      <w:r w:rsidR="002F6AE9">
        <w:t xml:space="preserve">quer zur Faser </w:t>
      </w:r>
      <w:r w:rsidR="760CF52A" w:rsidRPr="00E81B1B">
        <w:t xml:space="preserve">nicht ausreichend ist, um Lasten aus den oberen Geschossen </w:t>
      </w:r>
      <w:r w:rsidR="00EE27EB">
        <w:t>aufzunehmen</w:t>
      </w:r>
      <w:r w:rsidR="760CF52A" w:rsidRPr="00E81B1B">
        <w:t>. Stattdessen</w:t>
      </w:r>
      <w:r w:rsidRPr="00E81B1B">
        <w:t xml:space="preserve"> </w:t>
      </w:r>
      <w:r w:rsidR="0057146A">
        <w:t>wird</w:t>
      </w:r>
      <w:r w:rsidR="0057146A" w:rsidRPr="00E81B1B">
        <w:t xml:space="preserve"> </w:t>
      </w:r>
      <w:r w:rsidR="760CF52A" w:rsidRPr="00E81B1B">
        <w:t>die Betonplatte auf den Stützen oder Unterzügen auf</w:t>
      </w:r>
      <w:r w:rsidR="0057146A">
        <w:t xml:space="preserve">gelegt und </w:t>
      </w:r>
      <w:r w:rsidR="005157CB">
        <w:t>Druckkräfte somit über den Beton von Geschoss zu Geschoss übertragen.</w:t>
      </w:r>
      <w:r w:rsidR="760CF52A" w:rsidRPr="00E81B1B">
        <w:t xml:space="preserve"> </w:t>
      </w:r>
      <w:r w:rsidR="005157CB">
        <w:t>D</w:t>
      </w:r>
      <w:r w:rsidR="760CF52A" w:rsidRPr="00E81B1B">
        <w:t>ie Querkraft wird durch Schrauben</w:t>
      </w:r>
      <w:r w:rsidR="002E363C">
        <w:t xml:space="preserve"> von der Betonplatte</w:t>
      </w:r>
      <w:r w:rsidR="760CF52A" w:rsidRPr="00E81B1B">
        <w:t xml:space="preserve"> in das Holz eingeleitet. Diese Detaillösung </w:t>
      </w:r>
      <w:r w:rsidR="760CF52A" w:rsidRPr="00E81B1B">
        <w:rPr>
          <w:rFonts w:eastAsia="Myriad Pro" w:cs="Myriad Pro"/>
          <w:szCs w:val="20"/>
        </w:rPr>
        <w:t>bietet großen Gestaltungsspielraum</w:t>
      </w:r>
      <w:r w:rsidR="004C2E77">
        <w:rPr>
          <w:rFonts w:eastAsia="Myriad Pro" w:cs="Myriad Pro"/>
          <w:szCs w:val="20"/>
        </w:rPr>
        <w:t>.</w:t>
      </w:r>
      <w:r w:rsidR="00C948C5">
        <w:rPr>
          <w:rFonts w:eastAsia="Myriad Pro" w:cs="Myriad Pro"/>
          <w:szCs w:val="20"/>
        </w:rPr>
        <w:t xml:space="preserve"> Bisher</w:t>
      </w:r>
      <w:r w:rsidR="760CF52A" w:rsidRPr="00E81B1B">
        <w:rPr>
          <w:rFonts w:eastAsia="Myriad Pro" w:cs="Myriad Pro"/>
          <w:szCs w:val="20"/>
        </w:rPr>
        <w:t xml:space="preserve"> </w:t>
      </w:r>
      <w:r w:rsidR="00561768" w:rsidRPr="00E81B1B">
        <w:rPr>
          <w:rFonts w:eastAsia="Myriad Pro" w:cs="Myriad Pro"/>
          <w:szCs w:val="20"/>
        </w:rPr>
        <w:t>wurde sie nur an</w:t>
      </w:r>
      <w:r w:rsidR="760CF52A" w:rsidRPr="00E81B1B">
        <w:rPr>
          <w:rFonts w:eastAsia="Myriad Pro" w:cs="Myriad Pro"/>
          <w:szCs w:val="20"/>
        </w:rPr>
        <w:t xml:space="preserve"> mechanisch verbundene</w:t>
      </w:r>
      <w:r w:rsidR="00C948C5">
        <w:rPr>
          <w:rFonts w:eastAsia="Myriad Pro" w:cs="Myriad Pro"/>
          <w:szCs w:val="20"/>
        </w:rPr>
        <w:t>n</w:t>
      </w:r>
      <w:r w:rsidR="760CF52A" w:rsidRPr="00E81B1B">
        <w:rPr>
          <w:rFonts w:eastAsia="Myriad Pro" w:cs="Myriad Pro"/>
          <w:szCs w:val="20"/>
        </w:rPr>
        <w:t xml:space="preserve"> Holz-Beton-Verbunddecken</w:t>
      </w:r>
      <w:r w:rsidR="00C948C5">
        <w:rPr>
          <w:rFonts w:eastAsia="Myriad Pro" w:cs="Myriad Pro"/>
          <w:szCs w:val="20"/>
        </w:rPr>
        <w:t xml:space="preserve"> ausgeführt</w:t>
      </w:r>
      <w:r w:rsidR="760CF52A" w:rsidRPr="00E81B1B">
        <w:rPr>
          <w:rFonts w:eastAsia="Myriad Pro" w:cs="Myriad Pro"/>
          <w:szCs w:val="20"/>
        </w:rPr>
        <w:t>. Aufgrund der an der</w:t>
      </w:r>
      <w:r w:rsidRPr="00E81B1B">
        <w:rPr>
          <w:rFonts w:eastAsia="Myriad Pro" w:cs="Myriad Pro"/>
          <w:szCs w:val="20"/>
        </w:rPr>
        <w:t xml:space="preserve"> Ausklinkung</w:t>
      </w:r>
      <w:r w:rsidR="760CF52A" w:rsidRPr="00E81B1B">
        <w:rPr>
          <w:rFonts w:eastAsia="Myriad Pro" w:cs="Myriad Pro"/>
          <w:szCs w:val="20"/>
        </w:rPr>
        <w:t xml:space="preserve"> auftretenden Querzugspannungen ist die</w:t>
      </w:r>
      <w:r w:rsidR="0023155C">
        <w:rPr>
          <w:rFonts w:eastAsia="Myriad Pro" w:cs="Myriad Pro"/>
          <w:szCs w:val="20"/>
        </w:rPr>
        <w:t>se</w:t>
      </w:r>
      <w:r w:rsidR="760CF52A" w:rsidRPr="00E81B1B">
        <w:rPr>
          <w:rFonts w:eastAsia="Myriad Pro" w:cs="Myriad Pro"/>
          <w:szCs w:val="20"/>
        </w:rPr>
        <w:t xml:space="preserve"> Lösung für geklebte Konstruktionen</w:t>
      </w:r>
      <w:r w:rsidR="00561768" w:rsidRPr="00E81B1B">
        <w:rPr>
          <w:rFonts w:eastAsia="Myriad Pro" w:cs="Myriad Pro"/>
          <w:szCs w:val="20"/>
        </w:rPr>
        <w:t xml:space="preserve"> kritisch</w:t>
      </w:r>
      <w:r w:rsidR="00CF28B7">
        <w:rPr>
          <w:rFonts w:eastAsia="Myriad Pro" w:cs="Myriad Pro"/>
          <w:szCs w:val="20"/>
        </w:rPr>
        <w:t xml:space="preserve"> zu bewerten</w:t>
      </w:r>
      <w:r w:rsidR="00561768" w:rsidRPr="00E81B1B">
        <w:rPr>
          <w:rFonts w:eastAsia="Myriad Pro" w:cs="Myriad Pro"/>
          <w:szCs w:val="20"/>
        </w:rPr>
        <w:t>, da ein reißverschlussartiges Versagen der Fuge auftreten könnte</w:t>
      </w:r>
      <w:r w:rsidR="760CF52A" w:rsidRPr="00E81B1B">
        <w:rPr>
          <w:rFonts w:eastAsia="Myriad Pro" w:cs="Myriad Pro"/>
          <w:szCs w:val="20"/>
        </w:rPr>
        <w:t xml:space="preserve">. </w:t>
      </w:r>
    </w:p>
    <w:p w14:paraId="14472699" w14:textId="1785E75A" w:rsidR="6E7E6C3D" w:rsidRPr="00E81B1B" w:rsidRDefault="760CF52A" w:rsidP="6E7E6C3D">
      <w:pPr>
        <w:rPr>
          <w:rFonts w:eastAsia="Calibri"/>
          <w:szCs w:val="20"/>
        </w:rPr>
      </w:pPr>
      <w:r w:rsidRPr="00E81B1B">
        <w:t xml:space="preserve">Untersuchungen von </w:t>
      </w:r>
      <w:r w:rsidR="005A2DF7" w:rsidRPr="00E81B1B">
        <w:fldChar w:fldCharType="begin"/>
      </w:r>
      <w:r w:rsidR="005A2DF7" w:rsidRPr="00E81B1B">
        <w:instrText xml:space="preserve"> CITATION Aug16 \l 1031 </w:instrText>
      </w:r>
      <w:r w:rsidR="005A2DF7" w:rsidRPr="00E81B1B">
        <w:fldChar w:fldCharType="separate"/>
      </w:r>
      <w:r w:rsidRPr="00E81B1B">
        <w:rPr>
          <w:noProof/>
        </w:rPr>
        <w:t>(Augustin &amp; Zimmer, 2016)</w:t>
      </w:r>
      <w:r w:rsidR="005A2DF7" w:rsidRPr="00E81B1B">
        <w:fldChar w:fldCharType="end"/>
      </w:r>
      <w:r w:rsidRPr="00E81B1B">
        <w:t xml:space="preserve"> zu Ausklinkungen an geklebten BSH/BSP-Plattenbalken</w:t>
      </w:r>
      <w:r w:rsidR="00C86263">
        <w:t xml:space="preserve"> deuten</w:t>
      </w:r>
      <w:r w:rsidRPr="00E81B1B">
        <w:t xml:space="preserve"> darauf hin, dass eine Verstärkung mit Vollgewindeschrauben eine wirksame Sicherung gegen ein Aufreißen der Klebefuge darstell</w:t>
      </w:r>
      <w:r w:rsidR="009F00B7">
        <w:t>t</w:t>
      </w:r>
      <w:r w:rsidRPr="00E81B1B">
        <w:t xml:space="preserve">. Auf dieser Grundlage wurden </w:t>
      </w:r>
      <w:r w:rsidR="00247282" w:rsidRPr="00E81B1B">
        <w:t xml:space="preserve">von </w:t>
      </w:r>
      <w:sdt>
        <w:sdtPr>
          <w:id w:val="-1274242401"/>
          <w:citation/>
        </w:sdtPr>
        <w:sdtContent>
          <w:r w:rsidR="00247282" w:rsidRPr="00E81B1B">
            <w:fldChar w:fldCharType="begin"/>
          </w:r>
          <w:r w:rsidR="00247282" w:rsidRPr="00E81B1B">
            <w:instrText xml:space="preserve"> CITATION Wed20 \l 1031 </w:instrText>
          </w:r>
          <w:r w:rsidR="00247282" w:rsidRPr="00E81B1B">
            <w:fldChar w:fldCharType="separate"/>
          </w:r>
          <w:r w:rsidR="009737A6">
            <w:rPr>
              <w:noProof/>
            </w:rPr>
            <w:t>(Weddeling, 2020)</w:t>
          </w:r>
          <w:r w:rsidR="00247282" w:rsidRPr="00E81B1B">
            <w:fldChar w:fldCharType="end"/>
          </w:r>
        </w:sdtContent>
      </w:sdt>
      <w:r w:rsidR="00247282" w:rsidRPr="00E81B1B">
        <w:t xml:space="preserve"> </w:t>
      </w:r>
      <w:r w:rsidRPr="00E81B1B">
        <w:t xml:space="preserve">Details zu einer äquivalenten Lösung für Holz-Beton-Verbunddecken ausgearbeitet. </w:t>
      </w:r>
      <w:del w:id="1531" w:author="Stefan Behring [2]" w:date="2021-12-22T01:09:00Z">
        <w:r w:rsidR="00247282" w:rsidRPr="00E81B1B" w:rsidDel="00C173D2">
          <w:delText>D</w:delText>
        </w:r>
        <w:r w:rsidRPr="00E81B1B" w:rsidDel="00C173D2">
          <w:delText>iese</w:delText>
        </w:r>
        <w:r w:rsidR="00247282" w:rsidRPr="00E81B1B" w:rsidDel="00C173D2">
          <w:delText>r</w:delText>
        </w:r>
        <w:r w:rsidRPr="00E81B1B" w:rsidDel="00C173D2">
          <w:delText xml:space="preserve"> Gedanke</w:delText>
        </w:r>
        <w:r w:rsidR="00247282" w:rsidRPr="00E81B1B" w:rsidDel="00C173D2">
          <w:delText xml:space="preserve"> wurde </w:delText>
        </w:r>
        <w:r w:rsidRPr="00E81B1B" w:rsidDel="00C173D2">
          <w:delText>aufgegriffen</w:delText>
        </w:r>
      </w:del>
      <w:del w:id="1532" w:author="Stefan Behring [2]" w:date="2021-12-22T01:10:00Z">
        <w:r w:rsidRPr="00E81B1B" w:rsidDel="0020343C">
          <w:delText xml:space="preserve"> und eine Auflagerkonstruktion sowie ein passendes Versuchskonzept erarbeitet. </w:delText>
        </w:r>
      </w:del>
      <w:ins w:id="1533" w:author="Stefan Behring [2]" w:date="2021-12-22T01:10:00Z">
        <w:r w:rsidR="0020343C">
          <w:t>Im Rahmen des Fo</w:t>
        </w:r>
        <w:r w:rsidR="00574A9D">
          <w:t>r</w:t>
        </w:r>
        <w:r w:rsidR="0020343C">
          <w:t xml:space="preserve">schungsprojektes </w:t>
        </w:r>
        <w:r w:rsidR="00574A9D">
          <w:t>wurde dieses Detail zusätzlich untersucht.</w:t>
        </w:r>
      </w:ins>
    </w:p>
    <w:p w14:paraId="4262AD27" w14:textId="141BF3E1" w:rsidR="6E7E6C3D" w:rsidRPr="00E81B1B" w:rsidRDefault="6E7E6C3D" w:rsidP="6E7E6C3D">
      <w:pPr>
        <w:rPr>
          <w:rFonts w:eastAsia="Calibri"/>
          <w:szCs w:val="20"/>
        </w:rPr>
      </w:pPr>
      <w:r w:rsidRPr="00E81B1B">
        <w:rPr>
          <w:noProof/>
          <w:lang w:eastAsia="de-DE"/>
        </w:rPr>
        <w:lastRenderedPageBreak/>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14:paraId="0F67A987" w14:textId="48AC76A9" w:rsidR="00145552" w:rsidRPr="00E81B1B" w:rsidRDefault="00145552" w:rsidP="00145552">
      <w:pPr>
        <w:pStyle w:val="Beschriftung"/>
        <w:rPr>
          <w:rFonts w:eastAsia="Calibri"/>
          <w:szCs w:val="20"/>
        </w:rPr>
      </w:pPr>
      <w:bookmarkStart w:id="1534" w:name="_Ref80096971"/>
      <w:bookmarkStart w:id="1535" w:name="_Toc92091839"/>
      <w:r w:rsidRPr="00E81B1B">
        <w:t xml:space="preserve">Abbildung </w:t>
      </w:r>
      <w:r>
        <w:fldChar w:fldCharType="begin"/>
      </w:r>
      <w:r>
        <w:instrText>SEQ Abbildung \* ARABIC</w:instrText>
      </w:r>
      <w:r>
        <w:fldChar w:fldCharType="separate"/>
      </w:r>
      <w:r w:rsidR="000D73A7">
        <w:rPr>
          <w:noProof/>
        </w:rPr>
        <w:t>60</w:t>
      </w:r>
      <w:r>
        <w:fldChar w:fldCharType="end"/>
      </w:r>
      <w:bookmarkEnd w:id="1534"/>
      <w:r w:rsidRPr="00E81B1B">
        <w:t xml:space="preserve"> Abgesetztes Auflager in einem hybriden Bürogebäude in Schöppingen (Quelle: </w:t>
      </w:r>
      <w:r w:rsidR="007113FC">
        <w:t>Brüninghoff Group</w:t>
      </w:r>
      <w:r w:rsidRPr="00E81B1B">
        <w:t>)</w:t>
      </w:r>
      <w:bookmarkEnd w:id="1535"/>
    </w:p>
    <w:p w14:paraId="487F947C" w14:textId="63EB4ABA" w:rsidR="00AB3C4B" w:rsidRPr="00E81B1B" w:rsidRDefault="59ADE3D3" w:rsidP="004B30B3">
      <w:r w:rsidRPr="00E81B1B">
        <w:t xml:space="preserve">Als Grundlage für die </w:t>
      </w:r>
      <w:r w:rsidR="001A4D2A">
        <w:t>Dimensionierung</w:t>
      </w:r>
      <w:r w:rsidR="001A4D2A" w:rsidRPr="00E81B1B">
        <w:t xml:space="preserve"> </w:t>
      </w:r>
      <w:r w:rsidR="410A46E8" w:rsidRPr="00E81B1B">
        <w:t>dient</w:t>
      </w:r>
      <w:r w:rsidR="005C7422">
        <w:t xml:space="preserve">, wie bereits bei den Biegeversuchen in Kapitel </w:t>
      </w:r>
      <w:r w:rsidR="005C7422">
        <w:fldChar w:fldCharType="begin"/>
      </w:r>
      <w:r w:rsidR="005C7422">
        <w:instrText xml:space="preserve"> REF _Ref93831596 \n \h </w:instrText>
      </w:r>
      <w:r w:rsidR="005C7422">
        <w:fldChar w:fldCharType="separate"/>
      </w:r>
      <w:r w:rsidR="005C7422">
        <w:t>6.7</w:t>
      </w:r>
      <w:r w:rsidR="005C7422">
        <w:fldChar w:fldCharType="end"/>
      </w:r>
      <w:r w:rsidR="005C7422">
        <w:t>,</w:t>
      </w:r>
      <w:r w:rsidR="410A46E8" w:rsidRPr="00E81B1B">
        <w:t xml:space="preserve"> </w:t>
      </w:r>
      <w:r w:rsidRPr="00E81B1B">
        <w:t xml:space="preserve">eine </w:t>
      </w:r>
      <w:r w:rsidR="00394111">
        <w:t>HBV-</w:t>
      </w:r>
      <w:r w:rsidR="00CC262A">
        <w:t>Rippen</w:t>
      </w:r>
      <w:r w:rsidR="00394111" w:rsidRPr="00E81B1B">
        <w:t xml:space="preserve">decke </w:t>
      </w:r>
      <w:r w:rsidR="1D6274DB" w:rsidRPr="00E81B1B">
        <w:t xml:space="preserve">mit </w:t>
      </w:r>
      <w:r w:rsidRPr="00E81B1B">
        <w:t xml:space="preserve">einer </w:t>
      </w:r>
      <w:r w:rsidR="1D6274DB" w:rsidRPr="00E81B1B">
        <w:t xml:space="preserve">Spannweite </w:t>
      </w:r>
      <w:r w:rsidRPr="00E81B1B">
        <w:t xml:space="preserve">von </w:t>
      </w:r>
      <w:r w:rsidR="1D6274DB" w:rsidRPr="00E81B1B">
        <w:t xml:space="preserve">8,1 </w:t>
      </w:r>
      <w:r w:rsidR="001837D1">
        <w:t>m</w:t>
      </w:r>
      <w:r w:rsidR="00C948C5">
        <w:t xml:space="preserve"> </w:t>
      </w:r>
      <w:r w:rsidR="00CC262A">
        <w:t>und</w:t>
      </w:r>
      <w:r w:rsidR="1D6274DB" w:rsidRPr="00E81B1B">
        <w:t xml:space="preserve"> einer Breite von 1</w:t>
      </w:r>
      <w:r w:rsidR="00BA3E40">
        <w:t>,</w:t>
      </w:r>
      <w:r w:rsidR="1D6274DB" w:rsidRPr="00E81B1B">
        <w:t>35</w:t>
      </w:r>
      <w:r w:rsidR="00C948C5">
        <w:t xml:space="preserve"> m</w:t>
      </w:r>
      <w:r w:rsidRPr="00E81B1B">
        <w:t>.</w:t>
      </w:r>
      <w:r w:rsidR="00C948C5">
        <w:t xml:space="preserve"> </w:t>
      </w:r>
      <w:r w:rsidR="005C7422">
        <w:t xml:space="preserve">Die Lastannahmen und statischen Nachweise entsprechen denen der Biegeversuche. </w:t>
      </w:r>
      <w:r w:rsidR="00C948C5">
        <w:t xml:space="preserve">Obwohl für die statischen Nachweise eine 10 cm dicke Betondecke ausreichend ist, wurde eine Dicke von 12 cm gewählt, da das Detail nur so sinnvoll ausgeführt werden kann. </w:t>
      </w:r>
      <w:r w:rsidR="005C7422">
        <w:t xml:space="preserve">Die Balken bestehen aus </w:t>
      </w:r>
      <w:r w:rsidRPr="00E81B1B">
        <w:t>24x28 cm</w:t>
      </w:r>
      <w:r w:rsidR="002D6A9A">
        <w:t>²</w:t>
      </w:r>
      <w:r w:rsidRPr="00E81B1B">
        <w:t xml:space="preserve"> GL24h</w:t>
      </w:r>
      <w:r w:rsidR="005C7422">
        <w:t xml:space="preserve">. </w:t>
      </w:r>
      <w:r w:rsidR="00337A78">
        <w:t xml:space="preserve">Die Belastung </w:t>
      </w:r>
      <w:r w:rsidR="005C7422">
        <w:t xml:space="preserve">am Auflager </w:t>
      </w:r>
      <w:r w:rsidR="00337A78">
        <w:t>wird mit</w:t>
      </w:r>
      <w:r w:rsidR="636C5CED" w:rsidRPr="00E81B1B">
        <w:t xml:space="preserve"> 38 kN für die maßgebende Lastfallkombination</w:t>
      </w:r>
      <w:r w:rsidR="005C7422">
        <w:t xml:space="preserve"> im GZT</w:t>
      </w:r>
      <w:r w:rsidR="636C5CED" w:rsidRPr="00E81B1B">
        <w:t xml:space="preserve"> (mittlere Einwirkungsdauer)</w:t>
      </w:r>
      <w:r w:rsidR="00123FC9">
        <w:t xml:space="preserve"> angesetzt</w:t>
      </w:r>
      <w:r w:rsidR="636C5CED" w:rsidRPr="00E81B1B">
        <w:t>.</w:t>
      </w:r>
      <w:r w:rsidR="00561768" w:rsidRPr="00E81B1B">
        <w:t xml:space="preserve"> Zur Bemessung</w:t>
      </w:r>
      <w:r w:rsidR="005C7422">
        <w:t xml:space="preserve"> des Auflagerdetails</w:t>
      </w:r>
      <w:r w:rsidR="00561768" w:rsidRPr="00E81B1B">
        <w:t xml:space="preserve"> dient das in </w:t>
      </w:r>
      <w:commentRangeStart w:id="1536"/>
      <w:r w:rsidR="00561768" w:rsidRPr="00E81B1B">
        <w:fldChar w:fldCharType="begin"/>
      </w:r>
      <w:r w:rsidR="00561768" w:rsidRPr="00E81B1B">
        <w:instrText xml:space="preserve"> REF _Ref82361936 \h </w:instrText>
      </w:r>
      <w:r w:rsidR="00561768" w:rsidRPr="00E81B1B">
        <w:fldChar w:fldCharType="separate"/>
      </w:r>
      <w:r w:rsidR="00561768" w:rsidRPr="00E81B1B">
        <w:t>Abbildung 55</w:t>
      </w:r>
      <w:r w:rsidR="00561768" w:rsidRPr="00E81B1B">
        <w:fldChar w:fldCharType="end"/>
      </w:r>
      <w:commentRangeEnd w:id="1536"/>
      <w:r w:rsidR="00123FC9">
        <w:rPr>
          <w:rStyle w:val="Kommentarzeichen"/>
        </w:rPr>
        <w:commentReference w:id="1536"/>
      </w:r>
      <w:r w:rsidR="00561768" w:rsidRPr="00E81B1B">
        <w:t xml:space="preserve"> dargestellte Stabwerkmodell.</w:t>
      </w:r>
    </w:p>
    <w:p w14:paraId="5949642C" w14:textId="76DA936C" w:rsidR="00304EA1" w:rsidRPr="00E81B1B" w:rsidRDefault="789DAE3D" w:rsidP="004B30B3">
      <w:commentRangeStart w:id="1537"/>
      <w:r w:rsidRPr="00E81B1B">
        <w:t xml:space="preserve">Die </w:t>
      </w:r>
      <w:r w:rsidR="13D50487" w:rsidRPr="00E81B1B">
        <w:t xml:space="preserve">Betrachtung erfolgte </w:t>
      </w:r>
      <w:r w:rsidRPr="00E81B1B">
        <w:t xml:space="preserve">zunächst für eine 10 cm </w:t>
      </w:r>
      <w:r w:rsidR="0B1FEE22" w:rsidRPr="00E81B1B">
        <w:t>Betonplatte</w:t>
      </w:r>
      <w:ins w:id="1538" w:author="Stefan Behring [2]" w:date="2021-12-22T01:24:00Z">
        <w:r w:rsidR="00122D76">
          <w:t>, die statisch ausreichend ist</w:t>
        </w:r>
        <w:r w:rsidR="00F02C67">
          <w:t>, jedoch die geometrischen Randbedingungen nicht erfüllt</w:t>
        </w:r>
      </w:ins>
      <w:r w:rsidR="0B1FEE22" w:rsidRPr="00E81B1B">
        <w:t>.</w:t>
      </w:r>
      <w:r w:rsidRPr="00E81B1B">
        <w:t xml:space="preserve"> </w:t>
      </w:r>
      <w:r w:rsidR="134C7944" w:rsidRPr="00E81B1B">
        <w:t>Es zeigte sich jedoch, dass d</w:t>
      </w:r>
      <w:r w:rsidRPr="00E81B1B">
        <w:t xml:space="preserve">ie geforderte Druckstrebenneigung </w:t>
      </w:r>
      <w:r w:rsidR="33739B31" w:rsidRPr="00E81B1B">
        <w:t>von mindestens 30° nicht eingehalten werden konnte</w:t>
      </w:r>
      <w:r w:rsidR="00794243" w:rsidRPr="00E81B1B">
        <w:t>, da Randabstände der Schrauben sowie der Bewehrungslage im Beton eingehalten werden mussten.</w:t>
      </w:r>
      <w:r w:rsidRPr="00E81B1B">
        <w:t xml:space="preserve"> Aus diesem Grund w</w:t>
      </w:r>
      <w:r w:rsidR="3AD2504C" w:rsidRPr="00E81B1B">
        <w:t xml:space="preserve">ird </w:t>
      </w:r>
      <w:ins w:id="1539" w:author="Jan Wenker" w:date="2021-12-16T11:34:00Z">
        <w:r w:rsidR="00B8217A">
          <w:t xml:space="preserve">im Folgenden </w:t>
        </w:r>
      </w:ins>
      <w:r w:rsidR="3AD2504C" w:rsidRPr="00E81B1B">
        <w:t>eine 12 cm Platte untersucht.</w:t>
      </w:r>
      <w:r w:rsidR="00794243" w:rsidRPr="00E81B1B">
        <w:t xml:space="preserve"> </w:t>
      </w:r>
      <w:commentRangeEnd w:id="1537"/>
      <w:r w:rsidR="005C7422">
        <w:rPr>
          <w:rStyle w:val="Kommentarzeichen"/>
        </w:rPr>
        <w:commentReference w:id="1537"/>
      </w:r>
    </w:p>
    <w:p w14:paraId="18A36C87" w14:textId="213035CE" w:rsidR="79C95F3E" w:rsidRPr="00E81B1B" w:rsidRDefault="1F6863E6" w:rsidP="1E305A1F">
      <w:commentRangeStart w:id="1540"/>
      <w:r>
        <w:rPr>
          <w:noProof/>
          <w:lang w:eastAsia="de-DE"/>
        </w:rPr>
        <w:lastRenderedPageBreak/>
        <w:drawing>
          <wp:inline distT="0" distB="0" distL="0" distR="0" wp14:anchorId="23CBA7FB" wp14:editId="78161D0E">
            <wp:extent cx="4528982" cy="3948365"/>
            <wp:effectExtent l="0" t="0" r="0" b="0"/>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a:blip r:embed="rId101">
                      <a:extLst>
                        <a:ext uri="{28A0092B-C50C-407E-A947-70E740481C1C}">
                          <a14:useLocalDpi xmlns:a14="http://schemas.microsoft.com/office/drawing/2010/main" val="0"/>
                        </a:ext>
                      </a:extLst>
                    </a:blip>
                    <a:srcRect l="9430" t="5770" r="13333"/>
                    <a:stretch>
                      <a:fillRect/>
                    </a:stretch>
                  </pic:blipFill>
                  <pic:spPr>
                    <a:xfrm>
                      <a:off x="0" y="0"/>
                      <a:ext cx="4528982" cy="3948365"/>
                    </a:xfrm>
                    <a:prstGeom prst="rect">
                      <a:avLst/>
                    </a:prstGeom>
                  </pic:spPr>
                </pic:pic>
              </a:graphicData>
            </a:graphic>
          </wp:inline>
        </w:drawing>
      </w:r>
      <w:commentRangeEnd w:id="1540"/>
      <w:r w:rsidR="00ED2E07">
        <w:rPr>
          <w:rStyle w:val="Kommentarzeichen"/>
        </w:rPr>
        <w:commentReference w:id="1540"/>
      </w:r>
    </w:p>
    <w:p w14:paraId="2DD26D40" w14:textId="5346555B" w:rsidR="00145552" w:rsidRPr="00E81B1B" w:rsidRDefault="00145552" w:rsidP="00145552">
      <w:pPr>
        <w:pStyle w:val="Beschriftung"/>
      </w:pPr>
      <w:bookmarkStart w:id="1541" w:name="_Ref82361936"/>
      <w:bookmarkStart w:id="1542" w:name="_Toc92091840"/>
      <w:r w:rsidRPr="00E81B1B">
        <w:t xml:space="preserve">Abbildung </w:t>
      </w:r>
      <w:r>
        <w:fldChar w:fldCharType="begin"/>
      </w:r>
      <w:r>
        <w:instrText>SEQ Abbildung \* ARABIC</w:instrText>
      </w:r>
      <w:r>
        <w:fldChar w:fldCharType="separate"/>
      </w:r>
      <w:r w:rsidR="000D73A7">
        <w:rPr>
          <w:noProof/>
        </w:rPr>
        <w:t>61</w:t>
      </w:r>
      <w:r>
        <w:fldChar w:fldCharType="end"/>
      </w:r>
      <w:bookmarkEnd w:id="1541"/>
      <w:r w:rsidRPr="00E81B1B">
        <w:t xml:space="preserve"> Abgesetzte Auflagerkonstru</w:t>
      </w:r>
      <w:r w:rsidR="00370981" w:rsidRPr="00E81B1B">
        <w:t>k</w:t>
      </w:r>
      <w:r w:rsidRPr="00E81B1B">
        <w:t>tion mit Schrauben</w:t>
      </w:r>
      <w:bookmarkEnd w:id="1542"/>
    </w:p>
    <w:p w14:paraId="6A7B4FBC" w14:textId="546979B2" w:rsidR="00304EA1" w:rsidRPr="00E81B1B" w:rsidRDefault="00794243" w:rsidP="004B30B3">
      <w:r w:rsidRPr="00E81B1B">
        <w:t>Zunächst wurde der Neigungswinkel der Schrauben</w:t>
      </w:r>
      <w:r w:rsidR="00264674">
        <w:t xml:space="preserve"> </w:t>
      </w:r>
      <w:r w:rsidRPr="00E81B1B">
        <w:t>gewählt:</w:t>
      </w:r>
      <w:r w:rsidR="00673D90" w:rsidRPr="00E81B1B">
        <w:t xml:space="preserve"> </w:t>
      </w:r>
      <w:r w:rsidR="00264674">
        <w:t>e</w:t>
      </w:r>
      <w:r w:rsidR="00304EA1" w:rsidRPr="00E81B1B">
        <w:t xml:space="preserve">ine </w:t>
      </w:r>
      <w:r w:rsidR="00164BE5" w:rsidRPr="00E81B1B">
        <w:t xml:space="preserve">flachere </w:t>
      </w:r>
      <w:r w:rsidR="00304EA1" w:rsidRPr="00E81B1B">
        <w:t xml:space="preserve">Neigung der Schrauben ist </w:t>
      </w:r>
      <w:r w:rsidR="00164BE5" w:rsidRPr="00E81B1B">
        <w:t xml:space="preserve">in Hinblick auf den Winkel der Druckstrebe im Beton </w:t>
      </w:r>
      <w:r w:rsidR="00304EA1" w:rsidRPr="00E81B1B">
        <w:t>vorteilhaft, allerdings wirkt die Schraube nicht mehr ausschließlich in Richtung der zu übertragenden Querkraft</w:t>
      </w:r>
      <w:r w:rsidR="00164BE5" w:rsidRPr="00E81B1B">
        <w:t>. Die Effektivität der Schraube sinkt entsprechend</w:t>
      </w:r>
      <w:r w:rsidR="00304EA1" w:rsidRPr="00E81B1B">
        <w:t xml:space="preserve">. Gleichzeitig geht eine stärkere Neigung mit einer größeren Einbindetiefe einher. </w:t>
      </w:r>
      <w:r w:rsidR="00106D32">
        <w:t>Die Schraube muss dafür entsprechend länger gewählt werden.</w:t>
      </w:r>
    </w:p>
    <w:p w14:paraId="3AFD63C1" w14:textId="17CDD25F" w:rsidR="00B57C4C" w:rsidRPr="00E81B1B" w:rsidRDefault="6A748421" w:rsidP="009737A6">
      <w:r w:rsidRPr="00E81B1B">
        <w:t xml:space="preserve">Es wurden verschiedene Neigungswinkel betrachtet. </w:t>
      </w:r>
      <w:r w:rsidR="789DAE3D" w:rsidRPr="00E81B1B">
        <w:t xml:space="preserve">Dabei </w:t>
      </w:r>
      <w:r w:rsidR="00794243" w:rsidRPr="00E81B1B">
        <w:t>wurde darauf geachtet, dass nur verfügbare Schraubenlängen angesetzt wurden.</w:t>
      </w:r>
      <w:r w:rsidR="40C9C01B" w:rsidRPr="00E81B1B">
        <w:t xml:space="preserve"> </w:t>
      </w:r>
      <w:r w:rsidR="6FC14B53" w:rsidRPr="00E81B1B">
        <w:t>A</w:t>
      </w:r>
      <w:r w:rsidR="6B35242F" w:rsidRPr="00E81B1B">
        <w:t xml:space="preserve">n </w:t>
      </w:r>
      <w:r w:rsidR="789DAE3D" w:rsidRPr="00E81B1B">
        <w:t>diese</w:t>
      </w:r>
      <w:r w:rsidR="6B35242F" w:rsidRPr="00E81B1B">
        <w:t xml:space="preserve">r Stelle flossen </w:t>
      </w:r>
      <w:r w:rsidR="00794243" w:rsidRPr="00E81B1B">
        <w:t xml:space="preserve">auch </w:t>
      </w:r>
      <w:r w:rsidR="789DAE3D" w:rsidRPr="00E81B1B">
        <w:t>die zulässigen Randabstände</w:t>
      </w:r>
      <w:r w:rsidR="00D46683">
        <w:t xml:space="preserve"> zum unteren Rand des Holzes</w:t>
      </w:r>
      <w:r w:rsidR="789DAE3D" w:rsidRPr="00E81B1B">
        <w:t xml:space="preserve"> der Schrauben im Brandfall nach </w:t>
      </w:r>
      <w:sdt>
        <w:sdtPr>
          <w:id w:val="1066305643"/>
          <w:citation/>
        </w:sdtPr>
        <w:sdtContent>
          <w:r w:rsidR="00145552" w:rsidRPr="00E81B1B">
            <w:fldChar w:fldCharType="begin"/>
          </w:r>
          <w:r w:rsidR="00145552" w:rsidRPr="00E81B1B">
            <w:instrText xml:space="preserve"> CITATION DIN104 \l 1031 </w:instrText>
          </w:r>
          <w:r w:rsidR="00145552" w:rsidRPr="00E81B1B">
            <w:fldChar w:fldCharType="separate"/>
          </w:r>
          <w:r w:rsidR="009737A6">
            <w:rPr>
              <w:noProof/>
            </w:rPr>
            <w:t>(DIN EN 1995-1-2:2010-12, 2010)</w:t>
          </w:r>
          <w:r w:rsidR="00145552" w:rsidRPr="00E81B1B">
            <w:fldChar w:fldCharType="end"/>
          </w:r>
        </w:sdtContent>
      </w:sdt>
      <w:r w:rsidR="00145552" w:rsidRPr="00E81B1B">
        <w:t xml:space="preserve"> </w:t>
      </w:r>
      <w:r w:rsidR="6B35242F" w:rsidRPr="00E81B1B">
        <w:t xml:space="preserve">in die Überlegungen </w:t>
      </w:r>
      <w:r w:rsidR="789DAE3D" w:rsidRPr="00E81B1B">
        <w:t xml:space="preserve">ein. </w:t>
      </w:r>
      <w:r w:rsidR="50F6895D" w:rsidRPr="00E81B1B">
        <w:t xml:space="preserve">Obwohl </w:t>
      </w:r>
      <w:r w:rsidR="6D237E53" w:rsidRPr="00E81B1B">
        <w:t xml:space="preserve">die Norm nur den Nachweis von Verbindungsmitteln für </w:t>
      </w:r>
      <w:r w:rsidR="789DAE3D" w:rsidRPr="00E81B1B">
        <w:t>60</w:t>
      </w:r>
      <w:r w:rsidR="493EC082" w:rsidRPr="00E81B1B">
        <w:t>-</w:t>
      </w:r>
      <w:r w:rsidR="789DAE3D" w:rsidRPr="00E81B1B">
        <w:t xml:space="preserve">minütige Beanspruchung </w:t>
      </w:r>
      <w:r w:rsidR="75D816E9" w:rsidRPr="00E81B1B">
        <w:t>vorsieht</w:t>
      </w:r>
      <w:r w:rsidR="1599FBB7" w:rsidRPr="00E81B1B">
        <w:t xml:space="preserve">, wurden die Formeln dennoch für eine 90-minütige Beanspruchung angewendet. </w:t>
      </w:r>
      <w:r w:rsidR="6C40552F" w:rsidRPr="00E81B1B">
        <w:t>Zur zusätzlichen Absicherung wurden die Randabstände stets so gewählt, dass sie dem Abbrand</w:t>
      </w:r>
      <w:r w:rsidR="00106D32">
        <w:t xml:space="preserve"> zuzüglich</w:t>
      </w:r>
      <w:r w:rsidR="6C40552F" w:rsidRPr="00E81B1B">
        <w:t xml:space="preserve"> der notwendigen Randabstände im Kaltzustand entsprechen.</w:t>
      </w:r>
    </w:p>
    <w:p w14:paraId="17521061" w14:textId="10673C36" w:rsidR="001076D7" w:rsidRPr="00E81B1B" w:rsidRDefault="75729A3B" w:rsidP="00F33490">
      <w:pPr>
        <w:autoSpaceDE w:val="0"/>
        <w:autoSpaceDN w:val="0"/>
        <w:adjustRightInd w:val="0"/>
        <w:spacing w:before="0" w:after="240" w:line="240" w:lineRule="auto"/>
      </w:pPr>
      <w:r w:rsidRPr="00E81B1B">
        <w:rPr>
          <w:rFonts w:cs="ArevSans-Roman"/>
        </w:rPr>
        <w:t xml:space="preserve">Final </w:t>
      </w:r>
      <w:r w:rsidR="00794243" w:rsidRPr="00E81B1B">
        <w:rPr>
          <w:rFonts w:cs="ArevSans-Roman"/>
        </w:rPr>
        <w:t>w</w:t>
      </w:r>
      <w:r w:rsidRPr="00E81B1B">
        <w:rPr>
          <w:rFonts w:cs="ArevSans-Roman"/>
        </w:rPr>
        <w:t xml:space="preserve">ird ein </w:t>
      </w:r>
      <w:r w:rsidR="6B35242F" w:rsidRPr="00E81B1B">
        <w:rPr>
          <w:rFonts w:cs="ArevSans-Roman"/>
        </w:rPr>
        <w:t>Einschraubwinkel von 70</w:t>
      </w:r>
      <w:r w:rsidR="6B35242F" w:rsidRPr="00E81B1B">
        <w:rPr>
          <w:rFonts w:cs="F96"/>
        </w:rPr>
        <w:t xml:space="preserve">° </w:t>
      </w:r>
      <w:r w:rsidR="6B35242F" w:rsidRPr="00E81B1B">
        <w:rPr>
          <w:rFonts w:cs="ArevSans-Roman"/>
        </w:rPr>
        <w:t>und eine Einschraublänge von 300 mm gewählt</w:t>
      </w:r>
      <w:r w:rsidR="69A72A02" w:rsidRPr="00E81B1B">
        <w:rPr>
          <w:rFonts w:cs="ArevSans-Roman"/>
        </w:rPr>
        <w:t xml:space="preserve">. </w:t>
      </w:r>
      <w:r w:rsidR="1B6DE28D" w:rsidRPr="00E81B1B">
        <w:rPr>
          <w:rFonts w:cs="ArevSans-Roman"/>
        </w:rPr>
        <w:t xml:space="preserve">Die in Achsrichtung der </w:t>
      </w:r>
      <w:commentRangeStart w:id="1543"/>
      <w:r w:rsidR="1B6DE28D" w:rsidRPr="00E81B1B">
        <w:rPr>
          <w:rFonts w:cs="ArevSans-Roman"/>
        </w:rPr>
        <w:t>Schraube</w:t>
      </w:r>
      <w:r w:rsidR="00CC2195">
        <w:rPr>
          <w:rFonts w:cs="ArevSans-Roman"/>
        </w:rPr>
        <w:t>n</w:t>
      </w:r>
      <w:commentRangeEnd w:id="1543"/>
      <w:r w:rsidR="000D4612">
        <w:rPr>
          <w:rStyle w:val="Kommentarzeichen"/>
        </w:rPr>
        <w:commentReference w:id="1543"/>
      </w:r>
      <w:r w:rsidR="1B6DE28D" w:rsidRPr="00E81B1B">
        <w:rPr>
          <w:rFonts w:cs="ArevSans-Roman"/>
        </w:rPr>
        <w:t xml:space="preserve"> wirkende Kraft beträgt 41,2 kN</w:t>
      </w:r>
      <w:r w:rsidR="00106D32">
        <w:rPr>
          <w:rFonts w:cs="ArevSans-Roman"/>
        </w:rPr>
        <w:t>. Di</w:t>
      </w:r>
      <w:r w:rsidR="4F6F9CAF" w:rsidRPr="00E81B1B">
        <w:t xml:space="preserve">e </w:t>
      </w:r>
      <w:r w:rsidR="00106D32">
        <w:fldChar w:fldCharType="begin"/>
      </w:r>
      <w:r w:rsidR="00106D32">
        <w:instrText xml:space="preserve"> REF _Ref93832154 \h </w:instrText>
      </w:r>
      <w:r w:rsidR="00106D32">
        <w:fldChar w:fldCharType="separate"/>
      </w:r>
      <w:r w:rsidR="00106D32" w:rsidRPr="00E81B1B">
        <w:t xml:space="preserve">Tabelle </w:t>
      </w:r>
      <w:r w:rsidR="00106D32">
        <w:rPr>
          <w:noProof/>
        </w:rPr>
        <w:t>20</w:t>
      </w:r>
      <w:r w:rsidR="00106D32">
        <w:fldChar w:fldCharType="end"/>
      </w:r>
      <w:r w:rsidR="00106D32">
        <w:t xml:space="preserve"> </w:t>
      </w:r>
      <w:r w:rsidR="4F6F9CAF" w:rsidRPr="00E81B1B">
        <w:t>zeigt die Tragfähigkeit verschiedener Schraubendurchmesser für eine Gruppe von vier Schrauben. Die Betrachtungen wurden für Schrauben ASSY PLU</w:t>
      </w:r>
      <w:r w:rsidR="003E32C5">
        <w:t>S</w:t>
      </w:r>
      <w:r w:rsidR="4F6F9CAF" w:rsidRPr="00E81B1B">
        <w:t xml:space="preserve"> VG der Firma Würth gemäß </w:t>
      </w:r>
      <w:r w:rsidR="4F6F9CAF" w:rsidRPr="00E81B1B">
        <w:rPr>
          <w:rFonts w:cs="ArevSans-Roman"/>
        </w:rPr>
        <w:t xml:space="preserve">ETA-11/0190 </w:t>
      </w:r>
      <w:r w:rsidR="4F6F9CAF" w:rsidRPr="00E81B1B">
        <w:t>exemplarisch durchgeführt und lassen sich prinzipiell auf Vollgewindeschrauben anderer Hersteller übertragen</w:t>
      </w:r>
      <w:commentRangeStart w:id="1544"/>
      <w:r w:rsidR="4F6F9CAF" w:rsidRPr="00E81B1B">
        <w:t>. Es werden</w:t>
      </w:r>
      <w:r w:rsidR="2DFE6AFF" w:rsidRPr="00E81B1B">
        <w:t xml:space="preserve"> abschließend</w:t>
      </w:r>
      <w:r w:rsidR="4F6F9CAF" w:rsidRPr="00E81B1B">
        <w:t xml:space="preserve"> vier 10 mm Schrauben gewählt.</w:t>
      </w:r>
      <w:r w:rsidR="3E87A8C1" w:rsidRPr="00E81B1B">
        <w:t xml:space="preserve"> </w:t>
      </w:r>
      <w:commentRangeEnd w:id="1544"/>
      <w:r w:rsidR="00794243" w:rsidRPr="00E81B1B">
        <w:rPr>
          <w:rStyle w:val="Kommentarzeichen"/>
        </w:rPr>
        <w:commentReference w:id="1544"/>
      </w:r>
    </w:p>
    <w:p w14:paraId="0EE4DB62" w14:textId="1DDC47BF" w:rsidR="00F33490" w:rsidRPr="00E81B1B" w:rsidRDefault="00F33490" w:rsidP="00B44B05">
      <w:pPr>
        <w:pStyle w:val="Beschriftung"/>
        <w:spacing w:after="240"/>
      </w:pPr>
      <w:bookmarkStart w:id="1545" w:name="_Ref93832154"/>
      <w:bookmarkStart w:id="1546" w:name="_Toc92091866"/>
      <w:r w:rsidRPr="00E81B1B">
        <w:t xml:space="preserve">Tabelle </w:t>
      </w:r>
      <w:r>
        <w:fldChar w:fldCharType="begin"/>
      </w:r>
      <w:r>
        <w:instrText>SEQ Tabelle \* ARABIC</w:instrText>
      </w:r>
      <w:r>
        <w:fldChar w:fldCharType="separate"/>
      </w:r>
      <w:r w:rsidR="009737A6">
        <w:rPr>
          <w:noProof/>
        </w:rPr>
        <w:t>20</w:t>
      </w:r>
      <w:r>
        <w:fldChar w:fldCharType="end"/>
      </w:r>
      <w:bookmarkEnd w:id="1545"/>
      <w:r w:rsidRPr="00E81B1B">
        <w:t xml:space="preserve"> Bemessungstragfähigkeit von Assy PLUS VG Schrauben, </w:t>
      </w:r>
      <w:commentRangeStart w:id="1547"/>
      <w:r w:rsidRPr="00E81B1B">
        <w:t>eingeschraubt</w:t>
      </w:r>
      <w:commentRangeEnd w:id="1547"/>
      <w:r w:rsidR="00030797">
        <w:rPr>
          <w:rStyle w:val="Kommentarzeichen"/>
          <w:iCs w:val="0"/>
        </w:rPr>
        <w:commentReference w:id="1547"/>
      </w:r>
      <w:r w:rsidRPr="00E81B1B">
        <w:t xml:space="preserve"> in einem Winkel von 70° bei einer Einschraublänge von 300 mm, berechnet nach ETA-11/0190</w:t>
      </w:r>
      <w:bookmarkEnd w:id="1546"/>
    </w:p>
    <w:tbl>
      <w:tblPr>
        <w:tblStyle w:val="Tabellenraster"/>
        <w:tblW w:w="0" w:type="auto"/>
        <w:tblLayout w:type="fixed"/>
        <w:tblLook w:val="06A0" w:firstRow="1" w:lastRow="0" w:firstColumn="1" w:lastColumn="0" w:noHBand="1" w:noVBand="1"/>
      </w:tblPr>
      <w:tblGrid>
        <w:gridCol w:w="1125"/>
        <w:gridCol w:w="1800"/>
        <w:gridCol w:w="1920"/>
        <w:gridCol w:w="1230"/>
        <w:gridCol w:w="1034"/>
        <w:gridCol w:w="1061"/>
        <w:gridCol w:w="1042"/>
      </w:tblGrid>
      <w:tr w:rsidR="1E305A1F" w:rsidRPr="00E81B1B" w14:paraId="167D2B20" w14:textId="77777777" w:rsidTr="1E305A1F">
        <w:trPr>
          <w:trHeight w:val="300"/>
        </w:trPr>
        <w:tc>
          <w:tcPr>
            <w:tcW w:w="1125" w:type="dxa"/>
          </w:tcPr>
          <w:p w14:paraId="5C6870D0" w14:textId="3FDB7225"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d</w:t>
            </w:r>
          </w:p>
        </w:tc>
        <w:tc>
          <w:tcPr>
            <w:tcW w:w="1800" w:type="dxa"/>
          </w:tcPr>
          <w:p w14:paraId="50D4A4B8" w14:textId="27B69A9B" w:rsidR="3181190D" w:rsidRPr="00E81B1B" w:rsidRDefault="3181190D" w:rsidP="1E305A1F">
            <w:pPr>
              <w:jc w:val="center"/>
              <w:rPr>
                <w:rFonts w:eastAsia="Myriad Pro" w:cs="Myriad Pro"/>
                <w:color w:val="000000" w:themeColor="text1"/>
                <w:szCs w:val="20"/>
              </w:rPr>
            </w:pPr>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tens</w:t>
            </w:r>
            <w:r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
        </w:tc>
        <w:tc>
          <w:tcPr>
            <w:tcW w:w="1920" w:type="dxa"/>
          </w:tcPr>
          <w:p w14:paraId="6B8C1EB0" w14:textId="47DEB2BB" w:rsidR="261007AF" w:rsidRPr="00E81B1B" w:rsidRDefault="261007AF" w:rsidP="1E305A1F">
            <w:pPr>
              <w:jc w:val="center"/>
              <w:rPr>
                <w:rFonts w:eastAsia="Myriad Pro" w:cs="Myriad Pro"/>
                <w:color w:val="000000" w:themeColor="text1"/>
                <w:szCs w:val="20"/>
              </w:rPr>
            </w:pPr>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ax</w:t>
            </w:r>
            <w:r w:rsidR="53AEDBC8"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
        </w:tc>
        <w:tc>
          <w:tcPr>
            <w:tcW w:w="1230" w:type="dxa"/>
          </w:tcPr>
          <w:p w14:paraId="11B4BE78" w14:textId="7AF651B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F</w:t>
            </w:r>
            <w:r w:rsidRPr="00E81B1B">
              <w:rPr>
                <w:rFonts w:eastAsia="Myriad Pro" w:cs="Myriad Pro"/>
                <w:color w:val="000000" w:themeColor="text1"/>
                <w:szCs w:val="20"/>
                <w:vertAlign w:val="subscript"/>
              </w:rPr>
              <w:t>ax</w:t>
            </w:r>
            <w:r w:rsidR="460FC56F"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k</w:t>
            </w:r>
          </w:p>
        </w:tc>
        <w:tc>
          <w:tcPr>
            <w:tcW w:w="1034" w:type="dxa"/>
          </w:tcPr>
          <w:p w14:paraId="74BD6FEC" w14:textId="035A276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F</w:t>
            </w:r>
            <w:r w:rsidRPr="00E81B1B">
              <w:rPr>
                <w:rFonts w:eastAsia="Myriad Pro" w:cs="Myriad Pro"/>
                <w:color w:val="000000" w:themeColor="text1"/>
                <w:szCs w:val="20"/>
                <w:vertAlign w:val="subscript"/>
              </w:rPr>
              <w:t>ten</w:t>
            </w:r>
            <w:r w:rsidR="188B498A" w:rsidRPr="00E81B1B">
              <w:rPr>
                <w:rFonts w:eastAsia="Myriad Pro" w:cs="Myriad Pro"/>
                <w:color w:val="000000" w:themeColor="text1"/>
                <w:szCs w:val="20"/>
                <w:vertAlign w:val="subscript"/>
              </w:rPr>
              <w:t>s,</w:t>
            </w:r>
            <w:r w:rsidRPr="00E81B1B">
              <w:rPr>
                <w:rFonts w:eastAsia="Myriad Pro" w:cs="Myriad Pro"/>
                <w:color w:val="000000" w:themeColor="text1"/>
                <w:szCs w:val="20"/>
                <w:vertAlign w:val="subscript"/>
              </w:rPr>
              <w:t>k</w:t>
            </w:r>
          </w:p>
        </w:tc>
        <w:tc>
          <w:tcPr>
            <w:tcW w:w="1061" w:type="dxa"/>
          </w:tcPr>
          <w:p w14:paraId="5981EDD4" w14:textId="6F095109"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6B15CAB4"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perm</w:t>
            </w:r>
          </w:p>
        </w:tc>
        <w:tc>
          <w:tcPr>
            <w:tcW w:w="1042" w:type="dxa"/>
          </w:tcPr>
          <w:p w14:paraId="717F9D3C" w14:textId="255132D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36A6215A"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medi</w:t>
            </w:r>
          </w:p>
        </w:tc>
      </w:tr>
      <w:tr w:rsidR="1E305A1F" w:rsidRPr="00E81B1B" w14:paraId="55A98F06" w14:textId="77777777" w:rsidTr="1E305A1F">
        <w:trPr>
          <w:trHeight w:val="300"/>
        </w:trPr>
        <w:tc>
          <w:tcPr>
            <w:tcW w:w="1125" w:type="dxa"/>
          </w:tcPr>
          <w:p w14:paraId="6DD81327" w14:textId="2BC8CDB3" w:rsidR="4C3372C2" w:rsidRPr="00E81B1B" w:rsidRDefault="4C3372C2" w:rsidP="1E305A1F">
            <w:pPr>
              <w:rPr>
                <w:rFonts w:eastAsia="Myriad Pro" w:cs="Myriad Pro"/>
                <w:color w:val="000000" w:themeColor="text1"/>
                <w:szCs w:val="20"/>
              </w:rPr>
            </w:pPr>
            <w:r w:rsidRPr="00E81B1B">
              <w:rPr>
                <w:rFonts w:eastAsia="Myriad Pro" w:cs="Myriad Pro"/>
                <w:color w:val="000000" w:themeColor="text1"/>
                <w:szCs w:val="20"/>
              </w:rPr>
              <w:t>[mm]</w:t>
            </w:r>
          </w:p>
        </w:tc>
        <w:tc>
          <w:tcPr>
            <w:tcW w:w="1800" w:type="dxa"/>
          </w:tcPr>
          <w:p w14:paraId="4FCBB703" w14:textId="169B1B8F"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Schraube]</w:t>
            </w:r>
          </w:p>
        </w:tc>
        <w:tc>
          <w:tcPr>
            <w:tcW w:w="1920" w:type="dxa"/>
          </w:tcPr>
          <w:p w14:paraId="0272DF65" w14:textId="0BCD01B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N/mm²/Schraube]</w:t>
            </w:r>
          </w:p>
        </w:tc>
        <w:tc>
          <w:tcPr>
            <w:tcW w:w="1230" w:type="dxa"/>
          </w:tcPr>
          <w:p w14:paraId="6A32EE84" w14:textId="4C9A098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34" w:type="dxa"/>
          </w:tcPr>
          <w:p w14:paraId="6A40EAF9" w14:textId="5B7C483A"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61" w:type="dxa"/>
          </w:tcPr>
          <w:p w14:paraId="2BE7891F" w14:textId="38EDC55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42" w:type="dxa"/>
          </w:tcPr>
          <w:p w14:paraId="247E623B" w14:textId="69B2897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r>
      <w:tr w:rsidR="1E305A1F" w:rsidRPr="00E81B1B" w14:paraId="6C2E72EB" w14:textId="77777777" w:rsidTr="1E305A1F">
        <w:trPr>
          <w:trHeight w:val="300"/>
        </w:trPr>
        <w:tc>
          <w:tcPr>
            <w:tcW w:w="1125" w:type="dxa"/>
          </w:tcPr>
          <w:p w14:paraId="50BE4821" w14:textId="1D37439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8</w:t>
            </w:r>
          </w:p>
        </w:tc>
        <w:tc>
          <w:tcPr>
            <w:tcW w:w="1800" w:type="dxa"/>
          </w:tcPr>
          <w:p w14:paraId="53356F30" w14:textId="25A81E1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w:t>
            </w:r>
          </w:p>
        </w:tc>
        <w:tc>
          <w:tcPr>
            <w:tcW w:w="1920" w:type="dxa"/>
          </w:tcPr>
          <w:p w14:paraId="620900EE" w14:textId="7785370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4CFB12A0" w14:textId="4E8B83A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8</w:t>
            </w:r>
            <w:r w:rsidR="00106D32">
              <w:rPr>
                <w:rFonts w:eastAsia="Myriad Pro" w:cs="Myriad Pro"/>
                <w:color w:val="000000" w:themeColor="text1"/>
                <w:szCs w:val="20"/>
              </w:rPr>
              <w:t>,</w:t>
            </w:r>
            <w:r w:rsidRPr="00E81B1B">
              <w:rPr>
                <w:rFonts w:eastAsia="Myriad Pro" w:cs="Myriad Pro"/>
                <w:color w:val="000000" w:themeColor="text1"/>
                <w:szCs w:val="20"/>
              </w:rPr>
              <w:t>9</w:t>
            </w:r>
          </w:p>
        </w:tc>
        <w:tc>
          <w:tcPr>
            <w:tcW w:w="1034" w:type="dxa"/>
          </w:tcPr>
          <w:p w14:paraId="37D6C413" w14:textId="777A7A3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9</w:t>
            </w:r>
            <w:r w:rsidR="00106D32">
              <w:rPr>
                <w:rFonts w:eastAsia="Myriad Pro" w:cs="Myriad Pro"/>
                <w:color w:val="000000" w:themeColor="text1"/>
                <w:szCs w:val="20"/>
              </w:rPr>
              <w:t>,2</w:t>
            </w:r>
          </w:p>
        </w:tc>
        <w:tc>
          <w:tcPr>
            <w:tcW w:w="1061" w:type="dxa"/>
          </w:tcPr>
          <w:p w14:paraId="5D6A5648" w14:textId="0C47B64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7</w:t>
            </w:r>
            <w:r w:rsidR="00106D32">
              <w:rPr>
                <w:rFonts w:eastAsia="Myriad Pro" w:cs="Myriad Pro"/>
                <w:color w:val="000000" w:themeColor="text1"/>
                <w:szCs w:val="20"/>
              </w:rPr>
              <w:t>,2</w:t>
            </w:r>
          </w:p>
        </w:tc>
        <w:tc>
          <w:tcPr>
            <w:tcW w:w="1042" w:type="dxa"/>
          </w:tcPr>
          <w:p w14:paraId="09DC9C61" w14:textId="61C85BA9"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6</w:t>
            </w:r>
            <w:r w:rsidR="00106D32">
              <w:rPr>
                <w:rFonts w:eastAsia="Myriad Pro" w:cs="Myriad Pro"/>
                <w:color w:val="000000" w:themeColor="text1"/>
                <w:szCs w:val="20"/>
              </w:rPr>
              <w:t>,3</w:t>
            </w:r>
          </w:p>
        </w:tc>
      </w:tr>
      <w:tr w:rsidR="1E305A1F" w:rsidRPr="00E81B1B" w14:paraId="7DD75F0F" w14:textId="77777777" w:rsidTr="1E305A1F">
        <w:trPr>
          <w:trHeight w:val="300"/>
        </w:trPr>
        <w:tc>
          <w:tcPr>
            <w:tcW w:w="1125" w:type="dxa"/>
          </w:tcPr>
          <w:p w14:paraId="4F0FBD83" w14:textId="560FE831"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lastRenderedPageBreak/>
              <w:t>10</w:t>
            </w:r>
          </w:p>
        </w:tc>
        <w:tc>
          <w:tcPr>
            <w:tcW w:w="1800" w:type="dxa"/>
          </w:tcPr>
          <w:p w14:paraId="4F944EA9" w14:textId="6AEF33CB"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3</w:t>
            </w:r>
          </w:p>
        </w:tc>
        <w:tc>
          <w:tcPr>
            <w:tcW w:w="1920" w:type="dxa"/>
          </w:tcPr>
          <w:p w14:paraId="3AF13111" w14:textId="0FAE0C7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55BB4062" w14:textId="7ECC2CA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3</w:t>
            </w:r>
            <w:r w:rsidR="00106D32">
              <w:rPr>
                <w:rFonts w:eastAsia="Myriad Pro" w:cs="Myriad Pro"/>
                <w:color w:val="000000" w:themeColor="text1"/>
                <w:szCs w:val="20"/>
              </w:rPr>
              <w:t>,</w:t>
            </w:r>
            <w:r w:rsidRPr="00E81B1B">
              <w:rPr>
                <w:rFonts w:eastAsia="Myriad Pro" w:cs="Myriad Pro"/>
                <w:color w:val="000000" w:themeColor="text1"/>
                <w:szCs w:val="20"/>
              </w:rPr>
              <w:t>6</w:t>
            </w:r>
          </w:p>
        </w:tc>
        <w:tc>
          <w:tcPr>
            <w:tcW w:w="1034" w:type="dxa"/>
          </w:tcPr>
          <w:p w14:paraId="5B78BD87" w14:textId="6A88F22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8</w:t>
            </w:r>
            <w:r w:rsidR="00106D32">
              <w:rPr>
                <w:rFonts w:eastAsia="Myriad Pro" w:cs="Myriad Pro"/>
                <w:color w:val="000000" w:themeColor="text1"/>
                <w:szCs w:val="20"/>
              </w:rPr>
              <w:t>,</w:t>
            </w:r>
            <w:r w:rsidRPr="00E81B1B">
              <w:rPr>
                <w:rFonts w:eastAsia="Myriad Pro" w:cs="Myriad Pro"/>
                <w:color w:val="000000" w:themeColor="text1"/>
                <w:szCs w:val="20"/>
              </w:rPr>
              <w:t>8</w:t>
            </w:r>
          </w:p>
        </w:tc>
        <w:tc>
          <w:tcPr>
            <w:tcW w:w="1061" w:type="dxa"/>
          </w:tcPr>
          <w:p w14:paraId="7529B0B1" w14:textId="4304345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w:t>
            </w:r>
            <w:r w:rsidR="00106D32">
              <w:rPr>
                <w:rFonts w:eastAsia="Myriad Pro" w:cs="Myriad Pro"/>
                <w:color w:val="000000" w:themeColor="text1"/>
                <w:szCs w:val="20"/>
              </w:rPr>
              <w:t>4,0</w:t>
            </w:r>
          </w:p>
        </w:tc>
        <w:tc>
          <w:tcPr>
            <w:tcW w:w="1042" w:type="dxa"/>
          </w:tcPr>
          <w:p w14:paraId="00AF1805" w14:textId="0C56007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r w:rsidR="00106D32">
              <w:rPr>
                <w:rFonts w:eastAsia="Myriad Pro" w:cs="Myriad Pro"/>
                <w:color w:val="000000" w:themeColor="text1"/>
                <w:szCs w:val="20"/>
              </w:rPr>
              <w:t>,3</w:t>
            </w:r>
          </w:p>
        </w:tc>
      </w:tr>
      <w:tr w:rsidR="1E305A1F" w:rsidRPr="00E81B1B" w14:paraId="761487CF" w14:textId="77777777" w:rsidTr="1E305A1F">
        <w:trPr>
          <w:trHeight w:val="300"/>
        </w:trPr>
        <w:tc>
          <w:tcPr>
            <w:tcW w:w="1125" w:type="dxa"/>
          </w:tcPr>
          <w:p w14:paraId="5E2E1F7B" w14:textId="09BD904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2</w:t>
            </w:r>
          </w:p>
        </w:tc>
        <w:tc>
          <w:tcPr>
            <w:tcW w:w="1800" w:type="dxa"/>
          </w:tcPr>
          <w:p w14:paraId="5B19B184" w14:textId="095957C0"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p>
        </w:tc>
        <w:tc>
          <w:tcPr>
            <w:tcW w:w="1920" w:type="dxa"/>
          </w:tcPr>
          <w:p w14:paraId="471B6833" w14:textId="5269DD8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5A1A6480" w14:textId="37303A7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80</w:t>
            </w:r>
            <w:r w:rsidR="00106D32">
              <w:rPr>
                <w:rFonts w:eastAsia="Myriad Pro" w:cs="Myriad Pro"/>
                <w:color w:val="000000" w:themeColor="text1"/>
                <w:szCs w:val="20"/>
              </w:rPr>
              <w:t>,</w:t>
            </w:r>
            <w:r w:rsidRPr="00E81B1B">
              <w:rPr>
                <w:rFonts w:eastAsia="Myriad Pro" w:cs="Myriad Pro"/>
                <w:color w:val="000000" w:themeColor="text1"/>
                <w:szCs w:val="20"/>
              </w:rPr>
              <w:t>3</w:t>
            </w:r>
          </w:p>
        </w:tc>
        <w:tc>
          <w:tcPr>
            <w:tcW w:w="1034" w:type="dxa"/>
          </w:tcPr>
          <w:p w14:paraId="3514FDF0" w14:textId="305E50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62</w:t>
            </w:r>
            <w:r w:rsidR="00106D32">
              <w:rPr>
                <w:rFonts w:eastAsia="Myriad Pro" w:cs="Myriad Pro"/>
                <w:color w:val="000000" w:themeColor="text1"/>
                <w:szCs w:val="20"/>
              </w:rPr>
              <w:t>,0</w:t>
            </w:r>
          </w:p>
        </w:tc>
        <w:tc>
          <w:tcPr>
            <w:tcW w:w="1061" w:type="dxa"/>
          </w:tcPr>
          <w:p w14:paraId="462D66F0" w14:textId="235C2EC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7</w:t>
            </w:r>
            <w:r w:rsidR="00106D32">
              <w:rPr>
                <w:rFonts w:eastAsia="Myriad Pro" w:cs="Myriad Pro"/>
                <w:color w:val="000000" w:themeColor="text1"/>
                <w:szCs w:val="20"/>
              </w:rPr>
              <w:t>,1</w:t>
            </w:r>
          </w:p>
        </w:tc>
        <w:tc>
          <w:tcPr>
            <w:tcW w:w="1042" w:type="dxa"/>
          </w:tcPr>
          <w:p w14:paraId="2197C039" w14:textId="63B610C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9</w:t>
            </w:r>
            <w:r w:rsidR="00106D32">
              <w:rPr>
                <w:rFonts w:eastAsia="Myriad Pro" w:cs="Myriad Pro"/>
                <w:color w:val="000000" w:themeColor="text1"/>
                <w:szCs w:val="20"/>
              </w:rPr>
              <w:t>,4</w:t>
            </w:r>
          </w:p>
        </w:tc>
      </w:tr>
      <w:tr w:rsidR="1E305A1F" w:rsidRPr="00E81B1B" w14:paraId="7EC73BEA" w14:textId="77777777" w:rsidTr="1E305A1F">
        <w:trPr>
          <w:trHeight w:val="300"/>
        </w:trPr>
        <w:tc>
          <w:tcPr>
            <w:tcW w:w="1125" w:type="dxa"/>
          </w:tcPr>
          <w:p w14:paraId="22BB70B9" w14:textId="1A40B04E"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4</w:t>
            </w:r>
          </w:p>
        </w:tc>
        <w:tc>
          <w:tcPr>
            <w:tcW w:w="1800" w:type="dxa"/>
          </w:tcPr>
          <w:p w14:paraId="4B50C064" w14:textId="16D721E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62</w:t>
            </w:r>
          </w:p>
        </w:tc>
        <w:tc>
          <w:tcPr>
            <w:tcW w:w="1920" w:type="dxa"/>
          </w:tcPr>
          <w:p w14:paraId="4EE71FCA" w14:textId="0AD61DD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0F195E82" w14:textId="68B0133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93</w:t>
            </w:r>
            <w:r w:rsidR="00106D32">
              <w:rPr>
                <w:rFonts w:eastAsia="Myriad Pro" w:cs="Myriad Pro"/>
                <w:color w:val="000000" w:themeColor="text1"/>
                <w:szCs w:val="20"/>
              </w:rPr>
              <w:t>,</w:t>
            </w:r>
            <w:r w:rsidRPr="00E81B1B">
              <w:rPr>
                <w:rFonts w:eastAsia="Myriad Pro" w:cs="Myriad Pro"/>
                <w:color w:val="000000" w:themeColor="text1"/>
                <w:szCs w:val="20"/>
              </w:rPr>
              <w:t>7</w:t>
            </w:r>
          </w:p>
        </w:tc>
        <w:tc>
          <w:tcPr>
            <w:tcW w:w="1034" w:type="dxa"/>
          </w:tcPr>
          <w:p w14:paraId="39C0C74F" w14:textId="115CD66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3</w:t>
            </w:r>
            <w:r w:rsidR="00106D32">
              <w:rPr>
                <w:rFonts w:eastAsia="Myriad Pro" w:cs="Myriad Pro"/>
                <w:color w:val="000000" w:themeColor="text1"/>
                <w:szCs w:val="20"/>
              </w:rPr>
              <w:t>,</w:t>
            </w:r>
            <w:r w:rsidRPr="00E81B1B">
              <w:rPr>
                <w:rFonts w:eastAsia="Myriad Pro" w:cs="Myriad Pro"/>
                <w:color w:val="000000" w:themeColor="text1"/>
                <w:szCs w:val="20"/>
              </w:rPr>
              <w:t>2</w:t>
            </w:r>
          </w:p>
        </w:tc>
        <w:tc>
          <w:tcPr>
            <w:tcW w:w="1061" w:type="dxa"/>
          </w:tcPr>
          <w:p w14:paraId="44E154D3" w14:textId="45F742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3</w:t>
            </w:r>
            <w:r w:rsidR="00106D32">
              <w:rPr>
                <w:rFonts w:eastAsia="Myriad Pro" w:cs="Myriad Pro"/>
                <w:color w:val="000000" w:themeColor="text1"/>
                <w:szCs w:val="20"/>
              </w:rPr>
              <w:t>,3</w:t>
            </w:r>
          </w:p>
        </w:tc>
        <w:tc>
          <w:tcPr>
            <w:tcW w:w="1042" w:type="dxa"/>
          </w:tcPr>
          <w:p w14:paraId="6A28D53D" w14:textId="3EF96124"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7</w:t>
            </w:r>
            <w:r w:rsidR="00106D32">
              <w:rPr>
                <w:rFonts w:eastAsia="Myriad Pro" w:cs="Myriad Pro"/>
                <w:color w:val="000000" w:themeColor="text1"/>
                <w:szCs w:val="20"/>
              </w:rPr>
              <w:t>,7</w:t>
            </w:r>
          </w:p>
        </w:tc>
      </w:tr>
    </w:tbl>
    <w:p w14:paraId="36AEF4BF" w14:textId="24AFD0B7" w:rsidR="00AB3C4B" w:rsidRPr="00E81B1B" w:rsidRDefault="0D9DCB3B" w:rsidP="1E305A1F">
      <w:pPr>
        <w:rPr>
          <w:rFonts w:cs="ArevSans-Roman"/>
        </w:rPr>
      </w:pPr>
      <w:r w:rsidRPr="00E81B1B">
        <w:rPr>
          <w:rFonts w:cs="ArevSans-Roman"/>
        </w:rPr>
        <w:t xml:space="preserve">Die </w:t>
      </w:r>
      <w:r w:rsidR="00106D32">
        <w:rPr>
          <w:rFonts w:cs="ArevSans-Roman"/>
        </w:rPr>
        <w:t xml:space="preserve">untere </w:t>
      </w:r>
      <w:r w:rsidRPr="00E81B1B">
        <w:rPr>
          <w:rFonts w:cs="ArevSans-Roman"/>
        </w:rPr>
        <w:t xml:space="preserve">Zugstrebe </w:t>
      </w:r>
      <w:r w:rsidR="00106D32">
        <w:rPr>
          <w:rFonts w:cs="ArevSans-Roman"/>
        </w:rPr>
        <w:t xml:space="preserve">im Beton unmittelbar am Auflager </w:t>
      </w:r>
      <w:r w:rsidRPr="00E81B1B">
        <w:rPr>
          <w:rFonts w:cs="ArevSans-Roman"/>
        </w:rPr>
        <w:t xml:space="preserve">ist nach </w:t>
      </w:r>
      <w:sdt>
        <w:sdtPr>
          <w:rPr>
            <w:rFonts w:cs="ArevSans-Roman"/>
          </w:rPr>
          <w:id w:val="-1376850840"/>
          <w:citation/>
        </w:sdtPr>
        <w:sdtContent>
          <w:r w:rsidR="003D5475" w:rsidRPr="00E81B1B">
            <w:rPr>
              <w:rFonts w:cs="ArevSans-Roman"/>
            </w:rPr>
            <w:fldChar w:fldCharType="begin"/>
          </w:r>
          <w:r w:rsidR="003D5475" w:rsidRPr="00E81B1B">
            <w:rPr>
              <w:rFonts w:cs="ArevSans-Roman"/>
            </w:rPr>
            <w:instrText xml:space="preserve"> CITATION Eur11 \l 1031 </w:instrText>
          </w:r>
          <w:r w:rsidR="003D5475" w:rsidRPr="00E81B1B">
            <w:rPr>
              <w:rFonts w:cs="ArevSans-Roman"/>
            </w:rPr>
            <w:fldChar w:fldCharType="separate"/>
          </w:r>
          <w:r w:rsidR="003D5475" w:rsidRPr="00E81B1B">
            <w:rPr>
              <w:rFonts w:cs="ArevSans-Roman"/>
              <w:noProof/>
            </w:rPr>
            <w:t>(DIN EN 1992-1-1:2011-01, 2011)</w:t>
          </w:r>
          <w:r w:rsidR="003D5475" w:rsidRPr="00E81B1B">
            <w:rPr>
              <w:rFonts w:cs="ArevSans-Roman"/>
            </w:rPr>
            <w:fldChar w:fldCharType="end"/>
          </w:r>
        </w:sdtContent>
      </w:sdt>
      <w:r w:rsidR="003D5475" w:rsidRPr="00E81B1B">
        <w:rPr>
          <w:rFonts w:cs="ArevSans-Roman"/>
        </w:rPr>
        <w:t xml:space="preserve"> </w:t>
      </w:r>
      <w:r w:rsidRPr="00E81B1B">
        <w:rPr>
          <w:rFonts w:cs="ArevSans-Roman"/>
        </w:rPr>
        <w:t xml:space="preserve">6.5.4 über die gesamte Knotenlänge zu verankern. </w:t>
      </w:r>
      <w:r w:rsidR="1D6274DB" w:rsidRPr="00E81B1B">
        <w:rPr>
          <w:rFonts w:cs="ArevSans-Roman"/>
        </w:rPr>
        <w:t>D</w:t>
      </w:r>
      <w:r w:rsidR="4F0BEC50" w:rsidRPr="00E81B1B">
        <w:rPr>
          <w:rFonts w:cs="ArevSans-Roman"/>
        </w:rPr>
        <w:t xml:space="preserve">azu sind zwei </w:t>
      </w:r>
      <w:r w:rsidR="00794243" w:rsidRPr="00E81B1B">
        <w:rPr>
          <w:rFonts w:cs="ArevSans-Roman"/>
        </w:rPr>
        <w:t>Bewehrungss</w:t>
      </w:r>
      <w:r w:rsidR="4F0BEC50" w:rsidRPr="00E81B1B">
        <w:rPr>
          <w:rFonts w:cs="ArevSans-Roman"/>
        </w:rPr>
        <w:t>chlaufen mit einem Durchmesser von 10 mm vorgesehen.</w:t>
      </w:r>
    </w:p>
    <w:p w14:paraId="65661D16" w14:textId="79051A2D" w:rsidR="00EA3AE2" w:rsidRPr="00E81B1B" w:rsidRDefault="4C11F93A" w:rsidP="009276B1">
      <w:pPr>
        <w:pStyle w:val="berschrift3"/>
        <w:numPr>
          <w:ilvl w:val="2"/>
          <w:numId w:val="43"/>
        </w:numPr>
        <w:rPr>
          <w:noProof w:val="0"/>
          <w:lang w:val="de-DE"/>
        </w:rPr>
      </w:pPr>
      <w:bookmarkStart w:id="1548" w:name="_Toc92091759"/>
      <w:bookmarkStart w:id="1549" w:name="_Toc92092201"/>
      <w:bookmarkStart w:id="1550" w:name="_Toc92092313"/>
      <w:bookmarkStart w:id="1551" w:name="_Toc93321058"/>
      <w:r w:rsidRPr="4C11F93A">
        <w:rPr>
          <w:noProof w:val="0"/>
          <w:lang w:val="de-DE"/>
        </w:rPr>
        <w:t>Versuchskonzept</w:t>
      </w:r>
      <w:bookmarkEnd w:id="1548"/>
      <w:bookmarkEnd w:id="1549"/>
      <w:bookmarkEnd w:id="1550"/>
      <w:bookmarkEnd w:id="1551"/>
    </w:p>
    <w:p w14:paraId="2DC753A1" w14:textId="215414AC" w:rsidR="005668AF" w:rsidRPr="00E81B1B" w:rsidRDefault="341271FB" w:rsidP="1E305A1F">
      <w:pPr>
        <w:autoSpaceDE w:val="0"/>
        <w:autoSpaceDN w:val="0"/>
        <w:adjustRightInd w:val="0"/>
        <w:spacing w:before="0" w:line="240" w:lineRule="auto"/>
        <w:rPr>
          <w:rFonts w:eastAsia="Myriad Pro" w:cs="Myriad Pro"/>
        </w:rPr>
      </w:pPr>
      <w:commentRangeStart w:id="1552"/>
      <w:r w:rsidRPr="00E81B1B">
        <w:rPr>
          <w:rFonts w:eastAsia="Myriad Pro" w:cs="Myriad Pro"/>
        </w:rPr>
        <w:t xml:space="preserve">Die </w:t>
      </w:r>
      <w:r w:rsidR="1D6274DB" w:rsidRPr="00E81B1B">
        <w:rPr>
          <w:rFonts w:eastAsia="Myriad Pro" w:cs="Myriad Pro"/>
        </w:rPr>
        <w:t xml:space="preserve">Prüfung des abgesetzten Auflagers </w:t>
      </w:r>
      <w:r w:rsidR="00B156CC">
        <w:rPr>
          <w:rFonts w:eastAsia="Myriad Pro" w:cs="Myriad Pro"/>
        </w:rPr>
        <w:t>wird als</w:t>
      </w:r>
      <w:r w:rsidR="1D6274DB" w:rsidRPr="00E81B1B">
        <w:rPr>
          <w:rFonts w:eastAsia="Myriad Pro" w:cs="Myriad Pro"/>
        </w:rPr>
        <w:t xml:space="preserve"> </w:t>
      </w:r>
      <w:r w:rsidR="009C69BC">
        <w:rPr>
          <w:rFonts w:eastAsia="Myriad Pro" w:cs="Myriad Pro"/>
        </w:rPr>
        <w:t>3</w:t>
      </w:r>
      <w:r w:rsidR="1D6274DB" w:rsidRPr="00E81B1B">
        <w:rPr>
          <w:rFonts w:eastAsia="Myriad Pro" w:cs="Myriad Pro"/>
        </w:rPr>
        <w:t>-Punkt-Biegeversuch durchgeführt</w:t>
      </w:r>
      <w:r w:rsidRPr="00E81B1B">
        <w:rPr>
          <w:rFonts w:eastAsia="Myriad Pro" w:cs="Myriad Pro"/>
        </w:rPr>
        <w:t>. Da die errechneten Krümmungen</w:t>
      </w:r>
      <w:r w:rsidR="009C69BC">
        <w:rPr>
          <w:rFonts w:eastAsia="Myriad Pro" w:cs="Myriad Pro"/>
        </w:rPr>
        <w:t xml:space="preserve"> am Auflager</w:t>
      </w:r>
      <w:r w:rsidRPr="00E81B1B">
        <w:rPr>
          <w:rFonts w:eastAsia="Myriad Pro" w:cs="Myriad Pro"/>
        </w:rPr>
        <w:t xml:space="preserve"> etwa </w:t>
      </w:r>
      <w:r w:rsidR="009C69BC">
        <w:rPr>
          <w:rFonts w:eastAsia="Myriad Pro" w:cs="Myriad Pro"/>
        </w:rPr>
        <w:t xml:space="preserve">denen am Auflager </w:t>
      </w:r>
      <w:r w:rsidRPr="00E81B1B">
        <w:rPr>
          <w:rFonts w:eastAsia="Myriad Pro" w:cs="Myriad Pro"/>
        </w:rPr>
        <w:t>einer Decke</w:t>
      </w:r>
      <w:r w:rsidR="00EE626B">
        <w:rPr>
          <w:rFonts w:eastAsia="Myriad Pro" w:cs="Myriad Pro"/>
        </w:rPr>
        <w:t xml:space="preserve"> </w:t>
      </w:r>
      <w:r w:rsidR="009C69BC">
        <w:rPr>
          <w:rFonts w:eastAsia="Myriad Pro" w:cs="Myriad Pro"/>
        </w:rPr>
        <w:t>einer</w:t>
      </w:r>
      <w:r w:rsidR="00EE626B">
        <w:rPr>
          <w:rFonts w:eastAsia="Myriad Pro" w:cs="Myriad Pro"/>
        </w:rPr>
        <w:t xml:space="preserve"> Spannweite von 8,1m </w:t>
      </w:r>
      <w:r w:rsidRPr="00E81B1B">
        <w:rPr>
          <w:rFonts w:eastAsia="Myriad Pro" w:cs="Myriad Pro"/>
        </w:rPr>
        <w:t>unter Gleichlast entspr</w:t>
      </w:r>
      <w:r w:rsidR="0A44E1BE" w:rsidRPr="00E81B1B">
        <w:rPr>
          <w:rFonts w:eastAsia="Myriad Pro" w:cs="Myriad Pro"/>
        </w:rPr>
        <w:t>e</w:t>
      </w:r>
      <w:r w:rsidRPr="00E81B1B">
        <w:rPr>
          <w:rFonts w:eastAsia="Myriad Pro" w:cs="Myriad Pro"/>
        </w:rPr>
        <w:t>chen, wird der Versuchsaufbau als geeignet betrachtet.</w:t>
      </w:r>
      <w:r w:rsidR="00B008A2" w:rsidRPr="00E81B1B">
        <w:rPr>
          <w:rFonts w:eastAsia="Myriad Pro" w:cs="Myriad Pro"/>
        </w:rPr>
        <w:t xml:space="preserve"> Die Gesamtlänge der Probekörper beträgt 3,2 </w:t>
      </w:r>
      <w:r w:rsidR="00461C42">
        <w:rPr>
          <w:rFonts w:eastAsia="Myriad Pro" w:cs="Myriad Pro"/>
        </w:rPr>
        <w:t>m</w:t>
      </w:r>
      <w:r w:rsidR="00B008A2" w:rsidRPr="00E81B1B">
        <w:rPr>
          <w:rFonts w:eastAsia="Myriad Pro" w:cs="Myriad Pro"/>
        </w:rPr>
        <w:t>.</w:t>
      </w:r>
    </w:p>
    <w:p w14:paraId="3517708E" w14:textId="3E5DA80D" w:rsidR="00AB3C4B" w:rsidRPr="00E81B1B" w:rsidRDefault="341271FB" w:rsidP="1E305A1F">
      <w:pPr>
        <w:autoSpaceDE w:val="0"/>
        <w:autoSpaceDN w:val="0"/>
        <w:adjustRightInd w:val="0"/>
        <w:spacing w:before="0" w:line="240" w:lineRule="auto"/>
        <w:rPr>
          <w:rFonts w:eastAsia="Myriad Pro" w:cs="Myriad Pro"/>
        </w:rPr>
      </w:pPr>
      <w:r w:rsidRPr="00E81B1B">
        <w:rPr>
          <w:rFonts w:eastAsia="Myriad Pro" w:cs="Myriad Pro"/>
        </w:rPr>
        <w:t>Die geschätzte Bruchlast wird über die Mittelwerte der Festigkeiten der einzelnen Komponenten ermittelt.</w:t>
      </w:r>
      <w:r w:rsidR="00C64DDC">
        <w:rPr>
          <w:rFonts w:eastAsia="Myriad Pro" w:cs="Myriad Pro"/>
        </w:rPr>
        <w:t xml:space="preserve"> </w:t>
      </w:r>
      <w:r w:rsidRPr="00E81B1B">
        <w:rPr>
          <w:rFonts w:eastAsia="Myriad Pro" w:cs="Myriad Pro"/>
        </w:rPr>
        <w:t xml:space="preserve">Für die Ausziehfestigkeit wird </w:t>
      </w:r>
      <w:r w:rsidR="1D6274DB" w:rsidRPr="00E81B1B">
        <w:rPr>
          <w:rFonts w:eastAsia="Myriad Pro" w:cs="Myriad Pro"/>
        </w:rPr>
        <w:t>ein</w:t>
      </w:r>
      <w:r w:rsidRPr="00E81B1B">
        <w:rPr>
          <w:rFonts w:eastAsia="Myriad Pro" w:cs="Myriad Pro"/>
        </w:rPr>
        <w:t xml:space="preserve"> </w:t>
      </w:r>
      <w:r w:rsidR="1D6274DB" w:rsidRPr="00E81B1B">
        <w:rPr>
          <w:rFonts w:eastAsia="Myriad Pro" w:cs="Myriad Pro"/>
        </w:rPr>
        <w:t>Variationskoeffizient von 0</w:t>
      </w:r>
      <w:r w:rsidRPr="00E81B1B">
        <w:rPr>
          <w:rFonts w:eastAsia="Myriad Pro" w:cs="Myriad Pro"/>
        </w:rPr>
        <w:t>,2</w:t>
      </w:r>
      <w:r w:rsidR="1D6274DB" w:rsidRPr="00E81B1B">
        <w:rPr>
          <w:rFonts w:eastAsia="Myriad Pro" w:cs="Myriad Pro"/>
        </w:rPr>
        <w:t xml:space="preserve"> angenommen</w:t>
      </w:r>
      <w:r w:rsidRPr="00E81B1B">
        <w:rPr>
          <w:rFonts w:eastAsia="Myriad Pro" w:cs="Myriad Pro"/>
        </w:rPr>
        <w:t xml:space="preserve"> und f</w:t>
      </w:r>
      <w:r w:rsidR="1D6274DB" w:rsidRPr="00E81B1B">
        <w:rPr>
          <w:rFonts w:eastAsia="Myriad Pro" w:cs="Myriad Pro"/>
        </w:rPr>
        <w:t>ür die Zugfestigkeit der Schrauben</w:t>
      </w:r>
      <w:r w:rsidR="00BF5777" w:rsidRPr="00E81B1B">
        <w:rPr>
          <w:rFonts w:eastAsia="Myriad Pro" w:cs="Myriad Pro"/>
        </w:rPr>
        <w:t xml:space="preserve"> von</w:t>
      </w:r>
      <w:r w:rsidR="1D6274DB" w:rsidRPr="00E81B1B">
        <w:rPr>
          <w:rFonts w:eastAsia="Myriad Pro" w:cs="Myriad Pro"/>
        </w:rPr>
        <w:t xml:space="preserve"> 0</w:t>
      </w:r>
      <w:r w:rsidR="00BF5777" w:rsidRPr="00E81B1B">
        <w:rPr>
          <w:rFonts w:eastAsia="Myriad Pro" w:cs="Myriad Pro"/>
        </w:rPr>
        <w:t>,</w:t>
      </w:r>
      <w:r w:rsidR="1D6274DB" w:rsidRPr="00E81B1B">
        <w:rPr>
          <w:rFonts w:eastAsia="Myriad Pro" w:cs="Myriad Pro"/>
        </w:rPr>
        <w:t>05.</w:t>
      </w:r>
      <w:r w:rsidR="02085655" w:rsidRPr="00E81B1B">
        <w:rPr>
          <w:rFonts w:eastAsia="Myriad Pro" w:cs="Myriad Pro"/>
        </w:rPr>
        <w:t xml:space="preserve"> </w:t>
      </w:r>
      <w:r w:rsidR="00BF5777" w:rsidRPr="00E81B1B">
        <w:rPr>
          <w:rFonts w:eastAsia="Myriad Pro" w:cs="Myriad Pro"/>
        </w:rPr>
        <w:t xml:space="preserve">Daraus </w:t>
      </w:r>
      <w:r w:rsidR="02085655" w:rsidRPr="00E81B1B">
        <w:rPr>
          <w:rFonts w:eastAsia="Myriad Pro" w:cs="Myriad Pro"/>
        </w:rPr>
        <w:t xml:space="preserve">ergibt sich eine </w:t>
      </w:r>
      <w:r w:rsidR="00BF5777" w:rsidRPr="00E81B1B">
        <w:rPr>
          <w:rFonts w:eastAsia="Myriad Pro" w:cs="Myriad Pro"/>
        </w:rPr>
        <w:t xml:space="preserve">geschätzte </w:t>
      </w:r>
      <w:r w:rsidR="02085655" w:rsidRPr="00E81B1B">
        <w:rPr>
          <w:rFonts w:eastAsia="Myriad Pro" w:cs="Myriad Pro"/>
        </w:rPr>
        <w:t>Bruchlast von 200 kN.</w:t>
      </w:r>
    </w:p>
    <w:p w14:paraId="0967C84B" w14:textId="2D201D3D" w:rsidR="00A47619" w:rsidRPr="00E81B1B" w:rsidRDefault="00A47619" w:rsidP="1E305A1F">
      <w:pPr>
        <w:autoSpaceDE w:val="0"/>
        <w:autoSpaceDN w:val="0"/>
        <w:adjustRightInd w:val="0"/>
        <w:spacing w:before="0" w:line="240" w:lineRule="auto"/>
        <w:rPr>
          <w:rFonts w:eastAsia="Myriad Pro" w:cs="Myriad Pro"/>
        </w:rPr>
      </w:pPr>
      <w:r w:rsidRPr="00E81B1B">
        <w:rPr>
          <w:rFonts w:eastAsia="Myriad Pro" w:cs="Myriad Pro"/>
        </w:rPr>
        <w:t xml:space="preserve">Für die Versuche wurde nur eines der Auflager ausgeklinkt, sodass das Versagen nur an einem Auflager auftreten konnte und zusätzlich die Anzahl der Messstellen reduziert werden konnte. </w:t>
      </w:r>
    </w:p>
    <w:p w14:paraId="210BC067" w14:textId="19218D90" w:rsidR="00F34650" w:rsidRPr="00E81B1B" w:rsidRDefault="00A47619" w:rsidP="00BF5777">
      <w:pPr>
        <w:autoSpaceDE w:val="0"/>
        <w:autoSpaceDN w:val="0"/>
        <w:adjustRightInd w:val="0"/>
        <w:spacing w:before="0" w:line="240" w:lineRule="auto"/>
      </w:pPr>
      <w:r w:rsidRPr="00E81B1B">
        <w:rPr>
          <w:rFonts w:eastAsia="Myriad Pro" w:cs="Myriad Pro"/>
        </w:rPr>
        <w:t xml:space="preserve">Der Versuchsaufbau ist in </w:t>
      </w:r>
      <w:r w:rsidR="00950524" w:rsidRPr="00E81B1B">
        <w:rPr>
          <w:rFonts w:eastAsia="Myriad Pro" w:cs="Myriad Pro"/>
        </w:rPr>
        <w:fldChar w:fldCharType="begin"/>
      </w:r>
      <w:r w:rsidR="00950524" w:rsidRPr="00E81B1B">
        <w:rPr>
          <w:rFonts w:eastAsia="Myriad Pro" w:cs="Myriad Pro"/>
        </w:rPr>
        <w:instrText xml:space="preserve"> REF _Ref83244830 \h </w:instrText>
      </w:r>
      <w:r w:rsidR="00950524" w:rsidRPr="00E81B1B">
        <w:rPr>
          <w:rFonts w:eastAsia="Myriad Pro" w:cs="Myriad Pro"/>
        </w:rPr>
      </w:r>
      <w:r w:rsidR="00950524" w:rsidRPr="00E81B1B">
        <w:rPr>
          <w:rFonts w:eastAsia="Myriad Pro" w:cs="Myriad Pro"/>
        </w:rPr>
        <w:fldChar w:fldCharType="separate"/>
      </w:r>
      <w:r w:rsidR="009C69BC" w:rsidRPr="00E81B1B">
        <w:t xml:space="preserve">Abbildung </w:t>
      </w:r>
      <w:r w:rsidR="009C69BC">
        <w:rPr>
          <w:noProof/>
        </w:rPr>
        <w:t>63</w:t>
      </w:r>
      <w:r w:rsidR="00950524" w:rsidRPr="00E81B1B">
        <w:rPr>
          <w:rFonts w:eastAsia="Myriad Pro" w:cs="Myriad Pro"/>
        </w:rPr>
        <w:fldChar w:fldCharType="end"/>
      </w:r>
      <w:r w:rsidR="00950524" w:rsidRPr="00E81B1B">
        <w:rPr>
          <w:rFonts w:eastAsia="Myriad Pro" w:cs="Myriad Pro"/>
        </w:rPr>
        <w:t xml:space="preserve"> </w:t>
      </w:r>
      <w:r w:rsidRPr="00E81B1B">
        <w:rPr>
          <w:rFonts w:eastAsia="Myriad Pro" w:cs="Myriad Pro"/>
        </w:rPr>
        <w:t>dargestellt.</w:t>
      </w:r>
      <w:r w:rsidR="00B008A2" w:rsidRPr="00E81B1B">
        <w:rPr>
          <w:rFonts w:eastAsia="Myriad Pro" w:cs="Myriad Pro"/>
        </w:rPr>
        <w:t xml:space="preserve"> </w:t>
      </w:r>
      <w:r w:rsidR="00B008A2" w:rsidRPr="00E81B1B">
        <w:t xml:space="preserve">Neben der geklebten Variante wurden Referenzversuche </w:t>
      </w:r>
      <w:r w:rsidR="00FE283C">
        <w:t xml:space="preserve">mit in der </w:t>
      </w:r>
      <w:r w:rsidR="0062794D">
        <w:t>Praxis etablierte</w:t>
      </w:r>
      <w:r w:rsidR="00FE283C">
        <w:t xml:space="preserve">n Kervenverbindungen </w:t>
      </w:r>
      <w:r w:rsidR="00B008A2" w:rsidRPr="00E81B1B">
        <w:t>durchgeführt.</w:t>
      </w:r>
      <w:r w:rsidR="007C1B12">
        <w:t xml:space="preserve"> Das komplette Versuchsprogramm zeigt </w:t>
      </w:r>
      <w:r w:rsidR="007C1B12">
        <w:fldChar w:fldCharType="begin"/>
      </w:r>
      <w:r w:rsidR="007C1B12">
        <w:instrText xml:space="preserve"> REF _Ref93835439 \h </w:instrText>
      </w:r>
      <w:r w:rsidR="007C1B12">
        <w:fldChar w:fldCharType="separate"/>
      </w:r>
      <w:r w:rsidR="007C1B12">
        <w:t xml:space="preserve">Tabelle </w:t>
      </w:r>
      <w:r w:rsidR="007C1B12">
        <w:rPr>
          <w:noProof/>
        </w:rPr>
        <w:t>15</w:t>
      </w:r>
      <w:r w:rsidR="007C1B12">
        <w:fldChar w:fldCharType="end"/>
      </w:r>
      <w:r w:rsidR="007C1B12">
        <w:t>.</w:t>
      </w:r>
    </w:p>
    <w:commentRangeEnd w:id="1552"/>
    <w:p w14:paraId="76241471" w14:textId="0865273B" w:rsidR="001D7699" w:rsidRDefault="0058275C" w:rsidP="00BF5777">
      <w:pPr>
        <w:autoSpaceDE w:val="0"/>
        <w:autoSpaceDN w:val="0"/>
        <w:adjustRightInd w:val="0"/>
        <w:spacing w:before="0" w:line="240" w:lineRule="auto"/>
      </w:pPr>
      <w:r>
        <w:rPr>
          <w:rStyle w:val="Kommentarzeichen"/>
        </w:rPr>
        <w:commentReference w:id="1552"/>
      </w:r>
    </w:p>
    <w:p w14:paraId="2B9EA49A" w14:textId="0DA8EB8D" w:rsidR="007C1B12" w:rsidRDefault="007C1B12" w:rsidP="007C1B12">
      <w:pPr>
        <w:pStyle w:val="Beschriftung"/>
      </w:pPr>
      <w:bookmarkStart w:id="1553" w:name="_Ref93835439"/>
      <w:bookmarkStart w:id="1554" w:name="_Ref93835349"/>
      <w:r>
        <w:t xml:space="preserve">Tabelle </w:t>
      </w:r>
      <w:r w:rsidR="00E23157">
        <w:rPr>
          <w:noProof/>
        </w:rPr>
        <w:fldChar w:fldCharType="begin"/>
      </w:r>
      <w:r w:rsidR="00E23157">
        <w:rPr>
          <w:noProof/>
        </w:rPr>
        <w:instrText xml:space="preserve"> SEQ Tabelle \* ARABIC </w:instrText>
      </w:r>
      <w:r w:rsidR="00E23157">
        <w:rPr>
          <w:noProof/>
        </w:rPr>
        <w:fldChar w:fldCharType="separate"/>
      </w:r>
      <w:r>
        <w:rPr>
          <w:noProof/>
        </w:rPr>
        <w:t>15</w:t>
      </w:r>
      <w:r w:rsidR="00E23157">
        <w:rPr>
          <w:noProof/>
        </w:rPr>
        <w:fldChar w:fldCharType="end"/>
      </w:r>
      <w:bookmarkEnd w:id="1553"/>
      <w:r>
        <w:t xml:space="preserve"> Versuchsprogramm zu abgesetzten Auflagern</w:t>
      </w:r>
      <w:bookmarkEnd w:id="1554"/>
    </w:p>
    <w:tbl>
      <w:tblPr>
        <w:tblStyle w:val="Tabellenraster"/>
        <w:tblW w:w="0" w:type="auto"/>
        <w:tblLook w:val="04A0" w:firstRow="1" w:lastRow="0" w:firstColumn="1" w:lastColumn="0" w:noHBand="0" w:noVBand="1"/>
      </w:tblPr>
      <w:tblGrid>
        <w:gridCol w:w="2265"/>
        <w:gridCol w:w="2265"/>
        <w:gridCol w:w="2265"/>
        <w:gridCol w:w="2265"/>
      </w:tblGrid>
      <w:tr w:rsidR="007C1B12" w:rsidRPr="007C1B12" w14:paraId="7AB0E0DE" w14:textId="77777777" w:rsidTr="007C1B12">
        <w:tc>
          <w:tcPr>
            <w:tcW w:w="2265" w:type="dxa"/>
          </w:tcPr>
          <w:p w14:paraId="4CF16736" w14:textId="5D5819FB" w:rsidR="007C1B12" w:rsidRPr="007C1B12" w:rsidRDefault="007C1B12" w:rsidP="00BF5777">
            <w:pPr>
              <w:autoSpaceDE w:val="0"/>
              <w:autoSpaceDN w:val="0"/>
              <w:adjustRightInd w:val="0"/>
              <w:spacing w:before="0" w:line="240" w:lineRule="auto"/>
              <w:rPr>
                <w:sz w:val="18"/>
              </w:rPr>
            </w:pPr>
            <w:r w:rsidRPr="007C1B12">
              <w:rPr>
                <w:sz w:val="18"/>
              </w:rPr>
              <w:t>Serie</w:t>
            </w:r>
          </w:p>
        </w:tc>
        <w:tc>
          <w:tcPr>
            <w:tcW w:w="2265" w:type="dxa"/>
          </w:tcPr>
          <w:p w14:paraId="64115C14" w14:textId="04C9BAA9" w:rsidR="007C1B12" w:rsidRPr="007C1B12" w:rsidRDefault="007C1B12" w:rsidP="007C1B12">
            <w:pPr>
              <w:autoSpaceDE w:val="0"/>
              <w:autoSpaceDN w:val="0"/>
              <w:adjustRightInd w:val="0"/>
              <w:spacing w:before="0" w:line="240" w:lineRule="auto"/>
              <w:jc w:val="center"/>
              <w:rPr>
                <w:sz w:val="18"/>
              </w:rPr>
            </w:pPr>
            <w:r w:rsidRPr="007C1B12">
              <w:rPr>
                <w:sz w:val="18"/>
              </w:rPr>
              <w:t>Anzahl</w:t>
            </w:r>
          </w:p>
        </w:tc>
        <w:tc>
          <w:tcPr>
            <w:tcW w:w="2265" w:type="dxa"/>
          </w:tcPr>
          <w:p w14:paraId="090666D3" w14:textId="048BCF0D" w:rsidR="007C1B12" w:rsidRPr="007C1B12" w:rsidRDefault="007C1B12" w:rsidP="007C1B12">
            <w:pPr>
              <w:autoSpaceDE w:val="0"/>
              <w:autoSpaceDN w:val="0"/>
              <w:adjustRightInd w:val="0"/>
              <w:spacing w:before="0" w:line="240" w:lineRule="auto"/>
              <w:jc w:val="center"/>
              <w:rPr>
                <w:sz w:val="18"/>
              </w:rPr>
            </w:pPr>
            <w:r w:rsidRPr="007C1B12">
              <w:rPr>
                <w:sz w:val="18"/>
              </w:rPr>
              <w:t>Verbindungsmittel</w:t>
            </w:r>
          </w:p>
        </w:tc>
        <w:tc>
          <w:tcPr>
            <w:tcW w:w="2265" w:type="dxa"/>
          </w:tcPr>
          <w:p w14:paraId="55A37448" w14:textId="7F69CCC8" w:rsidR="007C1B12" w:rsidRPr="007C1B12" w:rsidRDefault="007C1B12" w:rsidP="007C1B12">
            <w:pPr>
              <w:autoSpaceDE w:val="0"/>
              <w:autoSpaceDN w:val="0"/>
              <w:adjustRightInd w:val="0"/>
              <w:spacing w:before="0" w:line="240" w:lineRule="auto"/>
              <w:jc w:val="center"/>
              <w:rPr>
                <w:sz w:val="18"/>
              </w:rPr>
            </w:pPr>
            <w:r w:rsidRPr="007C1B12">
              <w:rPr>
                <w:sz w:val="18"/>
              </w:rPr>
              <w:t>Klebstoff</w:t>
            </w:r>
          </w:p>
        </w:tc>
      </w:tr>
      <w:tr w:rsidR="007C1B12" w:rsidRPr="007C1B12" w14:paraId="4DB42F50" w14:textId="77777777" w:rsidTr="007C1B12">
        <w:tc>
          <w:tcPr>
            <w:tcW w:w="2265" w:type="dxa"/>
          </w:tcPr>
          <w:p w14:paraId="6EAFA85F" w14:textId="1B8AAF23" w:rsidR="007C1B12" w:rsidRPr="007C1B12" w:rsidRDefault="007C1B12" w:rsidP="00BF5777">
            <w:pPr>
              <w:autoSpaceDE w:val="0"/>
              <w:autoSpaceDN w:val="0"/>
              <w:adjustRightInd w:val="0"/>
              <w:spacing w:before="0" w:line="240" w:lineRule="auto"/>
              <w:rPr>
                <w:sz w:val="18"/>
              </w:rPr>
            </w:pPr>
            <w:r w:rsidRPr="007C1B12">
              <w:rPr>
                <w:sz w:val="18"/>
              </w:rPr>
              <w:t>A-KLB</w:t>
            </w:r>
          </w:p>
        </w:tc>
        <w:tc>
          <w:tcPr>
            <w:tcW w:w="2265" w:type="dxa"/>
          </w:tcPr>
          <w:p w14:paraId="63DB2AF0" w14:textId="7D4803D3"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6A0B1EB7" w14:textId="760E7309" w:rsidR="007C1B12" w:rsidRPr="007C1B12" w:rsidRDefault="007C1B12" w:rsidP="007C1B12">
            <w:pPr>
              <w:autoSpaceDE w:val="0"/>
              <w:autoSpaceDN w:val="0"/>
              <w:adjustRightInd w:val="0"/>
              <w:spacing w:before="0" w:line="240" w:lineRule="auto"/>
              <w:jc w:val="center"/>
              <w:rPr>
                <w:sz w:val="18"/>
              </w:rPr>
            </w:pPr>
            <w:r w:rsidRPr="007C1B12">
              <w:rPr>
                <w:sz w:val="18"/>
              </w:rPr>
              <w:t>Klebung</w:t>
            </w:r>
          </w:p>
        </w:tc>
        <w:tc>
          <w:tcPr>
            <w:tcW w:w="2265" w:type="dxa"/>
          </w:tcPr>
          <w:p w14:paraId="47A6310A" w14:textId="48E1A608" w:rsidR="007C1B12" w:rsidRPr="007C1B12" w:rsidRDefault="007C1B12" w:rsidP="007C1B12">
            <w:pPr>
              <w:autoSpaceDE w:val="0"/>
              <w:autoSpaceDN w:val="0"/>
              <w:adjustRightInd w:val="0"/>
              <w:spacing w:before="0" w:line="240" w:lineRule="auto"/>
              <w:jc w:val="center"/>
              <w:rPr>
                <w:sz w:val="18"/>
              </w:rPr>
            </w:pPr>
            <w:r w:rsidRPr="007C1B12">
              <w:rPr>
                <w:sz w:val="18"/>
              </w:rPr>
              <w:t>C3</w:t>
            </w:r>
          </w:p>
        </w:tc>
      </w:tr>
      <w:tr w:rsidR="007C1B12" w:rsidRPr="007C1B12" w14:paraId="57C5460F" w14:textId="77777777" w:rsidTr="007C1B12">
        <w:tc>
          <w:tcPr>
            <w:tcW w:w="2265" w:type="dxa"/>
          </w:tcPr>
          <w:p w14:paraId="1487F25F" w14:textId="0C1282A2" w:rsidR="007C1B12" w:rsidRPr="007C1B12" w:rsidRDefault="007C1B12" w:rsidP="00BF5777">
            <w:pPr>
              <w:autoSpaceDE w:val="0"/>
              <w:autoSpaceDN w:val="0"/>
              <w:adjustRightInd w:val="0"/>
              <w:spacing w:before="0" w:line="240" w:lineRule="auto"/>
              <w:rPr>
                <w:sz w:val="18"/>
              </w:rPr>
            </w:pPr>
            <w:r w:rsidRPr="007C1B12">
              <w:rPr>
                <w:sz w:val="18"/>
              </w:rPr>
              <w:t>A-KRV</w:t>
            </w:r>
          </w:p>
        </w:tc>
        <w:tc>
          <w:tcPr>
            <w:tcW w:w="2265" w:type="dxa"/>
          </w:tcPr>
          <w:p w14:paraId="3E69E5FA" w14:textId="086FCA81"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7FA87BE3" w14:textId="16480B95" w:rsidR="007C1B12" w:rsidRPr="007C1B12" w:rsidRDefault="007C1B12" w:rsidP="007C1B12">
            <w:pPr>
              <w:autoSpaceDE w:val="0"/>
              <w:autoSpaceDN w:val="0"/>
              <w:adjustRightInd w:val="0"/>
              <w:spacing w:before="0" w:line="240" w:lineRule="auto"/>
              <w:jc w:val="center"/>
              <w:rPr>
                <w:sz w:val="18"/>
              </w:rPr>
            </w:pPr>
            <w:r w:rsidRPr="007C1B12">
              <w:rPr>
                <w:sz w:val="18"/>
              </w:rPr>
              <w:t>Kerven</w:t>
            </w:r>
          </w:p>
        </w:tc>
        <w:tc>
          <w:tcPr>
            <w:tcW w:w="2265" w:type="dxa"/>
          </w:tcPr>
          <w:p w14:paraId="7DA5AC05" w14:textId="3179E0FA" w:rsidR="007C1B12" w:rsidRPr="007C1B12" w:rsidRDefault="007C1B12" w:rsidP="007C1B12">
            <w:pPr>
              <w:autoSpaceDE w:val="0"/>
              <w:autoSpaceDN w:val="0"/>
              <w:adjustRightInd w:val="0"/>
              <w:spacing w:before="0" w:line="240" w:lineRule="auto"/>
              <w:jc w:val="center"/>
              <w:rPr>
                <w:sz w:val="18"/>
              </w:rPr>
            </w:pPr>
            <w:r w:rsidRPr="007C1B12">
              <w:rPr>
                <w:sz w:val="18"/>
              </w:rPr>
              <w:t>-</w:t>
            </w:r>
          </w:p>
        </w:tc>
      </w:tr>
    </w:tbl>
    <w:p w14:paraId="5270DBC7" w14:textId="77777777" w:rsidR="007C1B12" w:rsidRPr="00E81B1B" w:rsidRDefault="007C1B12" w:rsidP="00BF5777">
      <w:pPr>
        <w:autoSpaceDE w:val="0"/>
        <w:autoSpaceDN w:val="0"/>
        <w:adjustRightInd w:val="0"/>
        <w:spacing w:before="0" w:line="24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883"/>
      </w:tblGrid>
      <w:tr w:rsidR="00CC62B3" w14:paraId="63682FDF" w14:textId="77777777" w:rsidTr="00CC62B3">
        <w:tc>
          <w:tcPr>
            <w:tcW w:w="6815" w:type="dxa"/>
            <w:gridSpan w:val="2"/>
          </w:tcPr>
          <w:p w14:paraId="681AB394" w14:textId="0E342A51"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024810E3" wp14:editId="4BAA6122">
                  <wp:extent cx="5669280" cy="1873819"/>
                  <wp:effectExtent l="0" t="0" r="762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2" cstate="print">
                            <a:extLst>
                              <a:ext uri="{28A0092B-C50C-407E-A947-70E740481C1C}">
                                <a14:useLocalDpi xmlns:a14="http://schemas.microsoft.com/office/drawing/2010/main" val="0"/>
                              </a:ext>
                            </a:extLst>
                          </a:blip>
                          <a:srcRect l="9984" t="10064" r="17225" b="51430"/>
                          <a:stretch/>
                        </pic:blipFill>
                        <pic:spPr bwMode="auto">
                          <a:xfrm>
                            <a:off x="0" y="0"/>
                            <a:ext cx="5705016" cy="1885631"/>
                          </a:xfrm>
                          <a:prstGeom prst="rect">
                            <a:avLst/>
                          </a:prstGeom>
                          <a:ln>
                            <a:noFill/>
                          </a:ln>
                          <a:extLst>
                            <a:ext uri="{53640926-AAD7-44D8-BBD7-CCE9431645EC}">
                              <a14:shadowObscured xmlns:a14="http://schemas.microsoft.com/office/drawing/2010/main"/>
                            </a:ext>
                          </a:extLst>
                        </pic:spPr>
                      </pic:pic>
                    </a:graphicData>
                  </a:graphic>
                </wp:inline>
              </w:drawing>
            </w:r>
          </w:p>
        </w:tc>
      </w:tr>
      <w:tr w:rsidR="00CC62B3" w14:paraId="18BAB6A9" w14:textId="77777777" w:rsidTr="00CC62B3">
        <w:tc>
          <w:tcPr>
            <w:tcW w:w="2689" w:type="dxa"/>
          </w:tcPr>
          <w:p w14:paraId="2F016890" w14:textId="4E7FBE56"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15B5BEF7" wp14:editId="720DB871">
                  <wp:extent cx="2008800" cy="15804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3" cstate="print">
                            <a:extLst>
                              <a:ext uri="{28A0092B-C50C-407E-A947-70E740481C1C}">
                                <a14:useLocalDpi xmlns:a14="http://schemas.microsoft.com/office/drawing/2010/main" val="0"/>
                              </a:ext>
                            </a:extLst>
                          </a:blip>
                          <a:srcRect l="9984" t="51734" r="64126" b="15679"/>
                          <a:stretch/>
                        </pic:blipFill>
                        <pic:spPr bwMode="auto">
                          <a:xfrm>
                            <a:off x="0" y="0"/>
                            <a:ext cx="2008800" cy="1580400"/>
                          </a:xfrm>
                          <a:prstGeom prst="rect">
                            <a:avLst/>
                          </a:prstGeom>
                          <a:ln>
                            <a:noFill/>
                          </a:ln>
                          <a:extLst>
                            <a:ext uri="{53640926-AAD7-44D8-BBD7-CCE9431645EC}">
                              <a14:shadowObscured xmlns:a14="http://schemas.microsoft.com/office/drawing/2010/main"/>
                            </a:ext>
                          </a:extLst>
                        </pic:spPr>
                      </pic:pic>
                    </a:graphicData>
                  </a:graphic>
                </wp:inline>
              </w:drawing>
            </w:r>
          </w:p>
        </w:tc>
        <w:tc>
          <w:tcPr>
            <w:tcW w:w="4126" w:type="dxa"/>
          </w:tcPr>
          <w:p w14:paraId="64151B07" w14:textId="1B62BDAC"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36133D1C" wp14:editId="544A195D">
                  <wp:extent cx="2246400" cy="684000"/>
                  <wp:effectExtent l="0" t="0" r="1905" b="1905"/>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4" cstate="print">
                            <a:extLst>
                              <a:ext uri="{28A0092B-C50C-407E-A947-70E740481C1C}">
                                <a14:useLocalDpi xmlns:a14="http://schemas.microsoft.com/office/drawing/2010/main" val="0"/>
                              </a:ext>
                            </a:extLst>
                          </a:blip>
                          <a:srcRect l="40429" t="56268" r="30631" b="29628"/>
                          <a:stretch/>
                        </pic:blipFill>
                        <pic:spPr bwMode="auto">
                          <a:xfrm>
                            <a:off x="0" y="0"/>
                            <a:ext cx="2246400" cy="684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759DA6" w14:textId="58DE4ADC" w:rsidR="00950524" w:rsidRPr="007C1B12" w:rsidRDefault="00950524" w:rsidP="00950524">
      <w:pPr>
        <w:pStyle w:val="Beschriftung"/>
      </w:pPr>
      <w:bookmarkStart w:id="1555" w:name="_Ref83244830"/>
      <w:bookmarkStart w:id="1556" w:name="_Toc92091841"/>
      <w:r w:rsidRPr="00E81B1B">
        <w:lastRenderedPageBreak/>
        <w:t xml:space="preserve">Abbildung </w:t>
      </w:r>
      <w:r>
        <w:fldChar w:fldCharType="begin"/>
      </w:r>
      <w:r>
        <w:instrText>SEQ Abbildung \* ARABIC</w:instrText>
      </w:r>
      <w:r>
        <w:fldChar w:fldCharType="separate"/>
      </w:r>
      <w:r w:rsidR="000D73A7">
        <w:rPr>
          <w:noProof/>
        </w:rPr>
        <w:t>62</w:t>
      </w:r>
      <w:r>
        <w:fldChar w:fldCharType="end"/>
      </w:r>
      <w:bookmarkEnd w:id="1555"/>
      <w:r w:rsidRPr="00E81B1B">
        <w:t xml:space="preserve"> Aufbau und Messkonzept der Versuche an abgesetzen </w:t>
      </w:r>
      <w:commentRangeStart w:id="1557"/>
      <w:commentRangeStart w:id="1558"/>
      <w:r w:rsidRPr="00E81B1B">
        <w:t>Auflager</w:t>
      </w:r>
      <w:r w:rsidR="00B44B05">
        <w:t>konstruktionen</w:t>
      </w:r>
      <w:commentRangeEnd w:id="1557"/>
      <w:r w:rsidR="009978EE">
        <w:rPr>
          <w:rStyle w:val="Kommentarzeichen"/>
          <w:iCs w:val="0"/>
        </w:rPr>
        <w:commentReference w:id="1557"/>
      </w:r>
      <w:bookmarkEnd w:id="1556"/>
      <w:commentRangeEnd w:id="1558"/>
      <w:r w:rsidR="00CC62B3">
        <w:rPr>
          <w:rStyle w:val="Kommentarzeichen"/>
          <w:iCs w:val="0"/>
        </w:rPr>
        <w:commentReference w:id="1558"/>
      </w:r>
    </w:p>
    <w:p w14:paraId="792BE980" w14:textId="2FE5F503" w:rsidR="005668AF" w:rsidRPr="00E81B1B" w:rsidRDefault="4C11F93A" w:rsidP="009276B1">
      <w:pPr>
        <w:pStyle w:val="berschrift3"/>
        <w:numPr>
          <w:ilvl w:val="2"/>
          <w:numId w:val="43"/>
        </w:numPr>
        <w:rPr>
          <w:noProof w:val="0"/>
          <w:lang w:val="de-DE"/>
        </w:rPr>
      </w:pPr>
      <w:bookmarkStart w:id="1559" w:name="_Toc92091760"/>
      <w:bookmarkStart w:id="1560" w:name="_Toc92092202"/>
      <w:bookmarkStart w:id="1561" w:name="_Toc92092314"/>
      <w:bookmarkStart w:id="1562" w:name="_Toc93321059"/>
      <w:commentRangeStart w:id="1563"/>
      <w:r w:rsidRPr="4C11F93A">
        <w:rPr>
          <w:noProof w:val="0"/>
          <w:lang w:val="de-DE"/>
        </w:rPr>
        <w:t>Herstellung der Probekörper</w:t>
      </w:r>
      <w:commentRangeEnd w:id="1563"/>
      <w:r w:rsidR="4364C566">
        <w:rPr>
          <w:rStyle w:val="Kommentarzeichen"/>
        </w:rPr>
        <w:commentReference w:id="1563"/>
      </w:r>
      <w:bookmarkEnd w:id="1559"/>
      <w:bookmarkEnd w:id="1560"/>
      <w:bookmarkEnd w:id="1561"/>
      <w:bookmarkEnd w:id="1562"/>
    </w:p>
    <w:p w14:paraId="5AA81385" w14:textId="77777777" w:rsidR="00613F6E" w:rsidRDefault="760CF52A" w:rsidP="00613F6E">
      <w:r w:rsidRPr="00E81B1B">
        <w:t xml:space="preserve">Die Probekörper wurden bei der Firma Brüninghoff </w:t>
      </w:r>
      <w:r w:rsidR="0062794D">
        <w:t xml:space="preserve">im Betonfertigteilwerk in Heiden </w:t>
      </w:r>
      <w:r w:rsidRPr="00E81B1B">
        <w:t>hergestellt.</w:t>
      </w:r>
      <w:r w:rsidR="00D62086" w:rsidRPr="00E81B1B">
        <w:t xml:space="preserve"> Die Holzkomponente wurde aus GL24h hergestellt. Für die Klebung wurde der Klebstoff C3 </w:t>
      </w:r>
      <w:r w:rsidR="00A47619" w:rsidRPr="00E81B1B">
        <w:t>verwendet und der Beton geschliffen.</w:t>
      </w:r>
      <w:r w:rsidR="00B008A2" w:rsidRPr="00E81B1B">
        <w:t xml:space="preserve"> Die Kerven wurden in das Holz gefräst und der Beton direkt auf das Holz vergossen.</w:t>
      </w:r>
      <w:r w:rsidR="00613F6E" w:rsidRPr="00613F6E">
        <w:t xml:space="preserve"> </w:t>
      </w:r>
    </w:p>
    <w:p w14:paraId="0F7B5FBE" w14:textId="6C961BDA" w:rsidR="00613F6E" w:rsidRPr="00E81B1B" w:rsidRDefault="00613F6E" w:rsidP="00613F6E">
      <w:pPr>
        <w:rPr>
          <w:rFonts w:eastAsia="Calibri"/>
          <w:szCs w:val="20"/>
        </w:rPr>
      </w:pPr>
      <w:r w:rsidRPr="00E81B1B">
        <w:t>Die Schrauben wurden durch ein Hüllrohr im Beton geführt und in das Holz geschraubt. Eine 2 cm dicke Stahlplatte dient zur Lasteinleitung der Schraubenkraft in den Beton.</w:t>
      </w:r>
      <w:r>
        <w:t xml:space="preserve"> Um eine gelichmäßige Lastverteilung auf die Schrauben zu gewährleisten, wurden die Schrauben erst nach dem Betonieren angezogen. </w:t>
      </w:r>
      <w:r>
        <w:fldChar w:fldCharType="begin"/>
      </w:r>
      <w:r>
        <w:instrText xml:space="preserve"> REF _Ref93835681 \h </w:instrText>
      </w:r>
      <w:r>
        <w:fldChar w:fldCharType="separate"/>
      </w:r>
      <w:r>
        <w:t xml:space="preserve">Abbildung </w:t>
      </w:r>
      <w:r>
        <w:rPr>
          <w:noProof/>
        </w:rPr>
        <w:t>63</w:t>
      </w:r>
      <w:r>
        <w:fldChar w:fldCharType="end"/>
      </w:r>
      <w:r>
        <w:t xml:space="preserve"> zeigt die Auflagerkonstruktion vor der Betonage.</w:t>
      </w:r>
    </w:p>
    <w:p w14:paraId="7EE9FD16" w14:textId="68111726" w:rsidR="00A47619" w:rsidRDefault="00A47619" w:rsidP="760CF52A"/>
    <w:p w14:paraId="72B1EB83" w14:textId="2D952372" w:rsidR="0024709A" w:rsidRDefault="0089076A" w:rsidP="760CF52A">
      <w:r>
        <w:rPr>
          <w:noProof/>
          <w:lang w:eastAsia="de-DE"/>
        </w:rPr>
        <w:drawing>
          <wp:inline distT="0" distB="0" distL="0" distR="0" wp14:anchorId="78439706" wp14:editId="7EB0F70E">
            <wp:extent cx="4562475" cy="320329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t="6395"/>
                    <a:stretch/>
                  </pic:blipFill>
                  <pic:spPr bwMode="auto">
                    <a:xfrm>
                      <a:off x="0" y="0"/>
                      <a:ext cx="4567850" cy="3207063"/>
                    </a:xfrm>
                    <a:prstGeom prst="rect">
                      <a:avLst/>
                    </a:prstGeom>
                    <a:noFill/>
                    <a:ln>
                      <a:noFill/>
                    </a:ln>
                    <a:extLst>
                      <a:ext uri="{53640926-AAD7-44D8-BBD7-CCE9431645EC}">
                        <a14:shadowObscured xmlns:a14="http://schemas.microsoft.com/office/drawing/2010/main"/>
                      </a:ext>
                    </a:extLst>
                  </pic:spPr>
                </pic:pic>
              </a:graphicData>
            </a:graphic>
          </wp:inline>
        </w:drawing>
      </w:r>
    </w:p>
    <w:p w14:paraId="75C471D0" w14:textId="3338016F" w:rsidR="009A0EC3" w:rsidRPr="00E81B1B" w:rsidRDefault="00CC62B3" w:rsidP="00613F6E">
      <w:pPr>
        <w:pStyle w:val="Beschriftung"/>
      </w:pPr>
      <w:bookmarkStart w:id="1565" w:name="_Ref93835681"/>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0D73A7">
        <w:rPr>
          <w:noProof/>
        </w:rPr>
        <w:t>63</w:t>
      </w:r>
      <w:r w:rsidR="00E23157">
        <w:rPr>
          <w:noProof/>
        </w:rPr>
        <w:fldChar w:fldCharType="end"/>
      </w:r>
      <w:bookmarkEnd w:id="1565"/>
      <w:r>
        <w:t xml:space="preserve"> Herstellung des abgesetzten Auflagers an einem Probekörper mit Kerven</w:t>
      </w:r>
    </w:p>
    <w:p w14:paraId="4E00ABD2" w14:textId="5CF69F6A" w:rsidR="005668AF" w:rsidRPr="00E81B1B" w:rsidRDefault="4C11F93A" w:rsidP="009276B1">
      <w:pPr>
        <w:pStyle w:val="berschrift3"/>
        <w:numPr>
          <w:ilvl w:val="2"/>
          <w:numId w:val="43"/>
        </w:numPr>
        <w:rPr>
          <w:noProof w:val="0"/>
          <w:lang w:val="de-DE"/>
        </w:rPr>
      </w:pPr>
      <w:bookmarkStart w:id="1566" w:name="_Toc92091761"/>
      <w:bookmarkStart w:id="1567" w:name="_Toc92092203"/>
      <w:bookmarkStart w:id="1568" w:name="_Toc92092315"/>
      <w:bookmarkStart w:id="1569" w:name="_Toc93321060"/>
      <w:r w:rsidRPr="4C11F93A">
        <w:rPr>
          <w:noProof w:val="0"/>
          <w:lang w:val="de-DE"/>
        </w:rPr>
        <w:t>Versuchsdurchführung</w:t>
      </w:r>
      <w:bookmarkEnd w:id="1566"/>
      <w:bookmarkEnd w:id="1567"/>
      <w:bookmarkEnd w:id="1568"/>
      <w:bookmarkEnd w:id="1569"/>
    </w:p>
    <w:p w14:paraId="0106E48D" w14:textId="6945F09A" w:rsidR="00C41FA6" w:rsidRPr="00E81B1B" w:rsidRDefault="6F43C9A4" w:rsidP="00670E51">
      <w:pPr>
        <w:spacing w:after="240"/>
      </w:pPr>
      <w:r w:rsidRPr="00E81B1B">
        <w:t xml:space="preserve">Die Versuche wurden angelehnt an die </w:t>
      </w:r>
      <w:sdt>
        <w:sdtPr>
          <w:id w:val="482516130"/>
          <w:citation/>
        </w:sdtPr>
        <w:sdtContent>
          <w:r w:rsidR="003D5475" w:rsidRPr="00E81B1B">
            <w:fldChar w:fldCharType="begin"/>
          </w:r>
          <w:r w:rsidR="003D5475" w:rsidRPr="00E81B1B">
            <w:instrText xml:space="preserve"> CITATION DIN91 \l 1031 </w:instrText>
          </w:r>
          <w:r w:rsidR="003D5475" w:rsidRPr="00E81B1B">
            <w:fldChar w:fldCharType="separate"/>
          </w:r>
          <w:r w:rsidR="009737A6">
            <w:rPr>
              <w:noProof/>
            </w:rPr>
            <w:t>(DIN EN 26891:1991, 1991)</w:t>
          </w:r>
          <w:r w:rsidR="003D5475" w:rsidRPr="00E81B1B">
            <w:fldChar w:fldCharType="end"/>
          </w:r>
        </w:sdtContent>
      </w:sdt>
      <w:r w:rsidR="003D5475" w:rsidRPr="00E81B1B">
        <w:t xml:space="preserve"> </w:t>
      </w:r>
      <w:r w:rsidRPr="00E81B1B">
        <w:t xml:space="preserve">durchgeführt. Das Belastungsschema ist in </w:t>
      </w:r>
      <w:r w:rsidR="003D5475" w:rsidRPr="00E81B1B">
        <w:fldChar w:fldCharType="begin"/>
      </w:r>
      <w:r w:rsidR="003D5475" w:rsidRPr="00E81B1B">
        <w:instrText xml:space="preserve"> REF _Ref80103979 \h </w:instrText>
      </w:r>
      <w:r w:rsidR="003D5475" w:rsidRPr="00E81B1B">
        <w:fldChar w:fldCharType="separate"/>
      </w:r>
      <w:r w:rsidR="003D5475" w:rsidRPr="00E81B1B">
        <w:t>Abbildung 38</w:t>
      </w:r>
      <w:r w:rsidR="003D5475" w:rsidRPr="00E81B1B">
        <w:fldChar w:fldCharType="end"/>
      </w:r>
      <w:r w:rsidR="003D5475" w:rsidRPr="00E81B1B">
        <w:t xml:space="preserve"> </w:t>
      </w:r>
      <w:r w:rsidRPr="00E81B1B">
        <w:t>dargestellt.</w:t>
      </w:r>
      <w:r w:rsidR="6E78BFA3" w:rsidRPr="00E81B1B">
        <w:t xml:space="preserve"> D</w:t>
      </w:r>
      <w:r w:rsidR="7013BD8A" w:rsidRPr="00E81B1B">
        <w:t>urch ei</w:t>
      </w:r>
      <w:r w:rsidR="6E78BFA3" w:rsidRPr="00E81B1B">
        <w:t>n</w:t>
      </w:r>
      <w:r w:rsidR="7013BD8A" w:rsidRPr="00E81B1B">
        <w:t>en</w:t>
      </w:r>
      <w:r w:rsidR="00CC62B3">
        <w:t xml:space="preserve"> Berechnungsfehler</w:t>
      </w:r>
      <w:commentRangeStart w:id="1570"/>
      <w:r w:rsidR="303EF687" w:rsidRPr="00E81B1B">
        <w:t xml:space="preserve"> </w:t>
      </w:r>
      <w:commentRangeEnd w:id="1570"/>
      <w:r w:rsidR="001803A5">
        <w:rPr>
          <w:rStyle w:val="Kommentarzeichen"/>
        </w:rPr>
        <w:commentReference w:id="1570"/>
      </w:r>
      <w:r w:rsidR="303EF687" w:rsidRPr="00E81B1B">
        <w:t xml:space="preserve">wurde das Lastregime für eine Bruchlast von 100 kN statt 200 kN ausgelegt. Da die ersten Versuchskörper durch Lasten von etwa 140 kN </w:t>
      </w:r>
      <w:r w:rsidR="61901FB5" w:rsidRPr="00E81B1B">
        <w:t>versagten</w:t>
      </w:r>
      <w:ins w:id="1571" w:author="Jan Wenker" w:date="2021-12-16T11:46:00Z">
        <w:r w:rsidR="00FA23B3">
          <w:t>,</w:t>
        </w:r>
      </w:ins>
      <w:r w:rsidR="61901FB5" w:rsidRPr="00E81B1B">
        <w:t xml:space="preserve"> fiel der Fehler erst </w:t>
      </w:r>
      <w:r w:rsidR="00B008A2" w:rsidRPr="00E81B1B">
        <w:t>s</w:t>
      </w:r>
      <w:r w:rsidR="61901FB5" w:rsidRPr="00E81B1B">
        <w:t xml:space="preserve">pät auf und es wurde beschlossen aus Gründen der Vergleichbarkeit das Lastregime beizubehalten. </w:t>
      </w:r>
      <w:r w:rsidRPr="00E81B1B">
        <w:t>Die Last wurde weggesteuert mit einer Geschwindigkeit von 0,</w:t>
      </w:r>
      <w:r w:rsidR="42FDD71E" w:rsidRPr="00E81B1B">
        <w:t>0</w:t>
      </w:r>
      <w:r w:rsidRPr="00E81B1B">
        <w:t>2 mm/s aufgebracht.</w:t>
      </w:r>
      <w:r w:rsidR="00B008A2" w:rsidRPr="00E81B1B">
        <w:t xml:space="preserve"> Das Lastregime ist in </w:t>
      </w:r>
      <w:r w:rsidR="00B008A2" w:rsidRPr="00E81B1B">
        <w:fldChar w:fldCharType="begin"/>
      </w:r>
      <w:r w:rsidR="00B008A2" w:rsidRPr="00E81B1B">
        <w:instrText xml:space="preserve"> REF _Ref82366899 \h </w:instrText>
      </w:r>
      <w:r w:rsidR="00B008A2" w:rsidRPr="00E81B1B">
        <w:fldChar w:fldCharType="separate"/>
      </w:r>
      <w:r w:rsidR="00B44B05" w:rsidRPr="00E81B1B">
        <w:t>Abbildung 66</w:t>
      </w:r>
      <w:r w:rsidR="00B008A2" w:rsidRPr="00E81B1B">
        <w:fldChar w:fldCharType="end"/>
      </w:r>
      <w:r w:rsidR="00B008A2" w:rsidRPr="00E81B1B">
        <w:t xml:space="preserve"> abgebildet.</w:t>
      </w:r>
    </w:p>
    <w:p w14:paraId="708E5432" w14:textId="0E662FD2" w:rsidR="005F5F98" w:rsidRPr="00E81B1B" w:rsidRDefault="005F5F98"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14538C6" w14:textId="7DD206F2" w:rsidR="00B008A2" w:rsidRPr="00E81B1B" w:rsidRDefault="00B008A2" w:rsidP="00B008A2">
      <w:pPr>
        <w:pStyle w:val="Beschriftung"/>
        <w:rPr>
          <w:rFonts w:ascii="ArevSans-Roman" w:hAnsi="ArevSans-Roman" w:cs="ArevSans-Roman"/>
          <w:szCs w:val="20"/>
        </w:rPr>
      </w:pPr>
      <w:bookmarkStart w:id="1572" w:name="_Ref82366899"/>
      <w:bookmarkStart w:id="1573" w:name="_Toc92091842"/>
      <w:r w:rsidRPr="00E81B1B">
        <w:t xml:space="preserve">Abbildung </w:t>
      </w:r>
      <w:r>
        <w:fldChar w:fldCharType="begin"/>
      </w:r>
      <w:r>
        <w:instrText>SEQ Abbildung \* ARABIC</w:instrText>
      </w:r>
      <w:r>
        <w:fldChar w:fldCharType="separate"/>
      </w:r>
      <w:r w:rsidR="000D73A7">
        <w:rPr>
          <w:noProof/>
        </w:rPr>
        <w:t>64</w:t>
      </w:r>
      <w:r>
        <w:fldChar w:fldCharType="end"/>
      </w:r>
      <w:bookmarkEnd w:id="1572"/>
      <w:r w:rsidRPr="00E81B1B">
        <w:t xml:space="preserve"> </w:t>
      </w:r>
      <w:r w:rsidR="00670E51" w:rsidRPr="00E81B1B">
        <w:t xml:space="preserve">Belastungsschema </w:t>
      </w:r>
      <w:r w:rsidRPr="00E81B1B">
        <w:t>der Versuche an abgesetzten Auflagern</w:t>
      </w:r>
      <w:bookmarkEnd w:id="1573"/>
    </w:p>
    <w:p w14:paraId="535E4E82" w14:textId="4790E34C" w:rsidR="005F5F98" w:rsidRPr="00E81B1B" w:rsidRDefault="4364C566" w:rsidP="009276B1">
      <w:pPr>
        <w:pStyle w:val="berschrift3"/>
        <w:numPr>
          <w:ilvl w:val="2"/>
          <w:numId w:val="43"/>
        </w:numPr>
        <w:rPr>
          <w:noProof w:val="0"/>
          <w:lang w:val="de-DE"/>
        </w:rPr>
      </w:pPr>
      <w:bookmarkStart w:id="1574" w:name="_Toc93321061"/>
      <w:r w:rsidRPr="4C11F93A">
        <w:rPr>
          <w:noProof w:val="0"/>
          <w:lang w:val="de-DE"/>
        </w:rPr>
        <w:t xml:space="preserve">Beobachtungen </w:t>
      </w:r>
      <w:bookmarkStart w:id="1575" w:name="_Toc92091762"/>
      <w:bookmarkStart w:id="1576" w:name="_Toc92092204"/>
      <w:bookmarkStart w:id="1577" w:name="_Toc92092316"/>
      <w:r w:rsidR="4C11F93A" w:rsidRPr="4C11F93A">
        <w:rPr>
          <w:noProof w:val="0"/>
          <w:lang w:val="de-DE"/>
        </w:rPr>
        <w:t>und Ergebnisse</w:t>
      </w:r>
      <w:bookmarkEnd w:id="1574"/>
      <w:bookmarkEnd w:id="1575"/>
      <w:bookmarkEnd w:id="1576"/>
      <w:bookmarkEnd w:id="1577"/>
    </w:p>
    <w:p w14:paraId="7B15DB1C" w14:textId="10A0E6DB" w:rsidR="00C41FA6" w:rsidRPr="00E81B1B" w:rsidRDefault="00C41FA6" w:rsidP="00145552">
      <w:pPr>
        <w:spacing w:after="240"/>
      </w:pPr>
      <w:r w:rsidRPr="00E81B1B">
        <w:t>Die Probekörper versagten stets durch</w:t>
      </w:r>
      <w:r w:rsidR="00A0007E">
        <w:t xml:space="preserve"> einen</w:t>
      </w:r>
      <w:r w:rsidRPr="00E81B1B">
        <w:t xml:space="preserve"> Schub</w:t>
      </w:r>
      <w:r w:rsidR="00A0007E">
        <w:t>bruch</w:t>
      </w:r>
      <w:r w:rsidRPr="00E81B1B">
        <w:t xml:space="preserve"> im Holz unmittelbar am Balkenende. Die horizontale Bruchfläche verlief etwa mittig im Holz vom Balkenende bis nahezu </w:t>
      </w:r>
      <w:r w:rsidR="00670E51" w:rsidRPr="00E81B1B">
        <w:t>Feldmitte.</w:t>
      </w:r>
      <w:r w:rsidRPr="00E81B1B">
        <w:t xml:space="preserve"> In den Rissen wurden die Spitzen der Schrauben sichtbar. Eine Schädigung der Schrauben wurde nicht beobachtet. </w:t>
      </w:r>
      <w:r w:rsidR="00CC62B3">
        <w:t xml:space="preserve">Die </w:t>
      </w:r>
      <w:r w:rsidR="00CC62B3">
        <w:fldChar w:fldCharType="begin"/>
      </w:r>
      <w:r w:rsidR="00CC62B3">
        <w:instrText xml:space="preserve"> REF _Ref93834519 \h </w:instrText>
      </w:r>
      <w:r w:rsidR="00CC62B3">
        <w:fldChar w:fldCharType="separate"/>
      </w:r>
      <w:r w:rsidR="00CC62B3" w:rsidRPr="00E81B1B">
        <w:t xml:space="preserve">Abbildung </w:t>
      </w:r>
      <w:r w:rsidR="00CC62B3">
        <w:rPr>
          <w:noProof/>
        </w:rPr>
        <w:t>65</w:t>
      </w:r>
      <w:r w:rsidR="00CC62B3">
        <w:fldChar w:fldCharType="end"/>
      </w:r>
      <w:r w:rsidR="00CC62B3">
        <w:t xml:space="preserve"> zeigt das typische Versagensbild.</w:t>
      </w:r>
    </w:p>
    <w:p w14:paraId="56BB23A1" w14:textId="77777777" w:rsidR="00F34650" w:rsidRPr="00E81B1B" w:rsidRDefault="00371B8B" w:rsidP="00F34650">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07"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0849C2A1" w14:textId="619D68AF" w:rsidR="003D5475" w:rsidRPr="00E81B1B" w:rsidRDefault="003D5475" w:rsidP="003D5475">
      <w:pPr>
        <w:pStyle w:val="Beschriftung"/>
        <w:rPr>
          <w:rFonts w:ascii="ArevSans-Roman" w:hAnsi="ArevSans-Roman" w:cs="ArevSans-Roman"/>
          <w:szCs w:val="20"/>
        </w:rPr>
      </w:pPr>
      <w:bookmarkStart w:id="1578" w:name="_Ref93834519"/>
      <w:bookmarkStart w:id="1579" w:name="_Toc92091843"/>
      <w:r w:rsidRPr="00E81B1B">
        <w:t xml:space="preserve">Abbildung </w:t>
      </w:r>
      <w:r>
        <w:fldChar w:fldCharType="begin"/>
      </w:r>
      <w:r>
        <w:instrText>SEQ Abbildung \* ARABIC</w:instrText>
      </w:r>
      <w:r>
        <w:fldChar w:fldCharType="separate"/>
      </w:r>
      <w:r w:rsidR="000D73A7">
        <w:rPr>
          <w:noProof/>
        </w:rPr>
        <w:t>65</w:t>
      </w:r>
      <w:r>
        <w:fldChar w:fldCharType="end"/>
      </w:r>
      <w:bookmarkEnd w:id="1578"/>
      <w:r w:rsidRPr="00E81B1B">
        <w:t xml:space="preserve"> Typisches Bruchbild der Versuche zu abgesetzten Auflagern</w:t>
      </w:r>
      <w:bookmarkEnd w:id="1579"/>
    </w:p>
    <w:p w14:paraId="39387506" w14:textId="3D10DC78" w:rsidR="00C41FA6" w:rsidRPr="00E81B1B" w:rsidRDefault="760CF52A" w:rsidP="00145552">
      <w:r w:rsidRPr="00E81B1B">
        <w:t xml:space="preserve">Die Traglasten der geklebten Balken überstiegen die der </w:t>
      </w:r>
      <w:r w:rsidR="000B135F">
        <w:t>mit Kerven</w:t>
      </w:r>
      <w:r w:rsidR="000B135F" w:rsidRPr="00E81B1B">
        <w:t xml:space="preserve"> </w:t>
      </w:r>
      <w:r w:rsidR="00670E51" w:rsidRPr="00E81B1B">
        <w:t xml:space="preserve">verbundenen </w:t>
      </w:r>
      <w:r w:rsidR="00DA0668">
        <w:t xml:space="preserve">im Mittel </w:t>
      </w:r>
      <w:r w:rsidR="00CC62B3">
        <w:t xml:space="preserve">um </w:t>
      </w:r>
      <w:r w:rsidRPr="00E81B1B">
        <w:t>etwa 27</w:t>
      </w:r>
      <w:r w:rsidR="00CF0552">
        <w:t xml:space="preserve"> </w:t>
      </w:r>
      <w:r w:rsidRPr="00E81B1B">
        <w:t>%</w:t>
      </w:r>
      <w:r w:rsidR="00CD4EED" w:rsidRPr="00E81B1B">
        <w:t xml:space="preserve">. Dies verdeutlicht der Vergleich der Bruchlasten in </w:t>
      </w:r>
      <w:r w:rsidR="00CD4EED" w:rsidRPr="00E81B1B">
        <w:fldChar w:fldCharType="begin"/>
      </w:r>
      <w:r w:rsidR="00CD4EED" w:rsidRPr="00E81B1B">
        <w:instrText xml:space="preserve"> REF _Ref82367860 \h </w:instrText>
      </w:r>
      <w:r w:rsidR="00CD4EED" w:rsidRPr="00E81B1B">
        <w:fldChar w:fldCharType="separate"/>
      </w:r>
      <w:r w:rsidR="00B44B05" w:rsidRPr="00E81B1B">
        <w:t>Abbildung 68</w:t>
      </w:r>
      <w:r w:rsidR="00CD4EED" w:rsidRPr="00E81B1B">
        <w:fldChar w:fldCharType="end"/>
      </w:r>
      <w:r w:rsidRPr="00E81B1B">
        <w:t xml:space="preserve">. Zu Versuchsende waren im </w:t>
      </w:r>
      <w:r w:rsidR="005977F0">
        <w:t>Fall</w:t>
      </w:r>
      <w:r w:rsidRPr="00E81B1B">
        <w:t xml:space="preserve"> der geklebten Decken stets je zwei Risse</w:t>
      </w:r>
      <w:r w:rsidR="007C1B12">
        <w:t xml:space="preserve"> an der Betonunterseite</w:t>
      </w:r>
      <w:r w:rsidR="00670E51" w:rsidRPr="00E81B1B">
        <w:t xml:space="preserve"> </w:t>
      </w:r>
      <w:r w:rsidRPr="00E81B1B">
        <w:t xml:space="preserve">links und rechts vom Holzbalken sichtbar. </w:t>
      </w:r>
      <w:r w:rsidR="007C1B12">
        <w:t xml:space="preserve">Die Risse verliefen rechtwinklig zur Längsachse von den Holzbalken zu den </w:t>
      </w:r>
      <w:commentRangeStart w:id="1580"/>
      <w:r w:rsidR="007C1B12">
        <w:t>Seitenflächen des Betons</w:t>
      </w:r>
      <w:commentRangeEnd w:id="1580"/>
      <w:r w:rsidR="007C1B12">
        <w:rPr>
          <w:rStyle w:val="Kommentarzeichen"/>
        </w:rPr>
        <w:commentReference w:id="1580"/>
      </w:r>
      <w:r w:rsidR="007C1B12">
        <w:t>. Der</w:t>
      </w:r>
      <w:r w:rsidRPr="00E81B1B">
        <w:t xml:space="preserve"> erste </w:t>
      </w:r>
      <w:r w:rsidR="007C1B12">
        <w:t>Riss befand sich am Anfang des Holzbalkens, direkt an der Ausklinkung und d</w:t>
      </w:r>
      <w:r w:rsidRPr="00E81B1B">
        <w:t>er zweite etwa 10 cm versetzt</w:t>
      </w:r>
      <w:r w:rsidR="007C1B12">
        <w:t xml:space="preserve"> dazu. Im Fall </w:t>
      </w:r>
      <w:r w:rsidRPr="00E81B1B">
        <w:t xml:space="preserve">der Kerven waren die Risse </w:t>
      </w:r>
      <w:r w:rsidR="00670E51" w:rsidRPr="00E81B1B">
        <w:t xml:space="preserve">im Beton </w:t>
      </w:r>
      <w:r w:rsidRPr="00E81B1B">
        <w:t>weniger ausgepräg</w:t>
      </w:r>
      <w:r w:rsidR="00670E51" w:rsidRPr="00E81B1B">
        <w:t>t</w:t>
      </w:r>
      <w:r w:rsidRPr="00E81B1B">
        <w:t xml:space="preserve">. Meist wurde nur der </w:t>
      </w:r>
      <w:r w:rsidR="00670E51" w:rsidRPr="00E81B1B">
        <w:t xml:space="preserve">erste </w:t>
      </w:r>
      <w:r w:rsidRPr="00E81B1B">
        <w:t xml:space="preserve">Riss ausgehend vom Balkenende aus sichtbar </w:t>
      </w:r>
      <w:r w:rsidR="00670E51" w:rsidRPr="00E81B1B">
        <w:t xml:space="preserve">und </w:t>
      </w:r>
      <w:r w:rsidRPr="00E81B1B">
        <w:t>nur</w:t>
      </w:r>
      <w:r w:rsidR="00670E51" w:rsidRPr="00E81B1B">
        <w:t xml:space="preserve"> auf einer Seite</w:t>
      </w:r>
      <w:r w:rsidRPr="00E81B1B">
        <w:t>. Dies spricht dafür, dass die Risse sich zwischen dem Lastniveau 150 kN und 200 kN ausbilden.</w:t>
      </w:r>
    </w:p>
    <w:p w14:paraId="0E08372D" w14:textId="21C18783" w:rsidR="00CD4EED" w:rsidRPr="00E81B1B" w:rsidRDefault="00613F6E" w:rsidP="00CD4EED">
      <w:pPr>
        <w:spacing w:after="240"/>
        <w:rPr>
          <w:rFonts w:eastAsia="Calibri"/>
          <w:szCs w:val="20"/>
        </w:rPr>
      </w:pPr>
      <w:r>
        <w:rPr>
          <w:rFonts w:eastAsia="Calibri"/>
          <w:szCs w:val="20"/>
        </w:rPr>
        <w:t xml:space="preserve">Die horizontalen und vertikalen Verschiebungen am Auflager wurden mithilfe von Wegaufnehmer aufgezeichnet. Die Ergebnisse sind in </w:t>
      </w:r>
      <w:r>
        <w:rPr>
          <w:rFonts w:eastAsia="Calibri"/>
          <w:szCs w:val="20"/>
        </w:rPr>
        <w:fldChar w:fldCharType="begin"/>
      </w:r>
      <w:r>
        <w:rPr>
          <w:rFonts w:eastAsia="Calibri"/>
          <w:szCs w:val="20"/>
        </w:rPr>
        <w:instrText xml:space="preserve"> REF _Ref82373008 \h </w:instrText>
      </w:r>
      <w:r>
        <w:rPr>
          <w:rFonts w:eastAsia="Calibri"/>
          <w:szCs w:val="20"/>
        </w:rPr>
      </w:r>
      <w:r>
        <w:rPr>
          <w:rFonts w:eastAsia="Calibri"/>
          <w:szCs w:val="20"/>
        </w:rPr>
        <w:fldChar w:fldCharType="separate"/>
      </w:r>
      <w:r w:rsidRPr="00E81B1B">
        <w:t xml:space="preserve">Abbildung </w:t>
      </w:r>
      <w:r>
        <w:rPr>
          <w:noProof/>
        </w:rPr>
        <w:t>68</w:t>
      </w:r>
      <w:r>
        <w:rPr>
          <w:rFonts w:eastAsia="Calibri"/>
          <w:szCs w:val="20"/>
        </w:rPr>
        <w:fldChar w:fldCharType="end"/>
      </w:r>
      <w:r>
        <w:rPr>
          <w:rFonts w:eastAsia="Calibri"/>
          <w:szCs w:val="20"/>
        </w:rPr>
        <w:t xml:space="preserve"> dargestellt. An den Verschiebungsverläufen wird sichtbar, dass sowohl die horizontalen als auch die vertikalen Verschiebungen der Körper mit Kerven schneller anwuchsen als die der geklebten. Das Aufreißen der Fuge wurde an den geklebten Probekörpern durch Risse im Beton oberhalb der Fuge sichtbar, die jedoch nur an den ersten ca. 30 cm des Balkens auftraten. Ein reißverschlussartiges Aufreißen wurde nicht beobachtet. </w:t>
      </w:r>
      <w:r w:rsidR="00C817CB" w:rsidRPr="00E81B1B">
        <w:t xml:space="preserve">Unter Gebrauchslastniveau (ca. 20 kN) fallen die </w:t>
      </w:r>
      <w:r w:rsidR="00C817CB" w:rsidRPr="00E81B1B">
        <w:lastRenderedPageBreak/>
        <w:t>vertikalen und horizontalen Verschiebungen mit maximal 0,25 mm sehr gering aus.</w:t>
      </w:r>
      <w:r w:rsidR="00C817CB" w:rsidRPr="00E81B1B">
        <w:rPr>
          <w:rFonts w:eastAsia="Calibri"/>
          <w:szCs w:val="20"/>
        </w:rPr>
        <w:t xml:space="preserve"> </w:t>
      </w:r>
      <w:r w:rsidR="00C817CB">
        <w:rPr>
          <w:rFonts w:eastAsia="Calibri"/>
          <w:szCs w:val="20"/>
        </w:rPr>
        <w:t xml:space="preserve">Wie die Lastverformungskurve in </w:t>
      </w:r>
      <w:r w:rsidR="00C817CB" w:rsidRPr="00E81B1B">
        <w:fldChar w:fldCharType="begin"/>
      </w:r>
      <w:r w:rsidR="00C817CB" w:rsidRPr="00E81B1B">
        <w:instrText xml:space="preserve"> REF _Ref80096412 \h  \* MERGEFORMAT </w:instrText>
      </w:r>
      <w:r w:rsidR="00C817CB" w:rsidRPr="00E81B1B">
        <w:fldChar w:fldCharType="separate"/>
      </w:r>
      <w:r w:rsidR="00C817CB" w:rsidRPr="00E81B1B">
        <w:t>Abbildung 69</w:t>
      </w:r>
      <w:r w:rsidR="00C817CB" w:rsidRPr="00E81B1B">
        <w:fldChar w:fldCharType="end"/>
      </w:r>
      <w:r w:rsidR="00C817CB">
        <w:t xml:space="preserve"> zeigt, führ das</w:t>
      </w:r>
      <w:commentRangeStart w:id="1581"/>
      <w:commentRangeStart w:id="1582"/>
      <w:r w:rsidR="760CF52A" w:rsidRPr="00E81B1B">
        <w:rPr>
          <w:rFonts w:eastAsia="Calibri"/>
          <w:szCs w:val="20"/>
        </w:rPr>
        <w:t xml:space="preserve"> leichte Öffnen der Fuge am Auflager zu keinem Verlust der Steifigkeit</w:t>
      </w:r>
      <w:r w:rsidR="00C817CB">
        <w:rPr>
          <w:rFonts w:eastAsia="Calibri"/>
          <w:szCs w:val="20"/>
        </w:rPr>
        <w:t xml:space="preserve"> der geklebten Körper</w:t>
      </w:r>
      <w:commentRangeEnd w:id="1581"/>
      <w:r w:rsidR="00D3622A">
        <w:rPr>
          <w:rStyle w:val="Kommentarzeichen"/>
        </w:rPr>
        <w:commentReference w:id="1581"/>
      </w:r>
      <w:commentRangeEnd w:id="1582"/>
      <w:r w:rsidR="00C817CB">
        <w:rPr>
          <w:rStyle w:val="Kommentarzeichen"/>
        </w:rPr>
        <w:commentReference w:id="1582"/>
      </w:r>
      <w:r w:rsidR="760CF52A" w:rsidRPr="00E81B1B">
        <w:rPr>
          <w:rFonts w:eastAsia="Calibri"/>
          <w:szCs w:val="20"/>
        </w:rPr>
        <w:t>. Die Durchbiegungen der geklebten Probekörper waren stets geringer als die der Variante mit Kerven</w:t>
      </w:r>
      <w:r w:rsidR="00CD4EED"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rsidRPr="00E81B1B" w14:paraId="57D78DFB" w14:textId="77777777" w:rsidTr="001E7A37">
        <w:tc>
          <w:tcPr>
            <w:tcW w:w="4530" w:type="dxa"/>
          </w:tcPr>
          <w:p w14:paraId="3DC95D14" w14:textId="39CDAFA9"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531238C4"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rsidRPr="00E81B1B" w14:paraId="1A842318" w14:textId="77777777" w:rsidTr="001E7A37">
        <w:tc>
          <w:tcPr>
            <w:tcW w:w="4530" w:type="dxa"/>
          </w:tcPr>
          <w:p w14:paraId="463F8DE1" w14:textId="033160B1" w:rsidR="00145552" w:rsidRPr="00E81B1B" w:rsidRDefault="00145552" w:rsidP="00145552">
            <w:pPr>
              <w:pStyle w:val="Beschriftung"/>
            </w:pPr>
            <w:bookmarkStart w:id="1583" w:name="_Ref82367860"/>
            <w:bookmarkStart w:id="1584" w:name="_Toc92091844"/>
            <w:r w:rsidRPr="00E81B1B">
              <w:t xml:space="preserve">Abbildung </w:t>
            </w:r>
            <w:r>
              <w:fldChar w:fldCharType="begin"/>
            </w:r>
            <w:r>
              <w:instrText>SEQ Abbildung \* ARABIC</w:instrText>
            </w:r>
            <w:r>
              <w:fldChar w:fldCharType="separate"/>
            </w:r>
            <w:r w:rsidR="000D73A7">
              <w:rPr>
                <w:noProof/>
              </w:rPr>
              <w:t>66</w:t>
            </w:r>
            <w:r>
              <w:fldChar w:fldCharType="end"/>
            </w:r>
            <w:bookmarkEnd w:id="1583"/>
            <w:r w:rsidRPr="00E81B1B">
              <w:t xml:space="preserve"> </w:t>
            </w:r>
            <w:commentRangeStart w:id="1585"/>
            <w:r w:rsidRPr="00E81B1B">
              <w:t>Bruchlasten</w:t>
            </w:r>
            <w:commentRangeEnd w:id="1585"/>
            <w:r w:rsidR="00A038D2">
              <w:rPr>
                <w:rStyle w:val="Kommentarzeichen"/>
                <w:iCs w:val="0"/>
              </w:rPr>
              <w:commentReference w:id="1585"/>
            </w:r>
            <w:r w:rsidRPr="00E81B1B">
              <w:t xml:space="preserve"> der </w:t>
            </w:r>
            <w:commentRangeStart w:id="1586"/>
            <w:r w:rsidRPr="00E81B1B">
              <w:t>Auflagerversuche</w:t>
            </w:r>
            <w:commentRangeEnd w:id="1586"/>
            <w:r w:rsidR="00581F34">
              <w:rPr>
                <w:rStyle w:val="Kommentarzeichen"/>
                <w:iCs w:val="0"/>
              </w:rPr>
              <w:commentReference w:id="1586"/>
            </w:r>
            <w:bookmarkEnd w:id="1584"/>
          </w:p>
          <w:p w14:paraId="23B86CDE" w14:textId="6CF75020" w:rsidR="001E7A37" w:rsidRPr="00E81B1B" w:rsidRDefault="001E7A37" w:rsidP="001E7A37">
            <w:pPr>
              <w:pStyle w:val="Beschriftung"/>
              <w:rPr>
                <w:rFonts w:ascii="ArevSans-Roman" w:hAnsi="ArevSans-Roman" w:cs="ArevSans-Roman"/>
                <w:szCs w:val="20"/>
              </w:rPr>
            </w:pPr>
          </w:p>
        </w:tc>
        <w:tc>
          <w:tcPr>
            <w:tcW w:w="4530" w:type="dxa"/>
          </w:tcPr>
          <w:p w14:paraId="1A49D262" w14:textId="77A8A4B5" w:rsidR="00145552" w:rsidRPr="00E81B1B" w:rsidRDefault="00145552" w:rsidP="00145552">
            <w:pPr>
              <w:pStyle w:val="Beschriftung"/>
              <w:rPr>
                <w:rFonts w:ascii="ArevSans-Roman" w:hAnsi="ArevSans-Roman" w:cs="ArevSans-Roman"/>
                <w:szCs w:val="20"/>
              </w:rPr>
            </w:pPr>
            <w:bookmarkStart w:id="1587" w:name="_Ref80096412"/>
            <w:bookmarkStart w:id="1588" w:name="_Ref80096407"/>
            <w:bookmarkStart w:id="1589" w:name="_Toc92091845"/>
            <w:r w:rsidRPr="00E81B1B">
              <w:t xml:space="preserve">Abbildung </w:t>
            </w:r>
            <w:r>
              <w:fldChar w:fldCharType="begin"/>
            </w:r>
            <w:r>
              <w:instrText>SEQ Abbildung \* ARABIC</w:instrText>
            </w:r>
            <w:r>
              <w:fldChar w:fldCharType="separate"/>
            </w:r>
            <w:r w:rsidR="000D73A7">
              <w:rPr>
                <w:noProof/>
              </w:rPr>
              <w:t>67</w:t>
            </w:r>
            <w:r>
              <w:fldChar w:fldCharType="end"/>
            </w:r>
            <w:bookmarkEnd w:id="1587"/>
            <w:r w:rsidRPr="00E81B1B">
              <w:t xml:space="preserve"> Last-Verformungs-Diagramm der Auflagersuche</w:t>
            </w:r>
            <w:bookmarkEnd w:id="1588"/>
            <w:bookmarkEnd w:id="1589"/>
          </w:p>
          <w:p w14:paraId="75355829" w14:textId="5A779D9D" w:rsidR="001E7A37" w:rsidRPr="00E81B1B" w:rsidRDefault="001E7A37" w:rsidP="00145552">
            <w:pPr>
              <w:pStyle w:val="Beschriftung"/>
              <w:rPr>
                <w:rFonts w:ascii="ArevSans-Roman" w:hAnsi="ArevSans-Roman" w:cs="ArevSans-Roman"/>
                <w:szCs w:val="20"/>
              </w:rPr>
            </w:pPr>
          </w:p>
        </w:tc>
      </w:tr>
    </w:tbl>
    <w:p w14:paraId="78FD86FA" w14:textId="77777777" w:rsidR="00CD4EED" w:rsidRPr="00E81B1B" w:rsidRDefault="00F01D6D" w:rsidP="00145552">
      <w:pPr>
        <w:pStyle w:val="Beschriftung"/>
      </w:pPr>
      <w:bookmarkStart w:id="1590" w:name="_Ref82368035"/>
      <w:r w:rsidRPr="00E81B1B">
        <w:rPr>
          <w:rFonts w:ascii="ArevSans-Roman" w:hAnsi="ArevSans-Roman" w:cs="ArevSans-Roman"/>
          <w:noProof/>
          <w:szCs w:val="20"/>
          <w:lang w:eastAsia="de-DE"/>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27817147" w14:textId="6865A4EE" w:rsidR="00626605" w:rsidRPr="00E81B1B" w:rsidRDefault="00145552" w:rsidP="00145552">
      <w:pPr>
        <w:pStyle w:val="Beschriftung"/>
        <w:rPr>
          <w:rFonts w:ascii="ArevSans-Roman" w:hAnsi="ArevSans-Roman" w:cs="ArevSans-Roman"/>
          <w:szCs w:val="20"/>
        </w:rPr>
      </w:pPr>
      <w:bookmarkStart w:id="1591" w:name="_Ref82373008"/>
      <w:bookmarkStart w:id="1592" w:name="_Toc92091846"/>
      <w:r w:rsidRPr="00E81B1B">
        <w:t xml:space="preserve">Abbildung </w:t>
      </w:r>
      <w:r>
        <w:fldChar w:fldCharType="begin"/>
      </w:r>
      <w:r>
        <w:instrText>SEQ Abbildung \* ARABIC</w:instrText>
      </w:r>
      <w:r>
        <w:fldChar w:fldCharType="separate"/>
      </w:r>
      <w:r w:rsidR="000D73A7">
        <w:rPr>
          <w:noProof/>
        </w:rPr>
        <w:t>68</w:t>
      </w:r>
      <w:r>
        <w:fldChar w:fldCharType="end"/>
      </w:r>
      <w:bookmarkEnd w:id="1590"/>
      <w:bookmarkEnd w:id="1591"/>
      <w:r w:rsidRPr="00E81B1B">
        <w:t xml:space="preserve"> Vergleich der horizontalen und vertikalen Differentialverschiebungen zwischen Holz und Beton an den abgesetz</w:t>
      </w:r>
      <w:r w:rsidR="00B1093F" w:rsidRPr="00E81B1B">
        <w:t>t</w:t>
      </w:r>
      <w:r w:rsidRPr="00E81B1B">
        <w:t>en Auflagern</w:t>
      </w:r>
      <w:bookmarkEnd w:id="1592"/>
    </w:p>
    <w:p w14:paraId="506F29B3" w14:textId="0BB8F737" w:rsidR="760CF52A" w:rsidRPr="00E81B1B" w:rsidRDefault="4C11F93A" w:rsidP="009276B1">
      <w:pPr>
        <w:pStyle w:val="berschrift2"/>
        <w:numPr>
          <w:ilvl w:val="1"/>
          <w:numId w:val="43"/>
        </w:numPr>
      </w:pPr>
      <w:bookmarkStart w:id="1593" w:name="_Toc92091763"/>
      <w:bookmarkStart w:id="1594" w:name="_Toc92092205"/>
      <w:bookmarkStart w:id="1595" w:name="_Toc92092317"/>
      <w:bookmarkStart w:id="1596" w:name="_Toc93321062"/>
      <w:r>
        <w:t xml:space="preserve">Fazit </w:t>
      </w:r>
      <w:commentRangeStart w:id="1597"/>
      <w:r>
        <w:t>und</w:t>
      </w:r>
      <w:commentRangeEnd w:id="1597"/>
      <w:r w:rsidR="19023B21">
        <w:rPr>
          <w:rStyle w:val="Kommentarzeichen"/>
        </w:rPr>
        <w:commentReference w:id="1597"/>
      </w:r>
      <w:r>
        <w:t xml:space="preserve"> Ausblick</w:t>
      </w:r>
      <w:bookmarkEnd w:id="1593"/>
      <w:bookmarkEnd w:id="1594"/>
      <w:bookmarkEnd w:id="1595"/>
      <w:bookmarkEnd w:id="1596"/>
    </w:p>
    <w:p w14:paraId="13358408" w14:textId="6A970F0D" w:rsidR="760CF52A" w:rsidRPr="00E81B1B" w:rsidRDefault="760CF52A" w:rsidP="760CF52A">
      <w:pPr>
        <w:rPr>
          <w:rFonts w:eastAsia="Calibri"/>
          <w:szCs w:val="20"/>
        </w:rPr>
      </w:pPr>
      <w:r w:rsidRPr="00E81B1B">
        <w:rPr>
          <w:rFonts w:eastAsia="Calibri"/>
          <w:szCs w:val="20"/>
        </w:rPr>
        <w:t xml:space="preserve">Die </w:t>
      </w:r>
      <w:r w:rsidR="00AF07EB" w:rsidRPr="00E81B1B">
        <w:rPr>
          <w:rFonts w:eastAsia="Calibri"/>
          <w:szCs w:val="20"/>
        </w:rPr>
        <w:t>Klebung</w:t>
      </w:r>
      <w:r w:rsidR="00504B52" w:rsidRPr="00E81B1B">
        <w:rPr>
          <w:rFonts w:eastAsia="Calibri"/>
          <w:szCs w:val="20"/>
        </w:rPr>
        <w:t xml:space="preserve"> von</w:t>
      </w:r>
      <w:r w:rsidR="00AF07EB" w:rsidRPr="00E81B1B">
        <w:rPr>
          <w:rFonts w:eastAsia="Calibri"/>
          <w:szCs w:val="20"/>
        </w:rPr>
        <w:t xml:space="preserve"> </w:t>
      </w:r>
      <w:r w:rsidRPr="00E81B1B">
        <w:rPr>
          <w:rFonts w:eastAsia="Calibri"/>
          <w:szCs w:val="20"/>
        </w:rPr>
        <w:t>Holz</w:t>
      </w:r>
      <w:r w:rsidR="00AF07EB" w:rsidRPr="00E81B1B">
        <w:rPr>
          <w:rFonts w:eastAsia="Calibri"/>
          <w:szCs w:val="20"/>
        </w:rPr>
        <w:t>-</w:t>
      </w:r>
      <w:r w:rsidRPr="00E81B1B">
        <w:rPr>
          <w:rFonts w:eastAsia="Calibri"/>
          <w:szCs w:val="20"/>
        </w:rPr>
        <w:t>Beton</w:t>
      </w:r>
      <w:r w:rsidR="00AF07EB" w:rsidRPr="00E81B1B">
        <w:rPr>
          <w:rFonts w:eastAsia="Calibri"/>
          <w:szCs w:val="20"/>
        </w:rPr>
        <w:t>-Verbundbauteile</w:t>
      </w:r>
      <w:r w:rsidR="00295C28">
        <w:rPr>
          <w:rFonts w:eastAsia="Calibri"/>
          <w:szCs w:val="20"/>
        </w:rPr>
        <w:t>n, hier HBV-Decken,</w:t>
      </w:r>
      <w:r w:rsidR="00AF07EB" w:rsidRPr="00E81B1B">
        <w:rPr>
          <w:rFonts w:eastAsia="Calibri"/>
          <w:szCs w:val="20"/>
        </w:rPr>
        <w:t xml:space="preserve"> </w:t>
      </w:r>
      <w:r w:rsidR="004A2ADF" w:rsidRPr="00E81B1B">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004A2ADF" w:rsidRPr="00E81B1B">
        <w:rPr>
          <w:rFonts w:eastAsia="Calibri"/>
          <w:szCs w:val="20"/>
        </w:rPr>
        <w:t xml:space="preserve"> der</w:t>
      </w:r>
      <w:r w:rsidRPr="00E81B1B">
        <w:rPr>
          <w:rFonts w:eastAsia="Calibri"/>
          <w:szCs w:val="20"/>
        </w:rPr>
        <w:t xml:space="preserve"> Verbindung </w:t>
      </w:r>
      <w:r w:rsidR="005D3AE1">
        <w:rPr>
          <w:rFonts w:eastAsia="Calibri"/>
          <w:szCs w:val="20"/>
        </w:rPr>
        <w:t>hat</w:t>
      </w:r>
      <w:r w:rsidRPr="00E81B1B">
        <w:rPr>
          <w:rFonts w:eastAsia="Calibri"/>
          <w:szCs w:val="20"/>
        </w:rPr>
        <w:t xml:space="preserve">. Durch ein </w:t>
      </w:r>
      <w:r w:rsidR="004A2ADF" w:rsidRPr="00E81B1B">
        <w:rPr>
          <w:rFonts w:eastAsia="Calibri"/>
          <w:szCs w:val="20"/>
        </w:rPr>
        <w:t xml:space="preserve">vorheriges </w:t>
      </w:r>
      <w:r w:rsidRPr="00E81B1B">
        <w:rPr>
          <w:rFonts w:eastAsia="Calibri"/>
          <w:szCs w:val="20"/>
        </w:rPr>
        <w:t xml:space="preserve">Anschleifen des Betons </w:t>
      </w:r>
      <w:r w:rsidR="00504B52" w:rsidRPr="00E81B1B">
        <w:rPr>
          <w:rFonts w:eastAsia="Calibri"/>
          <w:szCs w:val="20"/>
        </w:rPr>
        <w:t xml:space="preserve">wurden </w:t>
      </w:r>
      <w:r w:rsidRPr="00E81B1B">
        <w:rPr>
          <w:rFonts w:eastAsia="Calibri"/>
          <w:szCs w:val="20"/>
        </w:rPr>
        <w:t xml:space="preserve">große Bauteile </w:t>
      </w:r>
      <w:r w:rsidR="00FF5C1B" w:rsidRPr="00E81B1B">
        <w:rPr>
          <w:rFonts w:eastAsia="Calibri"/>
          <w:szCs w:val="20"/>
        </w:rPr>
        <w:t xml:space="preserve">erfolgreich </w:t>
      </w:r>
      <w:r w:rsidRPr="00E81B1B">
        <w:rPr>
          <w:rFonts w:eastAsia="Calibri"/>
          <w:szCs w:val="20"/>
        </w:rPr>
        <w:t>geklebt.</w:t>
      </w:r>
      <w:r w:rsidR="004A2ADF" w:rsidRPr="00E81B1B">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004A2ADF" w:rsidRPr="00E81B1B">
        <w:rPr>
          <w:rFonts w:eastAsia="Calibri"/>
          <w:szCs w:val="20"/>
        </w:rPr>
        <w:t xml:space="preserve">Ohne Trennmittel geschalte Bauteile versagten zu großen Teilen adhäsiv oder zeigten zumindest </w:t>
      </w:r>
      <w:r w:rsidR="004A2ADF" w:rsidRPr="00E81B1B">
        <w:rPr>
          <w:rFonts w:eastAsia="Calibri"/>
          <w:szCs w:val="20"/>
        </w:rPr>
        <w:lastRenderedPageBreak/>
        <w:t xml:space="preserve">einen hohen Anteil adhäsiver Bruchflächen. </w:t>
      </w:r>
      <w:r w:rsidRPr="00E81B1B">
        <w:rPr>
          <w:rFonts w:eastAsia="Calibri"/>
          <w:szCs w:val="20"/>
        </w:rPr>
        <w:t xml:space="preserve">In </w:t>
      </w:r>
      <w:sdt>
        <w:sdtPr>
          <w:rPr>
            <w:rFonts w:eastAsia="Calibri"/>
            <w:szCs w:val="20"/>
          </w:rPr>
          <w:id w:val="159204636"/>
          <w:citation/>
        </w:sdtPr>
        <w:sdtContent>
          <w:r w:rsidR="004A2ADF" w:rsidRPr="00E81B1B">
            <w:rPr>
              <w:rFonts w:eastAsia="Calibri"/>
              <w:szCs w:val="20"/>
            </w:rPr>
            <w:fldChar w:fldCharType="begin"/>
          </w:r>
          <w:r w:rsidR="004A2ADF" w:rsidRPr="00E81B1B">
            <w:rPr>
              <w:rFonts w:eastAsia="Calibri"/>
              <w:szCs w:val="20"/>
            </w:rPr>
            <w:instrText xml:space="preserve"> CITATION Mer19 \l 1031 </w:instrText>
          </w:r>
          <w:r w:rsidR="004A2ADF" w:rsidRPr="00E81B1B">
            <w:rPr>
              <w:rFonts w:eastAsia="Calibri"/>
              <w:szCs w:val="20"/>
            </w:rPr>
            <w:fldChar w:fldCharType="separate"/>
          </w:r>
          <w:r w:rsidR="004A2ADF" w:rsidRPr="00E81B1B">
            <w:rPr>
              <w:rFonts w:eastAsia="Calibri"/>
              <w:noProof/>
              <w:szCs w:val="20"/>
            </w:rPr>
            <w:t>(Merono, et al., 2019)</w:t>
          </w:r>
          <w:r w:rsidR="004A2ADF" w:rsidRPr="00E81B1B">
            <w:rPr>
              <w:rFonts w:eastAsia="Calibri"/>
              <w:szCs w:val="20"/>
            </w:rPr>
            <w:fldChar w:fldCharType="end"/>
          </w:r>
        </w:sdtContent>
      </w:sdt>
      <w:r w:rsidR="004A2ADF" w:rsidRPr="00E81B1B">
        <w:rPr>
          <w:rFonts w:eastAsia="Calibri"/>
          <w:szCs w:val="20"/>
        </w:rPr>
        <w:t xml:space="preserve"> wurden</w:t>
      </w:r>
      <w:r w:rsidR="00E06E2B" w:rsidRPr="00E81B1B">
        <w:rPr>
          <w:rFonts w:eastAsia="Calibri"/>
          <w:szCs w:val="20"/>
        </w:rPr>
        <w:t xml:space="preserve"> jedoch</w:t>
      </w:r>
      <w:r w:rsidR="004A2ADF" w:rsidRPr="00E81B1B">
        <w:rPr>
          <w:rFonts w:eastAsia="Calibri"/>
          <w:szCs w:val="20"/>
        </w:rPr>
        <w:t xml:space="preserve"> gegenteilige Beobachtungen</w:t>
      </w:r>
      <w:r w:rsidR="00E06E2B" w:rsidRPr="00E81B1B">
        <w:rPr>
          <w:rFonts w:eastAsia="Calibri"/>
          <w:szCs w:val="20"/>
        </w:rPr>
        <w:t xml:space="preserve"> gemacht</w:t>
      </w:r>
      <w:r w:rsidRPr="00E81B1B">
        <w:rPr>
          <w:rFonts w:eastAsia="Calibri"/>
          <w:szCs w:val="20"/>
        </w:rPr>
        <w:t>. Dies lässt vermuten, dass Klebstoff und Trennmittel aufeinander abzustimmen sind</w:t>
      </w:r>
      <w:r w:rsidR="00A6707B" w:rsidRPr="00E81B1B">
        <w:rPr>
          <w:rFonts w:eastAsia="Calibri"/>
          <w:szCs w:val="20"/>
        </w:rPr>
        <w:t xml:space="preserve"> oder zumindest nur bestimmte Trennmittel geeignet sind</w:t>
      </w:r>
      <w:r w:rsidRPr="00E81B1B">
        <w:rPr>
          <w:rFonts w:eastAsia="Calibri"/>
          <w:szCs w:val="20"/>
        </w:rPr>
        <w:t>.</w:t>
      </w:r>
      <w:r w:rsidR="00A6707B" w:rsidRPr="00E81B1B">
        <w:rPr>
          <w:rFonts w:eastAsia="Calibri"/>
          <w:szCs w:val="20"/>
        </w:rPr>
        <w:t xml:space="preserve"> </w:t>
      </w:r>
      <w:r w:rsidR="00626AC8" w:rsidRPr="00E81B1B">
        <w:rPr>
          <w:rFonts w:eastAsia="Calibri"/>
          <w:szCs w:val="20"/>
        </w:rPr>
        <w:t xml:space="preserve">Ferner </w:t>
      </w:r>
      <w:r w:rsidRPr="00E81B1B">
        <w:rPr>
          <w:rFonts w:eastAsia="Calibri"/>
          <w:szCs w:val="20"/>
        </w:rPr>
        <w:t>bleib</w:t>
      </w:r>
      <w:r w:rsidR="00626AC8" w:rsidRPr="00E81B1B">
        <w:rPr>
          <w:rFonts w:eastAsia="Calibri"/>
          <w:szCs w:val="20"/>
        </w:rPr>
        <w:t xml:space="preserve">en </w:t>
      </w:r>
      <w:r w:rsidRPr="00E81B1B">
        <w:rPr>
          <w:rFonts w:eastAsia="Calibri"/>
          <w:szCs w:val="20"/>
        </w:rPr>
        <w:t>Frage</w:t>
      </w:r>
      <w:r w:rsidR="00626AC8" w:rsidRPr="00E81B1B">
        <w:rPr>
          <w:rFonts w:eastAsia="Calibri"/>
          <w:szCs w:val="20"/>
        </w:rPr>
        <w:t xml:space="preserve">n </w:t>
      </w:r>
      <w:r w:rsidRPr="00E81B1B">
        <w:rPr>
          <w:rFonts w:eastAsia="Calibri"/>
          <w:szCs w:val="20"/>
        </w:rPr>
        <w:t>offen</w:t>
      </w:r>
      <w:r w:rsidR="00626AC8" w:rsidRPr="00E81B1B">
        <w:rPr>
          <w:rFonts w:eastAsia="Calibri"/>
          <w:szCs w:val="20"/>
        </w:rPr>
        <w:t xml:space="preserve">, </w:t>
      </w:r>
      <w:r w:rsidRPr="00E81B1B">
        <w:rPr>
          <w:rFonts w:eastAsia="Calibri"/>
          <w:szCs w:val="20"/>
        </w:rPr>
        <w:t xml:space="preserve">inwieweit die Auftragsmenge </w:t>
      </w:r>
      <w:r w:rsidR="00AF07EB" w:rsidRPr="00E81B1B">
        <w:rPr>
          <w:rFonts w:eastAsia="Calibri"/>
          <w:szCs w:val="20"/>
        </w:rPr>
        <w:t>des Trennmittels einen Einfluss auf die Klebung hat und wie sich das Trennmittel auf die Dauerhaftigkeit der Fuge auswirkt.</w:t>
      </w:r>
    </w:p>
    <w:p w14:paraId="47A2FA3E" w14:textId="2A40E34C" w:rsidR="760CF52A" w:rsidRPr="00E81B1B" w:rsidRDefault="00AF07EB" w:rsidP="760CF52A">
      <w:pPr>
        <w:rPr>
          <w:rFonts w:eastAsia="Calibri"/>
          <w:szCs w:val="20"/>
        </w:rPr>
      </w:pPr>
      <w:r w:rsidRPr="00E81B1B">
        <w:rPr>
          <w:rFonts w:eastAsia="Calibri"/>
          <w:szCs w:val="20"/>
        </w:rPr>
        <w:t>Ebenso wichtig wie die Oberflächenbeschaffenheit ist die Wahl</w:t>
      </w:r>
      <w:r w:rsidR="00E06E2B" w:rsidRPr="00E81B1B">
        <w:rPr>
          <w:rFonts w:eastAsia="Calibri"/>
          <w:szCs w:val="20"/>
        </w:rPr>
        <w:t xml:space="preserve"> des</w:t>
      </w:r>
      <w:r w:rsidR="760CF52A" w:rsidRPr="00E81B1B">
        <w:rPr>
          <w:rFonts w:eastAsia="Calibri"/>
          <w:szCs w:val="20"/>
        </w:rPr>
        <w:t xml:space="preserve"> passenden Klebstoffs. Mit dem Klebstoff Compono (Mischung C3) und dem speziell angefertigten Klebstoff von </w:t>
      </w:r>
      <w:r w:rsidR="00E06E2B" w:rsidRPr="00E81B1B">
        <w:rPr>
          <w:rFonts w:eastAsia="Calibri"/>
          <w:szCs w:val="20"/>
        </w:rPr>
        <w:t xml:space="preserve">der Fa. </w:t>
      </w:r>
      <w:r w:rsidR="760CF52A" w:rsidRPr="00E81B1B">
        <w:rPr>
          <w:rFonts w:eastAsia="Calibri"/>
          <w:szCs w:val="20"/>
        </w:rPr>
        <w:t xml:space="preserve">Rampf (E3) konnten erfolgreich Bauteile geklebt werden. Der Auftrag des Klebstoffs C3 mit dem Mörtelschlitten erwies sich jedoch als schwieriger als der des Klebstoffs E3, da die Konsistenz etwas zu steif war. </w:t>
      </w:r>
      <w:r w:rsidR="00E06E2B" w:rsidRPr="00E81B1B">
        <w:rPr>
          <w:rFonts w:eastAsia="Calibri"/>
          <w:szCs w:val="20"/>
        </w:rPr>
        <w:t>Eine gewisse Steifigkeit des Klebstoffs ist wichtig</w:t>
      </w:r>
      <w:r w:rsidRPr="00E81B1B">
        <w:rPr>
          <w:rFonts w:eastAsia="Calibri"/>
          <w:szCs w:val="20"/>
        </w:rPr>
        <w:t xml:space="preserve">, </w:t>
      </w:r>
      <w:r w:rsidR="00E06E2B" w:rsidRPr="00E81B1B">
        <w:rPr>
          <w:rFonts w:eastAsia="Calibri"/>
          <w:szCs w:val="20"/>
        </w:rPr>
        <w:t xml:space="preserve">damit dieser nicht vom </w:t>
      </w:r>
      <w:r w:rsidRPr="00E81B1B">
        <w:rPr>
          <w:rFonts w:eastAsia="Calibri"/>
          <w:szCs w:val="20"/>
        </w:rPr>
        <w:t>Balken</w:t>
      </w:r>
      <w:r w:rsidR="00E06E2B" w:rsidRPr="00E81B1B">
        <w:rPr>
          <w:rFonts w:eastAsia="Calibri"/>
          <w:szCs w:val="20"/>
        </w:rPr>
        <w:t xml:space="preserve"> abläuft oder sogar komplett aus der Fuge gedrückt wird.</w:t>
      </w:r>
      <w:r w:rsidR="00B867FA">
        <w:rPr>
          <w:rFonts w:eastAsia="Calibri"/>
          <w:szCs w:val="20"/>
        </w:rPr>
        <w:t xml:space="preserve"> </w:t>
      </w:r>
      <w:r w:rsidR="00B867FA" w:rsidRPr="00E81B1B">
        <w:rPr>
          <w:rFonts w:eastAsia="Calibri"/>
          <w:szCs w:val="20"/>
        </w:rPr>
        <w:t>Ein in Hinblick auf die Verarbeitungseigenschaften ungünstiger Klebstoff birgt trotz grundsätzlicher Eignung die Gefahr</w:t>
      </w:r>
      <w:r w:rsidR="006323C7">
        <w:rPr>
          <w:rFonts w:eastAsia="Calibri"/>
          <w:szCs w:val="20"/>
        </w:rPr>
        <w:t>en</w:t>
      </w:r>
      <w:r w:rsidR="00B867FA" w:rsidRPr="00E81B1B">
        <w:rPr>
          <w:rFonts w:eastAsia="Calibri"/>
          <w:szCs w:val="20"/>
        </w:rPr>
        <w:t xml:space="preserve">, dass </w:t>
      </w:r>
      <w:r w:rsidR="00105D05">
        <w:rPr>
          <w:rFonts w:eastAsia="Calibri"/>
          <w:szCs w:val="20"/>
        </w:rPr>
        <w:t>einerseits durch schwierigen Auftrag</w:t>
      </w:r>
      <w:r w:rsidR="00105D05" w:rsidRPr="00E81B1B">
        <w:rPr>
          <w:rFonts w:eastAsia="Calibri"/>
          <w:szCs w:val="20"/>
        </w:rPr>
        <w:t xml:space="preserve"> </w:t>
      </w:r>
      <w:r w:rsidR="00B867FA" w:rsidRPr="00E81B1B">
        <w:rPr>
          <w:rFonts w:eastAsia="Calibri"/>
          <w:szCs w:val="20"/>
        </w:rPr>
        <w:t xml:space="preserve">die offene Zeit des Klebstoffs überschritten wird und </w:t>
      </w:r>
      <w:commentRangeStart w:id="1598"/>
      <w:r w:rsidR="00BA0D4B">
        <w:rPr>
          <w:rFonts w:eastAsia="Calibri"/>
          <w:szCs w:val="20"/>
        </w:rPr>
        <w:t xml:space="preserve">andererseits die geplante Klebstoffmenge nicht aufgebracht werden kann. </w:t>
      </w:r>
      <w:commentRangeEnd w:id="1598"/>
      <w:r w:rsidR="00120055">
        <w:rPr>
          <w:rStyle w:val="Kommentarzeichen"/>
        </w:rPr>
        <w:commentReference w:id="1598"/>
      </w:r>
      <w:r w:rsidR="00BA0D4B">
        <w:rPr>
          <w:rFonts w:eastAsia="Calibri"/>
          <w:szCs w:val="20"/>
        </w:rPr>
        <w:t xml:space="preserve">In beiden Fällen leidet </w:t>
      </w:r>
      <w:r w:rsidR="00B867FA" w:rsidRPr="00E81B1B">
        <w:rPr>
          <w:rFonts w:eastAsia="Calibri"/>
          <w:szCs w:val="20"/>
        </w:rPr>
        <w:t>die Qualität der Verklebung.</w:t>
      </w:r>
      <w:r w:rsidR="00B867FA">
        <w:rPr>
          <w:rFonts w:eastAsia="Calibri"/>
          <w:szCs w:val="20"/>
        </w:rPr>
        <w:t xml:space="preserve"> Eine weitere Modifikation des Klebstoffs C3 könnte dieses Problem lösen</w:t>
      </w:r>
      <w:r w:rsidR="006323C7">
        <w:rPr>
          <w:rFonts w:eastAsia="Calibri"/>
          <w:szCs w:val="20"/>
        </w:rPr>
        <w:t>.</w:t>
      </w:r>
      <w:r w:rsidR="009F218F" w:rsidRPr="00E81B1B">
        <w:rPr>
          <w:rFonts w:eastAsia="Calibri"/>
          <w:szCs w:val="20"/>
        </w:rPr>
        <w:t xml:space="preserve"> </w:t>
      </w:r>
      <w:r w:rsidRPr="00E81B1B">
        <w:rPr>
          <w:rFonts w:eastAsia="Calibri"/>
          <w:szCs w:val="20"/>
        </w:rPr>
        <w:t>Der Klebstoff E3 war für die Zwecke der Trockenklebung optimal, wohingegen er f</w:t>
      </w:r>
      <w:r w:rsidR="760CF52A" w:rsidRPr="00E81B1B">
        <w:rPr>
          <w:rFonts w:eastAsia="Calibri"/>
          <w:szCs w:val="20"/>
        </w:rPr>
        <w:t>ür die Nassklebung</w:t>
      </w:r>
      <w:r w:rsidRPr="00E81B1B">
        <w:rPr>
          <w:rFonts w:eastAsia="Calibri"/>
          <w:szCs w:val="20"/>
        </w:rPr>
        <w:t xml:space="preserve"> etwas zu weich war. Bei der </w:t>
      </w:r>
      <w:r w:rsidR="760CF52A" w:rsidRPr="00E81B1B">
        <w:rPr>
          <w:rFonts w:eastAsia="Calibri"/>
          <w:szCs w:val="20"/>
        </w:rPr>
        <w:t>Betonage musste mit sehr viel Vorsicht</w:t>
      </w:r>
      <w:r w:rsidRPr="00E81B1B">
        <w:rPr>
          <w:rFonts w:eastAsia="Calibri"/>
          <w:szCs w:val="20"/>
        </w:rPr>
        <w:t xml:space="preserve"> vorgegangen werden</w:t>
      </w:r>
      <w:r w:rsidR="760CF52A" w:rsidRPr="00E81B1B">
        <w:rPr>
          <w:rFonts w:eastAsia="Calibri"/>
          <w:szCs w:val="20"/>
        </w:rPr>
        <w:t>, um ein Verschieben des Klebstoffs</w:t>
      </w:r>
      <w:r w:rsidRPr="00E81B1B">
        <w:rPr>
          <w:rFonts w:eastAsia="Calibri"/>
          <w:szCs w:val="20"/>
        </w:rPr>
        <w:t xml:space="preserve"> zu vermeiden. Dennoch konnte auch hier eine tragfähige Klebung erstellt werden.</w:t>
      </w:r>
      <w:r w:rsidR="00626AC8" w:rsidRPr="00E81B1B">
        <w:rPr>
          <w:rFonts w:eastAsia="Calibri"/>
          <w:szCs w:val="20"/>
        </w:rPr>
        <w:t xml:space="preserve"> </w:t>
      </w:r>
    </w:p>
    <w:p w14:paraId="5864FD9B" w14:textId="0FFC1214" w:rsidR="760CF52A" w:rsidRPr="00E81B1B" w:rsidRDefault="760CF52A" w:rsidP="760CF52A">
      <w:pPr>
        <w:rPr>
          <w:rFonts w:eastAsia="Calibri"/>
          <w:szCs w:val="20"/>
        </w:rPr>
      </w:pPr>
      <w:r w:rsidRPr="00E81B1B">
        <w:rPr>
          <w:rFonts w:eastAsia="Calibri"/>
          <w:szCs w:val="20"/>
        </w:rPr>
        <w:t xml:space="preserve">In einigen Fällen wurden bei Bauteilen Schäden an der Fuge nach der Lieferung an die TU Berlin </w:t>
      </w:r>
      <w:r w:rsidR="00C55D5A">
        <w:rPr>
          <w:rFonts w:eastAsia="Calibri"/>
          <w:szCs w:val="20"/>
        </w:rPr>
        <w:t>festgestellt</w:t>
      </w:r>
      <w:r w:rsidRPr="00E81B1B">
        <w:rPr>
          <w:rFonts w:eastAsia="Calibri"/>
          <w:szCs w:val="20"/>
        </w:rPr>
        <w:t xml:space="preserve">. Zum Teil konnte nicht geklärt werden, wann genau die Schäden aufgetreten </w:t>
      </w:r>
      <w:r w:rsidR="00626AC8" w:rsidRPr="00E81B1B">
        <w:rPr>
          <w:rFonts w:eastAsia="Calibri"/>
          <w:szCs w:val="20"/>
        </w:rPr>
        <w:t>sind.</w:t>
      </w:r>
      <w:r w:rsidRPr="00E81B1B">
        <w:rPr>
          <w:rFonts w:eastAsia="Calibri"/>
          <w:szCs w:val="20"/>
        </w:rPr>
        <w:t xml:space="preserve"> Im Fall der Schub-Biege-Körper kann ein Transportschaden ausgeschlossen werden</w:t>
      </w:r>
      <w:r w:rsidR="00AF07EB" w:rsidRPr="00E81B1B">
        <w:rPr>
          <w:rFonts w:eastAsia="Calibri"/>
          <w:szCs w:val="20"/>
        </w:rPr>
        <w:t>, da die Probekörper auf eine Palette gestapelt waren und</w:t>
      </w:r>
      <w:r w:rsidR="006201D3" w:rsidRPr="00E81B1B">
        <w:rPr>
          <w:rFonts w:eastAsia="Calibri"/>
          <w:szCs w:val="20"/>
        </w:rPr>
        <w:t xml:space="preserve"> beim Transport keinen Belastungen ausgesetzt waren. Im </w:t>
      </w:r>
      <w:r w:rsidR="005977F0">
        <w:rPr>
          <w:rFonts w:eastAsia="Calibri"/>
          <w:szCs w:val="20"/>
        </w:rPr>
        <w:t>Fall</w:t>
      </w:r>
      <w:r w:rsidR="006201D3" w:rsidRPr="00E81B1B">
        <w:rPr>
          <w:rFonts w:eastAsia="Calibri"/>
          <w:szCs w:val="20"/>
        </w:rPr>
        <w:t xml:space="preserve"> der großformatigen Biegeversuchskörper sind die Probekörper </w:t>
      </w:r>
      <w:r w:rsidR="002D7F22" w:rsidRPr="00E81B1B">
        <w:rPr>
          <w:rFonts w:eastAsia="Calibri"/>
          <w:szCs w:val="20"/>
        </w:rPr>
        <w:t xml:space="preserve">Belastungen </w:t>
      </w:r>
      <w:r w:rsidR="006201D3" w:rsidRPr="00E81B1B">
        <w:rPr>
          <w:rFonts w:eastAsia="Calibri"/>
          <w:szCs w:val="20"/>
        </w:rPr>
        <w:t>durch Hebeprozesse</w:t>
      </w:r>
      <w:r w:rsidR="0009339F">
        <w:rPr>
          <w:rFonts w:eastAsia="Calibri"/>
          <w:szCs w:val="20"/>
        </w:rPr>
        <w:t xml:space="preserve"> und Belastungen während des Transports</w:t>
      </w:r>
      <w:r w:rsidR="006201D3" w:rsidRPr="00E81B1B">
        <w:rPr>
          <w:rFonts w:eastAsia="Calibri"/>
          <w:szCs w:val="20"/>
        </w:rPr>
        <w:t xml:space="preserve"> ausgesetzt. Da die an der TU Berlin gefertigten Bauteile ebenfalls mit dem Kran verhoben wurden und keine derartigen Schäden beobachtet wurden, kann ein Transportschaden jedoch nahezu ausgeschlossen werden. Wesentlich wahrscheinlicher ist es</w:t>
      </w:r>
      <w:r w:rsidR="00145552" w:rsidRPr="00E81B1B">
        <w:rPr>
          <w:rFonts w:eastAsia="Calibri"/>
          <w:szCs w:val="20"/>
        </w:rPr>
        <w:t xml:space="preserve"> daher</w:t>
      </w:r>
      <w:r w:rsidR="006201D3" w:rsidRPr="00E81B1B">
        <w:rPr>
          <w:rFonts w:eastAsia="Calibri"/>
          <w:szCs w:val="20"/>
        </w:rPr>
        <w:t>, dass die Änderung der klimatischen Verhältnisse</w:t>
      </w:r>
      <w:r w:rsidR="00E94294" w:rsidRPr="00E81B1B">
        <w:rPr>
          <w:rFonts w:eastAsia="Calibri"/>
          <w:szCs w:val="20"/>
        </w:rPr>
        <w:t xml:space="preserve"> </w:t>
      </w:r>
      <w:r w:rsidR="00145552" w:rsidRPr="00E81B1B">
        <w:rPr>
          <w:rFonts w:eastAsia="Calibri"/>
          <w:szCs w:val="20"/>
        </w:rPr>
        <w:t>die Schäden verursacht haben.</w:t>
      </w:r>
      <w:r w:rsidRPr="00E81B1B">
        <w:rPr>
          <w:rFonts w:eastAsia="Calibri"/>
          <w:szCs w:val="20"/>
        </w:rPr>
        <w:t xml:space="preserve"> Sicher ist jedoch, dass in keine</w:t>
      </w:r>
      <w:r w:rsidR="00626AC8" w:rsidRPr="00E81B1B">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00626AC8" w:rsidRPr="00E81B1B">
        <w:rPr>
          <w:rFonts w:eastAsia="Calibri"/>
          <w:szCs w:val="20"/>
        </w:rPr>
        <w:t xml:space="preserve"> Die Schäden hatten jedoch lediglich bei den Prüfserien gravierende Auswirkungen, bei denen eine </w:t>
      </w:r>
      <w:r w:rsidR="00F67ED3">
        <w:rPr>
          <w:rFonts w:eastAsia="Calibri"/>
          <w:szCs w:val="20"/>
        </w:rPr>
        <w:t>ungeschliffene</w:t>
      </w:r>
      <w:r w:rsidR="00F67ED3" w:rsidRPr="00E81B1B">
        <w:rPr>
          <w:rFonts w:eastAsia="Calibri"/>
          <w:szCs w:val="20"/>
        </w:rPr>
        <w:t xml:space="preserve"> </w:t>
      </w:r>
      <w:r w:rsidR="00626AC8" w:rsidRPr="00E81B1B">
        <w:rPr>
          <w:rFonts w:eastAsia="Calibri"/>
          <w:szCs w:val="20"/>
        </w:rPr>
        <w:t xml:space="preserve">Betonoberfläche verwendet wurde. Im </w:t>
      </w:r>
      <w:r w:rsidR="005977F0">
        <w:rPr>
          <w:rFonts w:eastAsia="Calibri"/>
          <w:szCs w:val="20"/>
        </w:rPr>
        <w:t>Fall</w:t>
      </w:r>
      <w:r w:rsidR="00626AC8" w:rsidRPr="00E81B1B">
        <w:rPr>
          <w:rFonts w:eastAsia="Calibri"/>
          <w:szCs w:val="20"/>
        </w:rPr>
        <w:t xml:space="preserve"> der geschliffenen Betonoberfläche zeigten die Risse im Beton oberhalb der </w:t>
      </w:r>
      <w:r w:rsidR="00B867FA">
        <w:rPr>
          <w:rFonts w:eastAsia="Calibri"/>
          <w:szCs w:val="20"/>
        </w:rPr>
        <w:t>F</w:t>
      </w:r>
      <w:r w:rsidR="00626AC8" w:rsidRPr="00E81B1B">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00626AC8" w:rsidRPr="00E81B1B">
        <w:rPr>
          <w:rFonts w:eastAsia="Calibri"/>
          <w:szCs w:val="20"/>
        </w:rPr>
        <w:t>Sch</w:t>
      </w:r>
      <w:r w:rsidR="00B867FA">
        <w:rPr>
          <w:rFonts w:eastAsia="Calibri"/>
          <w:szCs w:val="20"/>
        </w:rPr>
        <w:t>ä</w:t>
      </w:r>
      <w:r w:rsidR="00626AC8" w:rsidRPr="00E81B1B">
        <w:rPr>
          <w:rFonts w:eastAsia="Calibri"/>
          <w:szCs w:val="20"/>
        </w:rPr>
        <w:t xml:space="preserve">den an der Fuge hin. </w:t>
      </w:r>
    </w:p>
    <w:p w14:paraId="2D0C606E" w14:textId="5F224D8E" w:rsidR="00626AC8" w:rsidRPr="00E81B1B" w:rsidRDefault="00626AC8" w:rsidP="760CF52A">
      <w:pPr>
        <w:rPr>
          <w:rFonts w:eastAsia="Calibri"/>
          <w:szCs w:val="20"/>
        </w:rPr>
      </w:pPr>
      <w:r w:rsidRPr="00E81B1B">
        <w:rPr>
          <w:rFonts w:eastAsia="Calibri"/>
          <w:szCs w:val="20"/>
        </w:rPr>
        <w:t xml:space="preserve">Dennoch ist zu prüfen, ob durch </w:t>
      </w:r>
      <w:r w:rsidR="00E53AE9">
        <w:rPr>
          <w:rFonts w:eastAsia="Calibri"/>
          <w:szCs w:val="20"/>
        </w:rPr>
        <w:t>stark wechselnde</w:t>
      </w:r>
      <w:r w:rsidR="00E53AE9" w:rsidRPr="00E81B1B">
        <w:rPr>
          <w:rFonts w:eastAsia="Calibri"/>
          <w:szCs w:val="20"/>
        </w:rPr>
        <w:t xml:space="preserve"> </w:t>
      </w:r>
      <w:r w:rsidRPr="00E81B1B">
        <w:rPr>
          <w:rFonts w:eastAsia="Calibri"/>
          <w:szCs w:val="20"/>
        </w:rPr>
        <w:t xml:space="preserve">klimatische </w:t>
      </w:r>
      <w:r w:rsidR="00E53AE9">
        <w:rPr>
          <w:rFonts w:eastAsia="Calibri"/>
          <w:szCs w:val="20"/>
        </w:rPr>
        <w:t>Verhältnisse</w:t>
      </w:r>
      <w:r w:rsidR="00E53AE9" w:rsidRPr="00E81B1B">
        <w:rPr>
          <w:rFonts w:eastAsia="Calibri"/>
          <w:szCs w:val="20"/>
        </w:rPr>
        <w:t xml:space="preserve"> </w:t>
      </w:r>
      <w:r w:rsidRPr="00E81B1B">
        <w:rPr>
          <w:rFonts w:eastAsia="Calibri"/>
          <w:szCs w:val="20"/>
        </w:rPr>
        <w:t xml:space="preserve">Schäden durch Zwangsspannungen hervorgerufen werden, die einen deutlichen Einfluss auf die Bauteile haben. </w:t>
      </w:r>
    </w:p>
    <w:p w14:paraId="2D1CB78F" w14:textId="71893071" w:rsidR="6E7E6C3D" w:rsidRPr="00E81B1B" w:rsidRDefault="008D1A88" w:rsidP="6E7E6C3D">
      <w:pPr>
        <w:rPr>
          <w:rFonts w:eastAsia="Calibri"/>
          <w:szCs w:val="20"/>
        </w:rPr>
      </w:pPr>
      <w:r w:rsidRPr="00E81B1B">
        <w:rPr>
          <w:rFonts w:eastAsia="Calibri"/>
          <w:szCs w:val="20"/>
        </w:rPr>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w:t>
      </w:r>
      <w:r w:rsidR="00641D47">
        <w:rPr>
          <w:rFonts w:eastAsia="Calibri"/>
          <w:szCs w:val="20"/>
        </w:rPr>
        <w:t>m Dokument</w:t>
      </w:r>
      <w:r w:rsidRPr="00E81B1B">
        <w:rPr>
          <w:rFonts w:eastAsia="Calibri"/>
          <w:szCs w:val="20"/>
        </w:rPr>
        <w:t xml:space="preserve">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14:paraId="2D03990F" w14:textId="2DBE9C2A" w:rsidR="00BB7872" w:rsidRPr="00E81B1B" w:rsidRDefault="00870803" w:rsidP="6E7E6C3D">
      <w:pPr>
        <w:rPr>
          <w:rFonts w:eastAsia="Calibri"/>
          <w:szCs w:val="20"/>
        </w:rPr>
      </w:pPr>
      <w:r w:rsidRPr="00E81B1B">
        <w:rPr>
          <w:rFonts w:eastAsia="Calibri"/>
          <w:szCs w:val="20"/>
        </w:rPr>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Zusätzlich </w:t>
      </w:r>
      <w:r w:rsidR="00BB7872" w:rsidRPr="00E81B1B">
        <w:rPr>
          <w:rFonts w:eastAsia="Calibri"/>
          <w:szCs w:val="20"/>
        </w:rPr>
        <w:t xml:space="preserve">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w:t>
      </w:r>
      <w:r w:rsidR="00530178">
        <w:rPr>
          <w:rFonts w:eastAsia="Calibri"/>
          <w:szCs w:val="20"/>
        </w:rPr>
        <w:t>ist</w:t>
      </w:r>
      <w:r w:rsidR="00BB7872" w:rsidRPr="00E81B1B">
        <w:rPr>
          <w:rFonts w:eastAsia="Calibri"/>
          <w:szCs w:val="20"/>
        </w:rPr>
        <w:t>.</w:t>
      </w:r>
    </w:p>
    <w:p w14:paraId="0CC4947E" w14:textId="6AA41742" w:rsidR="007B714A" w:rsidRPr="00E81B1B" w:rsidRDefault="00B867FA" w:rsidP="6E7E6C3D">
      <w:pPr>
        <w:rPr>
          <w:rFonts w:eastAsia="Calibri"/>
          <w:szCs w:val="20"/>
        </w:rPr>
      </w:pPr>
      <w:r>
        <w:rPr>
          <w:rFonts w:eastAsia="Calibri"/>
          <w:szCs w:val="20"/>
        </w:rPr>
        <w:t>Aufgrund der Forderung nach Nachhaltigkeit im Bauwesen rückt</w:t>
      </w:r>
      <w:r w:rsidR="009D0E0A" w:rsidRPr="00E81B1B">
        <w:rPr>
          <w:rFonts w:eastAsia="Calibri"/>
          <w:szCs w:val="20"/>
        </w:rPr>
        <w:t xml:space="preserve"> das Ende </w:t>
      </w:r>
      <w:r>
        <w:rPr>
          <w:rFonts w:eastAsia="Calibri"/>
          <w:szCs w:val="20"/>
        </w:rPr>
        <w:t xml:space="preserve">des </w:t>
      </w:r>
      <w:r w:rsidR="009D0E0A" w:rsidRPr="00E81B1B">
        <w:rPr>
          <w:rFonts w:eastAsia="Calibri"/>
          <w:szCs w:val="20"/>
        </w:rPr>
        <w:t xml:space="preserve">Lebenszyklus immer weiter in den Fokus. Eine Wiederverwendung geklebter Verbundbauteile ist denkbar, solange sich die Planung an den aktuell üblichen Rastermaßen orientiert. Eine Trennung der Bauteile ist nicht ohne </w:t>
      </w:r>
      <w:r>
        <w:rPr>
          <w:rFonts w:eastAsia="Calibri"/>
          <w:szCs w:val="20"/>
        </w:rPr>
        <w:t>Restr</w:t>
      </w:r>
      <w:r w:rsidR="009D0E0A" w:rsidRPr="00E81B1B">
        <w:rPr>
          <w:rFonts w:eastAsia="Calibri"/>
          <w:szCs w:val="20"/>
        </w:rPr>
        <w:t>ückstände</w:t>
      </w:r>
      <w:r>
        <w:rPr>
          <w:rFonts w:eastAsia="Calibri"/>
          <w:szCs w:val="20"/>
        </w:rPr>
        <w:t xml:space="preserve"> möglich</w:t>
      </w:r>
      <w:r w:rsidR="009D0E0A" w:rsidRPr="00E81B1B">
        <w:rPr>
          <w:rFonts w:eastAsia="Calibri"/>
          <w:szCs w:val="20"/>
        </w:rPr>
        <w:t xml:space="preserve">. </w:t>
      </w:r>
      <w:r w:rsidR="009D0E0A" w:rsidRPr="00E81B1B">
        <w:rPr>
          <w:rFonts w:eastAsia="Calibri"/>
          <w:szCs w:val="20"/>
        </w:rPr>
        <w:lastRenderedPageBreak/>
        <w:t xml:space="preserve">Die Erfahrung aus diesem Projekt hat gezeigt, dass eine Trennung am besten möglich ist, wenn eine Querzugkraft auf die Fuge wirkt. Dies führt zu einem Bruch des Betons </w:t>
      </w:r>
      <w:r>
        <w:rPr>
          <w:rFonts w:eastAsia="Calibri"/>
          <w:szCs w:val="20"/>
        </w:rPr>
        <w:t xml:space="preserve">oder Holzes </w:t>
      </w:r>
      <w:r w:rsidR="009D0E0A" w:rsidRPr="00E81B1B">
        <w:rPr>
          <w:rFonts w:eastAsia="Calibri"/>
          <w:szCs w:val="20"/>
        </w:rPr>
        <w:t xml:space="preserve">knapp oberhalb der </w:t>
      </w:r>
      <w:r>
        <w:rPr>
          <w:rFonts w:eastAsia="Calibri"/>
          <w:szCs w:val="20"/>
        </w:rPr>
        <w:t>F</w:t>
      </w:r>
      <w:r w:rsidR="009D0E0A" w:rsidRPr="00E81B1B">
        <w:rPr>
          <w:rFonts w:eastAsia="Calibri"/>
          <w:szCs w:val="20"/>
        </w:rPr>
        <w:t xml:space="preserve">uge. </w:t>
      </w:r>
      <w:r>
        <w:rPr>
          <w:rFonts w:eastAsia="Calibri"/>
          <w:szCs w:val="20"/>
        </w:rPr>
        <w:t>An einem der Fügeteile verbleibt dann der Klebstoff sowie restliche Anhaftungen des jeweils anderen Werkstoffs</w:t>
      </w:r>
      <w:r w:rsidR="009D0E0A" w:rsidRPr="00E81B1B">
        <w:rPr>
          <w:rFonts w:eastAsia="Calibri"/>
          <w:szCs w:val="20"/>
        </w:rPr>
        <w:t xml:space="preserve">. </w:t>
      </w:r>
      <w:r w:rsidR="00F1384E">
        <w:rPr>
          <w:rFonts w:eastAsia="Calibri"/>
          <w:szCs w:val="20"/>
        </w:rPr>
        <w:t>Tritt ein Versagen des Betons ein, kann das</w:t>
      </w:r>
      <w:r w:rsidR="009D0E0A" w:rsidRPr="00E81B1B">
        <w:rPr>
          <w:rFonts w:eastAsia="Calibri"/>
          <w:szCs w:val="20"/>
        </w:rPr>
        <w:t xml:space="preserve"> das Holz knapp unterhalb </w:t>
      </w:r>
      <w:r w:rsidR="00F1384E">
        <w:rPr>
          <w:rFonts w:eastAsia="Calibri"/>
          <w:szCs w:val="20"/>
        </w:rPr>
        <w:t>der Klebs</w:t>
      </w:r>
      <w:r w:rsidR="009D0E0A" w:rsidRPr="00E81B1B">
        <w:rPr>
          <w:rFonts w:eastAsia="Calibri"/>
          <w:szCs w:val="20"/>
        </w:rPr>
        <w:t xml:space="preserve">chicht </w:t>
      </w:r>
      <w:r w:rsidR="009D11C9" w:rsidRPr="00E81B1B">
        <w:rPr>
          <w:rFonts w:eastAsia="Calibri"/>
          <w:szCs w:val="20"/>
        </w:rPr>
        <w:t>aufgetrennt</w:t>
      </w:r>
      <w:r w:rsidR="00F1384E">
        <w:rPr>
          <w:rFonts w:eastAsia="Calibri"/>
          <w:szCs w:val="20"/>
        </w:rPr>
        <w:t xml:space="preserve"> werden</w:t>
      </w:r>
      <w:r w:rsidR="009D11C9" w:rsidRPr="00E81B1B">
        <w:rPr>
          <w:rFonts w:eastAsia="Calibri"/>
          <w:szCs w:val="20"/>
        </w:rPr>
        <w:t xml:space="preserve">, </w:t>
      </w:r>
      <w:r w:rsidR="00F1384E">
        <w:rPr>
          <w:rFonts w:eastAsia="Calibri"/>
          <w:szCs w:val="20"/>
        </w:rPr>
        <w:t>sodass die</w:t>
      </w:r>
      <w:r w:rsidR="009D11C9" w:rsidRPr="00E81B1B">
        <w:rPr>
          <w:rFonts w:eastAsia="Calibri"/>
          <w:szCs w:val="20"/>
        </w:rPr>
        <w:t xml:space="preserve"> die Bauteile </w:t>
      </w:r>
      <w:r w:rsidR="00F1384E">
        <w:rPr>
          <w:rFonts w:eastAsia="Calibri"/>
          <w:szCs w:val="20"/>
        </w:rPr>
        <w:t xml:space="preserve">weitestgehend </w:t>
      </w:r>
      <w:r w:rsidR="009D11C9" w:rsidRPr="00E81B1B">
        <w:rPr>
          <w:rFonts w:eastAsia="Calibri"/>
          <w:szCs w:val="20"/>
        </w:rPr>
        <w:t xml:space="preserve">sortenrein entsorgt werden. Wie praktikabel diese Art der Trennung ist und inwieweit sich das verbleibende Holz </w:t>
      </w:r>
      <w:r w:rsidR="00F1384E">
        <w:rPr>
          <w:rFonts w:eastAsia="Calibri"/>
          <w:szCs w:val="20"/>
        </w:rPr>
        <w:t xml:space="preserve">wiederverwenden </w:t>
      </w:r>
      <w:r w:rsidR="009D11C9" w:rsidRPr="00E81B1B">
        <w:rPr>
          <w:rFonts w:eastAsia="Calibri"/>
          <w:szCs w:val="20"/>
        </w:rPr>
        <w:t>lässt, ist Gegenstand für zukünftige Untersuchungen.</w:t>
      </w:r>
    </w:p>
    <w:p w14:paraId="6DBE2F1D" w14:textId="77777777" w:rsidR="007B714A" w:rsidRPr="00E81B1B" w:rsidRDefault="007B714A" w:rsidP="0075290C">
      <w:pPr>
        <w:pStyle w:val="berschrift1"/>
        <w:numPr>
          <w:ilvl w:val="0"/>
          <w:numId w:val="43"/>
        </w:numPr>
      </w:pPr>
      <w:bookmarkStart w:id="1599" w:name="_Toc93321069"/>
      <w:bookmarkStart w:id="1600" w:name="_Toc92091764"/>
      <w:bookmarkStart w:id="1601" w:name="_Toc92092206"/>
      <w:bookmarkStart w:id="1602" w:name="_Toc92092318"/>
      <w:bookmarkStart w:id="1603" w:name="_Ref94450905"/>
      <w:r>
        <w:t>Schallschutz</w:t>
      </w:r>
      <w:bookmarkEnd w:id="1599"/>
      <w:bookmarkEnd w:id="1603"/>
    </w:p>
    <w:p w14:paraId="495A7211" w14:textId="15C7BE0D" w:rsidR="0075290C" w:rsidRPr="00E81B1B" w:rsidRDefault="0075290C" w:rsidP="007B714A">
      <w:commentRangeStart w:id="1604"/>
      <w:r w:rsidRPr="00E81B1B">
        <w:t>Von Seiten der Akustik wurden die schalltechnischen Eigenschaften fünf verschiedener Holz-Beton-Verbund-Deckenkonstruktionen rechnerisch bewertet. Die folgenden Kapitel fassen die Ergebnisse dieser rechnerischen Untersuchungen sowie die zu betrachtenden konstruktiven Hinweise zusammen.</w:t>
      </w:r>
    </w:p>
    <w:p w14:paraId="25B7786A" w14:textId="1F288F56" w:rsidR="007B714A" w:rsidRPr="00E81B1B" w:rsidRDefault="007B714A" w:rsidP="0075290C">
      <w:pPr>
        <w:pStyle w:val="berschrift2"/>
        <w:numPr>
          <w:ilvl w:val="1"/>
          <w:numId w:val="43"/>
        </w:numPr>
      </w:pPr>
      <w:bookmarkStart w:id="1605" w:name="_Toc93321070"/>
      <w:r>
        <w:t>Untersuchte Varianten</w:t>
      </w:r>
      <w:bookmarkEnd w:id="1605"/>
      <w:commentRangeEnd w:id="1604"/>
      <w:r w:rsidR="00066E5D">
        <w:rPr>
          <w:rStyle w:val="Kommentarzeichen"/>
          <w:rFonts w:ascii="Myriad Pro" w:eastAsiaTheme="minorHAnsi" w:hAnsi="Myriad Pro" w:cstheme="minorBidi"/>
          <w:b w:val="0"/>
        </w:rPr>
        <w:commentReference w:id="1604"/>
      </w:r>
    </w:p>
    <w:p w14:paraId="0233324A" w14:textId="77777777" w:rsidR="0075290C" w:rsidRPr="00E81B1B" w:rsidRDefault="0075290C" w:rsidP="0075290C">
      <w:pPr>
        <w:spacing w:after="240"/>
      </w:pPr>
      <w:r w:rsidRPr="00E81B1B">
        <w:t xml:space="preserve">Die Rohdecke </w:t>
      </w:r>
      <w:r>
        <w:t>aller</w:t>
      </w:r>
      <w:r w:rsidRPr="00E81B1B">
        <w:t xml:space="preserve"> fünf untersuchten HBV-Deckenvarianten ist </w:t>
      </w:r>
      <w:r>
        <w:t xml:space="preserve">jeweils </w:t>
      </w:r>
      <w:r w:rsidRPr="00E81B1B">
        <w:t xml:space="preserve">eine Stahlbeton-Massivdecke, die </w:t>
      </w:r>
      <w:r>
        <w:t>schubfest mi den</w:t>
      </w:r>
      <w:r w:rsidRPr="00E81B1B">
        <w:t xml:space="preserve"> Holzträgern </w:t>
      </w:r>
      <w:commentRangeStart w:id="1606"/>
      <w:r>
        <w:t>gekoppelt</w:t>
      </w:r>
      <w:r w:rsidRPr="00E81B1B">
        <w:t xml:space="preserve"> </w:t>
      </w:r>
      <w:commentRangeEnd w:id="1606"/>
      <w:r>
        <w:commentReference w:id="1606"/>
      </w:r>
      <w:r w:rsidRPr="00E81B1B">
        <w:t xml:space="preserve">wird. Die Varianten unterscheiden sich durch die Wahl unterschiedlicher Bodenaufbauten (Bodenbeläge, Estriche) bzw. die Wahl der abgehängten Unterdeckenkonstruktion, die sowohl zur Verbesserung bestimmter schalltechnischer Eigenschaften als auch zur Anpassung der Dicke der Betonplatte führen. Da bei einer Decke zwischen Büroräumen ohnehin ein aufgeständerter Boden erforderlich ist, existiert </w:t>
      </w:r>
      <w:r>
        <w:t xml:space="preserve">hier </w:t>
      </w:r>
      <w:r w:rsidRPr="00E81B1B">
        <w:t xml:space="preserve">nur eine Variante. Im </w:t>
      </w:r>
      <w:r>
        <w:t>Fall</w:t>
      </w:r>
      <w:r w:rsidRPr="00E81B1B">
        <w:t xml:space="preserve"> der Decken in Wohngebäuden ergeben sich verschiedene Optionen. Die untersuchten Varianten sind in der nachfolgenden Tabelle dargestellt. </w:t>
      </w:r>
    </w:p>
    <w:p w14:paraId="7FD2708B" w14:textId="77777777" w:rsidR="0075290C" w:rsidRPr="00E81B1B" w:rsidRDefault="0075290C" w:rsidP="007B714A">
      <w:pPr>
        <w:spacing w:after="240"/>
      </w:pPr>
    </w:p>
    <w:p w14:paraId="4E34ED3D" w14:textId="77777777" w:rsidR="007B714A" w:rsidRPr="00E81B1B" w:rsidRDefault="007B714A" w:rsidP="007B714A">
      <w:pPr>
        <w:pStyle w:val="Beschriftung"/>
      </w:pPr>
      <w:r w:rsidRPr="00E81B1B">
        <w:lastRenderedPageBreak/>
        <w:t xml:space="preserve">Tabelle </w:t>
      </w:r>
      <w:r w:rsidRPr="00E81B1B">
        <w:fldChar w:fldCharType="begin"/>
      </w:r>
      <w:r w:rsidRPr="00E81B1B">
        <w:instrText>SEQ Tabelle \* ARABIC</w:instrText>
      </w:r>
      <w:r w:rsidRPr="00E81B1B">
        <w:fldChar w:fldCharType="separate"/>
      </w:r>
      <w:r>
        <w:rPr>
          <w:noProof/>
        </w:rPr>
        <w:t>1</w:t>
      </w:r>
      <w:r w:rsidRPr="00E81B1B">
        <w:fldChar w:fldCharType="end"/>
      </w:r>
      <w:r>
        <w:t xml:space="preserve"> </w:t>
      </w:r>
      <w:r w:rsidRPr="00E81B1B">
        <w:t xml:space="preserve"> Schallschutztechnisch untersuchte Deckenvarianten</w:t>
      </w:r>
    </w:p>
    <w:p w14:paraId="5F7E2DDA" w14:textId="0FF071DB" w:rsidR="007B714A" w:rsidRDefault="007B714A" w:rsidP="007B714A">
      <w:commentRangeStart w:id="1607"/>
      <w:r w:rsidRPr="00262FE4">
        <w:rPr>
          <w:noProof/>
        </w:rPr>
        <w:drawing>
          <wp:inline distT="0" distB="0" distL="0" distR="0" wp14:anchorId="3998D36B" wp14:editId="36F38E0F">
            <wp:extent cx="5759450" cy="6569710"/>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759450" cy="6569710"/>
                    </a:xfrm>
                    <a:prstGeom prst="rect">
                      <a:avLst/>
                    </a:prstGeom>
                    <a:noFill/>
                    <a:ln>
                      <a:noFill/>
                    </a:ln>
                  </pic:spPr>
                </pic:pic>
              </a:graphicData>
            </a:graphic>
          </wp:inline>
        </w:drawing>
      </w:r>
      <w:commentRangeEnd w:id="1607"/>
      <w:r w:rsidR="003D1498">
        <w:rPr>
          <w:rStyle w:val="Kommentarzeichen"/>
        </w:rPr>
        <w:commentReference w:id="1607"/>
      </w:r>
    </w:p>
    <w:p w14:paraId="06B1E53B" w14:textId="77777777" w:rsidR="007B714A" w:rsidRPr="00E81B1B" w:rsidRDefault="007B714A" w:rsidP="007B714A">
      <w:r w:rsidRPr="00E81B1B">
        <w:t>Aufgrund der ähnlichen Deckenkonstruktionen wurden die fünf Varianten für die schalltechnische Bewertung in folgende drei Kategorien zusammengefasst:</w:t>
      </w:r>
    </w:p>
    <w:p w14:paraId="71B3C486" w14:textId="77777777" w:rsidR="007B714A" w:rsidRPr="00E81B1B" w:rsidRDefault="007B714A" w:rsidP="007B714A">
      <w:r w:rsidRPr="00E81B1B">
        <w:rPr>
          <w:b/>
          <w:bCs/>
        </w:rPr>
        <w:t>Kategorie 1</w:t>
      </w:r>
      <w:r w:rsidRPr="00E81B1B">
        <w:t>: Büronutzung (B1)</w:t>
      </w:r>
    </w:p>
    <w:p w14:paraId="18873C72" w14:textId="77777777" w:rsidR="007B714A" w:rsidRPr="00E81B1B" w:rsidRDefault="007B714A" w:rsidP="007B714A">
      <w:r w:rsidRPr="00E81B1B">
        <w:rPr>
          <w:b/>
          <w:bCs/>
        </w:rPr>
        <w:t>Kategorie 2</w:t>
      </w:r>
      <w:r w:rsidRPr="00E81B1B">
        <w:t>: Wohnnutzung mit trittschalldämmender Auflage (W1 und W2)</w:t>
      </w:r>
    </w:p>
    <w:p w14:paraId="1726AD52" w14:textId="77777777" w:rsidR="007B714A" w:rsidRPr="00E81B1B" w:rsidRDefault="007B714A" w:rsidP="007B714A">
      <w:r w:rsidRPr="00E81B1B">
        <w:rPr>
          <w:b/>
          <w:bCs/>
        </w:rPr>
        <w:t>Kategorie 3</w:t>
      </w:r>
      <w:r w:rsidRPr="00E81B1B">
        <w:t>: Wohnnutzung mit trittschalldämmender Auflage und Unterdecke (W3 und W4)</w:t>
      </w:r>
    </w:p>
    <w:p w14:paraId="41D3D657" w14:textId="77777777" w:rsidR="007B714A" w:rsidRDefault="007B714A" w:rsidP="007B714A">
      <w:pPr>
        <w:spacing w:before="0" w:after="160" w:line="259" w:lineRule="auto"/>
        <w:jc w:val="left"/>
        <w:rPr>
          <w:rFonts w:ascii="Myriad Pro Light" w:eastAsiaTheme="majorEastAsia" w:hAnsi="Myriad Pro Light" w:cstheme="majorBidi"/>
          <w:b/>
          <w:sz w:val="24"/>
          <w:szCs w:val="26"/>
        </w:rPr>
      </w:pPr>
      <w:r>
        <w:br w:type="page"/>
      </w:r>
    </w:p>
    <w:p w14:paraId="76D2A03E" w14:textId="77777777" w:rsidR="007B714A" w:rsidRPr="00E81B1B" w:rsidRDefault="007B714A" w:rsidP="0075290C">
      <w:pPr>
        <w:pStyle w:val="berschrift2"/>
        <w:numPr>
          <w:ilvl w:val="1"/>
          <w:numId w:val="43"/>
        </w:numPr>
      </w:pPr>
      <w:bookmarkStart w:id="1608" w:name="_Toc93321071"/>
      <w:commentRangeStart w:id="1609"/>
      <w:r>
        <w:lastRenderedPageBreak/>
        <w:t>Anforderungen</w:t>
      </w:r>
      <w:commentRangeEnd w:id="1609"/>
      <w:r>
        <w:commentReference w:id="1609"/>
      </w:r>
      <w:r>
        <w:t xml:space="preserve"> an den Schallschutz</w:t>
      </w:r>
      <w:bookmarkEnd w:id="1608"/>
      <w:r>
        <w:t xml:space="preserve"> </w:t>
      </w:r>
    </w:p>
    <w:p w14:paraId="095A6629" w14:textId="5FDD694A" w:rsidR="007B714A" w:rsidRPr="00E81B1B" w:rsidRDefault="007B714A" w:rsidP="007B714A">
      <w:pPr>
        <w:spacing w:after="240"/>
      </w:pPr>
      <w:r w:rsidRPr="00E81B1B">
        <w:t>Die Anforderungen an das bewertete Bau-Schalldämm-Maß R</w:t>
      </w:r>
      <w:r w:rsidRPr="00E81B1B">
        <w:rPr>
          <w:rFonts w:ascii="Arial" w:hAnsi="Arial" w:cs="Arial"/>
        </w:rPr>
        <w:t>ˈ</w:t>
      </w:r>
      <w:r w:rsidRPr="00E81B1B">
        <w:rPr>
          <w:vertAlign w:val="subscript"/>
        </w:rPr>
        <w:t>w</w:t>
      </w:r>
      <w:r w:rsidRPr="00E81B1B">
        <w:t xml:space="preserve"> und an den bewerteten Norm-Trittschallpegel L</w:t>
      </w:r>
      <w:r w:rsidRPr="00E81B1B">
        <w:rPr>
          <w:rFonts w:ascii="Arial" w:hAnsi="Arial" w:cs="Arial"/>
        </w:rPr>
        <w:t>ˈ</w:t>
      </w:r>
      <w:r w:rsidRPr="00E81B1B">
        <w:rPr>
          <w:vertAlign w:val="subscript"/>
        </w:rPr>
        <w:t>n,w</w:t>
      </w:r>
      <w:r w:rsidRPr="00E81B1B">
        <w:t xml:space="preserve"> einer Trenndecke zwischen  fremden Nutzungseinheiten sind in Tabelle 2 der </w:t>
      </w:r>
      <w:r w:rsidRPr="003A6C3E">
        <w:t>DIN 4109-1:2018-01</w:t>
      </w:r>
      <w:r>
        <w:t xml:space="preserve"> </w:t>
      </w:r>
      <w:r w:rsidRPr="00E81B1B">
        <w:t>festgelegt. Die Anforderungen an Luftschalldämmung (R</w:t>
      </w:r>
      <w:r w:rsidRPr="00E81B1B">
        <w:rPr>
          <w:rFonts w:ascii="Arial" w:hAnsi="Arial" w:cs="Arial"/>
        </w:rPr>
        <w:t>ˈ</w:t>
      </w:r>
      <w:r w:rsidRPr="00E81B1B">
        <w:rPr>
          <w:vertAlign w:val="subscript"/>
        </w:rPr>
        <w:t>w</w:t>
      </w:r>
      <w:r w:rsidRPr="00E81B1B">
        <w:t>) und Trittschalldämmung (L</w:t>
      </w:r>
      <w:r w:rsidRPr="00E81B1B">
        <w:rPr>
          <w:rFonts w:ascii="Arial" w:hAnsi="Arial" w:cs="Arial"/>
        </w:rPr>
        <w:t>ˈ</w:t>
      </w:r>
      <w:r w:rsidRPr="00E81B1B">
        <w:rPr>
          <w:vertAlign w:val="subscript"/>
        </w:rPr>
        <w:t>n,w</w:t>
      </w:r>
      <w:r w:rsidRPr="00E81B1B">
        <w:t>) sind technisch zu unterscheiden und separat zu bewerten, d.</w:t>
      </w:r>
      <w:r>
        <w:t xml:space="preserve"> </w:t>
      </w:r>
      <w:r w:rsidRPr="00E81B1B">
        <w:t xml:space="preserve">h. die Einhaltung der einen Anforderung gewährleistet nicht zwangsläufig die Einhaltung der anderen. Die Anforderungen </w:t>
      </w:r>
      <w:r>
        <w:t xml:space="preserve">für Trenndecken zwischen fremden </w:t>
      </w:r>
      <w:r w:rsidRPr="008C22F2">
        <w:t>Wohneinheiten und fremden Arbeitsräumen sind in DIN 4109-1:2018-01 Tabelle 3 in Abhängigkeit von der Nutzung sowie den untersuchten Deckenaufbauten aufgeführt.</w:t>
      </w:r>
    </w:p>
    <w:p w14:paraId="6C0DDB47" w14:textId="77777777" w:rsidR="007B714A" w:rsidRPr="00E81B1B" w:rsidRDefault="007B714A" w:rsidP="007B714A">
      <w:pPr>
        <w:pStyle w:val="Beschriftung"/>
      </w:pPr>
      <w:r w:rsidRPr="00E81B1B">
        <w:t xml:space="preserve">Tabelle </w:t>
      </w:r>
      <w:r w:rsidRPr="00E81B1B">
        <w:fldChar w:fldCharType="begin"/>
      </w:r>
      <w:r w:rsidRPr="00E81B1B">
        <w:instrText>SEQ Tabelle \* ARABIC</w:instrText>
      </w:r>
      <w:r w:rsidRPr="00E81B1B">
        <w:fldChar w:fldCharType="separate"/>
      </w:r>
      <w:r>
        <w:rPr>
          <w:noProof/>
        </w:rPr>
        <w:t>2</w:t>
      </w:r>
      <w:r w:rsidRPr="00E81B1B">
        <w:fldChar w:fldCharType="end"/>
      </w:r>
      <w:r w:rsidRPr="00E81B1B">
        <w:t xml:space="preserve"> </w:t>
      </w:r>
      <w:r w:rsidRPr="000C52CF">
        <w:t xml:space="preserve">Anforderungen an den Schallschutz nach DIN </w:t>
      </w:r>
      <w:r>
        <w:t xml:space="preserve">EN </w:t>
      </w:r>
      <w:r w:rsidRPr="000C52CF">
        <w:t>4109</w:t>
      </w:r>
    </w:p>
    <w:tbl>
      <w:tblPr>
        <w:tblStyle w:val="Tabellenraster"/>
        <w:tblW w:w="0" w:type="auto"/>
        <w:tblLook w:val="04A0" w:firstRow="1" w:lastRow="0" w:firstColumn="1" w:lastColumn="0" w:noHBand="0" w:noVBand="1"/>
      </w:tblPr>
      <w:tblGrid>
        <w:gridCol w:w="2669"/>
        <w:gridCol w:w="1955"/>
        <w:gridCol w:w="2215"/>
        <w:gridCol w:w="2211"/>
      </w:tblGrid>
      <w:tr w:rsidR="007B714A" w:rsidRPr="00E81B1B" w14:paraId="5A4DEC93" w14:textId="77777777" w:rsidTr="005E7D1E">
        <w:tc>
          <w:tcPr>
            <w:tcW w:w="2669"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A22F52" w14:textId="77777777" w:rsidR="007B714A" w:rsidRPr="00E81B1B" w:rsidRDefault="007B714A" w:rsidP="005E7D1E">
            <w:pPr>
              <w:rPr>
                <w:b/>
                <w:bCs/>
              </w:rPr>
            </w:pPr>
            <w:r w:rsidRPr="00E81B1B">
              <w:rPr>
                <w:b/>
                <w:bCs/>
              </w:rPr>
              <w:t>Bauteil</w:t>
            </w:r>
          </w:p>
        </w:tc>
        <w:tc>
          <w:tcPr>
            <w:tcW w:w="1955"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FE58CB" w14:textId="77777777" w:rsidR="007B714A" w:rsidRPr="00E81B1B" w:rsidRDefault="007B714A" w:rsidP="005E7D1E">
            <w:pPr>
              <w:rPr>
                <w:b/>
                <w:bCs/>
              </w:rPr>
            </w:pPr>
            <w:r w:rsidRPr="00E81B1B">
              <w:rPr>
                <w:b/>
                <w:bCs/>
              </w:rPr>
              <w:t>Betroffene Deckenvarianten</w:t>
            </w:r>
          </w:p>
        </w:tc>
        <w:tc>
          <w:tcPr>
            <w:tcW w:w="4426"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3AA15530" w14:textId="77777777" w:rsidR="007B714A" w:rsidRPr="00E81B1B" w:rsidRDefault="007B714A" w:rsidP="005E7D1E">
            <w:pPr>
              <w:rPr>
                <w:b/>
                <w:bCs/>
              </w:rPr>
            </w:pPr>
            <w:r w:rsidRPr="00E81B1B">
              <w:rPr>
                <w:b/>
                <w:bCs/>
              </w:rPr>
              <w:t>Anforderungen</w:t>
            </w:r>
          </w:p>
        </w:tc>
      </w:tr>
      <w:tr w:rsidR="007B714A" w:rsidRPr="00E81B1B" w14:paraId="60254C40" w14:textId="77777777" w:rsidTr="005E7D1E">
        <w:tc>
          <w:tcPr>
            <w:tcW w:w="2669"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A79B0F2" w14:textId="77777777" w:rsidR="007B714A" w:rsidRPr="00E81B1B" w:rsidRDefault="007B714A" w:rsidP="005E7D1E">
            <w:pPr>
              <w:rPr>
                <w:b/>
                <w:bCs/>
              </w:rPr>
            </w:pPr>
          </w:p>
        </w:tc>
        <w:tc>
          <w:tcPr>
            <w:tcW w:w="1955"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986232F" w14:textId="77777777" w:rsidR="007B714A" w:rsidRPr="00E81B1B" w:rsidRDefault="007B714A" w:rsidP="005E7D1E">
            <w:pPr>
              <w:rPr>
                <w:b/>
                <w:bCs/>
              </w:rPr>
            </w:pPr>
          </w:p>
        </w:tc>
        <w:tc>
          <w:tcPr>
            <w:tcW w:w="221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A0091E0" w14:textId="77777777" w:rsidR="007B714A" w:rsidRPr="00E81B1B" w:rsidRDefault="007B714A" w:rsidP="005E7D1E">
            <w:pPr>
              <w:rPr>
                <w:b/>
                <w:bCs/>
              </w:rPr>
            </w:pPr>
            <w:r w:rsidRPr="00E81B1B">
              <w:rPr>
                <w:b/>
                <w:bCs/>
              </w:rPr>
              <w:t>R</w:t>
            </w:r>
            <w:r w:rsidRPr="00E81B1B">
              <w:rPr>
                <w:rFonts w:ascii="Arial" w:hAnsi="Arial" w:cs="Arial"/>
                <w:b/>
                <w:bCs/>
              </w:rPr>
              <w:t>ˈ</w:t>
            </w:r>
            <w:r w:rsidRPr="00E81B1B">
              <w:rPr>
                <w:b/>
                <w:bCs/>
                <w:vertAlign w:val="subscript"/>
              </w:rPr>
              <w:t>w</w:t>
            </w:r>
          </w:p>
        </w:tc>
        <w:tc>
          <w:tcPr>
            <w:tcW w:w="2211"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2E90303" w14:textId="77777777" w:rsidR="007B714A" w:rsidRPr="00E81B1B" w:rsidRDefault="007B714A" w:rsidP="005E7D1E">
            <w:pPr>
              <w:rPr>
                <w:b/>
                <w:bCs/>
              </w:rPr>
            </w:pPr>
            <w:r w:rsidRPr="00E81B1B">
              <w:rPr>
                <w:b/>
                <w:bCs/>
              </w:rPr>
              <w:t>L</w:t>
            </w:r>
            <w:r w:rsidRPr="00E81B1B">
              <w:rPr>
                <w:rFonts w:ascii="Arial" w:hAnsi="Arial" w:cs="Arial"/>
                <w:b/>
                <w:bCs/>
              </w:rPr>
              <w:t>ˈ</w:t>
            </w:r>
            <w:r w:rsidRPr="00E81B1B">
              <w:rPr>
                <w:b/>
                <w:bCs/>
                <w:vertAlign w:val="subscript"/>
              </w:rPr>
              <w:t>n,w</w:t>
            </w:r>
          </w:p>
        </w:tc>
      </w:tr>
      <w:tr w:rsidR="007B714A" w:rsidRPr="00E81B1B" w14:paraId="50E5A9E8" w14:textId="77777777" w:rsidTr="005E7D1E">
        <w:tc>
          <w:tcPr>
            <w:tcW w:w="2669" w:type="dxa"/>
            <w:tcBorders>
              <w:top w:val="single" w:sz="8" w:space="0" w:color="auto"/>
              <w:left w:val="single" w:sz="8" w:space="0" w:color="auto"/>
            </w:tcBorders>
            <w:vAlign w:val="center"/>
          </w:tcPr>
          <w:p w14:paraId="11EB1C01" w14:textId="77777777" w:rsidR="007B714A" w:rsidRPr="00E81B1B" w:rsidRDefault="007B714A" w:rsidP="005E7D1E">
            <w:pPr>
              <w:jc w:val="left"/>
            </w:pPr>
            <w:r w:rsidRPr="00E81B1B">
              <w:t>Trenndecken zwischen fremden Wohneinheiten</w:t>
            </w:r>
          </w:p>
        </w:tc>
        <w:tc>
          <w:tcPr>
            <w:tcW w:w="1955" w:type="dxa"/>
            <w:tcBorders>
              <w:top w:val="single" w:sz="8" w:space="0" w:color="auto"/>
            </w:tcBorders>
            <w:vAlign w:val="center"/>
          </w:tcPr>
          <w:p w14:paraId="039E034C" w14:textId="77777777" w:rsidR="007B714A" w:rsidRPr="00E81B1B" w:rsidRDefault="007B714A" w:rsidP="005E7D1E">
            <w:r w:rsidRPr="00E81B1B">
              <w:t>W1, W2, W3, W4</w:t>
            </w:r>
          </w:p>
        </w:tc>
        <w:tc>
          <w:tcPr>
            <w:tcW w:w="2215" w:type="dxa"/>
            <w:tcBorders>
              <w:top w:val="single" w:sz="8" w:space="0" w:color="auto"/>
            </w:tcBorders>
            <w:vAlign w:val="center"/>
          </w:tcPr>
          <w:p w14:paraId="5FF11F2C" w14:textId="77777777" w:rsidR="007B714A" w:rsidRPr="00E81B1B" w:rsidRDefault="007B714A" w:rsidP="005E7D1E">
            <w:r w:rsidRPr="00E81B1B">
              <w:t>≥ 54 dB</w:t>
            </w:r>
          </w:p>
        </w:tc>
        <w:tc>
          <w:tcPr>
            <w:tcW w:w="2211" w:type="dxa"/>
            <w:tcBorders>
              <w:top w:val="single" w:sz="8" w:space="0" w:color="auto"/>
              <w:right w:val="single" w:sz="8" w:space="0" w:color="auto"/>
            </w:tcBorders>
            <w:vAlign w:val="center"/>
          </w:tcPr>
          <w:p w14:paraId="4045CD66" w14:textId="77777777" w:rsidR="007B714A" w:rsidRPr="00E81B1B" w:rsidRDefault="007B714A" w:rsidP="005E7D1E">
            <w:r w:rsidRPr="00E81B1B">
              <w:t>≤ 50 dB</w:t>
            </w:r>
          </w:p>
        </w:tc>
      </w:tr>
      <w:tr w:rsidR="007B714A" w:rsidRPr="00E81B1B" w14:paraId="5DC253A9" w14:textId="77777777" w:rsidTr="005E7D1E">
        <w:tc>
          <w:tcPr>
            <w:tcW w:w="2669" w:type="dxa"/>
            <w:tcBorders>
              <w:left w:val="single" w:sz="8" w:space="0" w:color="auto"/>
              <w:bottom w:val="single" w:sz="8" w:space="0" w:color="auto"/>
            </w:tcBorders>
            <w:vAlign w:val="center"/>
          </w:tcPr>
          <w:p w14:paraId="15B3F9AF" w14:textId="77777777" w:rsidR="007B714A" w:rsidRPr="00E81B1B" w:rsidRDefault="007B714A" w:rsidP="005E7D1E">
            <w:pPr>
              <w:jc w:val="left"/>
            </w:pPr>
            <w:r w:rsidRPr="00E81B1B">
              <w:t>Trenndecken zwischen fremden Arbeitsräumen</w:t>
            </w:r>
          </w:p>
        </w:tc>
        <w:tc>
          <w:tcPr>
            <w:tcW w:w="1955" w:type="dxa"/>
            <w:tcBorders>
              <w:bottom w:val="single" w:sz="8" w:space="0" w:color="auto"/>
            </w:tcBorders>
            <w:vAlign w:val="center"/>
          </w:tcPr>
          <w:p w14:paraId="347E5E3B" w14:textId="77777777" w:rsidR="007B714A" w:rsidRPr="00E81B1B" w:rsidRDefault="007B714A" w:rsidP="005E7D1E">
            <w:r w:rsidRPr="00E81B1B">
              <w:t>B1</w:t>
            </w:r>
          </w:p>
        </w:tc>
        <w:tc>
          <w:tcPr>
            <w:tcW w:w="2215" w:type="dxa"/>
            <w:tcBorders>
              <w:bottom w:val="single" w:sz="8" w:space="0" w:color="auto"/>
            </w:tcBorders>
            <w:vAlign w:val="center"/>
          </w:tcPr>
          <w:p w14:paraId="6EF1C4FD" w14:textId="77777777" w:rsidR="007B714A" w:rsidRPr="00E81B1B" w:rsidRDefault="007B714A" w:rsidP="005E7D1E">
            <w:r w:rsidRPr="00E81B1B">
              <w:t>≥ 54 dB</w:t>
            </w:r>
          </w:p>
        </w:tc>
        <w:tc>
          <w:tcPr>
            <w:tcW w:w="2211" w:type="dxa"/>
            <w:tcBorders>
              <w:bottom w:val="single" w:sz="8" w:space="0" w:color="auto"/>
              <w:right w:val="single" w:sz="8" w:space="0" w:color="auto"/>
            </w:tcBorders>
            <w:vAlign w:val="center"/>
          </w:tcPr>
          <w:p w14:paraId="4C1F09A8" w14:textId="77777777" w:rsidR="007B714A" w:rsidRPr="00E81B1B" w:rsidRDefault="007B714A" w:rsidP="005E7D1E">
            <w:r w:rsidRPr="00E81B1B">
              <w:t>≤ 53 dB</w:t>
            </w:r>
          </w:p>
        </w:tc>
      </w:tr>
    </w:tbl>
    <w:p w14:paraId="03106E3D" w14:textId="43779C6A" w:rsidR="007B714A" w:rsidRPr="00E81B1B" w:rsidRDefault="007B714A" w:rsidP="00066E5D">
      <w:pPr>
        <w:pStyle w:val="berschrift2"/>
        <w:numPr>
          <w:ilvl w:val="1"/>
          <w:numId w:val="43"/>
        </w:numPr>
      </w:pPr>
      <w:bookmarkStart w:id="1610" w:name="_Toc93321072"/>
      <w:r>
        <w:t>Rechnerische Bewertung</w:t>
      </w:r>
      <w:bookmarkEnd w:id="1610"/>
    </w:p>
    <w:p w14:paraId="2861C698" w14:textId="77777777" w:rsidR="007B714A" w:rsidRDefault="007B714A" w:rsidP="007B714A">
      <w:r w:rsidRPr="00E81B1B">
        <w:t>Grundsätzlich ist die Masse der Rohdecke von maßgebender Bedeutung für die Bestimmung schalltechnischer Eigenschaften des gesamten Deckensystems. Sowohl der äquivalente bewertete Norm-Trittschallpegel L</w:t>
      </w:r>
      <w:r w:rsidRPr="00E81B1B">
        <w:rPr>
          <w:vertAlign w:val="subscript"/>
        </w:rPr>
        <w:t>n,eq,0,w</w:t>
      </w:r>
      <w:r w:rsidRPr="00E81B1B">
        <w:t xml:space="preserve"> als auch das bewertete Schalldämm-Maß R</w:t>
      </w:r>
      <w:r w:rsidRPr="00E81B1B">
        <w:rPr>
          <w:vertAlign w:val="subscript"/>
        </w:rPr>
        <w:t>w</w:t>
      </w:r>
      <w:r w:rsidRPr="00E81B1B">
        <w:t xml:space="preserve"> der massiven Rohdecke sind unter Berücksichtigung ihrer flächenbezogenen Masse m</w:t>
      </w:r>
      <w:r w:rsidRPr="00E81B1B">
        <w:rPr>
          <w:rFonts w:ascii="Arial" w:hAnsi="Arial" w:cs="Arial"/>
        </w:rPr>
        <w:t>ˈ</w:t>
      </w:r>
      <w:r w:rsidRPr="00E81B1B">
        <w:t xml:space="preserve"> zu berechnen</w:t>
      </w:r>
      <w:commentRangeStart w:id="1611"/>
      <w:r w:rsidRPr="00E81B1B">
        <w:t>.</w:t>
      </w:r>
      <w:r>
        <w:t xml:space="preserve"> </w:t>
      </w:r>
    </w:p>
    <w:p w14:paraId="4A0C840C" w14:textId="5DB14F93" w:rsidR="007B714A" w:rsidRPr="00E81B1B" w:rsidRDefault="007B714A" w:rsidP="007B714A">
      <w:r w:rsidRPr="00E81B1B">
        <w:t>Der Einfluss von Bodenbel</w:t>
      </w:r>
      <w:r w:rsidRPr="00E81B1B">
        <w:rPr>
          <w:rFonts w:cs="Myriad Pro"/>
        </w:rPr>
        <w:t>ä</w:t>
      </w:r>
      <w:r w:rsidRPr="00E81B1B">
        <w:t>gen, Unterdecken und Doppelb</w:t>
      </w:r>
      <w:r w:rsidRPr="00E81B1B">
        <w:rPr>
          <w:rFonts w:cs="Myriad Pro"/>
        </w:rPr>
        <w:t>ö</w:t>
      </w:r>
      <w:r w:rsidRPr="00E81B1B">
        <w:t xml:space="preserve">den ist als Ab- oder Zuschlag, beschrieben durch die Korrekturwerte </w:t>
      </w:r>
      <w:r w:rsidRPr="00E81B1B">
        <w:rPr>
          <w:rFonts w:cs="Myriad Pro"/>
        </w:rPr>
        <w:t>Δ</w:t>
      </w:r>
      <w:r w:rsidRPr="00E81B1B">
        <w:t>L</w:t>
      </w:r>
      <w:r w:rsidRPr="00E81B1B">
        <w:rPr>
          <w:vertAlign w:val="subscript"/>
        </w:rPr>
        <w:t>w</w:t>
      </w:r>
      <w:r w:rsidRPr="00E81B1B">
        <w:t xml:space="preserve"> und ΔR</w:t>
      </w:r>
      <w:r w:rsidRPr="00E81B1B">
        <w:rPr>
          <w:vertAlign w:val="subscript"/>
        </w:rPr>
        <w:t>w</w:t>
      </w:r>
      <w:r w:rsidRPr="00E81B1B">
        <w:t>, rechnerisch zu ermitteln und zu berücksichtigen. Die Berechnungsmethoden sind, unter Beachtung der schalltechnischen Eigenschaften des Boden- und Deckenaufbaus, in den Normen</w:t>
      </w:r>
      <w:r w:rsidR="0075290C">
        <w:t xml:space="preserve"> </w:t>
      </w:r>
      <w:sdt>
        <w:sdtPr>
          <w:id w:val="-699463479"/>
          <w:citation/>
        </w:sdtPr>
        <w:sdtContent>
          <w:r w:rsidRPr="00E81B1B">
            <w:fldChar w:fldCharType="begin"/>
          </w:r>
          <w:r w:rsidRPr="00E81B1B">
            <w:instrText xml:space="preserve"> CITATION DIN18 \l 1031 </w:instrText>
          </w:r>
          <w:r w:rsidRPr="00E81B1B">
            <w:fldChar w:fldCharType="separate"/>
          </w:r>
          <w:r>
            <w:rPr>
              <w:noProof/>
            </w:rPr>
            <w:t>(DIN 4109-01:2018-01, 2018)</w:t>
          </w:r>
          <w:r w:rsidRPr="00E81B1B">
            <w:fldChar w:fldCharType="end"/>
          </w:r>
        </w:sdtContent>
      </w:sdt>
      <w:r w:rsidRPr="00E81B1B">
        <w:t>,</w:t>
      </w:r>
      <w:sdt>
        <w:sdtPr>
          <w:id w:val="1271212436"/>
          <w:citation/>
        </w:sdtPr>
        <w:sdtContent>
          <w:r w:rsidRPr="00E81B1B">
            <w:fldChar w:fldCharType="begin"/>
          </w:r>
          <w:r w:rsidRPr="00E81B1B">
            <w:instrText xml:space="preserve"> CITATION DIN16 \l 1031 </w:instrText>
          </w:r>
          <w:r w:rsidRPr="00E81B1B">
            <w:fldChar w:fldCharType="separate"/>
          </w:r>
          <w:r>
            <w:rPr>
              <w:noProof/>
            </w:rPr>
            <w:t xml:space="preserve"> (DIN 4109-32:2016-07, 2016)</w:t>
          </w:r>
          <w:r w:rsidRPr="00E81B1B">
            <w:fldChar w:fldCharType="end"/>
          </w:r>
        </w:sdtContent>
      </w:sdt>
      <w:r w:rsidRPr="00E81B1B">
        <w:t xml:space="preserve"> und</w:t>
      </w:r>
      <w:sdt>
        <w:sdtPr>
          <w:id w:val="1629738129"/>
          <w:citation/>
        </w:sdtPr>
        <w:sdtContent>
          <w:r w:rsidRPr="00E81B1B">
            <w:fldChar w:fldCharType="begin"/>
          </w:r>
          <w:r w:rsidRPr="00E81B1B">
            <w:instrText xml:space="preserve"> CITATION DIN161 \l 1031 </w:instrText>
          </w:r>
          <w:r w:rsidRPr="00E81B1B">
            <w:fldChar w:fldCharType="separate"/>
          </w:r>
          <w:r>
            <w:rPr>
              <w:noProof/>
            </w:rPr>
            <w:t xml:space="preserve"> (DIN 4109-34:2016-07, 2016)</w:t>
          </w:r>
          <w:r w:rsidRPr="00E81B1B">
            <w:fldChar w:fldCharType="end"/>
          </w:r>
        </w:sdtContent>
      </w:sdt>
      <w:r w:rsidRPr="00E81B1B">
        <w:t xml:space="preserve"> definiert.</w:t>
      </w:r>
      <w:r>
        <w:t xml:space="preserve"> </w:t>
      </w:r>
      <w:r w:rsidRPr="00E81B1B">
        <w:t>Zusätzlich zu den Korrekturen ΔL</w:t>
      </w:r>
      <w:r w:rsidRPr="00E81B1B">
        <w:rPr>
          <w:vertAlign w:val="subscript"/>
        </w:rPr>
        <w:t>w</w:t>
      </w:r>
      <w:r w:rsidRPr="00E81B1B">
        <w:t xml:space="preserve"> und ΔR</w:t>
      </w:r>
      <w:r w:rsidRPr="00E81B1B">
        <w:rPr>
          <w:vertAlign w:val="subscript"/>
        </w:rPr>
        <w:t>w</w:t>
      </w:r>
      <w:r w:rsidRPr="00E81B1B">
        <w:t xml:space="preserve"> ist ein Korrekturwert K</w:t>
      </w:r>
      <w:r w:rsidRPr="00E81B1B">
        <w:rPr>
          <w:vertAlign w:val="subscript"/>
        </w:rPr>
        <w:t>E</w:t>
      </w:r>
      <w:r w:rsidRPr="00E81B1B">
        <w:t xml:space="preserve"> zur Erfassung der Reduzierung der Direktdämmung durch elastisch entkoppelte Bauteilränder eines einschaligen massiven Bauteils gegenüber angrenzenden Bauteilen zu beachten. Planungswerte zum Korrekturwert K</w:t>
      </w:r>
      <w:r w:rsidRPr="00E81B1B">
        <w:rPr>
          <w:vertAlign w:val="subscript"/>
        </w:rPr>
        <w:t>E</w:t>
      </w:r>
      <w:r w:rsidRPr="00E81B1B">
        <w:t xml:space="preserve"> sind in </w:t>
      </w:r>
      <w:sdt>
        <w:sdtPr>
          <w:id w:val="811372485"/>
          <w:citation/>
        </w:sdtPr>
        <w:sdtContent>
          <w:r w:rsidRPr="00E81B1B">
            <w:fldChar w:fldCharType="begin"/>
          </w:r>
          <w:r w:rsidRPr="00E81B1B">
            <w:instrText xml:space="preserve"> CITATION DIN16 \l 1031 </w:instrText>
          </w:r>
          <w:r w:rsidRPr="00E81B1B">
            <w:fldChar w:fldCharType="separate"/>
          </w:r>
          <w:r>
            <w:rPr>
              <w:noProof/>
            </w:rPr>
            <w:t>(DIN 4109-32:2016-07, 2016)</w:t>
          </w:r>
          <w:r w:rsidRPr="00E81B1B">
            <w:fldChar w:fldCharType="end"/>
          </w:r>
        </w:sdtContent>
      </w:sdt>
      <w:r w:rsidRPr="00E81B1B">
        <w:t xml:space="preserve"> Tabelle 1 zu finden.</w:t>
      </w:r>
      <w:commentRangeEnd w:id="1611"/>
      <w:r>
        <w:rPr>
          <w:rStyle w:val="Kommentarzeichen"/>
        </w:rPr>
        <w:commentReference w:id="1611"/>
      </w:r>
    </w:p>
    <w:p w14:paraId="5D328E22" w14:textId="77777777" w:rsidR="007B714A" w:rsidRPr="00E81B1B" w:rsidRDefault="007B714A" w:rsidP="007B714A">
      <w:r w:rsidRPr="00E81B1B">
        <w:t>Zum Nachweis der Anforderungen müssen gemäß</w:t>
      </w:r>
      <w:commentRangeStart w:id="1612"/>
      <w:r w:rsidRPr="00E81B1B">
        <w:t xml:space="preserve"> DIN </w:t>
      </w:r>
      <w:commentRangeEnd w:id="1612"/>
      <w:r w:rsidR="00066E5D">
        <w:rPr>
          <w:rStyle w:val="Kommentarzeichen"/>
        </w:rPr>
        <w:commentReference w:id="1612"/>
      </w:r>
      <w:r w:rsidRPr="00E81B1B">
        <w:t>die Ergebnisse der Berechnungen mit dem Sicherheitsbeiwert u</w:t>
      </w:r>
      <w:r w:rsidRPr="00E81B1B">
        <w:rPr>
          <w:vertAlign w:val="subscript"/>
        </w:rPr>
        <w:t>prog</w:t>
      </w:r>
      <w:r w:rsidRPr="00E81B1B">
        <w:t xml:space="preserve"> korrigiert werden</w:t>
      </w:r>
      <w:r>
        <w:t>,</w:t>
      </w:r>
      <w:r w:rsidRPr="00E81B1B">
        <w:t xml:space="preserve"> der als Zu- bzw. Abschlag auf das Endergebnis für L</w:t>
      </w:r>
      <w:r w:rsidRPr="00E81B1B">
        <w:rPr>
          <w:rFonts w:ascii="Arial" w:hAnsi="Arial" w:cs="Arial"/>
        </w:rPr>
        <w:t>ˈ</w:t>
      </w:r>
      <w:r w:rsidRPr="00E81B1B">
        <w:rPr>
          <w:vertAlign w:val="subscript"/>
        </w:rPr>
        <w:t>n,w</w:t>
      </w:r>
      <w:r w:rsidRPr="00E81B1B">
        <w:t xml:space="preserve"> und R</w:t>
      </w:r>
      <w:r w:rsidRPr="00E81B1B">
        <w:rPr>
          <w:rFonts w:ascii="Arial" w:hAnsi="Arial" w:cs="Arial"/>
        </w:rPr>
        <w:t>ˈ</w:t>
      </w:r>
      <w:r w:rsidRPr="00E81B1B">
        <w:rPr>
          <w:vertAlign w:val="subscript"/>
        </w:rPr>
        <w:t>w</w:t>
      </w:r>
      <w:r w:rsidRPr="00E81B1B">
        <w:t xml:space="preserve"> die Unsicherheiten der Eingangsdaten und der Berechnungen kennzeichnet. Dies ist bei messtechnischen Prüfungen nicht erforderlich. </w:t>
      </w:r>
    </w:p>
    <w:p w14:paraId="77839D05" w14:textId="77777777" w:rsidR="007B714A" w:rsidRPr="00E81B1B" w:rsidRDefault="007B714A" w:rsidP="007B714A">
      <w:r w:rsidRPr="00E81B1B">
        <w:t>Für den Nachweis der geforderten Luftschalldämmung gilt ein Sicherheitsbeiwert von 2 dB, der von dem Ergebnis der Prognoseberechnung abzuziehen ist:</w:t>
      </w:r>
    </w:p>
    <w:p w14:paraId="0F2BAD86"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07CC1649" w14:textId="77777777" w:rsidTr="005E7D1E">
        <w:tc>
          <w:tcPr>
            <w:tcW w:w="7933" w:type="dxa"/>
            <w:vAlign w:val="center"/>
          </w:tcPr>
          <w:p w14:paraId="19ACA5F4" w14:textId="77777777" w:rsidR="007B714A" w:rsidRPr="00E81B1B" w:rsidRDefault="00E23157" w:rsidP="005E7D1E">
            <w:pPr>
              <w:jc w:val="center"/>
            </w:pPr>
            <m:oMathPara>
              <m:oMath>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r>
                  <m:rPr>
                    <m:sty m:val="p"/>
                  </m:rPr>
                  <w:rPr>
                    <w:rFonts w:ascii="Cambria Math" w:hAnsi="Cambria Math"/>
                  </w:rPr>
                  <m:t xml:space="preserve">-2 dB≥erf. </m:t>
                </m:r>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oMath>
            </m:oMathPara>
          </w:p>
        </w:tc>
        <w:tc>
          <w:tcPr>
            <w:tcW w:w="1127" w:type="dxa"/>
            <w:vAlign w:val="center"/>
          </w:tcPr>
          <w:p w14:paraId="0F6744EE" w14:textId="77777777"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Pr>
                <w:noProof/>
              </w:rPr>
              <w:t>1</w:t>
            </w:r>
            <w:r>
              <w:fldChar w:fldCharType="end"/>
            </w:r>
          </w:p>
        </w:tc>
      </w:tr>
    </w:tbl>
    <w:p w14:paraId="3B7FAE5C" w14:textId="77777777" w:rsidR="007B714A" w:rsidRPr="00E81B1B" w:rsidRDefault="007B714A" w:rsidP="007B714A">
      <w:r w:rsidRPr="00E81B1B">
        <w:t>Für Trittschalldämmung gilt eine Sicherheitsbeiwert von 3 dB, der auf dem Ergebnis der Prognoserechnung zu addieren ist:</w:t>
      </w:r>
    </w:p>
    <w:p w14:paraId="2C50CFF9"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7ABFF8C3" w14:textId="77777777" w:rsidTr="005E7D1E">
        <w:tc>
          <w:tcPr>
            <w:tcW w:w="7933" w:type="dxa"/>
            <w:vAlign w:val="center"/>
          </w:tcPr>
          <w:p w14:paraId="3347410D" w14:textId="77777777" w:rsidR="007B714A" w:rsidRPr="00E81B1B" w:rsidRDefault="00E23157" w:rsidP="005E7D1E">
            <w:pPr>
              <w:jc w:val="center"/>
              <w:rPr>
                <w:bCs/>
                <w:iCs/>
              </w:rPr>
            </w:pPr>
            <m:oMathPara>
              <m:oMath>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r>
                  <m:rPr>
                    <m:sty m:val="p"/>
                  </m:rPr>
                  <w:rPr>
                    <w:rFonts w:ascii="Cambria Math" w:hAnsi="Cambria Math"/>
                  </w:rPr>
                  <m:t xml:space="preserve">+3 dB≤zul. </m:t>
                </m:r>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oMath>
            </m:oMathPara>
          </w:p>
        </w:tc>
        <w:tc>
          <w:tcPr>
            <w:tcW w:w="1127" w:type="dxa"/>
            <w:vAlign w:val="center"/>
          </w:tcPr>
          <w:p w14:paraId="4F974F09" w14:textId="77777777"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Pr>
                <w:noProof/>
              </w:rPr>
              <w:t>2</w:t>
            </w:r>
            <w:r>
              <w:fldChar w:fldCharType="end"/>
            </w:r>
          </w:p>
        </w:tc>
      </w:tr>
    </w:tbl>
    <w:p w14:paraId="31B751A5" w14:textId="58FD3B7C" w:rsidR="007B714A" w:rsidRDefault="007B714A" w:rsidP="007B714A">
      <w:r>
        <w:br w:type="page"/>
      </w:r>
    </w:p>
    <w:p w14:paraId="60C3E3B5" w14:textId="6AC48170" w:rsidR="007B714A" w:rsidRPr="00E81B1B" w:rsidRDefault="007B714A" w:rsidP="0075290C">
      <w:pPr>
        <w:pStyle w:val="berschrift2"/>
        <w:numPr>
          <w:ilvl w:val="1"/>
          <w:numId w:val="43"/>
        </w:numPr>
      </w:pPr>
      <w:bookmarkStart w:id="1613" w:name="_Toc93321073"/>
      <w:commentRangeStart w:id="1614"/>
      <w:r>
        <w:lastRenderedPageBreak/>
        <w:t>Ergebnisse</w:t>
      </w:r>
      <w:commentRangeEnd w:id="1614"/>
      <w:r>
        <w:commentReference w:id="1614"/>
      </w:r>
      <w:bookmarkEnd w:id="1613"/>
    </w:p>
    <w:p w14:paraId="56037C81" w14:textId="77777777" w:rsidR="007B714A" w:rsidRPr="00E81B1B" w:rsidRDefault="007B714A" w:rsidP="007B714A">
      <w:pPr>
        <w:spacing w:after="240"/>
      </w:pPr>
      <w:r w:rsidRPr="00E81B1B">
        <w:t>Für die rechnerische Bewertung der Deckenvarianten Typ B1, W1, und W2 wurde ein Trittschallverbesserungsmaß ΔL</w:t>
      </w:r>
      <w:r w:rsidRPr="00E81B1B">
        <w:rPr>
          <w:vertAlign w:val="subscript"/>
        </w:rPr>
        <w:t>w</w:t>
      </w:r>
      <w:r w:rsidRPr="00E81B1B">
        <w: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 Die folgenden Tabellen stellen die Ergebnisse dieser rechnerischen Bewertungen für die untersuchten Deckenaufbauten dar.</w:t>
      </w:r>
    </w:p>
    <w:p w14:paraId="5ECC5454" w14:textId="77777777" w:rsidR="007B714A" w:rsidRPr="00E81B1B" w:rsidRDefault="007B714A" w:rsidP="007B714A">
      <w:pPr>
        <w:pStyle w:val="Beschriftung"/>
      </w:pPr>
      <w:r w:rsidRPr="00E81B1B">
        <w:t xml:space="preserve">Tabelle </w:t>
      </w:r>
      <w:r w:rsidRPr="00E81B1B">
        <w:fldChar w:fldCharType="begin"/>
      </w:r>
      <w:r w:rsidRPr="00E81B1B">
        <w:instrText>SEQ Tabelle \* ARABIC</w:instrText>
      </w:r>
      <w:r w:rsidRPr="00E81B1B">
        <w:fldChar w:fldCharType="separate"/>
      </w:r>
      <w:r>
        <w:rPr>
          <w:noProof/>
        </w:rPr>
        <w:t>3</w:t>
      </w:r>
      <w:r w:rsidRPr="00E81B1B">
        <w:fldChar w:fldCharType="end"/>
      </w:r>
      <w:r w:rsidRPr="00E81B1B">
        <w:t xml:space="preserve"> Berechnungsergebnisse für Deckenaufbau Typ B1</w:t>
      </w:r>
    </w:p>
    <w:tbl>
      <w:tblPr>
        <w:tblStyle w:val="Tabellenraster"/>
        <w:tblW w:w="0" w:type="auto"/>
        <w:tblLook w:val="04A0" w:firstRow="1" w:lastRow="0" w:firstColumn="1" w:lastColumn="0" w:noHBand="0" w:noVBand="1"/>
      </w:tblPr>
      <w:tblGrid>
        <w:gridCol w:w="2673"/>
        <w:gridCol w:w="2408"/>
        <w:gridCol w:w="3969"/>
      </w:tblGrid>
      <w:tr w:rsidR="007B714A" w:rsidRPr="00E81B1B" w14:paraId="223D7ADB"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5FCBF0D5"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DE2FECF" w14:textId="77777777" w:rsidR="007B714A" w:rsidRPr="00E81B1B" w:rsidRDefault="007B714A" w:rsidP="005E7D1E">
            <w:pPr>
              <w:pStyle w:val="ReportTableText"/>
              <w:jc w:val="center"/>
            </w:pPr>
          </w:p>
          <w:p w14:paraId="78562675" w14:textId="77777777" w:rsidR="007B714A" w:rsidRPr="00E81B1B" w:rsidRDefault="007B714A" w:rsidP="005E7D1E">
            <w:pPr>
              <w:pStyle w:val="ReportTableText"/>
              <w:jc w:val="center"/>
            </w:pPr>
            <w:r w:rsidRPr="00E81B1B">
              <w:t>Vorhandener Lˈ</w:t>
            </w:r>
            <w:r w:rsidRPr="00E81B1B">
              <w:rPr>
                <w:vertAlign w:val="subscript"/>
              </w:rPr>
              <w:t>n,w</w:t>
            </w:r>
            <w:r w:rsidRPr="00E81B1B">
              <w:t xml:space="preserve"> + u</w:t>
            </w:r>
            <w:r w:rsidRPr="00E81B1B">
              <w:rPr>
                <w:vertAlign w:val="subscript"/>
              </w:rPr>
              <w:t>prog</w:t>
            </w:r>
            <w:r w:rsidRPr="00E81B1B">
              <w:t xml:space="preserve"> </w:t>
            </w:r>
            <w:r w:rsidRPr="00E81B1B">
              <w:rPr>
                <w:rFonts w:cstheme="minorHAnsi"/>
              </w:rPr>
              <w:t>≤</w:t>
            </w:r>
            <w:r w:rsidRPr="00E81B1B">
              <w:t xml:space="preserve"> Erf. Lˈn,w</w:t>
            </w:r>
          </w:p>
          <w:p w14:paraId="1C0E5FDA" w14:textId="77777777" w:rsidR="007B714A" w:rsidRPr="00E81B1B" w:rsidRDefault="007B714A" w:rsidP="005E7D1E">
            <w:pPr>
              <w:pStyle w:val="ReportTableText"/>
              <w:jc w:val="center"/>
            </w:pPr>
            <w:r w:rsidRPr="00E81B1B">
              <w:t>Vorh. Lˈ</w:t>
            </w:r>
            <w:r w:rsidRPr="00E81B1B">
              <w:rPr>
                <w:vertAlign w:val="subscript"/>
              </w:rPr>
              <w:t>n,w</w:t>
            </w:r>
            <w:r w:rsidRPr="00E81B1B">
              <w:t xml:space="preserve"> + 3 dB </w:t>
            </w:r>
            <w:r w:rsidRPr="00E81B1B">
              <w:rPr>
                <w:rFonts w:cstheme="minorHAnsi"/>
              </w:rPr>
              <w:t>≤</w:t>
            </w:r>
            <w:r w:rsidRPr="00E81B1B">
              <w:t xml:space="preserve"> 53 dB</w:t>
            </w:r>
          </w:p>
          <w:p w14:paraId="6E7FDFB8" w14:textId="77777777" w:rsidR="007B714A" w:rsidRPr="00E81B1B" w:rsidRDefault="007B714A" w:rsidP="005E7D1E">
            <w:pPr>
              <w:pStyle w:val="ReportTableText"/>
              <w:jc w:val="center"/>
              <w:rPr>
                <w:b/>
                <w:bCs/>
              </w:rPr>
            </w:pPr>
            <w:r w:rsidRPr="00E81B1B">
              <w:rPr>
                <w:b/>
                <w:bCs/>
              </w:rPr>
              <w:t>Vorh. Lˈ</w:t>
            </w:r>
            <w:r w:rsidRPr="00E81B1B">
              <w:rPr>
                <w:b/>
                <w:bCs/>
                <w:vertAlign w:val="subscript"/>
              </w:rPr>
              <w:t>n,w</w:t>
            </w:r>
            <w:r w:rsidRPr="00E81B1B">
              <w:rPr>
                <w:b/>
                <w:bCs/>
              </w:rPr>
              <w:t xml:space="preserve"> </w:t>
            </w:r>
            <w:r w:rsidRPr="00E81B1B">
              <w:rPr>
                <w:rFonts w:cstheme="minorHAnsi"/>
                <w:b/>
                <w:bCs/>
              </w:rPr>
              <w:t>≤</w:t>
            </w:r>
            <w:r w:rsidRPr="00E81B1B">
              <w:rPr>
                <w:b/>
                <w:bCs/>
              </w:rPr>
              <w:t xml:space="preserve"> 50 dB</w:t>
            </w:r>
          </w:p>
          <w:p w14:paraId="3AB69885"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0A05F7C4"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21FEDEB1" w14:textId="77777777" w:rsidR="007B714A" w:rsidRPr="00E81B1B" w:rsidRDefault="007B714A" w:rsidP="005E7D1E">
            <w:pPr>
              <w:pStyle w:val="ReportTableText"/>
              <w:jc w:val="center"/>
            </w:pPr>
          </w:p>
          <w:p w14:paraId="49B1E087" w14:textId="77777777" w:rsidR="007B714A" w:rsidRPr="00E81B1B" w:rsidRDefault="007B714A" w:rsidP="005E7D1E">
            <w:pPr>
              <w:pStyle w:val="ReportTableText"/>
              <w:jc w:val="center"/>
            </w:pPr>
            <w:r w:rsidRPr="00E81B1B">
              <w:t>Vorhandenes Rˈ</w:t>
            </w:r>
            <w:r w:rsidRPr="00E81B1B">
              <w:rPr>
                <w:vertAlign w:val="subscript"/>
              </w:rPr>
              <w:t>w</w:t>
            </w:r>
            <w:r w:rsidRPr="00E81B1B">
              <w:t xml:space="preserve"> - u</w:t>
            </w:r>
            <w:r w:rsidRPr="00E81B1B">
              <w:rPr>
                <w:vertAlign w:val="subscript"/>
              </w:rPr>
              <w:t>prog</w:t>
            </w:r>
            <w:r w:rsidRPr="00E81B1B">
              <w:t xml:space="preserve"> </w:t>
            </w:r>
            <w:r w:rsidRPr="00E81B1B">
              <w:rPr>
                <w:rFonts w:cstheme="minorHAnsi"/>
              </w:rPr>
              <w:t>≥</w:t>
            </w:r>
            <w:r w:rsidRPr="00E81B1B">
              <w:t xml:space="preserve"> Erf. Rˈ</w:t>
            </w:r>
            <w:r w:rsidRPr="00E81B1B">
              <w:rPr>
                <w:vertAlign w:val="subscript"/>
              </w:rPr>
              <w:t>w</w:t>
            </w:r>
          </w:p>
          <w:p w14:paraId="47FF65AC" w14:textId="77777777" w:rsidR="007B714A" w:rsidRPr="00E81B1B" w:rsidRDefault="007B714A" w:rsidP="005E7D1E">
            <w:pPr>
              <w:pStyle w:val="ReportTableText"/>
              <w:jc w:val="center"/>
            </w:pPr>
            <w:r w:rsidRPr="00E81B1B">
              <w:t>Vorh. Rˈ</w:t>
            </w:r>
            <w:r w:rsidRPr="00E81B1B">
              <w:rPr>
                <w:vertAlign w:val="subscript"/>
              </w:rPr>
              <w:t>w</w:t>
            </w:r>
            <w:r w:rsidRPr="00E81B1B">
              <w:t xml:space="preserve"> - 2 dB </w:t>
            </w:r>
            <w:r w:rsidRPr="00E81B1B">
              <w:rPr>
                <w:rFonts w:cstheme="minorHAnsi"/>
              </w:rPr>
              <w:t>≥</w:t>
            </w:r>
            <w:r w:rsidRPr="00E81B1B">
              <w:t xml:space="preserve"> 54 dB</w:t>
            </w:r>
          </w:p>
          <w:p w14:paraId="2BEC4E07" w14:textId="77777777" w:rsidR="007B714A" w:rsidRPr="00E81B1B" w:rsidRDefault="007B714A" w:rsidP="005E7D1E">
            <w:pPr>
              <w:pStyle w:val="ReportTableText"/>
              <w:jc w:val="center"/>
              <w:rPr>
                <w:b/>
                <w:bCs/>
              </w:rPr>
            </w:pPr>
            <w:r w:rsidRPr="00E81B1B">
              <w:rPr>
                <w:b/>
                <w:bCs/>
              </w:rPr>
              <w:t>Vorh. Rˈ</w:t>
            </w:r>
            <w:r w:rsidRPr="00E81B1B">
              <w:rPr>
                <w:b/>
                <w:bCs/>
                <w:vertAlign w:val="subscript"/>
              </w:rPr>
              <w:t>w</w:t>
            </w:r>
            <w:r w:rsidRPr="00E81B1B">
              <w:rPr>
                <w:b/>
                <w:bCs/>
              </w:rPr>
              <w:t xml:space="preserve"> </w:t>
            </w:r>
            <w:r w:rsidRPr="00E81B1B">
              <w:rPr>
                <w:rFonts w:cstheme="minorHAnsi"/>
                <w:b/>
                <w:bCs/>
              </w:rPr>
              <w:t>≥</w:t>
            </w:r>
            <w:r w:rsidRPr="00E81B1B">
              <w:rPr>
                <w:b/>
                <w:bCs/>
              </w:rPr>
              <w:t xml:space="preserve"> 56 dB</w:t>
            </w:r>
          </w:p>
          <w:p w14:paraId="237A3484" w14:textId="77777777" w:rsidR="007B714A" w:rsidRPr="00E81B1B" w:rsidRDefault="007B714A" w:rsidP="005E7D1E">
            <w:pPr>
              <w:pStyle w:val="ReportTableText"/>
              <w:jc w:val="center"/>
            </w:pPr>
          </w:p>
        </w:tc>
      </w:tr>
      <w:tr w:rsidR="007B714A" w:rsidRPr="00E81B1B" w14:paraId="168372D1"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B9EE14D" w14:textId="77777777" w:rsidR="007B714A" w:rsidRPr="00E81B1B" w:rsidRDefault="007B714A" w:rsidP="005E7D1E">
            <w:pPr>
              <w:pStyle w:val="ReportTableText"/>
              <w:jc w:val="center"/>
            </w:pPr>
            <w:r w:rsidRPr="00E81B1B">
              <w:t>Angenommene ΔL</w:t>
            </w:r>
            <w:r w:rsidRPr="00E81B1B">
              <w:rPr>
                <w:vertAlign w:val="subscript"/>
              </w:rPr>
              <w:t>w</w:t>
            </w:r>
            <w:r w:rsidRPr="00E81B1B">
              <w:t xml:space="preserve"> des Doppelbodens </w:t>
            </w:r>
          </w:p>
          <w:p w14:paraId="0936143A"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AB2B2F5" w14:textId="77777777" w:rsidR="007B714A" w:rsidRPr="00E81B1B" w:rsidRDefault="007B714A" w:rsidP="005E7D1E">
            <w:pPr>
              <w:pStyle w:val="ReportTableText"/>
              <w:jc w:val="center"/>
            </w:pPr>
            <w:r w:rsidRPr="00E81B1B">
              <w:t xml:space="preserve">Mindestdicke der Betonplatte </w:t>
            </w:r>
          </w:p>
          <w:p w14:paraId="3488628E"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F39BDAC" w14:textId="77777777" w:rsidR="007B714A" w:rsidRPr="00E81B1B" w:rsidRDefault="007B714A" w:rsidP="005E7D1E">
            <w:pPr>
              <w:pStyle w:val="ReportTableText"/>
              <w:jc w:val="center"/>
            </w:pPr>
            <w:r w:rsidRPr="00E81B1B">
              <w:t>Bewertetes Rˈ</w:t>
            </w:r>
            <w:r w:rsidRPr="00E81B1B">
              <w:rPr>
                <w:vertAlign w:val="subscript"/>
              </w:rPr>
              <w:t>w</w:t>
            </w:r>
            <w:r w:rsidRPr="00E81B1B">
              <w:t xml:space="preserve"> bei Mindestdicke der Betonplatte</w:t>
            </w:r>
          </w:p>
          <w:p w14:paraId="152E5265"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2D1B972D" w14:textId="77777777" w:rsidR="007B714A" w:rsidRPr="00E81B1B" w:rsidRDefault="007B714A" w:rsidP="005E7D1E">
            <w:pPr>
              <w:pStyle w:val="ReportTableText"/>
              <w:jc w:val="center"/>
            </w:pPr>
            <w:r w:rsidRPr="00E81B1B">
              <w:t>(dB)</w:t>
            </w:r>
          </w:p>
        </w:tc>
      </w:tr>
      <w:tr w:rsidR="007B714A" w:rsidRPr="00E81B1B" w14:paraId="41D9740A" w14:textId="77777777" w:rsidTr="005E7D1E">
        <w:tc>
          <w:tcPr>
            <w:tcW w:w="2673" w:type="dxa"/>
            <w:tcBorders>
              <w:top w:val="single" w:sz="8" w:space="0" w:color="auto"/>
              <w:left w:val="single" w:sz="8" w:space="0" w:color="auto"/>
            </w:tcBorders>
            <w:vAlign w:val="center"/>
          </w:tcPr>
          <w:p w14:paraId="4BD86AC1"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48845C1C" w14:textId="77777777" w:rsidR="007B714A" w:rsidRPr="00E81B1B" w:rsidRDefault="007B714A" w:rsidP="005E7D1E">
            <w:pPr>
              <w:pStyle w:val="ReportTableText"/>
              <w:jc w:val="center"/>
            </w:pPr>
            <w:r w:rsidRPr="00E81B1B">
              <w:t>28.0</w:t>
            </w:r>
          </w:p>
        </w:tc>
        <w:tc>
          <w:tcPr>
            <w:tcW w:w="3969" w:type="dxa"/>
            <w:tcBorders>
              <w:top w:val="single" w:sz="8" w:space="0" w:color="auto"/>
              <w:left w:val="single" w:sz="8" w:space="0" w:color="auto"/>
              <w:right w:val="single" w:sz="8" w:space="0" w:color="auto"/>
            </w:tcBorders>
            <w:vAlign w:val="center"/>
          </w:tcPr>
          <w:p w14:paraId="18CE6A87" w14:textId="77777777" w:rsidR="007B714A" w:rsidRPr="00E81B1B" w:rsidRDefault="007B714A" w:rsidP="005E7D1E">
            <w:pPr>
              <w:pStyle w:val="ReportTableText"/>
              <w:jc w:val="center"/>
            </w:pPr>
            <w:r w:rsidRPr="00E81B1B">
              <w:t>70.2</w:t>
            </w:r>
          </w:p>
        </w:tc>
      </w:tr>
      <w:tr w:rsidR="007B714A" w:rsidRPr="00E81B1B" w14:paraId="61C6389F" w14:textId="77777777" w:rsidTr="005E7D1E">
        <w:tc>
          <w:tcPr>
            <w:tcW w:w="2673" w:type="dxa"/>
            <w:tcBorders>
              <w:left w:val="single" w:sz="8" w:space="0" w:color="auto"/>
            </w:tcBorders>
            <w:vAlign w:val="center"/>
          </w:tcPr>
          <w:p w14:paraId="4E4589E9"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5CC88729" w14:textId="77777777" w:rsidR="007B714A" w:rsidRPr="00E81B1B" w:rsidRDefault="007B714A" w:rsidP="005E7D1E">
            <w:pPr>
              <w:pStyle w:val="ReportTableText"/>
              <w:jc w:val="center"/>
            </w:pPr>
            <w:r w:rsidRPr="00E81B1B">
              <w:t>20.0</w:t>
            </w:r>
          </w:p>
        </w:tc>
        <w:tc>
          <w:tcPr>
            <w:tcW w:w="3969" w:type="dxa"/>
            <w:tcBorders>
              <w:left w:val="single" w:sz="8" w:space="0" w:color="auto"/>
              <w:right w:val="single" w:sz="8" w:space="0" w:color="auto"/>
            </w:tcBorders>
            <w:vAlign w:val="center"/>
          </w:tcPr>
          <w:p w14:paraId="13F60FBB" w14:textId="77777777" w:rsidR="007B714A" w:rsidRPr="00E81B1B" w:rsidRDefault="007B714A" w:rsidP="005E7D1E">
            <w:pPr>
              <w:pStyle w:val="ReportTableText"/>
              <w:jc w:val="center"/>
            </w:pPr>
            <w:r w:rsidRPr="00E81B1B">
              <w:t>65.8</w:t>
            </w:r>
          </w:p>
        </w:tc>
      </w:tr>
      <w:tr w:rsidR="007B714A" w:rsidRPr="00E81B1B" w14:paraId="0105F092" w14:textId="77777777" w:rsidTr="005E7D1E">
        <w:tc>
          <w:tcPr>
            <w:tcW w:w="2673" w:type="dxa"/>
            <w:tcBorders>
              <w:left w:val="single" w:sz="8" w:space="0" w:color="auto"/>
            </w:tcBorders>
            <w:vAlign w:val="center"/>
          </w:tcPr>
          <w:p w14:paraId="0C7714BD"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4F635C7E"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31E032B4" w14:textId="77777777" w:rsidR="007B714A" w:rsidRPr="00E81B1B" w:rsidRDefault="007B714A" w:rsidP="005E7D1E">
            <w:pPr>
              <w:pStyle w:val="ReportTableText"/>
              <w:jc w:val="center"/>
            </w:pPr>
            <w:r w:rsidRPr="00E81B1B">
              <w:t>64.9</w:t>
            </w:r>
          </w:p>
        </w:tc>
      </w:tr>
      <w:tr w:rsidR="007B714A" w:rsidRPr="00E81B1B" w14:paraId="4D8467B8" w14:textId="77777777" w:rsidTr="005E7D1E">
        <w:tc>
          <w:tcPr>
            <w:tcW w:w="2673" w:type="dxa"/>
            <w:tcBorders>
              <w:left w:val="single" w:sz="8" w:space="0" w:color="auto"/>
            </w:tcBorders>
            <w:vAlign w:val="center"/>
          </w:tcPr>
          <w:p w14:paraId="5BEAC7F6"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590607AD"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615EF3" w14:textId="77777777" w:rsidR="007B714A" w:rsidRPr="00E81B1B" w:rsidRDefault="007B714A" w:rsidP="005E7D1E">
            <w:pPr>
              <w:pStyle w:val="ReportTableText"/>
              <w:jc w:val="center"/>
            </w:pPr>
            <w:r w:rsidRPr="00E81B1B">
              <w:t>64.0</w:t>
            </w:r>
          </w:p>
        </w:tc>
      </w:tr>
      <w:tr w:rsidR="007B714A" w:rsidRPr="00E81B1B" w14:paraId="7EC8F753" w14:textId="77777777" w:rsidTr="005E7D1E">
        <w:tc>
          <w:tcPr>
            <w:tcW w:w="2673" w:type="dxa"/>
            <w:tcBorders>
              <w:left w:val="single" w:sz="8" w:space="0" w:color="auto"/>
            </w:tcBorders>
            <w:vAlign w:val="center"/>
          </w:tcPr>
          <w:p w14:paraId="6B8BD6B5"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6EB8C7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1DAB7C6" w14:textId="77777777" w:rsidR="007B714A" w:rsidRPr="00E81B1B" w:rsidRDefault="007B714A" w:rsidP="005E7D1E">
            <w:pPr>
              <w:pStyle w:val="ReportTableText"/>
              <w:jc w:val="center"/>
            </w:pPr>
            <w:r w:rsidRPr="00E81B1B">
              <w:t>63.1</w:t>
            </w:r>
          </w:p>
        </w:tc>
      </w:tr>
      <w:tr w:rsidR="007B714A" w:rsidRPr="00E81B1B" w14:paraId="31B611FC" w14:textId="77777777" w:rsidTr="005E7D1E">
        <w:tc>
          <w:tcPr>
            <w:tcW w:w="2673" w:type="dxa"/>
            <w:tcBorders>
              <w:left w:val="single" w:sz="8" w:space="0" w:color="auto"/>
            </w:tcBorders>
            <w:vAlign w:val="center"/>
          </w:tcPr>
          <w:p w14:paraId="7EC52788"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6C8A7A53"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83ADFA" w14:textId="77777777" w:rsidR="007B714A" w:rsidRPr="00E81B1B" w:rsidRDefault="007B714A" w:rsidP="005E7D1E">
            <w:pPr>
              <w:pStyle w:val="ReportTableText"/>
              <w:jc w:val="center"/>
            </w:pPr>
            <w:r w:rsidRPr="00E81B1B">
              <w:t>62.3</w:t>
            </w:r>
          </w:p>
        </w:tc>
      </w:tr>
      <w:tr w:rsidR="007B714A" w:rsidRPr="00E81B1B" w14:paraId="33E57812" w14:textId="77777777" w:rsidTr="005E7D1E">
        <w:tc>
          <w:tcPr>
            <w:tcW w:w="2673" w:type="dxa"/>
            <w:tcBorders>
              <w:left w:val="single" w:sz="8" w:space="0" w:color="auto"/>
            </w:tcBorders>
            <w:vAlign w:val="center"/>
          </w:tcPr>
          <w:p w14:paraId="30DCB2EF"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1DC9521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4F6013D3" w14:textId="77777777" w:rsidR="007B714A" w:rsidRPr="00E81B1B" w:rsidRDefault="007B714A" w:rsidP="005E7D1E">
            <w:pPr>
              <w:pStyle w:val="ReportTableText"/>
              <w:jc w:val="center"/>
            </w:pPr>
            <w:r w:rsidRPr="00E81B1B">
              <w:t>61.4</w:t>
            </w:r>
          </w:p>
        </w:tc>
      </w:tr>
      <w:tr w:rsidR="007B714A" w:rsidRPr="00E81B1B" w14:paraId="44D6E798" w14:textId="77777777" w:rsidTr="005E7D1E">
        <w:tc>
          <w:tcPr>
            <w:tcW w:w="2673" w:type="dxa"/>
            <w:tcBorders>
              <w:left w:val="single" w:sz="8" w:space="0" w:color="auto"/>
            </w:tcBorders>
            <w:vAlign w:val="center"/>
          </w:tcPr>
          <w:p w14:paraId="053C0C08"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6BA638F0"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62E34B91" w14:textId="77777777" w:rsidR="007B714A" w:rsidRPr="00E81B1B" w:rsidRDefault="007B714A" w:rsidP="005E7D1E">
            <w:pPr>
              <w:pStyle w:val="ReportTableText"/>
              <w:jc w:val="center"/>
            </w:pPr>
            <w:r w:rsidRPr="00E81B1B">
              <w:t>60.5</w:t>
            </w:r>
          </w:p>
        </w:tc>
      </w:tr>
      <w:tr w:rsidR="007B714A" w:rsidRPr="00E81B1B" w14:paraId="45B2905B" w14:textId="77777777" w:rsidTr="005E7D1E">
        <w:tc>
          <w:tcPr>
            <w:tcW w:w="2673" w:type="dxa"/>
            <w:tcBorders>
              <w:left w:val="single" w:sz="8" w:space="0" w:color="auto"/>
            </w:tcBorders>
            <w:vAlign w:val="center"/>
          </w:tcPr>
          <w:p w14:paraId="037F9DF8"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51DBEE36"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7D4E7384" w14:textId="77777777" w:rsidR="007B714A" w:rsidRPr="00E81B1B" w:rsidRDefault="007B714A" w:rsidP="005E7D1E">
            <w:pPr>
              <w:pStyle w:val="ReportTableText"/>
              <w:jc w:val="center"/>
            </w:pPr>
            <w:r w:rsidRPr="00E81B1B">
              <w:t>59.6</w:t>
            </w:r>
          </w:p>
        </w:tc>
      </w:tr>
      <w:tr w:rsidR="007B714A" w:rsidRPr="00E81B1B" w14:paraId="0513CC35" w14:textId="77777777" w:rsidTr="005E7D1E">
        <w:tc>
          <w:tcPr>
            <w:tcW w:w="2673" w:type="dxa"/>
            <w:tcBorders>
              <w:left w:val="single" w:sz="8" w:space="0" w:color="auto"/>
            </w:tcBorders>
            <w:vAlign w:val="center"/>
          </w:tcPr>
          <w:p w14:paraId="6E58C135"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DF8F966"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3384B4AB" w14:textId="77777777" w:rsidR="007B714A" w:rsidRPr="00E81B1B" w:rsidRDefault="007B714A" w:rsidP="005E7D1E">
            <w:pPr>
              <w:pStyle w:val="ReportTableText"/>
              <w:jc w:val="center"/>
            </w:pPr>
            <w:r w:rsidRPr="00E81B1B">
              <w:t>58.7</w:t>
            </w:r>
          </w:p>
        </w:tc>
      </w:tr>
      <w:tr w:rsidR="007B714A" w:rsidRPr="00E81B1B" w14:paraId="6AB31C14" w14:textId="77777777" w:rsidTr="005E7D1E">
        <w:tc>
          <w:tcPr>
            <w:tcW w:w="2673" w:type="dxa"/>
            <w:tcBorders>
              <w:left w:val="single" w:sz="8" w:space="0" w:color="auto"/>
            </w:tcBorders>
            <w:vAlign w:val="center"/>
          </w:tcPr>
          <w:p w14:paraId="638DB6B0"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4EA668E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1148159" w14:textId="77777777" w:rsidR="007B714A" w:rsidRPr="00E81B1B" w:rsidRDefault="007B714A" w:rsidP="005E7D1E">
            <w:pPr>
              <w:pStyle w:val="ReportTableText"/>
              <w:jc w:val="center"/>
            </w:pPr>
            <w:r w:rsidRPr="00E81B1B">
              <w:t>57.8</w:t>
            </w:r>
          </w:p>
        </w:tc>
      </w:tr>
      <w:tr w:rsidR="007B714A" w:rsidRPr="00E81B1B" w14:paraId="49562E0D" w14:textId="77777777" w:rsidTr="005E7D1E">
        <w:tc>
          <w:tcPr>
            <w:tcW w:w="2673" w:type="dxa"/>
            <w:tcBorders>
              <w:left w:val="single" w:sz="8" w:space="0" w:color="auto"/>
            </w:tcBorders>
            <w:vAlign w:val="center"/>
          </w:tcPr>
          <w:p w14:paraId="744928EB"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35B3B0AA" w14:textId="77777777" w:rsidR="007B714A" w:rsidRPr="00E81B1B" w:rsidRDefault="007B714A" w:rsidP="005E7D1E">
            <w:pPr>
              <w:pStyle w:val="ReportTableText"/>
              <w:jc w:val="center"/>
            </w:pPr>
            <w:r w:rsidRPr="00E81B1B">
              <w:t>10.5</w:t>
            </w:r>
          </w:p>
        </w:tc>
        <w:tc>
          <w:tcPr>
            <w:tcW w:w="3969" w:type="dxa"/>
            <w:tcBorders>
              <w:left w:val="single" w:sz="8" w:space="0" w:color="auto"/>
              <w:right w:val="single" w:sz="8" w:space="0" w:color="auto"/>
            </w:tcBorders>
            <w:vAlign w:val="center"/>
          </w:tcPr>
          <w:p w14:paraId="498D35CF" w14:textId="77777777" w:rsidR="007B714A" w:rsidRPr="00E81B1B" w:rsidRDefault="007B714A" w:rsidP="005E7D1E">
            <w:pPr>
              <w:pStyle w:val="ReportTableText"/>
              <w:jc w:val="center"/>
            </w:pPr>
            <w:r w:rsidRPr="00E81B1B">
              <w:t>57.0</w:t>
            </w:r>
          </w:p>
        </w:tc>
      </w:tr>
      <w:tr w:rsidR="007B714A" w:rsidRPr="00E81B1B" w14:paraId="7445CEDC" w14:textId="77777777" w:rsidTr="005E7D1E">
        <w:tc>
          <w:tcPr>
            <w:tcW w:w="2673" w:type="dxa"/>
            <w:tcBorders>
              <w:left w:val="single" w:sz="8" w:space="0" w:color="auto"/>
            </w:tcBorders>
            <w:vAlign w:val="center"/>
          </w:tcPr>
          <w:p w14:paraId="0A317920"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27007048" w14:textId="77777777" w:rsidR="007B714A" w:rsidRPr="00E81B1B" w:rsidRDefault="007B714A" w:rsidP="005E7D1E">
            <w:pPr>
              <w:pStyle w:val="ReportTableText"/>
              <w:jc w:val="center"/>
            </w:pPr>
            <w:r w:rsidRPr="00E81B1B">
              <w:t>9.8</w:t>
            </w:r>
          </w:p>
        </w:tc>
        <w:tc>
          <w:tcPr>
            <w:tcW w:w="3969" w:type="dxa"/>
            <w:tcBorders>
              <w:left w:val="single" w:sz="8" w:space="0" w:color="auto"/>
              <w:right w:val="single" w:sz="8" w:space="0" w:color="auto"/>
            </w:tcBorders>
            <w:vAlign w:val="center"/>
          </w:tcPr>
          <w:p w14:paraId="56E041B6" w14:textId="77777777" w:rsidR="007B714A" w:rsidRPr="00E81B1B" w:rsidRDefault="007B714A" w:rsidP="005E7D1E">
            <w:pPr>
              <w:pStyle w:val="ReportTableText"/>
              <w:jc w:val="center"/>
            </w:pPr>
            <w:r w:rsidRPr="00E81B1B">
              <w:t>56.1</w:t>
            </w:r>
          </w:p>
        </w:tc>
      </w:tr>
      <w:tr w:rsidR="007B714A" w:rsidRPr="00E81B1B" w14:paraId="4BD9A0CC" w14:textId="77777777" w:rsidTr="005E7D1E">
        <w:tc>
          <w:tcPr>
            <w:tcW w:w="2673" w:type="dxa"/>
            <w:tcBorders>
              <w:left w:val="single" w:sz="8" w:space="0" w:color="auto"/>
            </w:tcBorders>
            <w:vAlign w:val="center"/>
          </w:tcPr>
          <w:p w14:paraId="351DD5C5"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549EA62E" w14:textId="77777777" w:rsidR="007B714A" w:rsidRPr="00E81B1B" w:rsidRDefault="007B714A" w:rsidP="005E7D1E">
            <w:pPr>
              <w:pStyle w:val="ReportTableText"/>
              <w:jc w:val="center"/>
            </w:pPr>
            <w:r w:rsidRPr="00E81B1B">
              <w:t>9.2</w:t>
            </w:r>
          </w:p>
        </w:tc>
        <w:tc>
          <w:tcPr>
            <w:tcW w:w="3969" w:type="dxa"/>
            <w:tcBorders>
              <w:left w:val="single" w:sz="8" w:space="0" w:color="auto"/>
              <w:right w:val="single" w:sz="8" w:space="0" w:color="auto"/>
            </w:tcBorders>
            <w:vAlign w:val="center"/>
          </w:tcPr>
          <w:p w14:paraId="655A14B7" w14:textId="77777777" w:rsidR="007B714A" w:rsidRPr="00E81B1B" w:rsidRDefault="007B714A" w:rsidP="005E7D1E">
            <w:pPr>
              <w:pStyle w:val="ReportTableText"/>
              <w:jc w:val="center"/>
              <w:rPr>
                <w:color w:val="FF0000"/>
              </w:rPr>
            </w:pPr>
            <w:r w:rsidRPr="00E81B1B">
              <w:rPr>
                <w:color w:val="FF0000"/>
              </w:rPr>
              <w:t>55.2</w:t>
            </w:r>
          </w:p>
        </w:tc>
      </w:tr>
      <w:tr w:rsidR="007B714A" w:rsidRPr="00E81B1B" w14:paraId="7B547C36" w14:textId="77777777" w:rsidTr="005E7D1E">
        <w:tc>
          <w:tcPr>
            <w:tcW w:w="2673" w:type="dxa"/>
            <w:tcBorders>
              <w:left w:val="single" w:sz="8" w:space="0" w:color="auto"/>
              <w:bottom w:val="single" w:sz="4" w:space="0" w:color="auto"/>
            </w:tcBorders>
            <w:vAlign w:val="center"/>
          </w:tcPr>
          <w:p w14:paraId="76FA96A9"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0672C876" w14:textId="77777777" w:rsidR="007B714A" w:rsidRPr="00E81B1B" w:rsidRDefault="007B714A" w:rsidP="005E7D1E">
            <w:pPr>
              <w:pStyle w:val="ReportTableText"/>
              <w:jc w:val="center"/>
            </w:pPr>
            <w:r w:rsidRPr="00E81B1B">
              <w:t>8.6</w:t>
            </w:r>
          </w:p>
        </w:tc>
        <w:tc>
          <w:tcPr>
            <w:tcW w:w="3969" w:type="dxa"/>
            <w:tcBorders>
              <w:left w:val="single" w:sz="8" w:space="0" w:color="auto"/>
              <w:bottom w:val="single" w:sz="4" w:space="0" w:color="auto"/>
              <w:right w:val="single" w:sz="8" w:space="0" w:color="auto"/>
            </w:tcBorders>
            <w:vAlign w:val="center"/>
          </w:tcPr>
          <w:p w14:paraId="7C80FC1A" w14:textId="77777777" w:rsidR="007B714A" w:rsidRPr="00E81B1B" w:rsidRDefault="007B714A" w:rsidP="005E7D1E">
            <w:pPr>
              <w:pStyle w:val="ReportTableText"/>
              <w:jc w:val="center"/>
              <w:rPr>
                <w:color w:val="FF0000"/>
              </w:rPr>
            </w:pPr>
            <w:r w:rsidRPr="00E81B1B">
              <w:rPr>
                <w:color w:val="FF0000"/>
              </w:rPr>
              <w:t>54.3</w:t>
            </w:r>
          </w:p>
        </w:tc>
      </w:tr>
      <w:tr w:rsidR="007B714A" w:rsidRPr="00E81B1B" w14:paraId="769ECA02" w14:textId="77777777" w:rsidTr="005E7D1E">
        <w:tc>
          <w:tcPr>
            <w:tcW w:w="2673" w:type="dxa"/>
            <w:tcBorders>
              <w:left w:val="single" w:sz="8" w:space="0" w:color="auto"/>
              <w:bottom w:val="single" w:sz="8" w:space="0" w:color="auto"/>
            </w:tcBorders>
            <w:vAlign w:val="center"/>
          </w:tcPr>
          <w:p w14:paraId="732E0CBD"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48ABA8DE" w14:textId="77777777" w:rsidR="007B714A" w:rsidRPr="00E81B1B" w:rsidRDefault="007B714A" w:rsidP="005E7D1E">
            <w:pPr>
              <w:pStyle w:val="ReportTableText"/>
              <w:jc w:val="center"/>
            </w:pPr>
            <w:r w:rsidRPr="00E81B1B">
              <w:t>8.0</w:t>
            </w:r>
          </w:p>
        </w:tc>
        <w:tc>
          <w:tcPr>
            <w:tcW w:w="3969" w:type="dxa"/>
            <w:tcBorders>
              <w:left w:val="single" w:sz="8" w:space="0" w:color="auto"/>
              <w:bottom w:val="single" w:sz="8" w:space="0" w:color="auto"/>
              <w:right w:val="single" w:sz="8" w:space="0" w:color="auto"/>
            </w:tcBorders>
            <w:vAlign w:val="center"/>
          </w:tcPr>
          <w:p w14:paraId="7C7A3060" w14:textId="77777777" w:rsidR="007B714A" w:rsidRPr="00E81B1B" w:rsidRDefault="007B714A" w:rsidP="005E7D1E">
            <w:pPr>
              <w:pStyle w:val="ReportTableText"/>
              <w:jc w:val="center"/>
              <w:rPr>
                <w:color w:val="FF0000"/>
              </w:rPr>
            </w:pPr>
            <w:r w:rsidRPr="00E81B1B">
              <w:rPr>
                <w:color w:val="FF0000"/>
              </w:rPr>
              <w:t>53.4</w:t>
            </w:r>
          </w:p>
        </w:tc>
      </w:tr>
    </w:tbl>
    <w:p w14:paraId="44B8A7BC" w14:textId="693364D6" w:rsidR="007B714A" w:rsidRPr="00E81B1B" w:rsidRDefault="007B714A" w:rsidP="007B714A">
      <w:pPr>
        <w:spacing w:after="240"/>
      </w:pPr>
      <w:commentRangeStart w:id="1615"/>
      <w:r w:rsidRPr="00E81B1B">
        <w:t xml:space="preserve">Die in </w:t>
      </w:r>
      <w:r w:rsidRPr="00E81B1B">
        <w:fldChar w:fldCharType="begin"/>
      </w:r>
      <w:r w:rsidRPr="00E81B1B">
        <w:instrText xml:space="preserve"> REF _Ref80173446 \h </w:instrText>
      </w:r>
      <w:r w:rsidRPr="00E81B1B">
        <w:fldChar w:fldCharType="separate"/>
      </w:r>
      <w:r w:rsidRPr="00E81B1B">
        <w:t xml:space="preserve">Tabelle </w:t>
      </w:r>
      <w:r>
        <w:rPr>
          <w:noProof/>
        </w:rPr>
        <w:t>3</w:t>
      </w:r>
      <w:r w:rsidRPr="00E81B1B">
        <w:fldChar w:fldCharType="end"/>
      </w:r>
      <w:r w:rsidRPr="00E81B1B">
        <w:t xml:space="preserve"> aufgeführten Ergebnisse </w:t>
      </w:r>
      <w:commentRangeStart w:id="1616"/>
      <w:r w:rsidRPr="00E81B1B">
        <w:t>setzen eine Verbesserung der Luftschalldämmung von ΔR</w:t>
      </w:r>
      <w:r w:rsidRPr="00E81B1B">
        <w:rPr>
          <w:vertAlign w:val="subscript"/>
        </w:rPr>
        <w:t>w</w:t>
      </w:r>
      <w:r w:rsidRPr="00E81B1B">
        <w:t xml:space="preserve"> = 5 dB durch den als schalldämmende Vorsatzschale wirkenden Doppelboden voraus. </w:t>
      </w:r>
      <w:commentRangeEnd w:id="1616"/>
      <w:r w:rsidRPr="00E81B1B">
        <w:rPr>
          <w:rStyle w:val="Kommentarzeichen"/>
        </w:rPr>
        <w:commentReference w:id="1616"/>
      </w:r>
      <w:r w:rsidRPr="00E81B1B">
        <w:t>Das angestrebte bewertete Bau-Schalldämm-Maß ist bei Deckenplatten</w:t>
      </w:r>
      <w:ins w:id="1617" w:author="Marie" w:date="2022-01-23T15:54:00Z">
        <w:r w:rsidR="00D60FF9">
          <w:t>, die</w:t>
        </w:r>
      </w:ins>
      <w:del w:id="1618" w:author="Marie" w:date="2022-01-23T15:54:00Z">
        <w:r w:rsidR="00D60FF9" w:rsidDel="00D60FF9">
          <w:delText xml:space="preserve"> </w:delText>
        </w:r>
      </w:del>
      <w:r w:rsidRPr="00E81B1B">
        <w:t>dünner als 9</w:t>
      </w:r>
      <w:r w:rsidR="00D60FF9">
        <w:t>,</w:t>
      </w:r>
      <w:r w:rsidRPr="00E81B1B">
        <w:t xml:space="preserve">8 cm </w:t>
      </w:r>
      <w:ins w:id="1619" w:author="Marie" w:date="2022-01-23T15:54:00Z">
        <w:r w:rsidR="00D60FF9">
          <w:t xml:space="preserve">sind, </w:t>
        </w:r>
      </w:ins>
      <w:r w:rsidRPr="00E81B1B">
        <w:t>nicht zu erreichen.</w:t>
      </w:r>
      <w:commentRangeEnd w:id="1615"/>
      <w:r w:rsidR="00D60FF9">
        <w:rPr>
          <w:rStyle w:val="Kommentarzeichen"/>
        </w:rPr>
        <w:commentReference w:id="1615"/>
      </w:r>
    </w:p>
    <w:p w14:paraId="7B07BE9F" w14:textId="77777777" w:rsidR="007B714A" w:rsidRPr="00E81B1B" w:rsidRDefault="007B714A" w:rsidP="007B714A">
      <w:pPr>
        <w:pStyle w:val="Beschriftung"/>
      </w:pPr>
      <w:r w:rsidRPr="00E81B1B">
        <w:lastRenderedPageBreak/>
        <w:t xml:space="preserve">Tabelle </w:t>
      </w:r>
      <w:r w:rsidRPr="00E81B1B">
        <w:fldChar w:fldCharType="begin"/>
      </w:r>
      <w:r w:rsidRPr="00E81B1B">
        <w:instrText>SEQ Tabelle \* ARABIC</w:instrText>
      </w:r>
      <w:r w:rsidRPr="00E81B1B">
        <w:fldChar w:fldCharType="separate"/>
      </w:r>
      <w:r>
        <w:rPr>
          <w:noProof/>
        </w:rPr>
        <w:t>4</w:t>
      </w:r>
      <w:r w:rsidRPr="00E81B1B">
        <w:fldChar w:fldCharType="end"/>
      </w:r>
      <w:r w:rsidRPr="00E81B1B">
        <w:t xml:space="preserve"> Berechnungsergebnisse für Deckenaufbau Typ W1 - ohne Unterdecke</w:t>
      </w:r>
    </w:p>
    <w:tbl>
      <w:tblPr>
        <w:tblStyle w:val="Tabellenraster"/>
        <w:tblW w:w="0" w:type="auto"/>
        <w:tblLook w:val="04A0" w:firstRow="1" w:lastRow="0" w:firstColumn="1" w:lastColumn="0" w:noHBand="0" w:noVBand="1"/>
      </w:tblPr>
      <w:tblGrid>
        <w:gridCol w:w="2673"/>
        <w:gridCol w:w="2408"/>
        <w:gridCol w:w="3969"/>
      </w:tblGrid>
      <w:tr w:rsidR="007B714A" w:rsidRPr="00E81B1B" w14:paraId="09323C81"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328C61B"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7E44ECD2" w14:textId="77777777" w:rsidR="007B714A" w:rsidRPr="00E81B1B" w:rsidRDefault="007B714A" w:rsidP="005E7D1E">
            <w:pPr>
              <w:pStyle w:val="ReportTableText"/>
              <w:jc w:val="center"/>
            </w:pPr>
          </w:p>
          <w:p w14:paraId="353E2D99" w14:textId="77777777" w:rsidR="007B714A" w:rsidRPr="00E81B1B" w:rsidRDefault="007B714A" w:rsidP="005E7D1E">
            <w:pPr>
              <w:pStyle w:val="ReportTableText"/>
              <w:jc w:val="center"/>
            </w:pPr>
            <w:r w:rsidRPr="00E81B1B">
              <w:t>Vorhandener Lˈ</w:t>
            </w:r>
            <w:r w:rsidRPr="00E81B1B">
              <w:rPr>
                <w:vertAlign w:val="subscript"/>
              </w:rPr>
              <w:t>n,w</w:t>
            </w:r>
            <w:r w:rsidRPr="00E81B1B">
              <w:t xml:space="preserve"> + u</w:t>
            </w:r>
            <w:r w:rsidRPr="00E81B1B">
              <w:rPr>
                <w:vertAlign w:val="subscript"/>
              </w:rPr>
              <w:t>prog</w:t>
            </w:r>
            <w:r w:rsidRPr="00E81B1B">
              <w:t xml:space="preserve"> ≤ Erf. Lˈ</w:t>
            </w:r>
            <w:r w:rsidRPr="00E81B1B">
              <w:rPr>
                <w:vertAlign w:val="subscript"/>
              </w:rPr>
              <w:t>n,w</w:t>
            </w:r>
          </w:p>
          <w:p w14:paraId="2D68236B" w14:textId="77777777" w:rsidR="007B714A" w:rsidRPr="00E81B1B" w:rsidRDefault="007B714A" w:rsidP="005E7D1E">
            <w:pPr>
              <w:pStyle w:val="ReportTableText"/>
              <w:jc w:val="center"/>
            </w:pPr>
            <w:r w:rsidRPr="00E81B1B">
              <w:t>Vorh. Lˈ</w:t>
            </w:r>
            <w:r w:rsidRPr="00E81B1B">
              <w:rPr>
                <w:vertAlign w:val="subscript"/>
              </w:rPr>
              <w:t>n,w</w:t>
            </w:r>
            <w:r w:rsidRPr="00E81B1B">
              <w:t xml:space="preserve"> + 3 dB ≤ 50 dB</w:t>
            </w:r>
          </w:p>
          <w:p w14:paraId="0F239BBD" w14:textId="77777777" w:rsidR="007B714A" w:rsidRPr="00E81B1B" w:rsidRDefault="007B714A" w:rsidP="005E7D1E">
            <w:pPr>
              <w:pStyle w:val="ReportTableText"/>
              <w:jc w:val="center"/>
              <w:rPr>
                <w:b/>
                <w:bCs/>
              </w:rPr>
            </w:pPr>
            <w:r w:rsidRPr="00E81B1B">
              <w:rPr>
                <w:b/>
                <w:bCs/>
              </w:rPr>
              <w:t>Vorh. Lˈ</w:t>
            </w:r>
            <w:r w:rsidRPr="00E81B1B">
              <w:rPr>
                <w:b/>
                <w:bCs/>
                <w:vertAlign w:val="subscript"/>
              </w:rPr>
              <w:t>n,w</w:t>
            </w:r>
            <w:r w:rsidRPr="00E81B1B">
              <w:rPr>
                <w:b/>
                <w:bCs/>
              </w:rPr>
              <w:t xml:space="preserve"> ≤ 47 dB</w:t>
            </w:r>
          </w:p>
          <w:p w14:paraId="641A494C"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F7AC5D2"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0403E1A2" w14:textId="77777777" w:rsidR="007B714A" w:rsidRPr="00E81B1B" w:rsidRDefault="007B714A" w:rsidP="005E7D1E">
            <w:pPr>
              <w:pStyle w:val="ReportTableText"/>
              <w:jc w:val="center"/>
            </w:pPr>
          </w:p>
          <w:p w14:paraId="23F3BD40" w14:textId="77777777" w:rsidR="007B714A" w:rsidRPr="00E81B1B" w:rsidRDefault="007B714A" w:rsidP="005E7D1E">
            <w:pPr>
              <w:pStyle w:val="ReportTableText"/>
              <w:jc w:val="center"/>
            </w:pPr>
            <w:r w:rsidRPr="00E81B1B">
              <w:t>Vorhandenes Rˈ</w:t>
            </w:r>
            <w:r w:rsidRPr="00E81B1B">
              <w:rPr>
                <w:vertAlign w:val="subscript"/>
              </w:rPr>
              <w:t>w</w:t>
            </w:r>
            <w:r w:rsidRPr="00E81B1B">
              <w:t xml:space="preserve"> - u</w:t>
            </w:r>
            <w:r w:rsidRPr="00E81B1B">
              <w:rPr>
                <w:vertAlign w:val="subscript"/>
              </w:rPr>
              <w:t>prog</w:t>
            </w:r>
            <w:r w:rsidRPr="00E81B1B">
              <w:t xml:space="preserve"> ≥ Erf. Rˈ</w:t>
            </w:r>
            <w:r w:rsidRPr="00E81B1B">
              <w:rPr>
                <w:vertAlign w:val="subscript"/>
              </w:rPr>
              <w:t>w</w:t>
            </w:r>
          </w:p>
          <w:p w14:paraId="58AFF8F8" w14:textId="77777777" w:rsidR="007B714A" w:rsidRPr="00E81B1B" w:rsidRDefault="007B714A" w:rsidP="005E7D1E">
            <w:pPr>
              <w:pStyle w:val="ReportTableText"/>
              <w:jc w:val="center"/>
            </w:pPr>
            <w:r w:rsidRPr="00E81B1B">
              <w:t>Vorh. Rˈ</w:t>
            </w:r>
            <w:r w:rsidRPr="00E81B1B">
              <w:rPr>
                <w:vertAlign w:val="subscript"/>
              </w:rPr>
              <w:t>w</w:t>
            </w:r>
            <w:r w:rsidRPr="00E81B1B">
              <w:t xml:space="preserve"> - 2 dB ≥ 54 dB</w:t>
            </w:r>
          </w:p>
          <w:p w14:paraId="71EF2F30" w14:textId="77777777" w:rsidR="007B714A" w:rsidRPr="00E81B1B" w:rsidRDefault="007B714A" w:rsidP="005E7D1E">
            <w:pPr>
              <w:pStyle w:val="ReportTableText"/>
              <w:jc w:val="center"/>
              <w:rPr>
                <w:b/>
                <w:bCs/>
              </w:rPr>
            </w:pPr>
            <w:r w:rsidRPr="00E81B1B">
              <w:rPr>
                <w:b/>
                <w:bCs/>
              </w:rPr>
              <w:t>Vorh. Rˈ</w:t>
            </w:r>
            <w:r w:rsidRPr="00E81B1B">
              <w:rPr>
                <w:b/>
                <w:bCs/>
                <w:vertAlign w:val="subscript"/>
              </w:rPr>
              <w:t>w</w:t>
            </w:r>
            <w:r w:rsidRPr="00E81B1B">
              <w:rPr>
                <w:b/>
                <w:bCs/>
              </w:rPr>
              <w:t xml:space="preserve"> ≥ 56 dB</w:t>
            </w:r>
          </w:p>
          <w:p w14:paraId="7FF23041" w14:textId="77777777" w:rsidR="007B714A" w:rsidRPr="00E81B1B" w:rsidRDefault="007B714A" w:rsidP="005E7D1E">
            <w:pPr>
              <w:pStyle w:val="ReportTableText"/>
              <w:jc w:val="center"/>
            </w:pPr>
          </w:p>
        </w:tc>
      </w:tr>
      <w:tr w:rsidR="007B714A" w:rsidRPr="00E81B1B" w14:paraId="3C1A8A2A"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6747E353" w14:textId="77777777" w:rsidR="007B714A" w:rsidRPr="00E81B1B" w:rsidRDefault="007B714A" w:rsidP="005E7D1E">
            <w:pPr>
              <w:pStyle w:val="ReportTableText"/>
              <w:jc w:val="center"/>
            </w:pPr>
            <w:r w:rsidRPr="00E81B1B">
              <w:t>Angenommene ΔL</w:t>
            </w:r>
            <w:r w:rsidRPr="00E81B1B">
              <w:rPr>
                <w:vertAlign w:val="subscript"/>
              </w:rPr>
              <w:t>w</w:t>
            </w:r>
            <w:r w:rsidRPr="00E81B1B">
              <w:t xml:space="preserve"> des Heizestrichs</w:t>
            </w:r>
          </w:p>
          <w:p w14:paraId="4BE8C569"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BEA3A51" w14:textId="77777777" w:rsidR="007B714A" w:rsidRPr="00E81B1B" w:rsidRDefault="007B714A" w:rsidP="005E7D1E">
            <w:pPr>
              <w:pStyle w:val="ReportTableText"/>
              <w:jc w:val="center"/>
            </w:pPr>
            <w:r w:rsidRPr="00E81B1B">
              <w:t xml:space="preserve">Mindestdicke der Betonplatte </w:t>
            </w:r>
          </w:p>
          <w:p w14:paraId="23CC01DB"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46FEC86" w14:textId="77777777" w:rsidR="007B714A" w:rsidRPr="00E81B1B" w:rsidRDefault="007B714A" w:rsidP="005E7D1E">
            <w:pPr>
              <w:pStyle w:val="ReportTableText"/>
              <w:jc w:val="center"/>
            </w:pPr>
            <w:r w:rsidRPr="00E81B1B">
              <w:t>Bewertetes Rˈ</w:t>
            </w:r>
            <w:r w:rsidRPr="00E81B1B">
              <w:rPr>
                <w:vertAlign w:val="subscript"/>
              </w:rPr>
              <w:t>w</w:t>
            </w:r>
            <w:r w:rsidRPr="00E81B1B">
              <w:t xml:space="preserve"> bei Mindestdicke der Betonplatte</w:t>
            </w:r>
          </w:p>
          <w:p w14:paraId="34D1B2D6" w14:textId="77777777" w:rsidR="007B714A" w:rsidRPr="00E81B1B" w:rsidRDefault="007B714A" w:rsidP="005E7D1E">
            <w:pPr>
              <w:pStyle w:val="ReportTableText"/>
              <w:jc w:val="center"/>
            </w:pPr>
            <w:r w:rsidRPr="00E81B1B">
              <w:t>(K</w:t>
            </w:r>
            <w:r w:rsidRPr="00E81B1B">
              <w:rPr>
                <w:vertAlign w:val="subscript"/>
              </w:rPr>
              <w:t>E</w:t>
            </w:r>
            <w:r w:rsidRPr="00E81B1B">
              <w:t xml:space="preserve"> = 6)</w:t>
            </w:r>
          </w:p>
          <w:p w14:paraId="6BC693A1" w14:textId="77777777" w:rsidR="007B714A" w:rsidRPr="00E81B1B" w:rsidRDefault="007B714A" w:rsidP="005E7D1E">
            <w:pPr>
              <w:pStyle w:val="ReportTableText"/>
              <w:jc w:val="center"/>
            </w:pPr>
            <w:r w:rsidRPr="00E81B1B">
              <w:t>(dB)</w:t>
            </w:r>
          </w:p>
        </w:tc>
      </w:tr>
      <w:tr w:rsidR="007B714A" w:rsidRPr="00E81B1B" w14:paraId="1FF11062" w14:textId="77777777" w:rsidTr="005E7D1E">
        <w:tc>
          <w:tcPr>
            <w:tcW w:w="2673" w:type="dxa"/>
            <w:tcBorders>
              <w:top w:val="single" w:sz="8" w:space="0" w:color="auto"/>
              <w:left w:val="single" w:sz="8" w:space="0" w:color="auto"/>
            </w:tcBorders>
            <w:vAlign w:val="center"/>
          </w:tcPr>
          <w:p w14:paraId="61333EB4"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05F96A3E"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4C6D80BF" w14:textId="77777777" w:rsidR="007B714A" w:rsidRPr="00E81B1B" w:rsidRDefault="007B714A" w:rsidP="005E7D1E">
            <w:pPr>
              <w:pStyle w:val="ReportTableText"/>
              <w:jc w:val="center"/>
            </w:pPr>
            <w:r w:rsidRPr="00E81B1B">
              <w:t>60.9</w:t>
            </w:r>
          </w:p>
        </w:tc>
      </w:tr>
      <w:tr w:rsidR="007B714A" w:rsidRPr="00E81B1B" w14:paraId="5CBFD1CF" w14:textId="77777777" w:rsidTr="005E7D1E">
        <w:tc>
          <w:tcPr>
            <w:tcW w:w="2673" w:type="dxa"/>
            <w:tcBorders>
              <w:left w:val="single" w:sz="8" w:space="0" w:color="auto"/>
            </w:tcBorders>
            <w:vAlign w:val="center"/>
          </w:tcPr>
          <w:p w14:paraId="7E0E2FC7"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014BDDA2"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6823889" w14:textId="77777777" w:rsidR="007B714A" w:rsidRPr="00E81B1B" w:rsidRDefault="007B714A" w:rsidP="005E7D1E">
            <w:pPr>
              <w:pStyle w:val="ReportTableText"/>
              <w:jc w:val="center"/>
            </w:pPr>
            <w:r w:rsidRPr="00E81B1B">
              <w:t>57.4</w:t>
            </w:r>
          </w:p>
        </w:tc>
      </w:tr>
      <w:tr w:rsidR="007B714A" w:rsidRPr="00E81B1B" w14:paraId="73944643" w14:textId="77777777" w:rsidTr="005E7D1E">
        <w:tc>
          <w:tcPr>
            <w:tcW w:w="2673" w:type="dxa"/>
            <w:tcBorders>
              <w:left w:val="single" w:sz="8" w:space="0" w:color="auto"/>
            </w:tcBorders>
            <w:vAlign w:val="center"/>
          </w:tcPr>
          <w:p w14:paraId="45E0E909"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6058DB41"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4BE03669" w14:textId="77777777" w:rsidR="007B714A" w:rsidRPr="00E81B1B" w:rsidRDefault="007B714A" w:rsidP="005E7D1E">
            <w:pPr>
              <w:pStyle w:val="ReportTableText"/>
              <w:jc w:val="center"/>
            </w:pPr>
            <w:r w:rsidRPr="00E81B1B">
              <w:t>56.6</w:t>
            </w:r>
          </w:p>
        </w:tc>
      </w:tr>
      <w:tr w:rsidR="007B714A" w:rsidRPr="00E81B1B" w14:paraId="68973D3F" w14:textId="77777777" w:rsidTr="005E7D1E">
        <w:tc>
          <w:tcPr>
            <w:tcW w:w="2673" w:type="dxa"/>
            <w:tcBorders>
              <w:left w:val="single" w:sz="8" w:space="0" w:color="auto"/>
            </w:tcBorders>
            <w:vAlign w:val="center"/>
          </w:tcPr>
          <w:p w14:paraId="1A587CAA"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4FB35734"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2E2550BD" w14:textId="77777777" w:rsidR="007B714A" w:rsidRPr="00E81B1B" w:rsidRDefault="007B714A" w:rsidP="005E7D1E">
            <w:pPr>
              <w:pStyle w:val="ReportTableText"/>
              <w:jc w:val="center"/>
            </w:pPr>
            <w:r w:rsidRPr="00E81B1B">
              <w:t>56.7</w:t>
            </w:r>
          </w:p>
        </w:tc>
      </w:tr>
      <w:tr w:rsidR="007B714A" w:rsidRPr="00E81B1B" w14:paraId="6F6C9CE3" w14:textId="77777777" w:rsidTr="005E7D1E">
        <w:tc>
          <w:tcPr>
            <w:tcW w:w="2673" w:type="dxa"/>
            <w:tcBorders>
              <w:left w:val="single" w:sz="8" w:space="0" w:color="auto"/>
            </w:tcBorders>
            <w:vAlign w:val="center"/>
          </w:tcPr>
          <w:p w14:paraId="0D158AE2"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0E7DB049"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06E08C22" w14:textId="77777777" w:rsidR="007B714A" w:rsidRPr="00E81B1B" w:rsidRDefault="007B714A" w:rsidP="005E7D1E">
            <w:pPr>
              <w:pStyle w:val="ReportTableText"/>
              <w:jc w:val="center"/>
            </w:pPr>
            <w:r w:rsidRPr="00E81B1B">
              <w:t>56.9</w:t>
            </w:r>
          </w:p>
        </w:tc>
      </w:tr>
      <w:tr w:rsidR="007B714A" w:rsidRPr="00E81B1B" w14:paraId="4C54CAE7" w14:textId="77777777" w:rsidTr="005E7D1E">
        <w:tc>
          <w:tcPr>
            <w:tcW w:w="2673" w:type="dxa"/>
            <w:tcBorders>
              <w:left w:val="single" w:sz="8" w:space="0" w:color="auto"/>
            </w:tcBorders>
            <w:vAlign w:val="center"/>
          </w:tcPr>
          <w:p w14:paraId="34CB9492"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010F724B"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48A06523" w14:textId="77777777" w:rsidR="007B714A" w:rsidRPr="00E81B1B" w:rsidRDefault="007B714A" w:rsidP="005E7D1E">
            <w:pPr>
              <w:pStyle w:val="ReportTableText"/>
              <w:jc w:val="center"/>
            </w:pPr>
            <w:r w:rsidRPr="00E81B1B">
              <w:t>57.1</w:t>
            </w:r>
          </w:p>
        </w:tc>
      </w:tr>
      <w:tr w:rsidR="007B714A" w:rsidRPr="00E81B1B" w14:paraId="4750114B" w14:textId="77777777" w:rsidTr="005E7D1E">
        <w:tc>
          <w:tcPr>
            <w:tcW w:w="2673" w:type="dxa"/>
            <w:tcBorders>
              <w:left w:val="single" w:sz="8" w:space="0" w:color="auto"/>
            </w:tcBorders>
            <w:vAlign w:val="center"/>
          </w:tcPr>
          <w:p w14:paraId="6BF8E764"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46D1E19C" w14:textId="77777777" w:rsidR="007B714A" w:rsidRPr="00E81B1B" w:rsidRDefault="007B714A" w:rsidP="005E7D1E">
            <w:pPr>
              <w:pStyle w:val="ReportTableText"/>
              <w:jc w:val="center"/>
            </w:pPr>
            <w:r w:rsidRPr="00E81B1B">
              <w:t>17.8</w:t>
            </w:r>
          </w:p>
        </w:tc>
        <w:tc>
          <w:tcPr>
            <w:tcW w:w="3969" w:type="dxa"/>
            <w:tcBorders>
              <w:left w:val="single" w:sz="8" w:space="0" w:color="auto"/>
              <w:right w:val="single" w:sz="8" w:space="0" w:color="auto"/>
            </w:tcBorders>
            <w:vAlign w:val="center"/>
          </w:tcPr>
          <w:p w14:paraId="7CC9084B" w14:textId="77777777" w:rsidR="007B714A" w:rsidRPr="00E81B1B" w:rsidRDefault="007B714A" w:rsidP="005E7D1E">
            <w:pPr>
              <w:pStyle w:val="ReportTableText"/>
              <w:jc w:val="center"/>
            </w:pPr>
            <w:r w:rsidRPr="00E81B1B">
              <w:t>57.3</w:t>
            </w:r>
          </w:p>
        </w:tc>
      </w:tr>
      <w:tr w:rsidR="007B714A" w:rsidRPr="00E81B1B" w14:paraId="574A78BB" w14:textId="77777777" w:rsidTr="005E7D1E">
        <w:tc>
          <w:tcPr>
            <w:tcW w:w="2673" w:type="dxa"/>
            <w:tcBorders>
              <w:left w:val="single" w:sz="8" w:space="0" w:color="auto"/>
            </w:tcBorders>
            <w:vAlign w:val="center"/>
          </w:tcPr>
          <w:p w14:paraId="65B44163"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4F3D5652"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7F255C14" w14:textId="77777777" w:rsidR="007B714A" w:rsidRPr="00E81B1B" w:rsidRDefault="007B714A" w:rsidP="005E7D1E">
            <w:pPr>
              <w:pStyle w:val="ReportTableText"/>
              <w:jc w:val="center"/>
            </w:pPr>
            <w:r w:rsidRPr="00E81B1B">
              <w:t>57.5</w:t>
            </w:r>
          </w:p>
        </w:tc>
      </w:tr>
      <w:tr w:rsidR="007B714A" w:rsidRPr="00E81B1B" w14:paraId="55883BFA" w14:textId="77777777" w:rsidTr="005E7D1E">
        <w:tc>
          <w:tcPr>
            <w:tcW w:w="2673" w:type="dxa"/>
            <w:tcBorders>
              <w:left w:val="single" w:sz="8" w:space="0" w:color="auto"/>
            </w:tcBorders>
            <w:vAlign w:val="center"/>
          </w:tcPr>
          <w:p w14:paraId="5F067560"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15D1BCB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2A4288D6" w14:textId="77777777" w:rsidR="007B714A" w:rsidRPr="00E81B1B" w:rsidRDefault="007B714A" w:rsidP="005E7D1E">
            <w:pPr>
              <w:pStyle w:val="ReportTableText"/>
              <w:jc w:val="center"/>
            </w:pPr>
            <w:r w:rsidRPr="00E81B1B">
              <w:t>57.7</w:t>
            </w:r>
          </w:p>
        </w:tc>
      </w:tr>
      <w:tr w:rsidR="007B714A" w:rsidRPr="00E81B1B" w14:paraId="5B787D1B" w14:textId="77777777" w:rsidTr="005E7D1E">
        <w:tc>
          <w:tcPr>
            <w:tcW w:w="2673" w:type="dxa"/>
            <w:tcBorders>
              <w:left w:val="single" w:sz="8" w:space="0" w:color="auto"/>
            </w:tcBorders>
            <w:vAlign w:val="center"/>
          </w:tcPr>
          <w:p w14:paraId="6671D589"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3819E24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540B95A3" w14:textId="77777777" w:rsidR="007B714A" w:rsidRPr="00E81B1B" w:rsidRDefault="007B714A" w:rsidP="005E7D1E">
            <w:pPr>
              <w:pStyle w:val="ReportTableText"/>
              <w:jc w:val="center"/>
            </w:pPr>
            <w:r w:rsidRPr="00E81B1B">
              <w:t>57.9</w:t>
            </w:r>
          </w:p>
        </w:tc>
      </w:tr>
      <w:tr w:rsidR="007B714A" w:rsidRPr="00E81B1B" w14:paraId="5ECB4AE3" w14:textId="77777777" w:rsidTr="005E7D1E">
        <w:tc>
          <w:tcPr>
            <w:tcW w:w="2673" w:type="dxa"/>
            <w:tcBorders>
              <w:left w:val="single" w:sz="8" w:space="0" w:color="auto"/>
            </w:tcBorders>
            <w:vAlign w:val="center"/>
          </w:tcPr>
          <w:p w14:paraId="38646E6B"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7FECD124"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3B203CDA" w14:textId="77777777" w:rsidR="007B714A" w:rsidRPr="00E81B1B" w:rsidRDefault="007B714A" w:rsidP="005E7D1E">
            <w:pPr>
              <w:pStyle w:val="ReportTableText"/>
              <w:jc w:val="center"/>
            </w:pPr>
            <w:r w:rsidRPr="00E81B1B">
              <w:t>58.0</w:t>
            </w:r>
          </w:p>
        </w:tc>
      </w:tr>
      <w:tr w:rsidR="007B714A" w:rsidRPr="00E81B1B" w14:paraId="300719CA" w14:textId="77777777" w:rsidTr="005E7D1E">
        <w:tc>
          <w:tcPr>
            <w:tcW w:w="2673" w:type="dxa"/>
            <w:tcBorders>
              <w:left w:val="single" w:sz="8" w:space="0" w:color="auto"/>
            </w:tcBorders>
            <w:vAlign w:val="center"/>
          </w:tcPr>
          <w:p w14:paraId="3804E28C"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2E73E6E8"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2F6E2827" w14:textId="77777777" w:rsidR="007B714A" w:rsidRPr="00E81B1B" w:rsidRDefault="007B714A" w:rsidP="005E7D1E">
            <w:pPr>
              <w:pStyle w:val="ReportTableText"/>
              <w:jc w:val="center"/>
            </w:pPr>
            <w:r w:rsidRPr="00E81B1B">
              <w:t>58.2</w:t>
            </w:r>
          </w:p>
        </w:tc>
      </w:tr>
      <w:tr w:rsidR="007B714A" w:rsidRPr="00E81B1B" w14:paraId="0DA7B7D1" w14:textId="77777777" w:rsidTr="005E7D1E">
        <w:tc>
          <w:tcPr>
            <w:tcW w:w="2673" w:type="dxa"/>
            <w:tcBorders>
              <w:left w:val="single" w:sz="8" w:space="0" w:color="auto"/>
            </w:tcBorders>
            <w:vAlign w:val="center"/>
          </w:tcPr>
          <w:p w14:paraId="1B752803"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88CB575"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491A3673" w14:textId="77777777" w:rsidR="007B714A" w:rsidRPr="00E81B1B" w:rsidRDefault="007B714A" w:rsidP="005E7D1E">
            <w:pPr>
              <w:pStyle w:val="ReportTableText"/>
              <w:jc w:val="center"/>
            </w:pPr>
            <w:r w:rsidRPr="00E81B1B">
              <w:t>58.3</w:t>
            </w:r>
          </w:p>
        </w:tc>
      </w:tr>
      <w:tr w:rsidR="007B714A" w:rsidRPr="00E81B1B" w14:paraId="45748139" w14:textId="77777777" w:rsidTr="005E7D1E">
        <w:tc>
          <w:tcPr>
            <w:tcW w:w="2673" w:type="dxa"/>
            <w:tcBorders>
              <w:left w:val="single" w:sz="8" w:space="0" w:color="auto"/>
            </w:tcBorders>
            <w:vAlign w:val="center"/>
          </w:tcPr>
          <w:p w14:paraId="76437ED3"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66563C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4AB2B91E" w14:textId="77777777" w:rsidR="007B714A" w:rsidRPr="00E81B1B" w:rsidRDefault="007B714A" w:rsidP="005E7D1E">
            <w:pPr>
              <w:pStyle w:val="ReportTableText"/>
              <w:jc w:val="center"/>
            </w:pPr>
            <w:r w:rsidRPr="00E81B1B">
              <w:t>58.5</w:t>
            </w:r>
          </w:p>
        </w:tc>
      </w:tr>
      <w:tr w:rsidR="007B714A" w:rsidRPr="00E81B1B" w14:paraId="34B69274" w14:textId="77777777" w:rsidTr="005E7D1E">
        <w:tc>
          <w:tcPr>
            <w:tcW w:w="2673" w:type="dxa"/>
            <w:tcBorders>
              <w:left w:val="single" w:sz="8" w:space="0" w:color="auto"/>
              <w:bottom w:val="single" w:sz="4" w:space="0" w:color="auto"/>
            </w:tcBorders>
            <w:vAlign w:val="center"/>
          </w:tcPr>
          <w:p w14:paraId="218E52E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6C104B86"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482E566E" w14:textId="77777777" w:rsidR="007B714A" w:rsidRPr="00E81B1B" w:rsidRDefault="007B714A" w:rsidP="005E7D1E">
            <w:pPr>
              <w:pStyle w:val="ReportTableText"/>
              <w:jc w:val="center"/>
            </w:pPr>
            <w:r w:rsidRPr="00E81B1B">
              <w:t>58.7</w:t>
            </w:r>
          </w:p>
        </w:tc>
      </w:tr>
      <w:tr w:rsidR="007B714A" w:rsidRPr="00E81B1B" w14:paraId="3FAB4F6B" w14:textId="77777777" w:rsidTr="005E7D1E">
        <w:tc>
          <w:tcPr>
            <w:tcW w:w="2673" w:type="dxa"/>
            <w:tcBorders>
              <w:left w:val="single" w:sz="8" w:space="0" w:color="auto"/>
              <w:bottom w:val="single" w:sz="8" w:space="0" w:color="auto"/>
            </w:tcBorders>
            <w:vAlign w:val="center"/>
          </w:tcPr>
          <w:p w14:paraId="5B1D3379" w14:textId="77777777" w:rsidR="007B714A" w:rsidRPr="00E81B1B" w:rsidRDefault="007B714A" w:rsidP="005E7D1E">
            <w:pPr>
              <w:pStyle w:val="ReportTableText"/>
              <w:jc w:val="center"/>
            </w:pPr>
            <w:commentRangeStart w:id="1620"/>
            <w:r w:rsidRPr="00E81B1B">
              <w:t>34</w:t>
            </w:r>
          </w:p>
        </w:tc>
        <w:tc>
          <w:tcPr>
            <w:tcW w:w="2408" w:type="dxa"/>
            <w:tcBorders>
              <w:bottom w:val="single" w:sz="8" w:space="0" w:color="auto"/>
              <w:right w:val="single" w:sz="8" w:space="0" w:color="auto"/>
            </w:tcBorders>
            <w:vAlign w:val="center"/>
          </w:tcPr>
          <w:p w14:paraId="0A4C7FCD"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33CFA2F5" w14:textId="77777777" w:rsidR="007B714A" w:rsidRPr="00E81B1B" w:rsidRDefault="007B714A" w:rsidP="005E7D1E">
            <w:pPr>
              <w:pStyle w:val="ReportTableText"/>
              <w:jc w:val="center"/>
            </w:pPr>
            <w:r w:rsidRPr="00E81B1B">
              <w:t>58.8</w:t>
            </w:r>
            <w:commentRangeEnd w:id="1620"/>
            <w:r w:rsidRPr="00E81B1B">
              <w:rPr>
                <w:rStyle w:val="Kommentarzeichen"/>
                <w:rFonts w:ascii="Myriad Pro" w:eastAsiaTheme="minorHAnsi" w:hAnsi="Myriad Pro" w:cstheme="minorBidi"/>
              </w:rPr>
              <w:commentReference w:id="1620"/>
            </w:r>
          </w:p>
        </w:tc>
      </w:tr>
    </w:tbl>
    <w:p w14:paraId="2A12A17A" w14:textId="77777777" w:rsidR="007B714A" w:rsidRPr="00E81B1B" w:rsidRDefault="007B714A" w:rsidP="007B714A">
      <w:commentRangeStart w:id="1621"/>
      <w:r w:rsidRPr="00E81B1B">
        <w:t>Der Einfluss eines schwimmenden Estrichs auf das bewertete Schalldämm-Maß ist geprägt durch den Resonanzeffekt des Masse-Feder-Masse-Systems, der zu einer erheblichen Verbesserung der Luftschalldämmung bei geringeren Dicken der Deckenplatte führt.</w:t>
      </w:r>
      <w:commentRangeEnd w:id="1621"/>
      <w:r>
        <w:rPr>
          <w:rStyle w:val="Kommentarzeichen"/>
        </w:rPr>
        <w:commentReference w:id="1621"/>
      </w:r>
      <w:r w:rsidRPr="00E81B1B">
        <w:t xml:space="preserve"> Für die Berechnungsergebnisse der Variante W1 in </w:t>
      </w:r>
      <w:r w:rsidRPr="00E81B1B">
        <w:fldChar w:fldCharType="begin"/>
      </w:r>
      <w:r w:rsidRPr="00E81B1B">
        <w:instrText xml:space="preserve"> REF _Ref80173782 \h </w:instrText>
      </w:r>
      <w:r w:rsidRPr="00E81B1B">
        <w:fldChar w:fldCharType="separate"/>
      </w:r>
      <w:r w:rsidRPr="00E81B1B">
        <w:t xml:space="preserve">Tabelle </w:t>
      </w:r>
      <w:r>
        <w:rPr>
          <w:noProof/>
        </w:rPr>
        <w:t>4</w:t>
      </w:r>
      <w:r w:rsidRPr="00E81B1B">
        <w:fldChar w:fldCharType="end"/>
      </w:r>
      <w:r w:rsidRPr="00E81B1B">
        <w:t xml:space="preserve"> wurde eine flächenbezogene Masse der Estrichplatte von 150 kg/m</w:t>
      </w:r>
      <w:r w:rsidRPr="00E81B1B">
        <w:rPr>
          <w:vertAlign w:val="superscript"/>
        </w:rPr>
        <w:t>2</w:t>
      </w:r>
      <w:r w:rsidRPr="00E81B1B">
        <w:t xml:space="preserve"> angenommen. Eine geringere flächenbezogene Masse der Estrichplatte bis 60 kg/m</w:t>
      </w:r>
      <w:r w:rsidRPr="00E81B1B">
        <w:rPr>
          <w:vertAlign w:val="superscript"/>
        </w:rPr>
        <w:t>2</w:t>
      </w:r>
      <w:r w:rsidRPr="00E81B1B">
        <w:t xml:space="preserve"> gewährleistet aber auch die Einhaltung der Anforderungen.</w:t>
      </w:r>
    </w:p>
    <w:p w14:paraId="27C9847D" w14:textId="77777777" w:rsidR="007B714A" w:rsidRPr="00E81B1B" w:rsidRDefault="007B714A" w:rsidP="007B714A">
      <w:pPr>
        <w:spacing w:after="240"/>
      </w:pPr>
      <w:r w:rsidRPr="00E81B1B">
        <w:t>Eine Reduzierung der Luftschalldämmung bis zu K</w:t>
      </w:r>
      <w:r w:rsidRPr="00E81B1B">
        <w:rPr>
          <w:vertAlign w:val="subscript"/>
        </w:rPr>
        <w:t>E</w:t>
      </w:r>
      <w:r w:rsidRPr="00E81B1B">
        <w:t xml:space="preserve"> = 6 dB ist für diesen Bodenaufbau durch die elastisch entkoppelten Kanten der Deckenplatte zu erwarten. Solche Reduzierungen werden bei durchlaufenden Deckenplatten vermieden, weil durch die verminderte Übertragung von Schallenergie an den Bauteilrändern, im Bauteil selbst mit einer Erhöhung der Schallenergie zu rechnen ist.</w:t>
      </w:r>
    </w:p>
    <w:p w14:paraId="78EC679A" w14:textId="77777777" w:rsidR="007B714A" w:rsidRPr="00E81B1B" w:rsidRDefault="007B714A" w:rsidP="007B714A">
      <w:pPr>
        <w:pStyle w:val="Beschriftung"/>
      </w:pPr>
      <w:r w:rsidRPr="00E81B1B">
        <w:t xml:space="preserve">Tabelle </w:t>
      </w:r>
      <w:r w:rsidRPr="00E81B1B">
        <w:fldChar w:fldCharType="begin"/>
      </w:r>
      <w:r w:rsidRPr="00E81B1B">
        <w:instrText>SEQ Tabelle \* ARABIC</w:instrText>
      </w:r>
      <w:r w:rsidRPr="00E81B1B">
        <w:fldChar w:fldCharType="separate"/>
      </w:r>
      <w:r>
        <w:rPr>
          <w:noProof/>
        </w:rPr>
        <w:t>5</w:t>
      </w:r>
      <w:r w:rsidRPr="00E81B1B">
        <w:fldChar w:fldCharType="end"/>
      </w:r>
      <w:r w:rsidRPr="00E81B1B">
        <w:t xml:space="preserve"> Berechnungsergebnisse für Deckenaufbau Typ "W2" - ohne Unterdecke</w:t>
      </w:r>
    </w:p>
    <w:tbl>
      <w:tblPr>
        <w:tblStyle w:val="Tabellenraster"/>
        <w:tblW w:w="0" w:type="auto"/>
        <w:tblLook w:val="04A0" w:firstRow="1" w:lastRow="0" w:firstColumn="1" w:lastColumn="0" w:noHBand="0" w:noVBand="1"/>
      </w:tblPr>
      <w:tblGrid>
        <w:gridCol w:w="2673"/>
        <w:gridCol w:w="2408"/>
        <w:gridCol w:w="3969"/>
      </w:tblGrid>
      <w:tr w:rsidR="007B714A" w:rsidRPr="00E81B1B" w14:paraId="00CFAB59"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04F87FE"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620D74B" w14:textId="77777777" w:rsidR="007B714A" w:rsidRPr="00E81B1B" w:rsidRDefault="007B714A" w:rsidP="005E7D1E">
            <w:pPr>
              <w:pStyle w:val="ReportTableText"/>
              <w:jc w:val="center"/>
            </w:pPr>
          </w:p>
          <w:p w14:paraId="54F01EAE" w14:textId="77777777" w:rsidR="007B714A" w:rsidRPr="00E81B1B" w:rsidRDefault="007B714A" w:rsidP="005E7D1E">
            <w:pPr>
              <w:pStyle w:val="ReportTableText"/>
              <w:jc w:val="center"/>
            </w:pPr>
            <w:r w:rsidRPr="00E81B1B">
              <w:lastRenderedPageBreak/>
              <w:t>Vorhandener Lˈ</w:t>
            </w:r>
            <w:r w:rsidRPr="00E81B1B">
              <w:rPr>
                <w:vertAlign w:val="subscript"/>
              </w:rPr>
              <w:t>n,w</w:t>
            </w:r>
            <w:r w:rsidRPr="00E81B1B">
              <w:t xml:space="preserve"> + u</w:t>
            </w:r>
            <w:r w:rsidRPr="00E81B1B">
              <w:rPr>
                <w:vertAlign w:val="subscript"/>
              </w:rPr>
              <w:t>prog</w:t>
            </w:r>
            <w:r w:rsidRPr="00E81B1B">
              <w:t xml:space="preserve"> ≤ Erf. Lˈ</w:t>
            </w:r>
            <w:r w:rsidRPr="00E81B1B">
              <w:rPr>
                <w:vertAlign w:val="subscript"/>
              </w:rPr>
              <w:t>n,w</w:t>
            </w:r>
          </w:p>
          <w:p w14:paraId="1AD5C929" w14:textId="77777777" w:rsidR="007B714A" w:rsidRPr="00E81B1B" w:rsidRDefault="007B714A" w:rsidP="005E7D1E">
            <w:pPr>
              <w:pStyle w:val="ReportTableText"/>
              <w:jc w:val="center"/>
            </w:pPr>
            <w:r w:rsidRPr="00E81B1B">
              <w:t>Vorh. Lˈ</w:t>
            </w:r>
            <w:r w:rsidRPr="00E81B1B">
              <w:rPr>
                <w:vertAlign w:val="subscript"/>
              </w:rPr>
              <w:t>n,w</w:t>
            </w:r>
            <w:r w:rsidRPr="00E81B1B">
              <w:t xml:space="preserve"> + 3 dB ≤ 50 dB</w:t>
            </w:r>
          </w:p>
          <w:p w14:paraId="1692FC78" w14:textId="77777777" w:rsidR="007B714A" w:rsidRPr="00E81B1B" w:rsidRDefault="007B714A" w:rsidP="005E7D1E">
            <w:pPr>
              <w:pStyle w:val="ReportTableText"/>
              <w:jc w:val="center"/>
              <w:rPr>
                <w:b/>
                <w:bCs/>
              </w:rPr>
            </w:pPr>
            <w:r w:rsidRPr="00E81B1B">
              <w:rPr>
                <w:b/>
                <w:bCs/>
              </w:rPr>
              <w:t>Vorh. Lˈ</w:t>
            </w:r>
            <w:r w:rsidRPr="00E81B1B">
              <w:rPr>
                <w:b/>
                <w:bCs/>
                <w:vertAlign w:val="subscript"/>
              </w:rPr>
              <w:t>n,w</w:t>
            </w:r>
            <w:r w:rsidRPr="00E81B1B">
              <w:rPr>
                <w:b/>
                <w:bCs/>
              </w:rPr>
              <w:t xml:space="preserve"> ≤ 47 dB</w:t>
            </w:r>
          </w:p>
          <w:p w14:paraId="1FEC4184"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459A2817" w14:textId="77777777" w:rsidR="007B714A" w:rsidRPr="00E81B1B" w:rsidRDefault="007B714A" w:rsidP="005E7D1E">
            <w:pPr>
              <w:pStyle w:val="ReportTableText"/>
              <w:jc w:val="center"/>
              <w:rPr>
                <w:b/>
                <w:bCs/>
                <w:u w:val="single"/>
              </w:rPr>
            </w:pPr>
            <w:r w:rsidRPr="00E81B1B">
              <w:rPr>
                <w:b/>
                <w:bCs/>
                <w:u w:val="single"/>
              </w:rPr>
              <w:lastRenderedPageBreak/>
              <w:t>Bewertung der Luftschalldämmung</w:t>
            </w:r>
          </w:p>
          <w:p w14:paraId="4600CA9B" w14:textId="77777777" w:rsidR="007B714A" w:rsidRPr="00E81B1B" w:rsidRDefault="007B714A" w:rsidP="005E7D1E">
            <w:pPr>
              <w:pStyle w:val="ReportTableText"/>
              <w:jc w:val="center"/>
            </w:pPr>
          </w:p>
          <w:p w14:paraId="27696464" w14:textId="77777777" w:rsidR="007B714A" w:rsidRPr="00E81B1B" w:rsidRDefault="007B714A" w:rsidP="005E7D1E">
            <w:pPr>
              <w:pStyle w:val="ReportTableText"/>
              <w:jc w:val="center"/>
            </w:pPr>
            <w:r w:rsidRPr="00E81B1B">
              <w:lastRenderedPageBreak/>
              <w:t>Vorhandenes Rˈ</w:t>
            </w:r>
            <w:r w:rsidRPr="00E81B1B">
              <w:rPr>
                <w:vertAlign w:val="subscript"/>
              </w:rPr>
              <w:t>w</w:t>
            </w:r>
            <w:r w:rsidRPr="00E81B1B">
              <w:t xml:space="preserve"> - u</w:t>
            </w:r>
            <w:r w:rsidRPr="00E81B1B">
              <w:rPr>
                <w:vertAlign w:val="subscript"/>
              </w:rPr>
              <w:t>prog</w:t>
            </w:r>
            <w:r w:rsidRPr="00E81B1B">
              <w:t xml:space="preserve"> ≥ Erf. Rˈ</w:t>
            </w:r>
            <w:r w:rsidRPr="00E81B1B">
              <w:rPr>
                <w:vertAlign w:val="subscript"/>
              </w:rPr>
              <w:t>w</w:t>
            </w:r>
          </w:p>
          <w:p w14:paraId="113D2021" w14:textId="77777777" w:rsidR="007B714A" w:rsidRPr="00E81B1B" w:rsidRDefault="007B714A" w:rsidP="005E7D1E">
            <w:pPr>
              <w:pStyle w:val="ReportTableText"/>
              <w:jc w:val="center"/>
            </w:pPr>
            <w:r w:rsidRPr="00E81B1B">
              <w:t>Vorh. Rˈ</w:t>
            </w:r>
            <w:r w:rsidRPr="00E81B1B">
              <w:rPr>
                <w:vertAlign w:val="subscript"/>
              </w:rPr>
              <w:t>w</w:t>
            </w:r>
            <w:r w:rsidRPr="00E81B1B">
              <w:t xml:space="preserve"> - 2 dB ≥ 54 dB</w:t>
            </w:r>
          </w:p>
          <w:p w14:paraId="7106569F" w14:textId="77777777" w:rsidR="007B714A" w:rsidRPr="00E81B1B" w:rsidRDefault="007B714A" w:rsidP="005E7D1E">
            <w:pPr>
              <w:pStyle w:val="ReportTableText"/>
              <w:jc w:val="center"/>
              <w:rPr>
                <w:b/>
                <w:bCs/>
              </w:rPr>
            </w:pPr>
            <w:r w:rsidRPr="00E81B1B">
              <w:rPr>
                <w:b/>
                <w:bCs/>
              </w:rPr>
              <w:t>Vorh. Rˈ</w:t>
            </w:r>
            <w:r w:rsidRPr="00E81B1B">
              <w:rPr>
                <w:b/>
                <w:bCs/>
                <w:vertAlign w:val="subscript"/>
              </w:rPr>
              <w:t>w</w:t>
            </w:r>
            <w:r w:rsidRPr="00E81B1B">
              <w:rPr>
                <w:b/>
                <w:bCs/>
              </w:rPr>
              <w:t xml:space="preserve"> ≥ 56 dB</w:t>
            </w:r>
          </w:p>
          <w:p w14:paraId="1B35FA4A" w14:textId="77777777" w:rsidR="007B714A" w:rsidRPr="00E81B1B" w:rsidRDefault="007B714A" w:rsidP="005E7D1E">
            <w:pPr>
              <w:pStyle w:val="ReportTableText"/>
              <w:jc w:val="center"/>
            </w:pPr>
          </w:p>
        </w:tc>
      </w:tr>
      <w:tr w:rsidR="007B714A" w:rsidRPr="00E81B1B" w14:paraId="6A373E88"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9ED2D3B" w14:textId="77777777" w:rsidR="007B714A" w:rsidRPr="00E81B1B" w:rsidRDefault="007B714A" w:rsidP="005E7D1E">
            <w:pPr>
              <w:pStyle w:val="ReportTableText"/>
              <w:jc w:val="center"/>
            </w:pPr>
            <w:r w:rsidRPr="00E81B1B">
              <w:lastRenderedPageBreak/>
              <w:t>Angenommene ΔL</w:t>
            </w:r>
            <w:r w:rsidRPr="00E81B1B">
              <w:rPr>
                <w:vertAlign w:val="subscript"/>
              </w:rPr>
              <w:t>w</w:t>
            </w:r>
            <w:r w:rsidRPr="00E81B1B">
              <w:t xml:space="preserve"> weichen Bodenbelags</w:t>
            </w:r>
          </w:p>
          <w:p w14:paraId="5AECF73E"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4FD5DD6A" w14:textId="77777777" w:rsidR="007B714A" w:rsidRPr="00E81B1B" w:rsidRDefault="007B714A" w:rsidP="005E7D1E">
            <w:pPr>
              <w:pStyle w:val="ReportTableText"/>
              <w:jc w:val="center"/>
            </w:pPr>
            <w:r w:rsidRPr="00E81B1B">
              <w:t xml:space="preserve">Mindestdicke der Betonplatte </w:t>
            </w:r>
          </w:p>
          <w:p w14:paraId="5A9C07D1"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2EE4D4BD" w14:textId="77777777" w:rsidR="007B714A" w:rsidRPr="00E81B1B" w:rsidRDefault="007B714A" w:rsidP="005E7D1E">
            <w:pPr>
              <w:pStyle w:val="ReportTableText"/>
              <w:jc w:val="center"/>
            </w:pPr>
            <w:r w:rsidRPr="00E81B1B">
              <w:t>Bewertetes Rˈ</w:t>
            </w:r>
            <w:r w:rsidRPr="00E81B1B">
              <w:rPr>
                <w:vertAlign w:val="subscript"/>
              </w:rPr>
              <w:t>w</w:t>
            </w:r>
            <w:r w:rsidRPr="00E81B1B">
              <w:t xml:space="preserve"> bei Mindestdicke der Betonplatte</w:t>
            </w:r>
          </w:p>
          <w:p w14:paraId="1BC21B26"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00983509" w14:textId="77777777" w:rsidR="007B714A" w:rsidRPr="00E81B1B" w:rsidRDefault="007B714A" w:rsidP="005E7D1E">
            <w:pPr>
              <w:pStyle w:val="ReportTableText"/>
              <w:jc w:val="center"/>
            </w:pPr>
            <w:r w:rsidRPr="00E81B1B">
              <w:t>(dB)</w:t>
            </w:r>
          </w:p>
        </w:tc>
      </w:tr>
      <w:tr w:rsidR="007B714A" w:rsidRPr="00E81B1B" w14:paraId="3DAD21FF" w14:textId="77777777" w:rsidTr="005E7D1E">
        <w:tc>
          <w:tcPr>
            <w:tcW w:w="2673" w:type="dxa"/>
            <w:tcBorders>
              <w:top w:val="single" w:sz="8" w:space="0" w:color="auto"/>
              <w:left w:val="single" w:sz="8" w:space="0" w:color="auto"/>
            </w:tcBorders>
            <w:vAlign w:val="center"/>
          </w:tcPr>
          <w:p w14:paraId="6466E450"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5A51AE7F"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0AA02B63" w14:textId="77777777" w:rsidR="007B714A" w:rsidRPr="00E81B1B" w:rsidRDefault="007B714A" w:rsidP="005E7D1E">
            <w:pPr>
              <w:pStyle w:val="ReportTableText"/>
              <w:jc w:val="center"/>
            </w:pPr>
            <w:r w:rsidRPr="00E81B1B">
              <w:t>67.9</w:t>
            </w:r>
          </w:p>
        </w:tc>
      </w:tr>
      <w:tr w:rsidR="007B714A" w:rsidRPr="00E81B1B" w14:paraId="4A8F705E" w14:textId="77777777" w:rsidTr="005E7D1E">
        <w:tc>
          <w:tcPr>
            <w:tcW w:w="2673" w:type="dxa"/>
            <w:tcBorders>
              <w:left w:val="single" w:sz="8" w:space="0" w:color="auto"/>
            </w:tcBorders>
            <w:vAlign w:val="center"/>
          </w:tcPr>
          <w:p w14:paraId="35FE13D8"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6F4C27FF"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7A75C5E" w14:textId="77777777" w:rsidR="007B714A" w:rsidRPr="00E81B1B" w:rsidRDefault="007B714A" w:rsidP="005E7D1E">
            <w:pPr>
              <w:pStyle w:val="ReportTableText"/>
              <w:jc w:val="center"/>
            </w:pPr>
            <w:r w:rsidRPr="00E81B1B">
              <w:t>63.4</w:t>
            </w:r>
          </w:p>
        </w:tc>
      </w:tr>
      <w:tr w:rsidR="007B714A" w:rsidRPr="00E81B1B" w14:paraId="6E68E78F" w14:textId="77777777" w:rsidTr="005E7D1E">
        <w:tc>
          <w:tcPr>
            <w:tcW w:w="2673" w:type="dxa"/>
            <w:tcBorders>
              <w:left w:val="single" w:sz="8" w:space="0" w:color="auto"/>
            </w:tcBorders>
            <w:vAlign w:val="center"/>
          </w:tcPr>
          <w:p w14:paraId="7BD6A767"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74E111C7"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7973E6C4" w14:textId="77777777" w:rsidR="007B714A" w:rsidRPr="00E81B1B" w:rsidRDefault="007B714A" w:rsidP="005E7D1E">
            <w:pPr>
              <w:pStyle w:val="ReportTableText"/>
              <w:jc w:val="center"/>
            </w:pPr>
            <w:r w:rsidRPr="00E81B1B">
              <w:t>62.6</w:t>
            </w:r>
          </w:p>
        </w:tc>
      </w:tr>
      <w:tr w:rsidR="007B714A" w:rsidRPr="00E81B1B" w14:paraId="091413EB" w14:textId="77777777" w:rsidTr="005E7D1E">
        <w:tc>
          <w:tcPr>
            <w:tcW w:w="2673" w:type="dxa"/>
            <w:tcBorders>
              <w:left w:val="single" w:sz="8" w:space="0" w:color="auto"/>
            </w:tcBorders>
            <w:vAlign w:val="center"/>
          </w:tcPr>
          <w:p w14:paraId="49884A9D"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0CA35802"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7173F893" w14:textId="77777777" w:rsidR="007B714A" w:rsidRPr="00E81B1B" w:rsidRDefault="007B714A" w:rsidP="005E7D1E">
            <w:pPr>
              <w:pStyle w:val="ReportTableText"/>
              <w:jc w:val="center"/>
            </w:pPr>
            <w:r w:rsidRPr="00E81B1B">
              <w:t>61.7</w:t>
            </w:r>
          </w:p>
        </w:tc>
      </w:tr>
      <w:tr w:rsidR="007B714A" w:rsidRPr="00E81B1B" w14:paraId="64A28BE1" w14:textId="77777777" w:rsidTr="005E7D1E">
        <w:tc>
          <w:tcPr>
            <w:tcW w:w="2673" w:type="dxa"/>
            <w:tcBorders>
              <w:left w:val="single" w:sz="8" w:space="0" w:color="auto"/>
            </w:tcBorders>
            <w:vAlign w:val="center"/>
          </w:tcPr>
          <w:p w14:paraId="624CE33A"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3AB62580"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78C97BE2" w14:textId="77777777" w:rsidR="007B714A" w:rsidRPr="00E81B1B" w:rsidRDefault="007B714A" w:rsidP="005E7D1E">
            <w:pPr>
              <w:pStyle w:val="ReportTableText"/>
              <w:jc w:val="center"/>
            </w:pPr>
            <w:r w:rsidRPr="00E81B1B">
              <w:t>60.8</w:t>
            </w:r>
          </w:p>
        </w:tc>
      </w:tr>
      <w:tr w:rsidR="007B714A" w:rsidRPr="00E81B1B" w14:paraId="52B4115E" w14:textId="77777777" w:rsidTr="005E7D1E">
        <w:tc>
          <w:tcPr>
            <w:tcW w:w="2673" w:type="dxa"/>
            <w:tcBorders>
              <w:left w:val="single" w:sz="8" w:space="0" w:color="auto"/>
            </w:tcBorders>
            <w:vAlign w:val="center"/>
          </w:tcPr>
          <w:p w14:paraId="4ADD1D77"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1FC03932"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2C5EFA46" w14:textId="77777777" w:rsidR="007B714A" w:rsidRPr="00E81B1B" w:rsidRDefault="007B714A" w:rsidP="005E7D1E">
            <w:pPr>
              <w:pStyle w:val="ReportTableText"/>
              <w:jc w:val="center"/>
            </w:pPr>
            <w:r w:rsidRPr="00E81B1B">
              <w:t>59.9</w:t>
            </w:r>
          </w:p>
        </w:tc>
      </w:tr>
      <w:tr w:rsidR="007B714A" w:rsidRPr="00E81B1B" w14:paraId="22B86453" w14:textId="77777777" w:rsidTr="005E7D1E">
        <w:tc>
          <w:tcPr>
            <w:tcW w:w="2673" w:type="dxa"/>
            <w:tcBorders>
              <w:left w:val="single" w:sz="8" w:space="0" w:color="auto"/>
            </w:tcBorders>
            <w:vAlign w:val="center"/>
          </w:tcPr>
          <w:p w14:paraId="610B16FE"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017DF1EF"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B70144" w14:textId="77777777" w:rsidR="007B714A" w:rsidRPr="00E81B1B" w:rsidRDefault="007B714A" w:rsidP="005E7D1E">
            <w:pPr>
              <w:pStyle w:val="ReportTableText"/>
              <w:jc w:val="center"/>
            </w:pPr>
            <w:r w:rsidRPr="00E81B1B">
              <w:t>59.0</w:t>
            </w:r>
          </w:p>
        </w:tc>
      </w:tr>
      <w:tr w:rsidR="007B714A" w:rsidRPr="00E81B1B" w14:paraId="45018656" w14:textId="77777777" w:rsidTr="005E7D1E">
        <w:tc>
          <w:tcPr>
            <w:tcW w:w="2673" w:type="dxa"/>
            <w:tcBorders>
              <w:left w:val="single" w:sz="8" w:space="0" w:color="auto"/>
            </w:tcBorders>
            <w:vAlign w:val="center"/>
          </w:tcPr>
          <w:p w14:paraId="16ED8232"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30A87A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A80A9DE" w14:textId="77777777" w:rsidR="007B714A" w:rsidRPr="00E81B1B" w:rsidRDefault="007B714A" w:rsidP="005E7D1E">
            <w:pPr>
              <w:pStyle w:val="ReportTableText"/>
              <w:jc w:val="center"/>
            </w:pPr>
            <w:r w:rsidRPr="00E81B1B">
              <w:t>58.1</w:t>
            </w:r>
          </w:p>
        </w:tc>
      </w:tr>
      <w:tr w:rsidR="007B714A" w:rsidRPr="00E81B1B" w14:paraId="7477EAC4" w14:textId="77777777" w:rsidTr="005E7D1E">
        <w:tc>
          <w:tcPr>
            <w:tcW w:w="2673" w:type="dxa"/>
            <w:tcBorders>
              <w:left w:val="single" w:sz="8" w:space="0" w:color="auto"/>
            </w:tcBorders>
            <w:vAlign w:val="center"/>
          </w:tcPr>
          <w:p w14:paraId="668B5F2A"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0BCECAD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495CC0" w14:textId="77777777" w:rsidR="007B714A" w:rsidRPr="00E81B1B" w:rsidRDefault="007B714A" w:rsidP="005E7D1E">
            <w:pPr>
              <w:pStyle w:val="ReportTableText"/>
              <w:jc w:val="center"/>
            </w:pPr>
            <w:r w:rsidRPr="00E81B1B">
              <w:t>57.3</w:t>
            </w:r>
          </w:p>
        </w:tc>
      </w:tr>
      <w:tr w:rsidR="007B714A" w:rsidRPr="00E81B1B" w14:paraId="122F0A5C" w14:textId="77777777" w:rsidTr="005E7D1E">
        <w:tc>
          <w:tcPr>
            <w:tcW w:w="2673" w:type="dxa"/>
            <w:tcBorders>
              <w:left w:val="single" w:sz="8" w:space="0" w:color="auto"/>
            </w:tcBorders>
            <w:vAlign w:val="center"/>
          </w:tcPr>
          <w:p w14:paraId="37766A2C"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4D3F552"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627734BC" w14:textId="77777777" w:rsidR="007B714A" w:rsidRPr="00E81B1B" w:rsidRDefault="007B714A" w:rsidP="005E7D1E">
            <w:pPr>
              <w:pStyle w:val="ReportTableText"/>
              <w:jc w:val="center"/>
            </w:pPr>
            <w:r w:rsidRPr="00E81B1B">
              <w:t>56.4</w:t>
            </w:r>
          </w:p>
        </w:tc>
      </w:tr>
      <w:tr w:rsidR="007B714A" w:rsidRPr="00E81B1B" w14:paraId="18DF4AF1" w14:textId="77777777" w:rsidTr="005E7D1E">
        <w:tc>
          <w:tcPr>
            <w:tcW w:w="2673" w:type="dxa"/>
            <w:tcBorders>
              <w:left w:val="single" w:sz="8" w:space="0" w:color="auto"/>
            </w:tcBorders>
            <w:vAlign w:val="center"/>
          </w:tcPr>
          <w:p w14:paraId="31AD1AC7"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58E91657"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010ADD7A" w14:textId="77777777" w:rsidR="007B714A" w:rsidRPr="00E81B1B" w:rsidRDefault="007B714A" w:rsidP="005E7D1E">
            <w:pPr>
              <w:pStyle w:val="ReportTableText"/>
              <w:jc w:val="center"/>
            </w:pPr>
            <w:r w:rsidRPr="00E81B1B">
              <w:rPr>
                <w:color w:val="FF0000"/>
              </w:rPr>
              <w:t>55.5</w:t>
            </w:r>
          </w:p>
        </w:tc>
      </w:tr>
      <w:tr w:rsidR="007B714A" w:rsidRPr="00E81B1B" w14:paraId="218877A8" w14:textId="77777777" w:rsidTr="005E7D1E">
        <w:tc>
          <w:tcPr>
            <w:tcW w:w="2673" w:type="dxa"/>
            <w:tcBorders>
              <w:left w:val="single" w:sz="8" w:space="0" w:color="auto"/>
            </w:tcBorders>
            <w:vAlign w:val="center"/>
          </w:tcPr>
          <w:p w14:paraId="494ACD2D"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55AE2395"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1497E066" w14:textId="77777777" w:rsidR="007B714A" w:rsidRPr="00E81B1B" w:rsidRDefault="007B714A" w:rsidP="005E7D1E">
            <w:pPr>
              <w:pStyle w:val="ReportTableText"/>
              <w:jc w:val="center"/>
            </w:pPr>
            <w:r w:rsidRPr="00E81B1B">
              <w:rPr>
                <w:color w:val="FF0000"/>
              </w:rPr>
              <w:t>54.6</w:t>
            </w:r>
          </w:p>
        </w:tc>
      </w:tr>
      <w:tr w:rsidR="007B714A" w:rsidRPr="00E81B1B" w14:paraId="52531D74" w14:textId="77777777" w:rsidTr="005E7D1E">
        <w:tc>
          <w:tcPr>
            <w:tcW w:w="2673" w:type="dxa"/>
            <w:tcBorders>
              <w:left w:val="single" w:sz="8" w:space="0" w:color="auto"/>
            </w:tcBorders>
            <w:vAlign w:val="center"/>
          </w:tcPr>
          <w:p w14:paraId="0B633044"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73F5812"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5422B3A8" w14:textId="77777777" w:rsidR="007B714A" w:rsidRPr="00E81B1B" w:rsidRDefault="007B714A" w:rsidP="005E7D1E">
            <w:pPr>
              <w:pStyle w:val="ReportTableText"/>
              <w:jc w:val="center"/>
            </w:pPr>
            <w:r w:rsidRPr="00E81B1B">
              <w:rPr>
                <w:color w:val="FF0000"/>
              </w:rPr>
              <w:t>53.7</w:t>
            </w:r>
          </w:p>
        </w:tc>
      </w:tr>
      <w:tr w:rsidR="007B714A" w:rsidRPr="00E81B1B" w14:paraId="36C65782" w14:textId="77777777" w:rsidTr="005E7D1E">
        <w:tc>
          <w:tcPr>
            <w:tcW w:w="2673" w:type="dxa"/>
            <w:tcBorders>
              <w:left w:val="single" w:sz="8" w:space="0" w:color="auto"/>
            </w:tcBorders>
            <w:vAlign w:val="center"/>
          </w:tcPr>
          <w:p w14:paraId="599DDAC8"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7DF1D39"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570E321" w14:textId="77777777" w:rsidR="007B714A" w:rsidRPr="00E81B1B" w:rsidRDefault="007B714A" w:rsidP="005E7D1E">
            <w:pPr>
              <w:pStyle w:val="ReportTableText"/>
              <w:jc w:val="center"/>
            </w:pPr>
            <w:r w:rsidRPr="00E81B1B">
              <w:rPr>
                <w:color w:val="FF0000"/>
              </w:rPr>
              <w:t>52.8</w:t>
            </w:r>
          </w:p>
        </w:tc>
      </w:tr>
      <w:tr w:rsidR="007B714A" w:rsidRPr="00E81B1B" w14:paraId="66FF3B7D" w14:textId="77777777" w:rsidTr="005E7D1E">
        <w:tc>
          <w:tcPr>
            <w:tcW w:w="2673" w:type="dxa"/>
            <w:tcBorders>
              <w:left w:val="single" w:sz="8" w:space="0" w:color="auto"/>
              <w:bottom w:val="single" w:sz="4" w:space="0" w:color="auto"/>
            </w:tcBorders>
            <w:vAlign w:val="center"/>
          </w:tcPr>
          <w:p w14:paraId="7217ECF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1AEBB327"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5F44A1C7" w14:textId="77777777" w:rsidR="007B714A" w:rsidRPr="00E81B1B" w:rsidRDefault="007B714A" w:rsidP="005E7D1E">
            <w:pPr>
              <w:pStyle w:val="ReportTableText"/>
              <w:jc w:val="center"/>
            </w:pPr>
            <w:r w:rsidRPr="00E81B1B">
              <w:rPr>
                <w:color w:val="FF0000"/>
              </w:rPr>
              <w:t>52.0</w:t>
            </w:r>
          </w:p>
        </w:tc>
      </w:tr>
      <w:tr w:rsidR="007B714A" w:rsidRPr="00E81B1B" w14:paraId="1D5FAEF0" w14:textId="77777777" w:rsidTr="005E7D1E">
        <w:tc>
          <w:tcPr>
            <w:tcW w:w="2673" w:type="dxa"/>
            <w:tcBorders>
              <w:left w:val="single" w:sz="8" w:space="0" w:color="auto"/>
              <w:bottom w:val="single" w:sz="8" w:space="0" w:color="auto"/>
            </w:tcBorders>
            <w:vAlign w:val="center"/>
          </w:tcPr>
          <w:p w14:paraId="689A0F56"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794B49C7"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585A5AF1" w14:textId="77777777" w:rsidR="007B714A" w:rsidRPr="00E81B1B" w:rsidRDefault="007B714A" w:rsidP="005E7D1E">
            <w:pPr>
              <w:pStyle w:val="ReportTableText"/>
              <w:jc w:val="center"/>
            </w:pPr>
            <w:r w:rsidRPr="00E81B1B">
              <w:rPr>
                <w:color w:val="FF0000"/>
              </w:rPr>
              <w:t>51.1</w:t>
            </w:r>
          </w:p>
        </w:tc>
      </w:tr>
    </w:tbl>
    <w:p w14:paraId="7AC6E96D" w14:textId="77777777" w:rsidR="007B714A" w:rsidRPr="00E81B1B" w:rsidRDefault="007B714A" w:rsidP="007B714A">
      <w:r w:rsidRPr="00E81B1B">
        <w:t xml:space="preserve">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 nicht die Anforderung an die Luftschalldämmung, siehe </w:t>
      </w:r>
      <w:r w:rsidRPr="00E81B1B">
        <w:fldChar w:fldCharType="begin"/>
      </w:r>
      <w:r w:rsidRPr="00E81B1B">
        <w:instrText xml:space="preserve"> REF _Ref80174079 \h </w:instrText>
      </w:r>
      <w:r w:rsidRPr="00E81B1B">
        <w:fldChar w:fldCharType="separate"/>
      </w:r>
      <w:r w:rsidRPr="00E81B1B">
        <w:t xml:space="preserve">Tabelle </w:t>
      </w:r>
      <w:r>
        <w:rPr>
          <w:noProof/>
        </w:rPr>
        <w:t>5</w:t>
      </w:r>
      <w:r w:rsidRPr="00E81B1B">
        <w:fldChar w:fldCharType="end"/>
      </w:r>
      <w:r w:rsidRPr="00E81B1B">
        <w:t>.</w:t>
      </w:r>
    </w:p>
    <w:p w14:paraId="3BF5FC4D" w14:textId="77777777" w:rsidR="007B714A" w:rsidRPr="00E81B1B" w:rsidRDefault="007B714A" w:rsidP="007B714A">
      <w:pPr>
        <w:spacing w:after="240"/>
      </w:pPr>
      <w:commentRangeStart w:id="1622"/>
      <w:r w:rsidRPr="00E81B1B">
        <w:t>In dem Fall, dass die Deckenplatten an vier Kanten elastisch entkoppelt sind, muss auch der Korrekturwert K</w:t>
      </w:r>
      <w:r w:rsidRPr="00E81B1B">
        <w:rPr>
          <w:vertAlign w:val="subscript"/>
        </w:rPr>
        <w:t>E</w:t>
      </w:r>
      <w:r w:rsidRPr="00E81B1B">
        <w:t xml:space="preserve"> berücksichtigt werden. Die Mindestdicke der Deckenplatte erhöht sich hierdurch.</w:t>
      </w:r>
      <w:commentRangeEnd w:id="1622"/>
      <w:r>
        <w:rPr>
          <w:rStyle w:val="Kommentarzeichen"/>
        </w:rPr>
        <w:commentReference w:id="1622"/>
      </w:r>
    </w:p>
    <w:p w14:paraId="66DCD9A2" w14:textId="77777777" w:rsidR="007B714A" w:rsidRPr="00E81B1B" w:rsidRDefault="007B714A" w:rsidP="007B714A">
      <w:pPr>
        <w:spacing w:after="240"/>
      </w:pPr>
      <w:commentRangeStart w:id="1623"/>
      <w:r w:rsidRPr="00E81B1B">
        <w:t xml:space="preserve">Mögliche Fußbodenaufbauten sowie die zugehörige Verbesserung für das Trittschalldämmmaß sind in </w:t>
      </w:r>
      <w:r w:rsidRPr="00E81B1B">
        <w:fldChar w:fldCharType="begin"/>
      </w:r>
      <w:r w:rsidRPr="00E81B1B">
        <w:instrText xml:space="preserve"> REF _Ref80174229 \h </w:instrText>
      </w:r>
      <w:r w:rsidRPr="00E81B1B">
        <w:fldChar w:fldCharType="separate"/>
      </w:r>
      <w:r w:rsidRPr="00E81B1B">
        <w:t xml:space="preserve">Tabelle </w:t>
      </w:r>
      <w:r>
        <w:rPr>
          <w:noProof/>
        </w:rPr>
        <w:t>6</w:t>
      </w:r>
      <w:r w:rsidRPr="00E81B1B">
        <w:fldChar w:fldCharType="end"/>
      </w:r>
      <w:r w:rsidRPr="00E81B1B">
        <w:t xml:space="preserve"> aufgeführt.</w:t>
      </w:r>
      <w:commentRangeEnd w:id="1623"/>
      <w:r w:rsidR="00D60FF9">
        <w:rPr>
          <w:rStyle w:val="Kommentarzeichen"/>
        </w:rPr>
        <w:commentReference w:id="1623"/>
      </w:r>
    </w:p>
    <w:p w14:paraId="4195F684" w14:textId="77777777" w:rsidR="007B714A" w:rsidRPr="00E81B1B" w:rsidRDefault="007B714A" w:rsidP="007B714A">
      <w:pPr>
        <w:pStyle w:val="Beschriftung"/>
      </w:pPr>
      <w:commentRangeStart w:id="1624"/>
      <w:r w:rsidRPr="00E81B1B">
        <w:lastRenderedPageBreak/>
        <w:t xml:space="preserve">Tabelle </w:t>
      </w:r>
      <w:r w:rsidRPr="00E81B1B">
        <w:fldChar w:fldCharType="begin"/>
      </w:r>
      <w:r w:rsidRPr="00E81B1B">
        <w:instrText>SEQ Tabelle \* ARABIC</w:instrText>
      </w:r>
      <w:r w:rsidRPr="00E81B1B">
        <w:fldChar w:fldCharType="separate"/>
      </w:r>
      <w:r>
        <w:rPr>
          <w:noProof/>
        </w:rPr>
        <w:t>6</w:t>
      </w:r>
      <w:r w:rsidRPr="00E81B1B">
        <w:fldChar w:fldCharType="end"/>
      </w:r>
      <w:r w:rsidRPr="00E81B1B">
        <w:t xml:space="preserve"> Bodenaufbauten</w:t>
      </w:r>
      <w:commentRangeEnd w:id="1624"/>
      <w:r w:rsidR="00E161C3">
        <w:rPr>
          <w:rStyle w:val="Kommentarzeichen"/>
          <w:iCs w:val="0"/>
        </w:rPr>
        <w:commentReference w:id="1624"/>
      </w:r>
    </w:p>
    <w:p w14:paraId="311EF78D" w14:textId="7EB2A183" w:rsidR="007B714A" w:rsidRPr="00E81B1B" w:rsidRDefault="007B714A" w:rsidP="007B714A">
      <w:r w:rsidRPr="00E81B1B">
        <w:rPr>
          <w:noProof/>
          <w:lang w:eastAsia="de-DE"/>
        </w:rPr>
        <w:drawing>
          <wp:inline distT="0" distB="0" distL="0" distR="0" wp14:anchorId="389D954A" wp14:editId="1075086F">
            <wp:extent cx="5759450" cy="48190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p>
    <w:p w14:paraId="0C0BAEA6" w14:textId="05388792" w:rsidR="007B714A" w:rsidRPr="00E81B1B" w:rsidRDefault="007B714A" w:rsidP="0061328E">
      <w:pPr>
        <w:pStyle w:val="berschrift2"/>
        <w:numPr>
          <w:ilvl w:val="1"/>
          <w:numId w:val="43"/>
        </w:numPr>
      </w:pPr>
      <w:bookmarkStart w:id="1625" w:name="_Toc93321074"/>
      <w:r>
        <w:t>Unterdecken</w:t>
      </w:r>
      <w:bookmarkEnd w:id="1625"/>
    </w:p>
    <w:p w14:paraId="3737C24A" w14:textId="77777777" w:rsidR="007B714A" w:rsidRPr="00E81B1B" w:rsidRDefault="007B714A" w:rsidP="007B714A">
      <w:r w:rsidRPr="00E81B1B">
        <w:t xml:space="preserve">Die Varianten W4 und W5 können aufgrund der noch fehlenden Informationen zur flächenbezogenen Masse und Montage der Unterdecke nicht </w:t>
      </w:r>
      <w:commentRangeStart w:id="1626"/>
      <w:r w:rsidRPr="00E81B1B">
        <w:t xml:space="preserve">mit den aktuell vorliegenden Angaben </w:t>
      </w:r>
      <w:commentRangeEnd w:id="1626"/>
      <w:r>
        <w:rPr>
          <w:rStyle w:val="Kommentarzeichen"/>
        </w:rPr>
        <w:commentReference w:id="1626"/>
      </w:r>
      <w:r w:rsidRPr="00E81B1B">
        <w:t>rechnerisch abschließend bewertet werden. 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p>
    <w:p w14:paraId="71255C42" w14:textId="619C34B1" w:rsidR="007B714A" w:rsidRPr="00E81B1B" w:rsidRDefault="007B714A" w:rsidP="007B714A">
      <w:commentRangeStart w:id="1627"/>
      <w:r w:rsidRPr="00E81B1B">
        <w:t xml:space="preserve">TGA-Register als Akustikmaßnahme kommen nicht in Frage. Die Holzbalken müssen auf Grund von Brandschutzanforderungen </w:t>
      </w:r>
      <w:commentRangeStart w:id="1628"/>
      <w:commentRangeStart w:id="1629"/>
      <w:r w:rsidRPr="00E81B1B">
        <w:t xml:space="preserve">exponiert </w:t>
      </w:r>
      <w:commentRangeEnd w:id="1628"/>
      <w:r>
        <w:rPr>
          <w:rStyle w:val="Kommentarzeichen"/>
        </w:rPr>
        <w:commentReference w:id="1628"/>
      </w:r>
      <w:commentRangeEnd w:id="1629"/>
      <w:r>
        <w:rPr>
          <w:rStyle w:val="Kommentarzeichen"/>
        </w:rPr>
        <w:commentReference w:id="1629"/>
      </w:r>
      <w:r w:rsidRPr="00E81B1B">
        <w:t>sein. Die TGA</w:t>
      </w:r>
      <w:r w:rsidR="00D60FF9">
        <w:t>-</w:t>
      </w:r>
      <w:r w:rsidRPr="00E81B1B">
        <w:t xml:space="preserve">Register werden mit umlaufender Fuge montiert </w:t>
      </w:r>
      <w:commentRangeStart w:id="1630"/>
      <w:r w:rsidRPr="00E81B1B">
        <w:t>(Hinterlüftung und Brandschutzauflage</w:t>
      </w:r>
      <w:commentRangeEnd w:id="1630"/>
      <w:r w:rsidR="00D60FF9">
        <w:rPr>
          <w:rStyle w:val="Kommentarzeichen"/>
        </w:rPr>
        <w:commentReference w:id="1630"/>
      </w:r>
      <w:r w:rsidRPr="00E81B1B">
        <w:t>). Damit ist ein Ansatz zur akustischen Verbesserung ausgeschlossen</w:t>
      </w:r>
      <w:commentRangeEnd w:id="1627"/>
      <w:r w:rsidR="00D60FF9">
        <w:rPr>
          <w:rStyle w:val="Kommentarzeichen"/>
        </w:rPr>
        <w:commentReference w:id="1627"/>
      </w:r>
      <w:r w:rsidRPr="00E81B1B">
        <w:t>.</w:t>
      </w:r>
    </w:p>
    <w:p w14:paraId="415145D7" w14:textId="0AA9BD8D" w:rsidR="007B714A" w:rsidRPr="00E81B1B" w:rsidRDefault="007B714A" w:rsidP="0061328E">
      <w:pPr>
        <w:pStyle w:val="berschrift2"/>
        <w:numPr>
          <w:ilvl w:val="1"/>
          <w:numId w:val="43"/>
        </w:numPr>
      </w:pPr>
      <w:bookmarkStart w:id="1631" w:name="_Toc93321075"/>
      <w:r>
        <w:t>Konstruktive Hinweise</w:t>
      </w:r>
      <w:bookmarkEnd w:id="1631"/>
    </w:p>
    <w:p w14:paraId="65F1184D" w14:textId="77777777" w:rsidR="007B714A" w:rsidRPr="00E81B1B" w:rsidRDefault="007B714A" w:rsidP="007B714A">
      <w:commentRangeStart w:id="1632"/>
      <w:r w:rsidRPr="00E81B1B">
        <w:t>Die Berechnungen berücksichtigen nur die schalltechnischen Eigenschaften der Trenndecke selbst.</w:t>
      </w:r>
      <w:commentRangeEnd w:id="1632"/>
      <w:r>
        <w:rPr>
          <w:rStyle w:val="Kommentarzeichen"/>
        </w:rPr>
        <w:commentReference w:id="1632"/>
      </w:r>
    </w:p>
    <w:p w14:paraId="6D3E41F3" w14:textId="77777777" w:rsidR="007B714A" w:rsidRPr="00E81B1B" w:rsidRDefault="007B714A" w:rsidP="007B714A">
      <w:r w:rsidRPr="00E81B1B">
        <w:t xml:space="preserve">Die Schallübertragung über flankierende Bauteile, wie Fassaden und Innenwände, kann zu einer Reduzierung der gesamten bewerteten Luft- und Trittschalldämmung führen. In der Regel sind angrenzende flankierende </w:t>
      </w:r>
      <w:r w:rsidRPr="00E81B1B">
        <w:lastRenderedPageBreak/>
        <w:t>Bauteile vom Trennbauteil, durchlaufend vom Senderaum bis Empfangsraum, zu trennen. Alle flankierenden Bauteile sind vom Trennbauteil komplett zu unterbrechen und elastisch zu entkoppeln.</w:t>
      </w:r>
    </w:p>
    <w:p w14:paraId="0874EA69" w14:textId="77777777" w:rsidR="007B714A" w:rsidRPr="00E81B1B" w:rsidRDefault="007B714A" w:rsidP="007B714A">
      <w:r w:rsidRPr="00E81B1B">
        <w:t>Der Nachweis der schalltechnischen Anforderungen muss unter Berücksichtigung der jeweiligen gesamten Einbausituation und der Prüfwerte der einzelnen Materialen bzw. Produkte durchgeführt werden. Die angegebenen Berechnungsergebnisse sind nur informativ und dienen der Orientierung. Eine pauschale Aussage zur Gewährleistung, dass alle erforderlichen schalltechnischen Eigenschaften erreicht werden, kann nicht erfolgen. Dies ist immer im Einzelfall zu prüfen.</w:t>
      </w:r>
    </w:p>
    <w:p w14:paraId="08517D9D" w14:textId="2C1B0FBF" w:rsidR="007B714A" w:rsidRPr="00E81B1B" w:rsidRDefault="007B714A" w:rsidP="000E0A9F">
      <w:pPr>
        <w:pStyle w:val="berschrift2"/>
        <w:numPr>
          <w:ilvl w:val="1"/>
          <w:numId w:val="43"/>
        </w:numPr>
      </w:pPr>
      <w:bookmarkStart w:id="1633" w:name="_Toc93321076"/>
      <w:r>
        <w:t>Projektbezogene Prüfung</w:t>
      </w:r>
      <w:bookmarkEnd w:id="1633"/>
    </w:p>
    <w:p w14:paraId="394C9DBE" w14:textId="77777777" w:rsidR="007B714A" w:rsidRPr="00E81B1B" w:rsidRDefault="007B714A" w:rsidP="007B714A">
      <w:commentRangeStart w:id="1634"/>
      <w:r w:rsidRPr="00E81B1B">
        <w:t xml:space="preserve">Es empfiehlt sich eine projektbezogene Prüfung als bauakustische Güte- und Eignungsprüfung am Bau durchzuführen, um frühzeitig die Einhaltung der akustischen Anforderungen unter den projektspezifischen Bedingungen zu überprüfen. Hierzu sind möglichst frühzeitig je zwei neben– bzw. übereinanderliegende Musterräume vorzusehen, zwischen denen dann die Luft- bzw. Trittschalldämmung der Wände, Decken ggf. auch der Türen gemäß </w:t>
      </w:r>
      <w:commentRangeStart w:id="1635"/>
      <w:r w:rsidRPr="00E81B1B">
        <w:t xml:space="preserve">DIN 4109 </w:t>
      </w:r>
      <w:commentRangeEnd w:id="1635"/>
      <w:r w:rsidR="000E0A9F">
        <w:rPr>
          <w:rStyle w:val="Kommentarzeichen"/>
        </w:rPr>
        <w:commentReference w:id="1635"/>
      </w:r>
      <w:r w:rsidRPr="00E81B1B">
        <w:t>kontrolliert werden kann.</w:t>
      </w:r>
      <w:commentRangeEnd w:id="1634"/>
      <w:r>
        <w:rPr>
          <w:rStyle w:val="Kommentarzeichen"/>
        </w:rPr>
        <w:commentReference w:id="1634"/>
      </w:r>
    </w:p>
    <w:p w14:paraId="4B4C5438" w14:textId="2CFCFE46" w:rsidR="007B714A" w:rsidRPr="00E81B1B" w:rsidRDefault="007B714A" w:rsidP="007B714A">
      <w:r w:rsidRPr="00E81B1B">
        <w:t>Da sich die Planung auf unterschiedliche Nutzungen bezieht, empfiehlt es sich bereits frühzeitig je eine Trenndecke pro Anforderungsniveau zu errichten, um Messungen des Schalldämm</w:t>
      </w:r>
      <w:r w:rsidR="00D60FF9">
        <w:t>m</w:t>
      </w:r>
      <w:r w:rsidRPr="00E81B1B">
        <w:t xml:space="preserve">aßes zwischen dem sich daraus ergebenden Sende- und Empfangsräumen durchführen zu können. Sowohl der Empfangsraum als auch der Senderaum müssen hierfür ein </w:t>
      </w:r>
      <w:commentRangeStart w:id="1636"/>
      <w:r w:rsidRPr="00E81B1B">
        <w:t xml:space="preserve">abgeschlossenes Raumvolumen </w:t>
      </w:r>
      <w:commentRangeEnd w:id="1636"/>
      <w:r>
        <w:rPr>
          <w:rStyle w:val="Kommentarzeichen"/>
        </w:rPr>
        <w:commentReference w:id="1636"/>
      </w:r>
      <w:r w:rsidRPr="00E81B1B">
        <w:t>haben. Um belastbare Ergebnisse zu erhalten, ist es wichtig, dass sämtliche Bauteile und Bauteilanschlüsse der Messräume gemäß den Planungsdetails und -vorgaben ausgeführt sind. Auch ist die Schallübertragung über Schallnebenwege, Undichtigkeiten etc. auszuschließen.</w:t>
      </w:r>
    </w:p>
    <w:p w14:paraId="3F6FA58C" w14:textId="37E50AB1" w:rsidR="007B714A" w:rsidRDefault="007B714A" w:rsidP="007B714A">
      <w:r w:rsidRPr="0078259C">
        <w:t>Unter diesen Voraussetzungen lassen sich</w:t>
      </w:r>
      <w:commentRangeStart w:id="1637"/>
      <w:r w:rsidRPr="0078259C">
        <w:t xml:space="preserve"> frühzeitig </w:t>
      </w:r>
      <w:commentRangeEnd w:id="1637"/>
      <w:r w:rsidR="00D60FF9">
        <w:rPr>
          <w:rStyle w:val="Kommentarzeichen"/>
        </w:rPr>
        <w:commentReference w:id="1637"/>
      </w:r>
      <w:r w:rsidRPr="0078259C">
        <w:t>Aussagen zum zu erwartenden Schalldämm-Maß der Trennwände und Geschossdecken treffen und eventuelle Ausführungsfehler vor de</w:t>
      </w:r>
      <w:r w:rsidR="00B90A8B" w:rsidRPr="000E0A9F">
        <w:t>r</w:t>
      </w:r>
      <w:r w:rsidRPr="0078259C">
        <w:t xml:space="preserve"> Serien</w:t>
      </w:r>
      <w:r w:rsidR="00B90A8B" w:rsidRPr="000E0A9F">
        <w:t>fertigung</w:t>
      </w:r>
      <w:r w:rsidRPr="0078259C">
        <w:t xml:space="preserve"> korrigieren. </w:t>
      </w:r>
    </w:p>
    <w:p w14:paraId="392EBA3C" w14:textId="6A12E985" w:rsidR="007B714A" w:rsidRPr="00AE2B4F" w:rsidRDefault="007B714A" w:rsidP="0061328E">
      <w:pPr>
        <w:pStyle w:val="berschrift2"/>
        <w:numPr>
          <w:ilvl w:val="1"/>
          <w:numId w:val="43"/>
        </w:numPr>
      </w:pPr>
      <w:bookmarkStart w:id="1638" w:name="_Toc93321077"/>
      <w:commentRangeStart w:id="1639"/>
      <w:r w:rsidRPr="00AE2B4F">
        <w:t>Zusammenfassung</w:t>
      </w:r>
      <w:bookmarkEnd w:id="1638"/>
      <w:commentRangeEnd w:id="1639"/>
      <w:r w:rsidR="00D60FF9">
        <w:rPr>
          <w:rStyle w:val="Kommentarzeichen"/>
          <w:rFonts w:ascii="Myriad Pro" w:eastAsiaTheme="minorHAnsi" w:hAnsi="Myriad Pro" w:cstheme="minorBidi"/>
          <w:b w:val="0"/>
        </w:rPr>
        <w:commentReference w:id="1639"/>
      </w:r>
    </w:p>
    <w:p w14:paraId="50AB697C" w14:textId="2E3F9348" w:rsidR="007B714A" w:rsidRDefault="007B714A" w:rsidP="007B714A">
      <w:r w:rsidRPr="000E0A9F">
        <w:t>Für d</w:t>
      </w:r>
      <w:r w:rsidRPr="00AE2B4F">
        <w:t>ie Berechnung von Luft- und Trittschallübertragung ist auf</w:t>
      </w:r>
      <w:r w:rsidR="000E0A9F">
        <w:t>g</w:t>
      </w:r>
      <w:r w:rsidRPr="00AE2B4F">
        <w:t>rund der anzuwendenden Normen</w:t>
      </w:r>
      <w:r w:rsidRPr="000E0A9F">
        <w:t xml:space="preserve"> ein </w:t>
      </w:r>
      <w:r w:rsidRPr="00AE2B4F">
        <w:t>Sicherheitsbeiwert von 2 dB</w:t>
      </w:r>
      <w:r w:rsidRPr="000E0A9F">
        <w:t xml:space="preserve"> zu berücksichtigen. </w:t>
      </w:r>
      <w:r w:rsidRPr="00AE2B4F">
        <w:t xml:space="preserve">Daher wird eine </w:t>
      </w:r>
      <w:del w:id="1640" w:author="Marie" w:date="2022-01-23T15:47:00Z">
        <w:r w:rsidRPr="00AE2B4F" w:rsidDel="00D60FF9">
          <w:delText>P</w:delText>
        </w:r>
      </w:del>
      <w:ins w:id="1641" w:author="Marie" w:date="2022-01-23T15:47:00Z">
        <w:r w:rsidR="00D60FF9">
          <w:t>p</w:t>
        </w:r>
      </w:ins>
      <w:r w:rsidRPr="00AE2B4F">
        <w:t>rojekt</w:t>
      </w:r>
      <w:del w:id="1642" w:author="Marie" w:date="2022-01-23T15:47:00Z">
        <w:r w:rsidRPr="00AE2B4F" w:rsidDel="00D60FF9">
          <w:delText>-</w:delText>
        </w:r>
      </w:del>
      <w:r w:rsidRPr="00AE2B4F">
        <w:t xml:space="preserve">bezogene Prüfung empfohlen, um die </w:t>
      </w:r>
      <w:r w:rsidR="00BE34DC" w:rsidRPr="000E0A9F">
        <w:t>andernfalls erfo</w:t>
      </w:r>
      <w:r w:rsidR="0078259C" w:rsidRPr="000E0A9F">
        <w:t>r</w:t>
      </w:r>
      <w:r w:rsidR="00BE34DC" w:rsidRPr="000E0A9F">
        <w:t>derliche</w:t>
      </w:r>
      <w:r w:rsidRPr="00AE2B4F">
        <w:t xml:space="preserve"> Überdimensionierung zu vermeiden und </w:t>
      </w:r>
      <w:ins w:id="1643" w:author="Marie" w:date="2022-01-23T15:42:00Z">
        <w:r w:rsidR="000E0A9F">
          <w:t xml:space="preserve">eine Optimierung der </w:t>
        </w:r>
      </w:ins>
      <w:del w:id="1644" w:author="Marie" w:date="2022-01-23T15:42:00Z">
        <w:r w:rsidRPr="00AE2B4F" w:rsidDel="000E0A9F">
          <w:delText xml:space="preserve">die </w:delText>
        </w:r>
      </w:del>
      <w:r w:rsidRPr="00AE2B4F">
        <w:t xml:space="preserve">Konstruktion </w:t>
      </w:r>
      <w:del w:id="1645" w:author="Marie" w:date="2022-01-23T15:42:00Z">
        <w:r w:rsidRPr="00AE2B4F" w:rsidDel="000E0A9F">
          <w:delText xml:space="preserve">optimieren </w:delText>
        </w:r>
      </w:del>
      <w:r w:rsidRPr="00AE2B4F">
        <w:t>zu</w:t>
      </w:r>
      <w:ins w:id="1646" w:author="Marie" w:date="2022-01-23T15:42:00Z">
        <w:r w:rsidR="000E0A9F">
          <w:t xml:space="preserve"> ermöglichen</w:t>
        </w:r>
      </w:ins>
      <w:del w:id="1647" w:author="Marie" w:date="2022-01-23T15:42:00Z">
        <w:r w:rsidRPr="00AE2B4F" w:rsidDel="000E0A9F">
          <w:delText xml:space="preserve"> können. </w:delText>
        </w:r>
      </w:del>
      <w:ins w:id="1648" w:author="Marie" w:date="2022-01-23T15:42:00Z">
        <w:r w:rsidR="000E0A9F">
          <w:t xml:space="preserve">. </w:t>
        </w:r>
      </w:ins>
      <w:r w:rsidR="0078259C" w:rsidRPr="000E0A9F">
        <w:t xml:space="preserve">Durch diese messtechnische Prüfung kann das „Vorhaltemaß“ von 2 dB </w:t>
      </w:r>
      <w:ins w:id="1649" w:author="Marie" w:date="2022-01-23T15:42:00Z">
        <w:r w:rsidR="000E0A9F">
          <w:t>entfallen und s</w:t>
        </w:r>
      </w:ins>
      <w:ins w:id="1650" w:author="Marie" w:date="2022-01-23T15:43:00Z">
        <w:r w:rsidR="000E0A9F">
          <w:t>omit die</w:t>
        </w:r>
      </w:ins>
      <w:del w:id="1651" w:author="Marie" w:date="2022-01-23T15:43:00Z">
        <w:r w:rsidR="0078259C" w:rsidRPr="000E0A9F" w:rsidDel="000E0A9F">
          <w:delText xml:space="preserve">bzw. </w:delText>
        </w:r>
        <w:r w:rsidR="000E0A9F" w:rsidRPr="000E0A9F" w:rsidDel="000E0A9F">
          <w:delText>C</w:delText>
        </w:r>
        <w:r w:rsidR="0078259C" w:rsidRPr="000E0A9F" w:rsidDel="000E0A9F">
          <w:delText>a</w:delText>
        </w:r>
      </w:del>
      <w:ins w:id="1652" w:author="Marie" w:date="2022-01-23T15:43:00Z">
        <w:r w:rsidR="000E0A9F">
          <w:t xml:space="preserve"> Betonplatte um</w:t>
        </w:r>
      </w:ins>
      <w:r w:rsidR="0078259C" w:rsidRPr="000E0A9F">
        <w:t xml:space="preserve">. 1,7 cm </w:t>
      </w:r>
      <w:del w:id="1653" w:author="Marie" w:date="2022-01-23T15:43:00Z">
        <w:r w:rsidR="0078259C" w:rsidRPr="000E0A9F" w:rsidDel="000E0A9F">
          <w:delText xml:space="preserve">Betonplatte </w:delText>
        </w:r>
      </w:del>
      <w:r w:rsidR="0078259C" w:rsidRPr="000E0A9F">
        <w:t>reduziert werden. Die HBV</w:t>
      </w:r>
      <w:r w:rsidR="000E0A9F">
        <w:t>-</w:t>
      </w:r>
      <w:r w:rsidR="0078259C" w:rsidRPr="000E0A9F">
        <w:t xml:space="preserve">Decke kann so schlanker ausgeführt werden. Das ist umso wichtiger, als </w:t>
      </w:r>
      <w:ins w:id="1654" w:author="Marie" w:date="2022-01-23T15:43:00Z">
        <w:r w:rsidR="000E0A9F">
          <w:t>a</w:t>
        </w:r>
      </w:ins>
      <w:del w:id="1655" w:author="Marie" w:date="2022-01-23T15:43:00Z">
        <w:r w:rsidR="0078259C" w:rsidRPr="000E0A9F" w:rsidDel="000E0A9F">
          <w:delText>A</w:delText>
        </w:r>
      </w:del>
      <w:r w:rsidR="0078259C" w:rsidRPr="000E0A9F">
        <w:t>kusti</w:t>
      </w:r>
      <w:ins w:id="1656" w:author="Marie" w:date="2022-01-23T15:43:00Z">
        <w:r w:rsidR="000E0A9F">
          <w:t>sche An</w:t>
        </w:r>
      </w:ins>
      <w:ins w:id="1657" w:author="Marie" w:date="2022-01-23T15:44:00Z">
        <w:r w:rsidR="000E0A9F">
          <w:t>forderunen</w:t>
        </w:r>
      </w:ins>
      <w:del w:id="1658" w:author="Marie" w:date="2022-01-23T15:43:00Z">
        <w:r w:rsidR="0078259C" w:rsidRPr="000E0A9F" w:rsidDel="000E0A9F">
          <w:delText>k</w:delText>
        </w:r>
      </w:del>
      <w:r w:rsidR="0078259C" w:rsidRPr="000E0A9F">
        <w:t xml:space="preserve"> den maßgebenden Einfluss auf die Konstruktionshöhe der Betonplatte ha</w:t>
      </w:r>
      <w:ins w:id="1659" w:author="Marie" w:date="2022-01-23T15:44:00Z">
        <w:r w:rsidR="000E0A9F">
          <w:t>ben</w:t>
        </w:r>
      </w:ins>
      <w:del w:id="1660" w:author="Marie" w:date="2022-01-23T15:44:00Z">
        <w:r w:rsidR="0078259C" w:rsidRPr="000E0A9F" w:rsidDel="000E0A9F">
          <w:delText>t –</w:delText>
        </w:r>
      </w:del>
      <w:r w:rsidR="0078259C" w:rsidRPr="000E0A9F">
        <w:t xml:space="preserve"> </w:t>
      </w:r>
      <w:del w:id="1661" w:author="Marie" w:date="2022-01-23T15:44:00Z">
        <w:r w:rsidR="0078259C" w:rsidRPr="000E0A9F" w:rsidDel="000E0A9F">
          <w:delText>d</w:delText>
        </w:r>
      </w:del>
      <w:ins w:id="1662" w:author="Marie" w:date="2022-01-23T15:44:00Z">
        <w:r w:rsidR="000E0A9F">
          <w:t xml:space="preserve"> D</w:t>
        </w:r>
      </w:ins>
      <w:r w:rsidR="0078259C" w:rsidRPr="000E0A9F">
        <w:t>ie Anforderungen aus Brandschutz und Statik</w:t>
      </w:r>
      <w:ins w:id="1663" w:author="Marie" w:date="2022-01-23T15:44:00Z">
        <w:r w:rsidR="000E0A9F">
          <w:t xml:space="preserve"> </w:t>
        </w:r>
      </w:ins>
      <w:ins w:id="1664" w:author="Marie" w:date="2022-01-23T15:45:00Z">
        <w:r w:rsidR="00D60FF9">
          <w:t>führen zu geringeren Plattenstärken.</w:t>
        </w:r>
      </w:ins>
      <w:del w:id="1665" w:author="Marie" w:date="2022-01-23T15:44:00Z">
        <w:r w:rsidR="0078259C" w:rsidRPr="000E0A9F" w:rsidDel="000E0A9F">
          <w:delText xml:space="preserve"> sind geringer</w:delText>
        </w:r>
      </w:del>
      <w:r w:rsidR="0078259C" w:rsidRPr="000E0A9F">
        <w:t>.</w:t>
      </w:r>
      <w:r w:rsidR="002275DF" w:rsidRPr="000E0A9F">
        <w:t xml:space="preserve"> D</w:t>
      </w:r>
      <w:r w:rsidR="0078259C" w:rsidRPr="000E0A9F">
        <w:t>ie</w:t>
      </w:r>
      <w:ins w:id="1666" w:author="Marie" w:date="2022-01-23T15:45:00Z">
        <w:r w:rsidR="00D60FF9">
          <w:t xml:space="preserve"> </w:t>
        </w:r>
      </w:ins>
      <w:ins w:id="1667" w:author="Marie" w:date="2022-01-23T15:46:00Z">
        <w:r w:rsidR="00D60FF9">
          <w:t>projektbezogene Prüfung</w:t>
        </w:r>
      </w:ins>
      <w:del w:id="1668" w:author="Marie" w:date="2022-01-23T15:45:00Z">
        <w:r w:rsidR="0078259C" w:rsidRPr="000E0A9F" w:rsidDel="00D60FF9">
          <w:delText>se Optimierung</w:delText>
        </w:r>
      </w:del>
      <w:r w:rsidR="0078259C" w:rsidRPr="000E0A9F">
        <w:t xml:space="preserve"> </w:t>
      </w:r>
      <w:r w:rsidR="002275DF" w:rsidRPr="000E0A9F">
        <w:t xml:space="preserve">führt damit </w:t>
      </w:r>
      <w:r w:rsidR="0078259C" w:rsidRPr="000E0A9F">
        <w:t>direkt zu einer Material- und Kostenreduzierung der Decke.</w:t>
      </w:r>
    </w:p>
    <w:p w14:paraId="664D3E8A" w14:textId="7BC75AF0" w:rsidR="00F306B2" w:rsidRPr="00E81B1B" w:rsidRDefault="00F306B2" w:rsidP="007B714A">
      <w:r>
        <w:t xml:space="preserve">In der Ausschreibung ist diese Form </w:t>
      </w:r>
      <w:r w:rsidR="006E0C54">
        <w:t xml:space="preserve">der Prüfung zu </w:t>
      </w:r>
      <w:r w:rsidR="0023325E">
        <w:t>beschreiben. Die Deckenkonstruktion wird dann mittels der Schallschutzuntersuchungen abgenommen</w:t>
      </w:r>
      <w:r w:rsidR="005A5EDB">
        <w:t xml:space="preserve">. </w:t>
      </w:r>
    </w:p>
    <w:p w14:paraId="5AFAA425" w14:textId="77777777" w:rsidR="007B714A" w:rsidRPr="00E81B1B" w:rsidRDefault="007B714A" w:rsidP="007B714A">
      <w:pPr>
        <w:spacing w:before="0" w:after="160" w:line="259" w:lineRule="auto"/>
        <w:jc w:val="left"/>
        <w:rPr>
          <w:rFonts w:ascii="Minion Pro" w:eastAsiaTheme="majorEastAsia" w:hAnsi="Minion Pro" w:cstheme="majorBidi"/>
          <w:b/>
          <w:color w:val="004250"/>
          <w:sz w:val="36"/>
          <w:szCs w:val="32"/>
        </w:rPr>
      </w:pPr>
      <w:commentRangeStart w:id="1669"/>
      <w:r w:rsidRPr="00E81B1B">
        <w:br w:type="page"/>
      </w:r>
      <w:commentRangeEnd w:id="1669"/>
      <w:r w:rsidR="00066E5D">
        <w:rPr>
          <w:rStyle w:val="Kommentarzeichen"/>
        </w:rPr>
        <w:commentReference w:id="1669"/>
      </w:r>
    </w:p>
    <w:p w14:paraId="21AFE024" w14:textId="6AE991C9" w:rsidR="0061328E" w:rsidRDefault="0061328E" w:rsidP="000D73A7">
      <w:pPr>
        <w:pStyle w:val="berschrift1"/>
        <w:numPr>
          <w:ilvl w:val="0"/>
          <w:numId w:val="43"/>
        </w:numPr>
      </w:pPr>
      <w:bookmarkStart w:id="1670" w:name="_Toc93321079"/>
      <w:bookmarkStart w:id="1671" w:name="_Ref94450908"/>
      <w:commentRangeStart w:id="1672"/>
      <w:r>
        <w:lastRenderedPageBreak/>
        <w:t>Multifunktionales Heiz-/Kühldeckenelement</w:t>
      </w:r>
      <w:commentRangeEnd w:id="1672"/>
      <w:r w:rsidR="002E08D5">
        <w:rPr>
          <w:rStyle w:val="Kommentarzeichen"/>
          <w:rFonts w:ascii="Myriad Pro" w:eastAsiaTheme="minorHAnsi" w:hAnsi="Myriad Pro" w:cstheme="minorBidi"/>
          <w:b w:val="0"/>
          <w:color w:val="auto"/>
        </w:rPr>
        <w:commentReference w:id="1672"/>
      </w:r>
      <w:bookmarkEnd w:id="1671"/>
    </w:p>
    <w:p w14:paraId="1D8AB393" w14:textId="77777777" w:rsidR="0061328E" w:rsidRPr="0061328E" w:rsidRDefault="0061328E" w:rsidP="0061328E">
      <w:commentRangeStart w:id="1673"/>
      <w:commentRangeEnd w:id="1673"/>
      <w:r>
        <w:rPr>
          <w:rStyle w:val="Kommentarzeichen"/>
        </w:rPr>
        <w:commentReference w:id="1673"/>
      </w:r>
    </w:p>
    <w:p w14:paraId="02CE0362" w14:textId="7D41DE50" w:rsidR="007B714A" w:rsidRPr="00E81B1B" w:rsidRDefault="0061328E" w:rsidP="0061328E">
      <w:pPr>
        <w:pStyle w:val="berschrift2"/>
        <w:numPr>
          <w:ilvl w:val="1"/>
          <w:numId w:val="43"/>
        </w:numPr>
      </w:pPr>
      <w:r>
        <w:t>A</w:t>
      </w:r>
      <w:r w:rsidR="007B714A">
        <w:t xml:space="preserve">nnahmen zur </w:t>
      </w:r>
      <w:commentRangeStart w:id="1674"/>
      <w:r w:rsidR="007B714A">
        <w:t>Planung/Untersuchung</w:t>
      </w:r>
      <w:bookmarkEnd w:id="1670"/>
      <w:commentRangeEnd w:id="1674"/>
      <w:r w:rsidR="002E08D5">
        <w:rPr>
          <w:rStyle w:val="Kommentarzeichen"/>
          <w:rFonts w:ascii="Myriad Pro" w:eastAsiaTheme="minorHAnsi" w:hAnsi="Myriad Pro" w:cstheme="minorBidi"/>
          <w:b w:val="0"/>
        </w:rPr>
        <w:commentReference w:id="1674"/>
      </w:r>
    </w:p>
    <w:p w14:paraId="643AD692" w14:textId="77777777" w:rsidR="00E161C3" w:rsidRPr="00E161C3" w:rsidRDefault="00E161C3" w:rsidP="00E161C3">
      <w:r w:rsidRPr="00E161C3">
        <w:t xml:space="preserve">Für die Technische Gebäudeausrüstung (TGA) soll eine </w:t>
      </w:r>
      <w:commentRangeStart w:id="1675"/>
      <w:r w:rsidRPr="00E161C3">
        <w:t xml:space="preserve">multifunktionale Decke </w:t>
      </w:r>
      <w:commentRangeEnd w:id="1675"/>
      <w:r w:rsidR="00164D08">
        <w:rPr>
          <w:rStyle w:val="Kommentarzeichen"/>
        </w:rPr>
        <w:commentReference w:id="1675"/>
      </w:r>
      <w:r w:rsidRPr="00E161C3">
        <w:t xml:space="preserve">entwickelt werden. Diese </w:t>
      </w:r>
      <w:commentRangeStart w:id="1676"/>
      <w:r w:rsidRPr="00E161C3">
        <w:t>Deckenelement</w:t>
      </w:r>
      <w:commentRangeEnd w:id="1676"/>
      <w:r w:rsidR="00164D08">
        <w:rPr>
          <w:rStyle w:val="Kommentarzeichen"/>
        </w:rPr>
        <w:commentReference w:id="1676"/>
      </w:r>
      <w:r w:rsidRPr="00E161C3">
        <w:t>e sollen folgende Funktionen abdecken:</w:t>
      </w:r>
    </w:p>
    <w:p w14:paraId="404683E5" w14:textId="77777777" w:rsidR="00E161C3" w:rsidRPr="00E161C3" w:rsidRDefault="00E161C3" w:rsidP="0085507B">
      <w:pPr>
        <w:pStyle w:val="AufzhlungmitQuadrat"/>
      </w:pPr>
      <w:r w:rsidRPr="00E161C3">
        <w:t>Heizen und Kühlen</w:t>
      </w:r>
    </w:p>
    <w:p w14:paraId="6C3EAE66" w14:textId="77777777" w:rsidR="00E161C3" w:rsidRPr="00E161C3" w:rsidRDefault="00E161C3" w:rsidP="0085507B">
      <w:pPr>
        <w:pStyle w:val="AufzhlungmitQuadrat"/>
      </w:pPr>
      <w:r w:rsidRPr="00E161C3">
        <w:t>Lüften</w:t>
      </w:r>
    </w:p>
    <w:p w14:paraId="3BB56076" w14:textId="77777777" w:rsidR="00E161C3" w:rsidRPr="00E161C3" w:rsidRDefault="00E161C3" w:rsidP="0085507B">
      <w:pPr>
        <w:pStyle w:val="AufzhlungmitQuadrat"/>
      </w:pPr>
      <w:r w:rsidRPr="00E161C3">
        <w:t>Brandmeldung</w:t>
      </w:r>
    </w:p>
    <w:p w14:paraId="38426DCD" w14:textId="5A9DCE57" w:rsidR="00E161C3" w:rsidRPr="00E161C3" w:rsidRDefault="00E161C3" w:rsidP="0085507B">
      <w:pPr>
        <w:pStyle w:val="AufzhlungmitQuadrat"/>
      </w:pPr>
      <w:r w:rsidRPr="00E161C3">
        <w:t>Sprinkler</w:t>
      </w:r>
      <w:del w:id="1677" w:author="Marie" w:date="2022-01-23T14:36:00Z">
        <w:r w:rsidRPr="00E161C3" w:rsidDel="00164D08">
          <w:delText>, falls erforderlich</w:delText>
        </w:r>
      </w:del>
      <w:ins w:id="1678" w:author="Marie" w:date="2022-01-23T14:36:00Z">
        <w:r w:rsidR="00164D08">
          <w:t xml:space="preserve"> (optional)</w:t>
        </w:r>
      </w:ins>
    </w:p>
    <w:p w14:paraId="642F1E7C" w14:textId="720CC857" w:rsidR="0085507B" w:rsidRDefault="00E161C3" w:rsidP="0085507B">
      <w:pPr>
        <w:pStyle w:val="AufzhlungmitQuadrat"/>
      </w:pPr>
      <w:r w:rsidRPr="00E161C3">
        <w:t>Elektrische Versorgung</w:t>
      </w:r>
      <w:del w:id="1679" w:author="Marie" w:date="2022-01-23T14:37:00Z">
        <w:r w:rsidRPr="00E161C3" w:rsidDel="00164D08">
          <w:delText xml:space="preserve">, </w:delText>
        </w:r>
      </w:del>
      <w:del w:id="1680" w:author="Marie" w:date="2022-01-23T14:36:00Z">
        <w:r w:rsidRPr="00E161C3" w:rsidDel="00164D08">
          <w:delText>soweit erforderlich</w:delText>
        </w:r>
      </w:del>
      <w:ins w:id="1681" w:author="Marie" w:date="2022-01-23T14:37:00Z">
        <w:r w:rsidR="00164D08">
          <w:t xml:space="preserve"> (optional</w:t>
        </w:r>
      </w:ins>
      <w:r w:rsidR="0085507B">
        <w:t>)</w:t>
      </w:r>
    </w:p>
    <w:p w14:paraId="7309179B" w14:textId="3BE73F10" w:rsidR="0085507B" w:rsidRPr="0085507B" w:rsidRDefault="0085507B" w:rsidP="0085507B">
      <w:pPr>
        <w:pStyle w:val="AufzhlungmitQuadrat"/>
      </w:pPr>
      <w:ins w:id="1682" w:author="Marie" w:date="2022-01-23T15:06:00Z">
        <w:r>
          <w:t>Verbesserung der Raumak</w:t>
        </w:r>
      </w:ins>
      <w:ins w:id="1683" w:author="Marie" w:date="2022-01-23T15:07:00Z">
        <w:r>
          <w:t>ustik (optional)</w:t>
        </w:r>
      </w:ins>
    </w:p>
    <w:p w14:paraId="7C05848D" w14:textId="197EFCF3" w:rsidR="00E161C3" w:rsidRPr="00E161C3" w:rsidRDefault="00E161C3" w:rsidP="00E161C3">
      <w:commentRangeStart w:id="1684"/>
      <w:r w:rsidRPr="00E161C3">
        <w:t xml:space="preserve">Diese </w:t>
      </w:r>
      <w:commentRangeStart w:id="1685"/>
      <w:r w:rsidRPr="00E161C3">
        <w:t>Deckenelemente</w:t>
      </w:r>
      <w:commentRangeEnd w:id="1685"/>
      <w:r w:rsidR="00164D08">
        <w:rPr>
          <w:rStyle w:val="Kommentarzeichen"/>
        </w:rPr>
        <w:commentReference w:id="1685"/>
      </w:r>
      <w:r w:rsidRPr="00E161C3">
        <w:t xml:space="preserve"> können am vorgesehenen Demonstrator oder Kleinversuchen nicht getestet werden. Für die Auslegung dieser TGA Register müssen das zu klimatisierende Raumvolumen und weitere Parameter wie die Qualität</w:t>
      </w:r>
      <w:r w:rsidR="004D5CB3">
        <w:t xml:space="preserve"> d</w:t>
      </w:r>
      <w:r w:rsidRPr="00E161C3">
        <w:t xml:space="preserve">er Fassade und Fenster festgelegt werden. Zum Testbetrieb wären ebenfalls zentrale Lüftungsgeräte </w:t>
      </w:r>
      <w:commentRangeStart w:id="1686"/>
      <w:r w:rsidRPr="00E161C3">
        <w:t xml:space="preserve">etc. nötig, im Prinzip </w:t>
      </w:r>
      <w:commentRangeEnd w:id="1686"/>
      <w:r w:rsidR="004D5CB3">
        <w:rPr>
          <w:rStyle w:val="Kommentarzeichen"/>
        </w:rPr>
        <w:commentReference w:id="1686"/>
      </w:r>
      <w:r w:rsidRPr="00E161C3">
        <w:t>ein komplette Technikzentrale. Und um die Funktion messtechnisch erfassen zu können, wäre ein Musterraum mit Fassade erforderlich.</w:t>
      </w:r>
    </w:p>
    <w:p w14:paraId="7ABAFCEC" w14:textId="77777777" w:rsidR="00E161C3" w:rsidRPr="00E161C3" w:rsidRDefault="00E161C3" w:rsidP="00E161C3">
      <w:r w:rsidRPr="00E161C3">
        <w:t xml:space="preserve">Für die Untersuchungen zur </w:t>
      </w:r>
      <w:commentRangeStart w:id="1687"/>
      <w:r w:rsidRPr="00E161C3">
        <w:t xml:space="preserve">Statik der untersuchten Konstruktion </w:t>
      </w:r>
      <w:commentRangeEnd w:id="1687"/>
      <w:r w:rsidRPr="00E161C3">
        <w:rPr>
          <w:rStyle w:val="Kommentarzeichen"/>
        </w:rPr>
        <w:commentReference w:id="1687"/>
      </w:r>
      <w:r w:rsidRPr="00E161C3">
        <w:t xml:space="preserve">kann ein einzelnes </w:t>
      </w:r>
      <w:commentRangeStart w:id="1688"/>
      <w:r w:rsidRPr="00E161C3">
        <w:t xml:space="preserve">Deckenelement </w:t>
      </w:r>
      <w:commentRangeEnd w:id="1688"/>
      <w:r w:rsidR="00164D08">
        <w:rPr>
          <w:rStyle w:val="Kommentarzeichen"/>
        </w:rPr>
        <w:commentReference w:id="1688"/>
      </w:r>
      <w:r w:rsidRPr="00E161C3">
        <w:t xml:space="preserve">betrachtet werden, Kleinversuche liefern Ergebnisse für die Verbindungsmittel. </w:t>
      </w:r>
      <w:commentRangeStart w:id="1689"/>
      <w:r w:rsidRPr="00E161C3">
        <w:t xml:space="preserve">Für die Akustik ist allein der Aufbau entscheidend, die Größe des Deckenfeldes ist nicht von Bedeutung – für schalltechnische Messungen hingegen ist eine Konfiguration mit zwei Räumen (mit Sende- und Empfangsraum für die Messungen) Voraussetzung. </w:t>
      </w:r>
      <w:commentRangeEnd w:id="1689"/>
      <w:r w:rsidR="004D5CB3">
        <w:rPr>
          <w:rStyle w:val="Kommentarzeichen"/>
        </w:rPr>
        <w:commentReference w:id="1689"/>
      </w:r>
    </w:p>
    <w:p w14:paraId="7285D28E" w14:textId="77777777" w:rsidR="00E161C3" w:rsidRPr="00E161C3" w:rsidRDefault="00E161C3" w:rsidP="00E161C3">
      <w:r w:rsidRPr="00E161C3">
        <w:t xml:space="preserve">Für das Forschungsprojekt wird dieses TGA Register daher ohne Tests und Musterelement untersucht. </w:t>
      </w:r>
    </w:p>
    <w:p w14:paraId="12EB9649" w14:textId="77777777" w:rsidR="00E161C3" w:rsidRPr="00E161C3" w:rsidRDefault="00E161C3" w:rsidP="00E161C3">
      <w:r w:rsidRPr="00E161C3">
        <w:t>Die Annahmen zur Auslegung der maßgebenden Heiz- Kühldecke werden im Folgenden beschrieben.</w:t>
      </w:r>
      <w:commentRangeEnd w:id="1684"/>
      <w:r w:rsidR="00164D08">
        <w:rPr>
          <w:rStyle w:val="Kommentarzeichen"/>
        </w:rPr>
        <w:commentReference w:id="1684"/>
      </w:r>
    </w:p>
    <w:p w14:paraId="7105640B" w14:textId="77777777" w:rsidR="00E161C3" w:rsidRDefault="00E161C3" w:rsidP="007B714A"/>
    <w:p w14:paraId="0C9DEF1A" w14:textId="376D23DB" w:rsidR="007B714A" w:rsidRPr="00E81B1B" w:rsidRDefault="007B714A" w:rsidP="007B714A">
      <w:commentRangeStart w:id="1690"/>
      <w:r w:rsidRPr="00E81B1B">
        <w:rPr>
          <w:noProof/>
          <w:lang w:eastAsia="de-DE"/>
        </w:rPr>
        <w:lastRenderedPageBreak/>
        <w:drawing>
          <wp:inline distT="0" distB="0" distL="0" distR="0" wp14:anchorId="74D147EA" wp14:editId="1BC0C1B0">
            <wp:extent cx="4055394" cy="5534025"/>
            <wp:effectExtent l="0" t="0" r="2540" b="0"/>
            <wp:docPr id="1079579654" name="Picture 21" descr="Chart, schematic,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4" name="Picture 21" descr="Chart, schematic, bar chart&#10;&#10;Description automatically generated"/>
                    <pic:cNvPicPr/>
                  </pic:nvPicPr>
                  <pic:blipFill>
                    <a:blip r:embed="rId113"/>
                    <a:stretch>
                      <a:fillRect/>
                    </a:stretch>
                  </pic:blipFill>
                  <pic:spPr>
                    <a:xfrm>
                      <a:off x="0" y="0"/>
                      <a:ext cx="4071878" cy="5556519"/>
                    </a:xfrm>
                    <a:prstGeom prst="rect">
                      <a:avLst/>
                    </a:prstGeom>
                  </pic:spPr>
                </pic:pic>
              </a:graphicData>
            </a:graphic>
          </wp:inline>
        </w:drawing>
      </w:r>
      <w:commentRangeEnd w:id="1690"/>
      <w:r w:rsidR="00164D08">
        <w:rPr>
          <w:rStyle w:val="Kommentarzeichen"/>
        </w:rPr>
        <w:commentReference w:id="1690"/>
      </w:r>
    </w:p>
    <w:p w14:paraId="21EA5FDC" w14:textId="11C063B5" w:rsidR="007B714A" w:rsidRPr="00E81B1B" w:rsidRDefault="007B714A" w:rsidP="007B714A">
      <w:pPr>
        <w:pStyle w:val="Beschriftung"/>
      </w:pPr>
      <w:r w:rsidRPr="00E81B1B">
        <w:t xml:space="preserve">Abbildung </w:t>
      </w:r>
      <w:commentRangeStart w:id="1691"/>
      <w:r>
        <w:fldChar w:fldCharType="begin"/>
      </w:r>
      <w:r>
        <w:instrText>SEQ Abbildung \* ARABIC</w:instrText>
      </w:r>
      <w:r>
        <w:fldChar w:fldCharType="separate"/>
      </w:r>
      <w:r w:rsidR="000D73A7">
        <w:rPr>
          <w:noProof/>
        </w:rPr>
        <w:t>69</w:t>
      </w:r>
      <w:r>
        <w:fldChar w:fldCharType="end"/>
      </w:r>
      <w:r w:rsidRPr="00E81B1B">
        <w:t xml:space="preserve"> Annahme Raumgröße Variante A - 3 Achsen = 4,05 m Breite, Variante B  - 4 Achsen = 5,40m Breite</w:t>
      </w:r>
      <w:commentRangeEnd w:id="1691"/>
      <w:r w:rsidR="00164D08">
        <w:rPr>
          <w:rStyle w:val="Kommentarzeichen"/>
          <w:iCs w:val="0"/>
        </w:rPr>
        <w:commentReference w:id="1691"/>
      </w:r>
    </w:p>
    <w:p w14:paraId="366B64F8" w14:textId="77777777" w:rsidR="00E161C3" w:rsidRPr="002E08D5" w:rsidRDefault="00E161C3" w:rsidP="00E161C3">
      <w:r w:rsidRPr="002E08D5">
        <w:t xml:space="preserve">Es werden zwei unterschiedliche Raumbreiten betrachtet sowie die Raumtiefe von 5,4 m, die bei einer lichten Raumhöhe von </w:t>
      </w:r>
      <w:commentRangeStart w:id="1692"/>
      <w:r w:rsidRPr="002E08D5">
        <w:t xml:space="preserve">3,0 m </w:t>
      </w:r>
      <w:commentRangeEnd w:id="1692"/>
      <w:r w:rsidRPr="002E08D5">
        <w:rPr>
          <w:rStyle w:val="Kommentarzeichen"/>
        </w:rPr>
        <w:commentReference w:id="1692"/>
      </w:r>
      <w:r w:rsidRPr="002E08D5">
        <w:t xml:space="preserve">noch als natürlich belichtet angenommen werden kann. Dabei wird von den Richtwerten gemäß </w:t>
      </w:r>
      <w:commentRangeStart w:id="1693"/>
      <w:r w:rsidRPr="002E08D5">
        <w:t>Arbeitsstättenrichtlinie (ASR) A1.2</w:t>
      </w:r>
      <w:commentRangeEnd w:id="1693"/>
      <w:r w:rsidRPr="002E08D5">
        <w:rPr>
          <w:rStyle w:val="Kommentarzeichen"/>
        </w:rPr>
        <w:commentReference w:id="1693"/>
      </w:r>
      <w:r w:rsidRPr="002E08D5">
        <w:t xml:space="preserve"> ausgegangen, die 8 – 10 m² Fläche je Arbeitsplatz im Zellenbüro empfehlen. </w:t>
      </w:r>
    </w:p>
    <w:p w14:paraId="43263EE1" w14:textId="77777777" w:rsidR="00E161C3" w:rsidRPr="00E81B1B" w:rsidRDefault="00E161C3" w:rsidP="007B714A"/>
    <w:p w14:paraId="4F5BECC6" w14:textId="77777777" w:rsidR="007B714A" w:rsidRPr="00E81B1B" w:rsidRDefault="007B714A" w:rsidP="007B714A">
      <w:r w:rsidRPr="00E81B1B">
        <w:lastRenderedPageBreak/>
        <w:t>o</w:t>
      </w:r>
      <w:commentRangeStart w:id="1694"/>
      <w:commentRangeStart w:id="1695"/>
      <w:commentRangeStart w:id="1696"/>
      <w:commentRangeStart w:id="1697"/>
      <w:r w:rsidRPr="00E81B1B">
        <w:rPr>
          <w:noProof/>
          <w:lang w:eastAsia="de-DE"/>
        </w:rPr>
        <w:drawing>
          <wp:inline distT="0" distB="0" distL="0" distR="0" wp14:anchorId="4CD34325" wp14:editId="5FC3C3D9">
            <wp:extent cx="4252225" cy="3678072"/>
            <wp:effectExtent l="0" t="0" r="0" b="0"/>
            <wp:docPr id="1079579655"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5" name="Picture 28" descr="Diagram&#10;&#10;Description automatically generated"/>
                    <pic:cNvPicPr/>
                  </pic:nvPicPr>
                  <pic:blipFill rotWithShape="1">
                    <a:blip r:embed="rId114"/>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commentRangeEnd w:id="1694"/>
      <w:r w:rsidRPr="00E81B1B">
        <w:rPr>
          <w:rStyle w:val="Kommentarzeichen"/>
        </w:rPr>
        <w:commentReference w:id="1694"/>
      </w:r>
      <w:commentRangeEnd w:id="1695"/>
      <w:r w:rsidRPr="00E81B1B">
        <w:rPr>
          <w:rStyle w:val="Kommentarzeichen"/>
        </w:rPr>
        <w:commentReference w:id="1695"/>
      </w:r>
      <w:commentRangeEnd w:id="1696"/>
      <w:r>
        <w:rPr>
          <w:rStyle w:val="Kommentarzeichen"/>
        </w:rPr>
        <w:commentReference w:id="1696"/>
      </w:r>
      <w:commentRangeEnd w:id="1697"/>
      <w:r w:rsidR="002E08D5">
        <w:rPr>
          <w:rStyle w:val="Kommentarzeichen"/>
        </w:rPr>
        <w:commentReference w:id="1697"/>
      </w:r>
    </w:p>
    <w:p w14:paraId="14974691" w14:textId="338EDE7E" w:rsidR="007B714A" w:rsidRPr="00E81B1B" w:rsidRDefault="007B714A" w:rsidP="007B714A">
      <w:pPr>
        <w:pStyle w:val="Beschriftung"/>
      </w:pPr>
      <w:r w:rsidRPr="00E81B1B">
        <w:t xml:space="preserve">Abbildung </w:t>
      </w:r>
      <w:r>
        <w:fldChar w:fldCharType="begin"/>
      </w:r>
      <w:r>
        <w:instrText>SEQ Abbildung \* ARABIC</w:instrText>
      </w:r>
      <w:r>
        <w:fldChar w:fldCharType="separate"/>
      </w:r>
      <w:r w:rsidR="000D73A7">
        <w:rPr>
          <w:noProof/>
        </w:rPr>
        <w:t>70</w:t>
      </w:r>
      <w:r>
        <w:fldChar w:fldCharType="end"/>
      </w:r>
      <w:r w:rsidRPr="00E81B1B">
        <w:t xml:space="preserve"> Definition der lichten Raumhöhe</w:t>
      </w:r>
      <w:r w:rsidR="002E08D5">
        <w:t>; o</w:t>
      </w:r>
      <w:r w:rsidRPr="00E81B1B">
        <w:t>ben: Voll belegtes TGA-Register</w:t>
      </w:r>
      <w:r w:rsidR="002E08D5">
        <w:t xml:space="preserve">; </w:t>
      </w:r>
      <w:r w:rsidRPr="00E81B1B">
        <w:t>Unten: Minimalausführung zur späteren Nachrüstung</w:t>
      </w:r>
    </w:p>
    <w:p w14:paraId="0A7AEBF7" w14:textId="7326E55D" w:rsidR="007B714A" w:rsidRPr="00E81B1B" w:rsidRDefault="007B714A" w:rsidP="007B714A">
      <w:commentRangeStart w:id="1698"/>
      <w:r w:rsidRPr="00E81B1B">
        <w:t>Die lichte Höhe im Büro wird mit 3,0</w:t>
      </w:r>
      <w:r>
        <w:t xml:space="preserve"> </w:t>
      </w:r>
      <w:r w:rsidRPr="00E81B1B">
        <w:t>m angenommen</w:t>
      </w:r>
      <w:commentRangeEnd w:id="1698"/>
      <w:r w:rsidR="002E08D5">
        <w:rPr>
          <w:rStyle w:val="Kommentarzeichen"/>
        </w:rPr>
        <w:commentReference w:id="1698"/>
      </w:r>
      <w:r w:rsidRPr="00E81B1B">
        <w:t xml:space="preserve">, um Raumgrößen &gt; 100 m² nach ASR1.2 realisieren zu können. Die weiteren Parameter werden über die für Büroarbeitsplätze </w:t>
      </w:r>
      <w:commentRangeStart w:id="1699"/>
      <w:r w:rsidRPr="00E81B1B">
        <w:t xml:space="preserve">üblichen Lasten </w:t>
      </w:r>
      <w:commentRangeEnd w:id="1699"/>
      <w:r w:rsidR="002E08D5">
        <w:rPr>
          <w:rStyle w:val="Kommentarzeichen"/>
        </w:rPr>
        <w:commentReference w:id="1699"/>
      </w:r>
      <w:r w:rsidRPr="00E81B1B">
        <w:t xml:space="preserve">hergeleitet. Die äußeren Lasten sind sehr stark von der </w:t>
      </w:r>
      <w:r w:rsidR="00E161C3">
        <w:t>Qualität</w:t>
      </w:r>
      <w:commentRangeStart w:id="1700"/>
      <w:r w:rsidRPr="00E81B1B">
        <w:t xml:space="preserve"> der Fassade </w:t>
      </w:r>
      <w:commentRangeEnd w:id="1700"/>
      <w:r>
        <w:rPr>
          <w:rStyle w:val="Kommentarzeichen"/>
        </w:rPr>
        <w:commentReference w:id="1700"/>
      </w:r>
      <w:r w:rsidRPr="00E81B1B">
        <w:t xml:space="preserve">abhängig und </w:t>
      </w:r>
      <w:commentRangeStart w:id="1701"/>
      <w:r w:rsidRPr="00E81B1B">
        <w:t>können nicht abgeschätzt werden.</w:t>
      </w:r>
      <w:commentRangeEnd w:id="1701"/>
      <w:r w:rsidR="002E08D5">
        <w:rPr>
          <w:rStyle w:val="Kommentarzeichen"/>
        </w:rPr>
        <w:commentReference w:id="1701"/>
      </w:r>
    </w:p>
    <w:p w14:paraId="28BB1A8E" w14:textId="77777777" w:rsidR="007B714A" w:rsidRPr="00E81B1B" w:rsidRDefault="007B714A" w:rsidP="007B714A">
      <w:pPr>
        <w:rPr>
          <w:b/>
        </w:rPr>
      </w:pPr>
      <w:commentRangeStart w:id="1702"/>
      <w:r w:rsidRPr="00E81B1B">
        <w:rPr>
          <w:b/>
        </w:rPr>
        <w:t xml:space="preserve">TGA-Register </w:t>
      </w:r>
      <w:commentRangeEnd w:id="1702"/>
      <w:r w:rsidR="002E08D5">
        <w:rPr>
          <w:rStyle w:val="Kommentarzeichen"/>
        </w:rPr>
        <w:commentReference w:id="1702"/>
      </w:r>
      <w:commentRangeStart w:id="1703"/>
      <w:r w:rsidRPr="00E81B1B">
        <w:rPr>
          <w:b/>
        </w:rPr>
        <w:t>Eingangsparameter</w:t>
      </w:r>
      <w:commentRangeEnd w:id="1703"/>
      <w:r w:rsidR="002E08D5">
        <w:rPr>
          <w:rStyle w:val="Kommentarzeichen"/>
        </w:rPr>
        <w:commentReference w:id="1703"/>
      </w:r>
    </w:p>
    <w:p w14:paraId="2CF6796D" w14:textId="77777777" w:rsidR="007B714A" w:rsidRPr="00E81B1B" w:rsidRDefault="007B714A" w:rsidP="007B714A">
      <w:commentRangeStart w:id="1704"/>
      <w:r w:rsidRPr="00E81B1B">
        <w:t xml:space="preserve">Um die genaue Heiz- und Kühllast der Räume zu ermitteln, muss eine spezifische Heiz- und Kühllastberechnung durchgeführt werden. In diese gehen sowohl innere wie auch äußere Lasten ein. Diese hängen von der genauen Nutzung und der Gebäudehülle ab. </w:t>
      </w:r>
      <w:commentRangeEnd w:id="1704"/>
      <w:r w:rsidR="006E055C">
        <w:rPr>
          <w:rStyle w:val="Kommentarzeichen"/>
        </w:rPr>
        <w:commentReference w:id="1704"/>
      </w:r>
      <w:r w:rsidRPr="00E81B1B">
        <w:t xml:space="preserve">Die folgende Berechnung spiegelt daher nur eine überschlägige Prüfung wieder. Als Beispielprodukt werden Heiz-/Kühlsegel (Plafotherm DS320) der Firma Lindner-Group herangezogen. Die Heiz- und Kühlleistung solcher Metall-Decken-Kühlsegel ist bei allen Herstellern etwa gleich. </w:t>
      </w:r>
    </w:p>
    <w:p w14:paraId="0F80334C" w14:textId="77777777" w:rsidR="00E161C3" w:rsidRDefault="007B714A" w:rsidP="007B714A">
      <w:commentRangeStart w:id="1705"/>
      <w:commentRangeStart w:id="1706"/>
      <w:commentRangeStart w:id="1707"/>
      <w:r w:rsidRPr="00E81B1B">
        <w:rPr>
          <w:noProof/>
          <w:lang w:eastAsia="de-DE"/>
        </w:rPr>
        <w:drawing>
          <wp:inline distT="0" distB="0" distL="0" distR="0" wp14:anchorId="743D3AC3" wp14:editId="6C04505C">
            <wp:extent cx="3902802" cy="2316724"/>
            <wp:effectExtent l="0" t="0" r="2540" b="7620"/>
            <wp:docPr id="1079579662" name="Grafik 49" descr="A picture containing indoor, wall, ceil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2" name="Grafik 49" descr="A picture containing indoor, wall, ceiling, building&#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05715" cy="2318453"/>
                    </a:xfrm>
                    <a:prstGeom prst="rect">
                      <a:avLst/>
                    </a:prstGeom>
                    <a:noFill/>
                    <a:ln>
                      <a:noFill/>
                    </a:ln>
                  </pic:spPr>
                </pic:pic>
              </a:graphicData>
            </a:graphic>
          </wp:inline>
        </w:drawing>
      </w:r>
      <w:commentRangeEnd w:id="1705"/>
      <w:r>
        <w:rPr>
          <w:rStyle w:val="Kommentarzeichen"/>
        </w:rPr>
        <w:commentReference w:id="1705"/>
      </w:r>
      <w:commentRangeEnd w:id="1706"/>
    </w:p>
    <w:p w14:paraId="069D1B26" w14:textId="672B7804" w:rsidR="007B714A" w:rsidRPr="00E81B1B" w:rsidRDefault="007B714A" w:rsidP="00E161C3">
      <w:pPr>
        <w:pStyle w:val="Beschriftung"/>
      </w:pPr>
      <w:r w:rsidRPr="00E81B1B">
        <w:rPr>
          <w:rStyle w:val="Kommentarzeichen"/>
        </w:rPr>
        <w:commentReference w:id="1706"/>
      </w:r>
      <w:r w:rsidR="00E161C3">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0D73A7">
        <w:rPr>
          <w:noProof/>
        </w:rPr>
        <w:t>71</w:t>
      </w:r>
      <w:r w:rsidR="00E23157">
        <w:rPr>
          <w:noProof/>
        </w:rPr>
        <w:fldChar w:fldCharType="end"/>
      </w:r>
      <w:r w:rsidR="00E161C3">
        <w:t xml:space="preserve"> Referenzprodukt Plafotherm DS320</w:t>
      </w:r>
      <w:commentRangeEnd w:id="1707"/>
      <w:r w:rsidR="00E161C3">
        <w:rPr>
          <w:rStyle w:val="Kommentarzeichen"/>
          <w:iCs w:val="0"/>
        </w:rPr>
        <w:commentReference w:id="1707"/>
      </w:r>
    </w:p>
    <w:p w14:paraId="54273E65" w14:textId="77777777" w:rsidR="007B714A" w:rsidRPr="00E81B1B" w:rsidRDefault="007B714A" w:rsidP="007B714A">
      <w:commentRangeStart w:id="1708"/>
      <w:r w:rsidRPr="00E81B1B">
        <w:t>In der Beispielrechnung wurden übliche Parameter und Leistungen angesetzt.</w:t>
      </w:r>
      <w:commentRangeEnd w:id="1708"/>
      <w:r w:rsidR="006E055C">
        <w:rPr>
          <w:rStyle w:val="Kommentarzeichen"/>
        </w:rPr>
        <w:commentReference w:id="1708"/>
      </w:r>
    </w:p>
    <w:p w14:paraId="00918E60" w14:textId="0E199BF6" w:rsidR="007B714A" w:rsidRDefault="007B714A" w:rsidP="007B714A">
      <w:commentRangeStart w:id="1709"/>
      <w:r w:rsidRPr="00E81B1B">
        <w:rPr>
          <w:noProof/>
          <w:lang w:eastAsia="de-DE"/>
        </w:rPr>
        <w:lastRenderedPageBreak/>
        <w:drawing>
          <wp:inline distT="0" distB="0" distL="0" distR="0" wp14:anchorId="7C8BCDA2" wp14:editId="1A5CB591">
            <wp:extent cx="4225499" cy="2922908"/>
            <wp:effectExtent l="0" t="0" r="3810" b="0"/>
            <wp:docPr id="1079579663" name="Picture 1079579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243631" cy="2935450"/>
                    </a:xfrm>
                    <a:prstGeom prst="rect">
                      <a:avLst/>
                    </a:prstGeom>
                    <a:noFill/>
                    <a:ln>
                      <a:noFill/>
                    </a:ln>
                  </pic:spPr>
                </pic:pic>
              </a:graphicData>
            </a:graphic>
          </wp:inline>
        </w:drawing>
      </w:r>
      <w:commentRangeEnd w:id="1709"/>
      <w:r>
        <w:rPr>
          <w:rStyle w:val="Kommentarzeichen"/>
        </w:rPr>
        <w:commentReference w:id="1709"/>
      </w:r>
    </w:p>
    <w:p w14:paraId="0780E52B" w14:textId="1F41BB1C" w:rsidR="00E161C3" w:rsidRDefault="00E161C3" w:rsidP="00E161C3">
      <w:pPr>
        <w:pStyle w:val="Beschriftung"/>
      </w:pPr>
      <w:bookmarkStart w:id="1710" w:name="_Ref93839138"/>
      <w:commentRangeStart w:id="1711"/>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0D73A7">
        <w:rPr>
          <w:noProof/>
        </w:rPr>
        <w:t>72</w:t>
      </w:r>
      <w:r w:rsidR="00E23157">
        <w:rPr>
          <w:noProof/>
        </w:rPr>
        <w:fldChar w:fldCharType="end"/>
      </w:r>
      <w:bookmarkEnd w:id="1710"/>
      <w:r>
        <w:t xml:space="preserve"> Auszug der Auslegung Deckensegel</w:t>
      </w:r>
      <w:commentRangeEnd w:id="1711"/>
      <w:r>
        <w:rPr>
          <w:rStyle w:val="Kommentarzeichen"/>
          <w:iCs w:val="0"/>
        </w:rPr>
        <w:commentReference w:id="1711"/>
      </w:r>
    </w:p>
    <w:p w14:paraId="425B3E74" w14:textId="34D77C1E" w:rsidR="00E161C3" w:rsidRPr="00E161C3" w:rsidRDefault="00E161C3" w:rsidP="00E161C3">
      <w:commentRangeStart w:id="1712"/>
      <w:r w:rsidRPr="00E161C3">
        <w:t xml:space="preserve">In </w:t>
      </w:r>
      <w:r>
        <w:fldChar w:fldCharType="begin"/>
      </w:r>
      <w:r>
        <w:instrText xml:space="preserve"> REF _Ref93839138 \h </w:instrText>
      </w:r>
      <w:r>
        <w:fldChar w:fldCharType="separate"/>
      </w:r>
      <w:r>
        <w:t xml:space="preserve">Abbildung </w:t>
      </w:r>
      <w:r>
        <w:rPr>
          <w:noProof/>
        </w:rPr>
        <w:t>72</w:t>
      </w:r>
      <w:r>
        <w:fldChar w:fldCharType="end"/>
      </w:r>
      <w:r>
        <w:t xml:space="preserve"> </w:t>
      </w:r>
      <w:r w:rsidRPr="00E161C3">
        <w:t>ist oben die Auslegung Kühlleistung und darunter der Heizleistung dargestellt.</w:t>
      </w:r>
      <w:commentRangeEnd w:id="1712"/>
      <w:r>
        <w:rPr>
          <w:rStyle w:val="Kommentarzeichen"/>
        </w:rPr>
        <w:commentReference w:id="1712"/>
      </w:r>
    </w:p>
    <w:p w14:paraId="0BD74CA8" w14:textId="77777777" w:rsidR="00E161C3" w:rsidRPr="00E81B1B" w:rsidRDefault="007B714A" w:rsidP="00E161C3">
      <w:pPr>
        <w:pStyle w:val="Kommentartext"/>
      </w:pPr>
      <w:commentRangeStart w:id="1713"/>
      <w:commentRangeEnd w:id="1713"/>
      <w:r>
        <w:rPr>
          <w:rStyle w:val="Kommentarzeichen"/>
        </w:rPr>
        <w:commentReference w:id="1713"/>
      </w:r>
    </w:p>
    <w:p w14:paraId="5DA47D54" w14:textId="77777777" w:rsidR="00E161C3" w:rsidRDefault="00E161C3" w:rsidP="00E161C3">
      <w:pPr>
        <w:keepNext/>
      </w:pPr>
      <w:commentRangeStart w:id="1714"/>
      <w:commentRangeStart w:id="1715"/>
      <w:commentRangeStart w:id="1716"/>
      <w:commentRangeStart w:id="1717"/>
      <w:commentRangeStart w:id="1718"/>
      <w:r w:rsidRPr="00E81B1B">
        <w:rPr>
          <w:noProof/>
          <w:lang w:eastAsia="de-DE"/>
        </w:rPr>
        <w:lastRenderedPageBreak/>
        <w:drawing>
          <wp:inline distT="0" distB="0" distL="0" distR="0" wp14:anchorId="0BDF83F8" wp14:editId="18D67133">
            <wp:extent cx="5118701" cy="7896610"/>
            <wp:effectExtent l="0" t="0" r="0" b="0"/>
            <wp:docPr id="1079579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7">
                      <a:extLst>
                        <a:ext uri="{28A0092B-C50C-407E-A947-70E740481C1C}">
                          <a14:useLocalDpi xmlns:a14="http://schemas.microsoft.com/office/drawing/2010/main" val="0"/>
                        </a:ext>
                      </a:extLst>
                    </a:blip>
                    <a:srcRect b="705"/>
                    <a:stretch/>
                  </pic:blipFill>
                  <pic:spPr bwMode="auto">
                    <a:xfrm>
                      <a:off x="0" y="0"/>
                      <a:ext cx="5132927" cy="7918556"/>
                    </a:xfrm>
                    <a:prstGeom prst="rect">
                      <a:avLst/>
                    </a:prstGeom>
                    <a:noFill/>
                    <a:ln>
                      <a:noFill/>
                    </a:ln>
                    <a:extLst>
                      <a:ext uri="{53640926-AAD7-44D8-BBD7-CCE9431645EC}">
                        <a14:shadowObscured xmlns:a14="http://schemas.microsoft.com/office/drawing/2010/main"/>
                      </a:ext>
                    </a:extLst>
                  </pic:spPr>
                </pic:pic>
              </a:graphicData>
            </a:graphic>
          </wp:inline>
        </w:drawing>
      </w:r>
      <w:commentRangeEnd w:id="1714"/>
      <w:commentRangeEnd w:id="1715"/>
      <w:r w:rsidR="00157649">
        <w:rPr>
          <w:rStyle w:val="Kommentarzeichen"/>
        </w:rPr>
        <w:commentReference w:id="1714"/>
      </w:r>
    </w:p>
    <w:p w14:paraId="0A68F77B" w14:textId="2EE9F5B8" w:rsidR="00E161C3" w:rsidRDefault="00E161C3" w:rsidP="00E161C3">
      <w:pPr>
        <w:pStyle w:val="Beschriftung"/>
        <w:jc w:val="both"/>
      </w:pPr>
      <w:bookmarkStart w:id="1719" w:name="_Ref93048856"/>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0D73A7">
        <w:rPr>
          <w:noProof/>
        </w:rPr>
        <w:t>73</w:t>
      </w:r>
      <w:r w:rsidR="00E23157">
        <w:rPr>
          <w:noProof/>
        </w:rPr>
        <w:fldChar w:fldCharType="end"/>
      </w:r>
      <w:r>
        <w:t xml:space="preserve">  Auslegung der Heiz-/Kühldecke</w:t>
      </w:r>
      <w:bookmarkEnd w:id="1719"/>
    </w:p>
    <w:p w14:paraId="77EAD5BD" w14:textId="77777777" w:rsidR="00E161C3" w:rsidRPr="00E81B1B" w:rsidRDefault="00E161C3" w:rsidP="00E161C3">
      <w:r>
        <w:rPr>
          <w:rStyle w:val="Kommentarzeichen"/>
        </w:rPr>
        <w:commentReference w:id="1715"/>
      </w:r>
      <w:commentRangeEnd w:id="1716"/>
      <w:r>
        <w:rPr>
          <w:rStyle w:val="Kommentarzeichen"/>
        </w:rPr>
        <w:commentReference w:id="1716"/>
      </w:r>
      <w:commentRangeEnd w:id="1717"/>
      <w:r>
        <w:rPr>
          <w:rStyle w:val="Kommentarzeichen"/>
        </w:rPr>
        <w:commentReference w:id="1717"/>
      </w:r>
      <w:commentRangeEnd w:id="1718"/>
      <w:r w:rsidR="00157649">
        <w:rPr>
          <w:rStyle w:val="Kommentarzeichen"/>
        </w:rPr>
        <w:commentReference w:id="1718"/>
      </w:r>
    </w:p>
    <w:p w14:paraId="0716AC60" w14:textId="77777777" w:rsidR="00E161C3" w:rsidRDefault="00E161C3" w:rsidP="00E161C3">
      <w:pPr>
        <w:keepNext/>
      </w:pPr>
      <w:r w:rsidRPr="00E81B1B">
        <w:rPr>
          <w:noProof/>
          <w:lang w:eastAsia="de-DE"/>
        </w:rPr>
        <w:lastRenderedPageBreak/>
        <w:drawing>
          <wp:inline distT="0" distB="0" distL="0" distR="0" wp14:anchorId="75C17C87" wp14:editId="1AD3406E">
            <wp:extent cx="5400000" cy="6876000"/>
            <wp:effectExtent l="0" t="0" r="0" b="1270"/>
            <wp:docPr id="1079579665" name="Picture 1079579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p>
    <w:p w14:paraId="505FCC61" w14:textId="6FCB55E9" w:rsidR="007B714A" w:rsidRPr="006E055C" w:rsidRDefault="000D73A7" w:rsidP="006E055C">
      <w:pPr>
        <w:pStyle w:val="Beschriftung"/>
      </w:pPr>
      <w:bookmarkStart w:id="1720" w:name="_Ref93839702"/>
      <w:commentRangeStart w:id="1721"/>
      <w:r w:rsidRPr="006E055C">
        <w:t xml:space="preserve">Abbildung </w:t>
      </w:r>
      <w:fldSimple w:instr=" SEQ Abbildung \* ARABIC ">
        <w:r w:rsidRPr="006E055C">
          <w:t>74</w:t>
        </w:r>
      </w:fldSimple>
      <w:r w:rsidRPr="006E055C">
        <w:t xml:space="preserve"> </w:t>
      </w:r>
      <w:bookmarkEnd w:id="1720"/>
      <w:r w:rsidRPr="006E055C">
        <w:t>For</w:t>
      </w:r>
      <w:r w:rsidR="006E055C" w:rsidRPr="006E055C">
        <w:t>t</w:t>
      </w:r>
      <w:r w:rsidRPr="006E055C">
        <w:t xml:space="preserve">setzung der </w:t>
      </w:r>
      <w:r w:rsidRPr="006E055C">
        <w:rPr>
          <w:highlight w:val="yellow"/>
        </w:rPr>
        <w:fldChar w:fldCharType="begin"/>
      </w:r>
      <w:r w:rsidRPr="006E055C">
        <w:rPr>
          <w:highlight w:val="yellow"/>
        </w:rPr>
        <w:instrText xml:space="preserve"> REF _Ref93048687 \h  \* MERGEFORMAT </w:instrText>
      </w:r>
      <w:r w:rsidRPr="006E055C">
        <w:rPr>
          <w:highlight w:val="yellow"/>
        </w:rPr>
      </w:r>
      <w:r w:rsidRPr="006E055C">
        <w:rPr>
          <w:highlight w:val="yellow"/>
        </w:rPr>
        <w:fldChar w:fldCharType="separate"/>
      </w:r>
      <w:r w:rsidRPr="006E055C">
        <w:rPr>
          <w:highlight w:val="yellow"/>
        </w:rPr>
        <w:fldChar w:fldCharType="begin"/>
      </w:r>
      <w:r w:rsidRPr="006E055C">
        <w:rPr>
          <w:highlight w:val="yellow"/>
        </w:rPr>
        <w:instrText xml:space="preserve"> REF _Ref93839702 \h </w:instrText>
      </w:r>
      <w:r w:rsidR="006E055C">
        <w:rPr>
          <w:highlight w:val="yellow"/>
        </w:rPr>
        <w:instrText xml:space="preserve"> \* MERGEFORMAT </w:instrText>
      </w:r>
      <w:r w:rsidRPr="006E055C">
        <w:rPr>
          <w:highlight w:val="yellow"/>
        </w:rPr>
      </w:r>
      <w:r w:rsidRPr="006E055C">
        <w:rPr>
          <w:highlight w:val="yellow"/>
        </w:rPr>
        <w:fldChar w:fldCharType="separate"/>
      </w:r>
      <w:r w:rsidRPr="006E055C">
        <w:t>Abbildung 74 Auszug der Auslegung Deckensegel</w:t>
      </w:r>
      <w:r w:rsidRPr="006E055C">
        <w:rPr>
          <w:highlight w:val="yellow"/>
        </w:rPr>
        <w:fldChar w:fldCharType="end"/>
      </w:r>
      <w:r w:rsidRPr="006E055C">
        <w:rPr>
          <w:highlight w:val="yellow"/>
        </w:rPr>
        <w:fldChar w:fldCharType="end"/>
      </w:r>
    </w:p>
    <w:p w14:paraId="4A641869" w14:textId="5C92D1EF" w:rsidR="000D73A7" w:rsidRDefault="000D73A7" w:rsidP="007B714A">
      <w:r>
        <w:br w:type="page"/>
      </w:r>
      <w:commentRangeEnd w:id="1721"/>
      <w:r w:rsidR="00157649">
        <w:rPr>
          <w:rStyle w:val="Kommentarzeichen"/>
        </w:rPr>
        <w:commentReference w:id="1721"/>
      </w:r>
    </w:p>
    <w:p w14:paraId="10A70FFD" w14:textId="7627FDEF" w:rsidR="007B714A" w:rsidRPr="00E81B1B" w:rsidRDefault="007B714A" w:rsidP="000D73A7">
      <w:pPr>
        <w:pStyle w:val="berschrift2"/>
        <w:numPr>
          <w:ilvl w:val="1"/>
          <w:numId w:val="43"/>
        </w:numPr>
      </w:pPr>
      <w:bookmarkStart w:id="1722" w:name="_Toc93321080"/>
      <w:r>
        <w:lastRenderedPageBreak/>
        <w:t>Koordination mit den übrigen Gewerken</w:t>
      </w:r>
      <w:bookmarkEnd w:id="1722"/>
    </w:p>
    <w:p w14:paraId="13324C29" w14:textId="77777777" w:rsidR="000D73A7" w:rsidRPr="000D73A7" w:rsidRDefault="000D73A7" w:rsidP="000D73A7">
      <w:r w:rsidRPr="000D73A7">
        <w:t>Das TGA-Register ergänzt die modulare Konstruktion der HBV-Decke. Aus den übrigen Gewerken ergeben sich folgende zusätzliche Anforderungen.</w:t>
      </w:r>
    </w:p>
    <w:p w14:paraId="0BA08F20" w14:textId="77777777" w:rsidR="000D73A7" w:rsidRPr="000D73A7" w:rsidRDefault="000D73A7" w:rsidP="000D73A7">
      <w:pPr>
        <w:numPr>
          <w:ilvl w:val="0"/>
          <w:numId w:val="17"/>
        </w:numPr>
      </w:pPr>
      <w:r w:rsidRPr="000D73A7">
        <w:t xml:space="preserve">Für den Brandschutz ist es erforderlich, die Konstruktionsdetails so auszulegen, dass eine „Luftumspülung“ der Heiz-/Kühldeckenelemente möglich ist. Die Abstände der Deckenelemente zu den Unterzügen und untereinander müssen groß genug gewählt werden, damit die Feuerwehr im Brandfall eine </w:t>
      </w:r>
      <w:commentRangeStart w:id="1723"/>
      <w:r w:rsidRPr="000D73A7">
        <w:t>visuelle Kontrolle durchführen kann.</w:t>
      </w:r>
      <w:commentRangeEnd w:id="1723"/>
      <w:r w:rsidR="006E055C">
        <w:rPr>
          <w:rStyle w:val="Kommentarzeichen"/>
        </w:rPr>
        <w:commentReference w:id="1723"/>
      </w:r>
    </w:p>
    <w:p w14:paraId="299F6404" w14:textId="5FAC55EA" w:rsidR="000D73A7" w:rsidRPr="000D73A7" w:rsidRDefault="000D73A7" w:rsidP="000D73A7">
      <w:pPr>
        <w:numPr>
          <w:ilvl w:val="0"/>
          <w:numId w:val="17"/>
        </w:numPr>
      </w:pPr>
      <w:r w:rsidRPr="000D73A7">
        <w:t>Das TGA-Register wird</w:t>
      </w:r>
      <w:del w:id="1724" w:author="Marie" w:date="2022-01-23T14:58:00Z">
        <w:r w:rsidRPr="000D73A7" w:rsidDel="006E055C">
          <w:delText xml:space="preserve"> daher</w:delText>
        </w:r>
      </w:del>
      <w:r w:rsidRPr="000D73A7">
        <w:t xml:space="preserve"> nicht zur Reduktion </w:t>
      </w:r>
      <w:ins w:id="1725" w:author="Marie" w:date="2022-01-23T14:58:00Z">
        <w:r w:rsidR="006E055C">
          <w:t xml:space="preserve">der </w:t>
        </w:r>
      </w:ins>
      <w:r w:rsidRPr="000D73A7">
        <w:t>Trittschall-/Luftschallübertagung zwischen den Geschossen herangezogen</w:t>
      </w:r>
      <w:ins w:id="1726" w:author="Marie" w:date="2022-01-23T14:58:00Z">
        <w:r w:rsidR="006E055C">
          <w:t>, da</w:t>
        </w:r>
      </w:ins>
      <w:del w:id="1727" w:author="Marie" w:date="2022-01-23T14:58:00Z">
        <w:r w:rsidRPr="000D73A7" w:rsidDel="006E055C">
          <w:delText>.</w:delText>
        </w:r>
      </w:del>
      <w:r w:rsidRPr="000D73A7">
        <w:t xml:space="preserve"> </w:t>
      </w:r>
      <w:commentRangeStart w:id="1728"/>
      <w:ins w:id="1729" w:author="Marie" w:date="2022-01-23T14:58:00Z">
        <w:r w:rsidR="006E055C">
          <w:t>a</w:t>
        </w:r>
      </w:ins>
      <w:del w:id="1730" w:author="Marie" w:date="2022-01-23T14:58:00Z">
        <w:r w:rsidRPr="000D73A7" w:rsidDel="006E055C">
          <w:delText>A</w:delText>
        </w:r>
      </w:del>
      <w:r w:rsidRPr="000D73A7">
        <w:t>uf</w:t>
      </w:r>
      <w:ins w:id="1731" w:author="Marie" w:date="2022-01-23T14:58:00Z">
        <w:r w:rsidR="006E055C">
          <w:t>g</w:t>
        </w:r>
      </w:ins>
      <w:del w:id="1732" w:author="Marie" w:date="2022-01-23T14:58:00Z">
        <w:r w:rsidRPr="000D73A7" w:rsidDel="006E055C">
          <w:delText xml:space="preserve"> G</w:delText>
        </w:r>
      </w:del>
      <w:r w:rsidRPr="000D73A7">
        <w:t xml:space="preserve">rund </w:t>
      </w:r>
      <w:commentRangeEnd w:id="1728"/>
      <w:r w:rsidR="006E055C">
        <w:rPr>
          <w:rStyle w:val="Kommentarzeichen"/>
        </w:rPr>
        <w:commentReference w:id="1728"/>
      </w:r>
      <w:r w:rsidRPr="000D73A7">
        <w:t>der Brandschutzanforderungen</w:t>
      </w:r>
      <w:ins w:id="1733" w:author="Marie" w:date="2022-01-23T14:59:00Z">
        <w:r w:rsidR="006E055C">
          <w:t xml:space="preserve"> </w:t>
        </w:r>
      </w:ins>
      <w:del w:id="1734" w:author="Marie" w:date="2022-01-23T14:59:00Z">
        <w:r w:rsidRPr="000D73A7" w:rsidDel="006E055C">
          <w:delText xml:space="preserve"> und des vorgesehenen Einsatzes </w:delText>
        </w:r>
      </w:del>
      <w:del w:id="1735" w:author="Marie" w:date="2022-01-23T14:58:00Z">
        <w:r w:rsidRPr="000D73A7" w:rsidDel="006E055C">
          <w:delText xml:space="preserve">wird </w:delText>
        </w:r>
      </w:del>
      <w:r w:rsidRPr="000D73A7">
        <w:t xml:space="preserve">keine durchgehende Unterdecke erzeugt </w:t>
      </w:r>
      <w:ins w:id="1736" w:author="Marie" w:date="2022-01-23T14:58:00Z">
        <w:r w:rsidR="006E055C">
          <w:t xml:space="preserve">wird. </w:t>
        </w:r>
      </w:ins>
      <w:ins w:id="1737" w:author="Marie" w:date="2022-01-23T14:59:00Z">
        <w:r w:rsidR="006E055C">
          <w:t>Außerdem hat ein freihängendes Deckensegel eine bessere</w:t>
        </w:r>
        <w:commentRangeStart w:id="1738"/>
        <w:r w:rsidR="006E055C">
          <w:t xml:space="preserve"> Leistung</w:t>
        </w:r>
      </w:ins>
      <w:commentRangeEnd w:id="1738"/>
      <w:ins w:id="1739" w:author="Marie" w:date="2022-01-23T15:00:00Z">
        <w:r w:rsidR="006E055C">
          <w:rPr>
            <w:rStyle w:val="Kommentarzeichen"/>
          </w:rPr>
          <w:commentReference w:id="1738"/>
        </w:r>
      </w:ins>
      <w:ins w:id="1740" w:author="Marie" w:date="2022-01-23T14:59:00Z">
        <w:r w:rsidR="006E055C">
          <w:t>.</w:t>
        </w:r>
      </w:ins>
      <w:del w:id="1741" w:author="Marie" w:date="2022-01-23T14:59:00Z">
        <w:r w:rsidRPr="000D73A7" w:rsidDel="006E055C">
          <w:delText>(das frei hängende Deckensegel hat eine bessere Leistung)</w:delText>
        </w:r>
      </w:del>
      <w:r w:rsidRPr="000D73A7">
        <w:t>. Das Register kann a</w:t>
      </w:r>
      <w:ins w:id="1742" w:author="Marie" w:date="2022-01-23T14:59:00Z">
        <w:r w:rsidR="006E055C">
          <w:t>ll</w:t>
        </w:r>
      </w:ins>
      <w:ins w:id="1743" w:author="Marie" w:date="2022-01-23T15:00:00Z">
        <w:r w:rsidR="006E055C">
          <w:t>erdings</w:t>
        </w:r>
      </w:ins>
      <w:del w:id="1744" w:author="Marie" w:date="2022-01-23T14:59:00Z">
        <w:r w:rsidRPr="000D73A7" w:rsidDel="006E055C">
          <w:delText>ber</w:delText>
        </w:r>
      </w:del>
      <w:r w:rsidRPr="000D73A7">
        <w:t xml:space="preserve"> zur Verbesserung der Raumakustik</w:t>
      </w:r>
      <w:ins w:id="1745" w:author="Marie" w:date="2022-01-23T15:00:00Z">
        <w:r w:rsidR="006E055C">
          <w:t xml:space="preserve"> beitragen</w:t>
        </w:r>
      </w:ins>
      <w:del w:id="1746" w:author="Marie" w:date="2022-01-23T15:00:00Z">
        <w:r w:rsidRPr="000D73A7" w:rsidDel="006E055C">
          <w:delText xml:space="preserve"> genutzt werden</w:delText>
        </w:r>
      </w:del>
      <w:r w:rsidRPr="000D73A7">
        <w:t>.</w:t>
      </w:r>
    </w:p>
    <w:p w14:paraId="62CCB96E" w14:textId="31E74D97" w:rsidR="000D73A7" w:rsidRPr="000D73A7" w:rsidRDefault="000D73A7" w:rsidP="000D73A7">
      <w:pPr>
        <w:numPr>
          <w:ilvl w:val="0"/>
          <w:numId w:val="17"/>
        </w:numPr>
      </w:pPr>
      <w:r w:rsidRPr="000D73A7">
        <w:t>Auf</w:t>
      </w:r>
      <w:ins w:id="1747" w:author="Marie" w:date="2022-01-23T15:01:00Z">
        <w:r w:rsidR="006E055C">
          <w:t>g</w:t>
        </w:r>
      </w:ins>
      <w:del w:id="1748" w:author="Marie" w:date="2022-01-23T15:01:00Z">
        <w:r w:rsidRPr="000D73A7" w:rsidDel="006E055C">
          <w:delText xml:space="preserve"> G</w:delText>
        </w:r>
      </w:del>
      <w:r w:rsidRPr="000D73A7">
        <w:t xml:space="preserve">rund der modularen Bauweise und </w:t>
      </w:r>
      <w:ins w:id="1749" w:author="Marie" w:date="2022-01-23T15:01:00Z">
        <w:r w:rsidR="006E055C">
          <w:t xml:space="preserve">des </w:t>
        </w:r>
      </w:ins>
      <w:del w:id="1750" w:author="Marie" w:date="2022-01-23T15:01:00Z">
        <w:r w:rsidRPr="000D73A7" w:rsidDel="006E055C">
          <w:delText xml:space="preserve">eines </w:delText>
        </w:r>
      </w:del>
      <w:r w:rsidRPr="000D73A7">
        <w:t xml:space="preserve">zirkularen Planungskonzeptes wird der Rohbau auf &gt;75 Jahre </w:t>
      </w:r>
      <w:commentRangeStart w:id="1751"/>
      <w:r w:rsidRPr="000D73A7">
        <w:t xml:space="preserve">Lebenszyklus (LC = Life Cycle) </w:t>
      </w:r>
      <w:commentRangeEnd w:id="1751"/>
      <w:r w:rsidRPr="000D73A7">
        <w:rPr>
          <w:rStyle w:val="Kommentarzeichen"/>
        </w:rPr>
        <w:commentReference w:id="1751"/>
      </w:r>
      <w:r w:rsidRPr="000D73A7">
        <w:t xml:space="preserve">ausgelegt, während die TGA-Register nach </w:t>
      </w:r>
      <w:commentRangeStart w:id="1752"/>
      <w:del w:id="1753" w:author="Marie" w:date="2022-01-23T15:02:00Z">
        <w:r w:rsidRPr="000D73A7" w:rsidDel="006E055C">
          <w:delText xml:space="preserve">ca. </w:delText>
        </w:r>
      </w:del>
      <w:commentRangeEnd w:id="1752"/>
      <w:r w:rsidR="006E055C">
        <w:rPr>
          <w:rStyle w:val="Kommentarzeichen"/>
        </w:rPr>
        <w:commentReference w:id="1752"/>
      </w:r>
      <w:r w:rsidRPr="000D73A7">
        <w:t xml:space="preserve">15-20 Jahren </w:t>
      </w:r>
      <w:commentRangeStart w:id="1754"/>
      <w:r w:rsidRPr="000D73A7">
        <w:t xml:space="preserve">ausgetauscht/ersetzt </w:t>
      </w:r>
      <w:commentRangeEnd w:id="1754"/>
      <w:r w:rsidR="006E055C">
        <w:rPr>
          <w:rStyle w:val="Kommentarzeichen"/>
        </w:rPr>
        <w:commentReference w:id="1754"/>
      </w:r>
      <w:r w:rsidRPr="000D73A7">
        <w:t>werden müssen. Daher ist bei der Konstruktion der Elemente auf flexible Montage</w:t>
      </w:r>
      <w:ins w:id="1755" w:author="Marie" w:date="2022-01-23T15:03:00Z">
        <w:r w:rsidR="006E055C">
          <w:t xml:space="preserve"> und Demontage für die Wartung und den Austausch der Register</w:t>
        </w:r>
      </w:ins>
      <w:del w:id="1756" w:author="Marie" w:date="2022-01-23T15:03:00Z">
        <w:r w:rsidRPr="000D73A7" w:rsidDel="006E055C">
          <w:delText>, Wartung und Demontage/Ersatz</w:delText>
        </w:r>
      </w:del>
      <w:r w:rsidRPr="000D73A7">
        <w:t xml:space="preserve"> zu achten. Das </w:t>
      </w:r>
      <w:commentRangeStart w:id="1757"/>
      <w:r w:rsidRPr="000D73A7">
        <w:t xml:space="preserve">Deckensegel aus Abschluss </w:t>
      </w:r>
      <w:commentRangeEnd w:id="1757"/>
      <w:r w:rsidR="0085507B">
        <w:rPr>
          <w:rStyle w:val="Kommentarzeichen"/>
        </w:rPr>
        <w:commentReference w:id="1757"/>
      </w:r>
      <w:r w:rsidRPr="000D73A7">
        <w:t xml:space="preserve">des TGA-Registers wird in Segmente aufgeteilt, </w:t>
      </w:r>
      <w:del w:id="1758" w:author="Marie" w:date="2022-01-23T15:12:00Z">
        <w:r w:rsidRPr="000D73A7" w:rsidDel="0085507B">
          <w:delText>sodass sie</w:delText>
        </w:r>
      </w:del>
      <w:ins w:id="1759" w:author="Marie" w:date="2022-01-23T15:12:00Z">
        <w:r w:rsidR="0085507B">
          <w:t>die</w:t>
        </w:r>
      </w:ins>
      <w:r w:rsidRPr="000D73A7">
        <w:t xml:space="preserve"> durch eine Person ausgehängt werden können. Sie sind normalerweise mit Ketten gesichert, an denen sie </w:t>
      </w:r>
      <w:ins w:id="1760" w:author="Marie" w:date="2022-01-23T15:13:00Z">
        <w:r w:rsidR="0085507B">
          <w:t>im heruntergeklappten Zustand herab</w:t>
        </w:r>
      </w:ins>
      <w:del w:id="1761" w:author="Marie" w:date="2022-01-23T15:13:00Z">
        <w:r w:rsidRPr="000D73A7" w:rsidDel="0085507B">
          <w:delText xml:space="preserve">abgeklappt </w:delText>
        </w:r>
      </w:del>
      <w:commentRangeStart w:id="1762"/>
      <w:r w:rsidRPr="000D73A7">
        <w:t>hängen</w:t>
      </w:r>
      <w:commentRangeEnd w:id="1762"/>
      <w:r w:rsidRPr="000D73A7">
        <w:rPr>
          <w:rStyle w:val="Kommentarzeichen"/>
        </w:rPr>
        <w:commentReference w:id="1762"/>
      </w:r>
      <w:r w:rsidRPr="000D73A7">
        <w:t>.</w:t>
      </w:r>
    </w:p>
    <w:p w14:paraId="62F291D7" w14:textId="4B63CD6B" w:rsidR="000D73A7" w:rsidRPr="000D73A7" w:rsidRDefault="000D73A7" w:rsidP="000D73A7">
      <w:pPr>
        <w:numPr>
          <w:ilvl w:val="0"/>
          <w:numId w:val="17"/>
        </w:numPr>
      </w:pPr>
      <w:r w:rsidRPr="000D73A7">
        <w:t xml:space="preserve">Aufgrund des Lebenszyklus der </w:t>
      </w:r>
      <w:ins w:id="1763" w:author="Marie" w:date="2022-01-23T15:25:00Z">
        <w:r w:rsidR="00A46D85">
          <w:t xml:space="preserve">technischen Gebäudeausrüstung </w:t>
        </w:r>
      </w:ins>
      <w:del w:id="1764" w:author="Marie" w:date="2022-01-23T15:25:00Z">
        <w:r w:rsidRPr="000D73A7" w:rsidDel="00A46D85">
          <w:delText xml:space="preserve">haustechnischen Systeme </w:delText>
        </w:r>
      </w:del>
      <w:r w:rsidRPr="000D73A7">
        <w:t xml:space="preserve">ergibt sich eine Empfehlung für die Ausschreibung und damit auch </w:t>
      </w:r>
      <w:ins w:id="1765" w:author="Marie" w:date="2022-01-23T15:25:00Z">
        <w:r w:rsidR="00A46D85">
          <w:t xml:space="preserve">für die </w:t>
        </w:r>
      </w:ins>
      <w:r w:rsidRPr="000D73A7">
        <w:t>Fertigung. Die HBV</w:t>
      </w:r>
      <w:r w:rsidR="00785066">
        <w:t>-</w:t>
      </w:r>
      <w:r w:rsidRPr="000D73A7">
        <w:t>Decken werden unabhängig von einem Holzbauunternehmen hergestellt</w:t>
      </w:r>
      <w:del w:id="1766" w:author="Marie" w:date="2022-01-23T15:26:00Z">
        <w:r w:rsidRPr="000D73A7" w:rsidDel="00A46D85">
          <w:delText>,</w:delText>
        </w:r>
      </w:del>
      <w:ins w:id="1767" w:author="Marie" w:date="2022-01-23T15:26:00Z">
        <w:r w:rsidR="00A46D85">
          <w:t xml:space="preserve"> und</w:t>
        </w:r>
      </w:ins>
      <w:r w:rsidRPr="000D73A7">
        <w:t xml:space="preserve"> mit einer konstruktiven Vorrüstung zur Montage der Multifunktionsdecken</w:t>
      </w:r>
      <w:ins w:id="1768" w:author="Marie" w:date="2022-01-23T15:26:00Z">
        <w:r w:rsidR="00A46D85">
          <w:t xml:space="preserve"> versehen</w:t>
        </w:r>
      </w:ins>
      <w:r w:rsidRPr="000D73A7">
        <w:t xml:space="preserve">. Die </w:t>
      </w:r>
      <w:del w:id="1769" w:author="Marie" w:date="2022-01-23T15:26:00Z">
        <w:r w:rsidRPr="000D73A7" w:rsidDel="00A46D85">
          <w:delText xml:space="preserve">Deckensegel </w:delText>
        </w:r>
      </w:del>
      <w:ins w:id="1770" w:author="Marie" w:date="2022-01-23T15:26:00Z">
        <w:r w:rsidR="00A46D85">
          <w:t xml:space="preserve"> </w:t>
        </w:r>
        <w:commentRangeStart w:id="1771"/>
        <w:r w:rsidR="00A46D85">
          <w:t xml:space="preserve">TGA-Register </w:t>
        </w:r>
        <w:commentRangeEnd w:id="1771"/>
        <w:r w:rsidR="00A46D85">
          <w:rPr>
            <w:rStyle w:val="Kommentarzeichen"/>
          </w:rPr>
          <w:commentReference w:id="1771"/>
        </w:r>
      </w:ins>
      <w:ins w:id="1772" w:author="Marie" w:date="2022-01-23T15:28:00Z">
        <w:r w:rsidR="00A46D85">
          <w:t xml:space="preserve">werden </w:t>
        </w:r>
      </w:ins>
      <w:del w:id="1773" w:author="Marie" w:date="2022-01-23T15:27:00Z">
        <w:r w:rsidRPr="000D73A7" w:rsidDel="00A46D85">
          <w:delText>können dann</w:delText>
        </w:r>
      </w:del>
      <w:r w:rsidRPr="000D73A7">
        <w:t xml:space="preserve"> unabhängig gefertigt</w:t>
      </w:r>
      <w:del w:id="1774" w:author="Marie" w:date="2022-01-23T15:28:00Z">
        <w:r w:rsidRPr="000D73A7" w:rsidDel="00A46D85">
          <w:delText xml:space="preserve"> werden</w:delText>
        </w:r>
      </w:del>
      <w:r w:rsidRPr="000D73A7">
        <w:t xml:space="preserve"> und </w:t>
      </w:r>
      <w:del w:id="1775" w:author="Marie" w:date="2022-01-23T15:28:00Z">
        <w:r w:rsidRPr="000D73A7" w:rsidDel="00A46D85">
          <w:delText xml:space="preserve">werden </w:delText>
        </w:r>
      </w:del>
      <w:r w:rsidRPr="000D73A7">
        <w:t xml:space="preserve">erst </w:t>
      </w:r>
      <w:del w:id="1776" w:author="Marie" w:date="2022-01-23T15:28:00Z">
        <w:r w:rsidRPr="000D73A7" w:rsidDel="00A46D85">
          <w:delText xml:space="preserve">vor Ort </w:delText>
        </w:r>
      </w:del>
      <w:r w:rsidRPr="000D73A7">
        <w:t>auf der Baustelle oder im Gebäude montiert</w:t>
      </w:r>
      <w:ins w:id="1777" w:author="Marie" w:date="2022-01-23T15:28:00Z">
        <w:r w:rsidR="00A46D85">
          <w:t>. Die</w:t>
        </w:r>
      </w:ins>
      <w:del w:id="1778" w:author="Marie" w:date="2022-01-23T15:28:00Z">
        <w:r w:rsidRPr="000D73A7" w:rsidDel="00A46D85">
          <w:delText xml:space="preserve"> – mit denselben </w:delText>
        </w:r>
      </w:del>
      <w:ins w:id="1779" w:author="Marie" w:date="2022-01-23T15:28:00Z">
        <w:r w:rsidR="00A46D85">
          <w:t xml:space="preserve"> </w:t>
        </w:r>
      </w:ins>
      <w:r w:rsidRPr="000D73A7">
        <w:t>Montageschritte</w:t>
      </w:r>
      <w:ins w:id="1780" w:author="Marie" w:date="2022-01-23T15:28:00Z">
        <w:r w:rsidR="00A46D85">
          <w:t xml:space="preserve"> sind beim ersten Einbau und b</w:t>
        </w:r>
      </w:ins>
      <w:ins w:id="1781" w:author="Marie" w:date="2022-01-23T15:29:00Z">
        <w:r w:rsidR="00A46D85">
          <w:t>ei Instandsetzung und Austausc der Komponenten immer die gleichen.</w:t>
        </w:r>
      </w:ins>
      <w:del w:id="1782" w:author="Marie" w:date="2022-01-23T15:28:00Z">
        <w:r w:rsidRPr="000D73A7" w:rsidDel="00A46D85">
          <w:delText xml:space="preserve">n, </w:delText>
        </w:r>
      </w:del>
      <w:del w:id="1783" w:author="Marie" w:date="2022-01-23T15:29:00Z">
        <w:r w:rsidRPr="000D73A7" w:rsidDel="00A46D85">
          <w:delText>mit denen auch eine Instandsetzung oder Austausch der Komponenten erfolgt.</w:delText>
        </w:r>
      </w:del>
      <w:r w:rsidRPr="000D73A7">
        <w:t xml:space="preserve"> Durch kleinteilige Herstellung können auch einzelne Komponenten ersetzt werden. Diese Vorgehensweise erlaubt</w:t>
      </w:r>
      <w:ins w:id="1784" w:author="Marie" w:date="2022-01-23T15:30:00Z">
        <w:r w:rsidR="00A46D85">
          <w:t xml:space="preserve"> es, </w:t>
        </w:r>
      </w:ins>
      <w:del w:id="1785" w:author="Marie" w:date="2022-01-23T15:30:00Z">
        <w:r w:rsidRPr="000D73A7" w:rsidDel="00A46D85">
          <w:delText xml:space="preserve"> auch</w:delText>
        </w:r>
      </w:del>
      <w:r w:rsidRPr="000D73A7">
        <w:t xml:space="preserve"> die Leistungen der </w:t>
      </w:r>
      <w:ins w:id="1786" w:author="Marie" w:date="2022-01-23T15:30:00Z">
        <w:r w:rsidR="00A46D85">
          <w:t>t</w:t>
        </w:r>
      </w:ins>
      <w:del w:id="1787" w:author="Marie" w:date="2022-01-23T15:30:00Z">
        <w:r w:rsidRPr="000D73A7" w:rsidDel="00A46D85">
          <w:delText>T</w:delText>
        </w:r>
      </w:del>
      <w:r w:rsidRPr="000D73A7">
        <w:t xml:space="preserve">echnischen Ausrüstung „as a service“ vorzusehen, </w:t>
      </w:r>
      <w:commentRangeStart w:id="1788"/>
      <w:r w:rsidRPr="000D73A7">
        <w:t xml:space="preserve">bei dem nur die Funktionen der TGA gebucht werden und die Installation und Wartung der haustechnischen Systeme dem Anbieter überlassen </w:t>
      </w:r>
      <w:commentRangeStart w:id="1789"/>
      <w:r w:rsidRPr="000D73A7">
        <w:t>bleibt</w:t>
      </w:r>
      <w:commentRangeEnd w:id="1789"/>
      <w:r w:rsidR="00A46D85">
        <w:rPr>
          <w:rStyle w:val="Kommentarzeichen"/>
        </w:rPr>
        <w:commentReference w:id="1789"/>
      </w:r>
      <w:r w:rsidRPr="000D73A7">
        <w:t>.</w:t>
      </w:r>
      <w:commentRangeEnd w:id="1788"/>
      <w:r w:rsidR="00A46D85">
        <w:rPr>
          <w:rStyle w:val="Kommentarzeichen"/>
        </w:rPr>
        <w:commentReference w:id="1788"/>
      </w:r>
    </w:p>
    <w:p w14:paraId="28492FEC" w14:textId="77777777" w:rsidR="007B714A" w:rsidRPr="000D73A7" w:rsidRDefault="007B714A" w:rsidP="007B714A">
      <w:pPr>
        <w:ind w:left="720"/>
      </w:pPr>
    </w:p>
    <w:p w14:paraId="2D0AFD13" w14:textId="77777777" w:rsidR="00BA3E40" w:rsidRPr="000D73A7" w:rsidRDefault="007B714A" w:rsidP="000D73A7">
      <w:pPr>
        <w:pStyle w:val="berschrift2"/>
        <w:numPr>
          <w:ilvl w:val="1"/>
          <w:numId w:val="43"/>
        </w:numPr>
      </w:pPr>
      <w:bookmarkStart w:id="1790" w:name="_Toc93321081"/>
      <w:commentRangeStart w:id="1791"/>
      <w:commentRangeStart w:id="1792"/>
      <w:r w:rsidRPr="000D73A7">
        <w:t>Zusammenfassung</w:t>
      </w:r>
      <w:commentRangeEnd w:id="1791"/>
      <w:r w:rsidRPr="000D73A7">
        <w:commentReference w:id="1791"/>
      </w:r>
      <w:bookmarkEnd w:id="1790"/>
      <w:commentRangeEnd w:id="1792"/>
      <w:r w:rsidR="00157649">
        <w:rPr>
          <w:rStyle w:val="Kommentarzeichen"/>
          <w:rFonts w:ascii="Myriad Pro" w:eastAsiaTheme="minorHAnsi" w:hAnsi="Myriad Pro" w:cstheme="minorBidi"/>
          <w:b w:val="0"/>
        </w:rPr>
        <w:commentReference w:id="1792"/>
      </w:r>
    </w:p>
    <w:p w14:paraId="0C2EB2AE" w14:textId="34DC7475" w:rsidR="000D73A7" w:rsidRPr="000D73A7" w:rsidRDefault="000D73A7" w:rsidP="000D73A7">
      <w:commentRangeStart w:id="1793"/>
      <w:r w:rsidRPr="000D73A7">
        <w:t>Das TGA-Register ergänzt die modulare Konstruktion der HBV-Decke.</w:t>
      </w:r>
      <w:commentRangeEnd w:id="1793"/>
      <w:r w:rsidR="006901AD">
        <w:rPr>
          <w:rStyle w:val="Kommentarzeichen"/>
        </w:rPr>
        <w:commentReference w:id="1793"/>
      </w:r>
      <w:r w:rsidRPr="000D73A7">
        <w:t xml:space="preserve"> Aus der Koordination mit den übrigen Gewerken wird empfohlen, die TGA Register separat zu vergeben und fertigen zu lassen</w:t>
      </w:r>
      <w:ins w:id="1794" w:author="Marie" w:date="2022-01-23T15:35:00Z">
        <w:r w:rsidR="00157649">
          <w:t>.</w:t>
        </w:r>
      </w:ins>
      <w:del w:id="1795" w:author="Marie" w:date="2022-01-23T15:35:00Z">
        <w:r w:rsidRPr="000D73A7" w:rsidDel="00157649">
          <w:delText>,</w:delText>
        </w:r>
      </w:del>
      <w:r w:rsidRPr="000D73A7">
        <w:t xml:space="preserve"> </w:t>
      </w:r>
      <w:ins w:id="1796" w:author="Marie" w:date="2022-01-23T15:35:00Z">
        <w:r w:rsidR="00157649">
          <w:t>D</w:t>
        </w:r>
      </w:ins>
      <w:del w:id="1797" w:author="Marie" w:date="2022-01-23T15:35:00Z">
        <w:r w:rsidRPr="000D73A7" w:rsidDel="00157649">
          <w:delText>d</w:delText>
        </w:r>
      </w:del>
      <w:r w:rsidRPr="000D73A7">
        <w:t>ie HBV</w:t>
      </w:r>
      <w:ins w:id="1798" w:author="Marie" w:date="2022-01-23T15:35:00Z">
        <w:r w:rsidR="00157649">
          <w:t>-</w:t>
        </w:r>
      </w:ins>
      <w:del w:id="1799" w:author="Marie" w:date="2022-01-23T15:35:00Z">
        <w:r w:rsidRPr="000D73A7" w:rsidDel="00157649">
          <w:delText xml:space="preserve"> </w:delText>
        </w:r>
      </w:del>
      <w:r w:rsidRPr="000D73A7">
        <w:t>Decken erhalten Vorhaltungen</w:t>
      </w:r>
      <w:ins w:id="1800" w:author="Marie" w:date="2022-01-23T15:35:00Z">
        <w:r w:rsidR="00157649">
          <w:t xml:space="preserve">, </w:t>
        </w:r>
      </w:ins>
      <w:del w:id="1801" w:author="Marie" w:date="2022-01-23T15:35:00Z">
        <w:r w:rsidRPr="000D73A7" w:rsidDel="00157649">
          <w:delText xml:space="preserve"> (</w:delText>
        </w:r>
      </w:del>
      <w:r w:rsidRPr="000D73A7">
        <w:t>zum Beispiel Ankerschienen</w:t>
      </w:r>
      <w:ins w:id="1802" w:author="Marie" w:date="2022-01-23T15:35:00Z">
        <w:r w:rsidR="00157649">
          <w:t>,</w:t>
        </w:r>
      </w:ins>
      <w:del w:id="1803" w:author="Marie" w:date="2022-01-23T15:35:00Z">
        <w:r w:rsidRPr="000D73A7" w:rsidDel="00157649">
          <w:delText>)</w:delText>
        </w:r>
      </w:del>
      <w:r w:rsidRPr="000D73A7">
        <w:t xml:space="preserve"> zur Montage und Demontage der Register. </w:t>
      </w:r>
    </w:p>
    <w:p w14:paraId="76896897" w14:textId="77777777" w:rsidR="000D73A7" w:rsidRPr="00E81B1B" w:rsidRDefault="000D73A7" w:rsidP="000D73A7">
      <w:r w:rsidRPr="000D73A7">
        <w:t xml:space="preserve">Durch separate Fertigung und Montage können die Funktionen der technischen Gebäudeausrüstung als Dienstleistung (as a service) vergeben werden, sodass </w:t>
      </w:r>
      <w:del w:id="1804" w:author="Marie" w:date="2022-01-23T15:35:00Z">
        <w:r w:rsidRPr="000D73A7" w:rsidDel="00157649">
          <w:delText xml:space="preserve"> </w:delText>
        </w:r>
      </w:del>
      <w:r w:rsidRPr="000D73A7">
        <w:t>die Wartungs- und Instandhaltungs</w:t>
      </w:r>
      <w:del w:id="1805" w:author="Marie" w:date="2022-01-23T15:35:00Z">
        <w:r w:rsidRPr="000D73A7" w:rsidDel="00157649">
          <w:delText>-</w:delText>
        </w:r>
      </w:del>
      <w:r w:rsidRPr="000D73A7">
        <w:t>maßnahmen der TGA über den gesamten Nutzungszeitraum bzw. Lebenszyklus des Gebäudes sehr gut planbar wird.</w:t>
      </w:r>
    </w:p>
    <w:p w14:paraId="6FD09FBA" w14:textId="77777777" w:rsidR="00127B06" w:rsidRDefault="00127B06">
      <w:pPr>
        <w:spacing w:before="0" w:after="160" w:line="259" w:lineRule="auto"/>
        <w:jc w:val="left"/>
        <w:rPr>
          <w:rFonts w:ascii="Minion Pro" w:eastAsia="Calibri" w:hAnsi="Minion Pro" w:cstheme="majorBidi"/>
          <w:b/>
          <w:color w:val="004250"/>
          <w:sz w:val="36"/>
          <w:szCs w:val="32"/>
        </w:rPr>
      </w:pPr>
      <w:r>
        <w:rPr>
          <w:rFonts w:eastAsia="Calibri"/>
        </w:rPr>
        <w:br w:type="page"/>
      </w:r>
    </w:p>
    <w:p w14:paraId="7A2EEEF2" w14:textId="73CF3928" w:rsidR="00D901E2" w:rsidRPr="00E81B1B" w:rsidRDefault="4C11F93A" w:rsidP="009276B1">
      <w:pPr>
        <w:pStyle w:val="berschrift1"/>
        <w:numPr>
          <w:ilvl w:val="0"/>
          <w:numId w:val="43"/>
        </w:numPr>
        <w:rPr>
          <w:rFonts w:eastAsia="Calibri"/>
        </w:rPr>
      </w:pPr>
      <w:bookmarkStart w:id="1806" w:name="_Toc93321082"/>
      <w:r w:rsidRPr="4C11F93A">
        <w:rPr>
          <w:rFonts w:eastAsia="Calibri"/>
        </w:rPr>
        <w:lastRenderedPageBreak/>
        <w:t>Planungs- und Vergabeprozesse</w:t>
      </w:r>
      <w:bookmarkEnd w:id="1600"/>
      <w:bookmarkEnd w:id="1601"/>
      <w:bookmarkEnd w:id="1602"/>
      <w:bookmarkEnd w:id="1806"/>
    </w:p>
    <w:p w14:paraId="634FFB5F" w14:textId="5BDD02B0" w:rsidR="00AA74DC" w:rsidRPr="00E81B1B" w:rsidRDefault="00AA74DC" w:rsidP="00AA74DC">
      <w:pPr>
        <w:spacing w:after="240"/>
        <w:rPr>
          <w:szCs w:val="24"/>
        </w:rPr>
      </w:pPr>
      <w:r w:rsidRPr="00E81B1B">
        <w:rPr>
          <w:szCs w:val="24"/>
        </w:rPr>
        <w:t>Bezüglich der Vergabe</w:t>
      </w:r>
      <w:r w:rsidR="00FB75A1">
        <w:rPr>
          <w:szCs w:val="24"/>
        </w:rPr>
        <w:t>praxis</w:t>
      </w:r>
      <w:r w:rsidRPr="00E81B1B">
        <w:rPr>
          <w:szCs w:val="24"/>
        </w:rPr>
        <w:t xml:space="preserve"> wurden </w:t>
      </w:r>
      <w:commentRangeStart w:id="1807"/>
      <w:r w:rsidRPr="00E81B1B">
        <w:rPr>
          <w:szCs w:val="24"/>
        </w:rPr>
        <w:t xml:space="preserve">relevante </w:t>
      </w:r>
      <w:commentRangeEnd w:id="1807"/>
      <w:r w:rsidR="00A81624">
        <w:rPr>
          <w:rStyle w:val="Kommentarzeichen"/>
        </w:rPr>
        <w:commentReference w:id="1807"/>
      </w:r>
      <w:r w:rsidRPr="00E81B1B">
        <w:rPr>
          <w:szCs w:val="24"/>
        </w:rPr>
        <w:t xml:space="preserve">Vergabeverfahren </w:t>
      </w:r>
      <w:commentRangeStart w:id="1808"/>
      <w:r w:rsidRPr="00E81B1B">
        <w:rPr>
          <w:szCs w:val="24"/>
        </w:rPr>
        <w:t xml:space="preserve">ausgewählt </w:t>
      </w:r>
      <w:commentRangeEnd w:id="1808"/>
      <w:r w:rsidR="00A81624">
        <w:rPr>
          <w:rStyle w:val="Kommentarzeichen"/>
        </w:rPr>
        <w:commentReference w:id="1808"/>
      </w:r>
      <w:r w:rsidRPr="00E81B1B">
        <w:rPr>
          <w:szCs w:val="24"/>
        </w:rPr>
        <w:t xml:space="preserve">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r w:rsidR="009737A6" w:rsidRPr="00E81B1B">
        <w:t xml:space="preserve">Tabelle </w:t>
      </w:r>
      <w:r w:rsidR="009737A6">
        <w:rPr>
          <w:noProof/>
        </w:rPr>
        <w:t>21</w:t>
      </w:r>
      <w:r w:rsidRPr="00E81B1B">
        <w:rPr>
          <w:szCs w:val="24"/>
        </w:rPr>
        <w:fldChar w:fldCharType="end"/>
      </w:r>
      <w:r w:rsidRPr="00E81B1B">
        <w:rPr>
          <w:szCs w:val="24"/>
        </w:rPr>
        <w:t xml:space="preserve">. Die folgenden Erläuterungen bilden strategische Überlegungen zur Wahl der </w:t>
      </w:r>
      <w:commentRangeStart w:id="1809"/>
      <w:r w:rsidRPr="00E81B1B">
        <w:rPr>
          <w:szCs w:val="24"/>
        </w:rPr>
        <w:t xml:space="preserve">vorteilhaftesten </w:t>
      </w:r>
      <w:commentRangeEnd w:id="1809"/>
      <w:r w:rsidR="00ED6BEA">
        <w:rPr>
          <w:rStyle w:val="Kommentarzeichen"/>
        </w:rPr>
        <w:commentReference w:id="1809"/>
      </w:r>
      <w:r w:rsidRPr="00E81B1B">
        <w:rPr>
          <w:szCs w:val="24"/>
        </w:rPr>
        <w:t xml:space="preserve">Verfahren ab. Ihnen liegt die Annahme zugrunde, dass die Kostenschätzung der auszuschreibenden Leistungen über 5,35 Mio. € liegt und folglich das EU-Vergaberecht Anwendung findet. </w:t>
      </w:r>
    </w:p>
    <w:p w14:paraId="0E6B583C" w14:textId="77777777" w:rsidR="00AA74DC" w:rsidRPr="00E81B1B" w:rsidRDefault="00AA74DC" w:rsidP="00AA74DC">
      <w:pPr>
        <w:rPr>
          <w:b/>
          <w:szCs w:val="24"/>
        </w:rPr>
      </w:pPr>
      <w:r w:rsidRPr="00E81B1B">
        <w:rPr>
          <w:b/>
          <w:szCs w:val="24"/>
        </w:rPr>
        <w:t>Offenes Verfahren</w:t>
      </w:r>
    </w:p>
    <w:p w14:paraId="4724BEC7" w14:textId="77777777" w:rsidR="00AA74DC" w:rsidRPr="00E81B1B" w:rsidRDefault="00AA74DC" w:rsidP="00AA74DC">
      <w:pPr>
        <w:spacing w:after="240"/>
        <w:rPr>
          <w:szCs w:val="24"/>
        </w:rPr>
      </w:pPr>
      <w:r w:rsidRPr="00E81B1B">
        <w:rPr>
          <w:szCs w:val="24"/>
        </w:rPr>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14:paraId="67B7AEFC" w14:textId="77777777" w:rsidR="00AA74DC" w:rsidRPr="00E81B1B" w:rsidRDefault="00AA74DC" w:rsidP="00AA74DC">
      <w:pPr>
        <w:rPr>
          <w:b/>
          <w:szCs w:val="24"/>
        </w:rPr>
      </w:pPr>
      <w:r w:rsidRPr="00E81B1B">
        <w:rPr>
          <w:b/>
          <w:szCs w:val="24"/>
        </w:rPr>
        <w:t>Verhandlungsverfahren mit Teilnehmerwettbewerb</w:t>
      </w:r>
    </w:p>
    <w:p w14:paraId="0CC0D975" w14:textId="77777777" w:rsidR="00AA74DC" w:rsidRPr="00E81B1B" w:rsidRDefault="00AA74DC" w:rsidP="00AA74DC">
      <w:pPr>
        <w:spacing w:after="240"/>
        <w:rPr>
          <w:szCs w:val="24"/>
        </w:rPr>
      </w:pPr>
      <w:r w:rsidRPr="00E81B1B">
        <w:rPr>
          <w:szCs w:val="24"/>
        </w:rPr>
        <w:t>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Zweistufigkeit des Verfahrens hat jedoch zur Folge, dass das Verfahren entsprechend lange dauert. Dafür bestünde die Möglichkeit über Inhalte der Angebote und des Leistungsinhaltes bis zu einem bestimmten Maße zu verhandeln.</w:t>
      </w:r>
    </w:p>
    <w:p w14:paraId="5D632429" w14:textId="77777777" w:rsidR="00AA74DC" w:rsidRPr="00E81B1B" w:rsidRDefault="00AA74DC" w:rsidP="00AA74DC">
      <w:pPr>
        <w:rPr>
          <w:b/>
          <w:szCs w:val="24"/>
        </w:rPr>
      </w:pPr>
      <w:r w:rsidRPr="00E81B1B">
        <w:rPr>
          <w:b/>
          <w:szCs w:val="24"/>
        </w:rPr>
        <w:t>Innovationspartnerschaft</w:t>
      </w:r>
    </w:p>
    <w:p w14:paraId="3F6F1DC0" w14:textId="77777777" w:rsidR="00AA74DC" w:rsidRPr="00E81B1B" w:rsidRDefault="00AA74DC" w:rsidP="00AA74DC">
      <w:pPr>
        <w:spacing w:after="240"/>
        <w:rPr>
          <w:szCs w:val="24"/>
        </w:rPr>
      </w:pPr>
      <w:r w:rsidRPr="00E81B1B">
        <w:rPr>
          <w:szCs w:val="24"/>
        </w:rPr>
        <w:t xml:space="preserve">Der Verfahrensaufbau der Innovationspartnerschaft ähnelt dem des Verhandlungsverfahrens. Auch hier besteht eine Zweistufigkeit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w:t>
      </w:r>
      <w:commentRangeStart w:id="1810"/>
      <w:r w:rsidRPr="00E81B1B">
        <w:rPr>
          <w:szCs w:val="24"/>
        </w:rPr>
        <w:t>Für die im Projekt zu entwickelnden Bauteile bietet sich dieses Verfahren somit nicht an</w:t>
      </w:r>
      <w:commentRangeEnd w:id="1810"/>
      <w:r w:rsidR="00C2329C">
        <w:rPr>
          <w:rStyle w:val="Kommentarzeichen"/>
        </w:rPr>
        <w:commentReference w:id="1810"/>
      </w:r>
      <w:r w:rsidRPr="00E81B1B">
        <w:rPr>
          <w:szCs w:val="24"/>
        </w:rPr>
        <w:t>.</w:t>
      </w:r>
    </w:p>
    <w:p w14:paraId="24D514F6" w14:textId="348307B9" w:rsidR="00AA74DC" w:rsidRPr="00E81B1B" w:rsidRDefault="00AA74DC" w:rsidP="00AA74DC">
      <w:pPr>
        <w:pStyle w:val="Beschriftung"/>
        <w:rPr>
          <w:b/>
          <w:szCs w:val="24"/>
        </w:rPr>
      </w:pPr>
      <w:bookmarkStart w:id="1811" w:name="_Ref54796205"/>
      <w:bookmarkStart w:id="1812" w:name="_Toc92091867"/>
      <w:r w:rsidRPr="00E81B1B">
        <w:lastRenderedPageBreak/>
        <w:t xml:space="preserve">Tabelle </w:t>
      </w:r>
      <w:r>
        <w:fldChar w:fldCharType="begin"/>
      </w:r>
      <w:r>
        <w:instrText>SEQ Tabelle \* ARABIC</w:instrText>
      </w:r>
      <w:r>
        <w:fldChar w:fldCharType="separate"/>
      </w:r>
      <w:r w:rsidR="009737A6">
        <w:rPr>
          <w:noProof/>
        </w:rPr>
        <w:t>21</w:t>
      </w:r>
      <w:r>
        <w:fldChar w:fldCharType="end"/>
      </w:r>
      <w:bookmarkEnd w:id="1811"/>
      <w:r w:rsidRPr="00E81B1B">
        <w:t xml:space="preserve"> Übersicht über die Vergabeverfahren</w:t>
      </w:r>
      <w:bookmarkEnd w:id="1812"/>
    </w:p>
    <w:tbl>
      <w:tblPr>
        <w:tblStyle w:val="Tabellenraster"/>
        <w:tblW w:w="10390" w:type="dxa"/>
        <w:tblLayout w:type="fixed"/>
        <w:tblLook w:val="04A0" w:firstRow="1" w:lastRow="0" w:firstColumn="1" w:lastColumn="0" w:noHBand="0" w:noVBand="1"/>
      </w:tblPr>
      <w:tblGrid>
        <w:gridCol w:w="1413"/>
        <w:gridCol w:w="2835"/>
        <w:gridCol w:w="3118"/>
        <w:gridCol w:w="3024"/>
      </w:tblGrid>
      <w:tr w:rsidR="00AA74DC" w:rsidRPr="00E81B1B" w14:paraId="7FC18713" w14:textId="77777777" w:rsidTr="00AA74DC">
        <w:trPr>
          <w:trHeight w:val="381"/>
        </w:trPr>
        <w:tc>
          <w:tcPr>
            <w:tcW w:w="10390" w:type="dxa"/>
            <w:gridSpan w:val="4"/>
            <w:noWrap/>
            <w:vAlign w:val="center"/>
            <w:hideMark/>
          </w:tcPr>
          <w:p w14:paraId="1D91DC6A" w14:textId="77777777" w:rsidR="00AA74DC" w:rsidRPr="00E81B1B" w:rsidRDefault="00AA74DC" w:rsidP="002F4942">
            <w:pPr>
              <w:jc w:val="center"/>
              <w:rPr>
                <w:b/>
                <w:bCs/>
                <w:sz w:val="18"/>
                <w:szCs w:val="24"/>
              </w:rPr>
            </w:pPr>
            <w:commentRangeStart w:id="1813"/>
            <w:r w:rsidRPr="00E81B1B">
              <w:rPr>
                <w:b/>
                <w:bCs/>
                <w:sz w:val="18"/>
                <w:szCs w:val="24"/>
              </w:rPr>
              <w:t>Vergleich Verfahrensarten</w:t>
            </w:r>
          </w:p>
        </w:tc>
      </w:tr>
      <w:tr w:rsidR="00AA74DC" w:rsidRPr="00E81B1B" w14:paraId="5600C158" w14:textId="77777777" w:rsidTr="00AA74DC">
        <w:trPr>
          <w:trHeight w:val="273"/>
        </w:trPr>
        <w:tc>
          <w:tcPr>
            <w:tcW w:w="1413" w:type="dxa"/>
            <w:noWrap/>
            <w:hideMark/>
          </w:tcPr>
          <w:p w14:paraId="3E67E96D" w14:textId="77777777" w:rsidR="00AA74DC" w:rsidRPr="00E81B1B" w:rsidRDefault="00AA74DC" w:rsidP="002F4942">
            <w:pPr>
              <w:jc w:val="center"/>
              <w:rPr>
                <w:sz w:val="18"/>
                <w:szCs w:val="24"/>
              </w:rPr>
            </w:pPr>
          </w:p>
        </w:tc>
        <w:tc>
          <w:tcPr>
            <w:tcW w:w="2835" w:type="dxa"/>
            <w:noWrap/>
            <w:vAlign w:val="center"/>
            <w:hideMark/>
          </w:tcPr>
          <w:p w14:paraId="3372C873" w14:textId="77777777" w:rsidR="00AA74DC" w:rsidRPr="00E81B1B" w:rsidRDefault="00AA74DC" w:rsidP="002F4942">
            <w:pPr>
              <w:jc w:val="center"/>
              <w:rPr>
                <w:b/>
                <w:bCs/>
                <w:sz w:val="18"/>
                <w:szCs w:val="24"/>
              </w:rPr>
            </w:pPr>
            <w:r w:rsidRPr="00E81B1B">
              <w:rPr>
                <w:b/>
                <w:bCs/>
                <w:sz w:val="18"/>
                <w:szCs w:val="24"/>
              </w:rPr>
              <w:t>Offenes Verfahren</w:t>
            </w:r>
          </w:p>
        </w:tc>
        <w:tc>
          <w:tcPr>
            <w:tcW w:w="3118" w:type="dxa"/>
            <w:noWrap/>
            <w:vAlign w:val="center"/>
            <w:hideMark/>
          </w:tcPr>
          <w:p w14:paraId="5580B30D" w14:textId="77777777" w:rsidR="00AA74DC" w:rsidRPr="00E81B1B" w:rsidRDefault="00AA74DC" w:rsidP="002F4942">
            <w:pPr>
              <w:jc w:val="center"/>
              <w:rPr>
                <w:b/>
                <w:bCs/>
                <w:sz w:val="18"/>
                <w:szCs w:val="24"/>
              </w:rPr>
            </w:pPr>
            <w:r w:rsidRPr="00E81B1B">
              <w:rPr>
                <w:b/>
                <w:bCs/>
                <w:sz w:val="18"/>
                <w:szCs w:val="24"/>
              </w:rPr>
              <w:t>Verhandlungsverfahren mit TNW</w:t>
            </w:r>
          </w:p>
        </w:tc>
        <w:tc>
          <w:tcPr>
            <w:tcW w:w="3024" w:type="dxa"/>
            <w:noWrap/>
            <w:vAlign w:val="center"/>
            <w:hideMark/>
          </w:tcPr>
          <w:p w14:paraId="4561DA4E" w14:textId="77777777" w:rsidR="00AA74DC" w:rsidRPr="00E81B1B" w:rsidRDefault="00AA74DC" w:rsidP="002F4942">
            <w:pPr>
              <w:jc w:val="center"/>
              <w:rPr>
                <w:b/>
                <w:bCs/>
                <w:sz w:val="18"/>
                <w:szCs w:val="24"/>
              </w:rPr>
            </w:pPr>
            <w:r w:rsidRPr="00E81B1B">
              <w:rPr>
                <w:b/>
                <w:bCs/>
                <w:sz w:val="18"/>
                <w:szCs w:val="24"/>
              </w:rPr>
              <w:t>Innovationspartnerschaft</w:t>
            </w:r>
          </w:p>
        </w:tc>
      </w:tr>
      <w:tr w:rsidR="00AA74DC" w:rsidRPr="00E81B1B" w14:paraId="794E6BA1" w14:textId="77777777" w:rsidTr="00AA74DC">
        <w:trPr>
          <w:trHeight w:val="1366"/>
        </w:trPr>
        <w:tc>
          <w:tcPr>
            <w:tcW w:w="1413" w:type="dxa"/>
            <w:noWrap/>
            <w:hideMark/>
          </w:tcPr>
          <w:p w14:paraId="76063318" w14:textId="77777777" w:rsidR="00AA74DC" w:rsidRPr="00E81B1B" w:rsidRDefault="00AA74DC" w:rsidP="002F4942">
            <w:pPr>
              <w:rPr>
                <w:b/>
                <w:bCs/>
                <w:sz w:val="18"/>
                <w:szCs w:val="24"/>
              </w:rPr>
            </w:pPr>
            <w:r w:rsidRPr="00E81B1B">
              <w:rPr>
                <w:b/>
                <w:bCs/>
                <w:sz w:val="18"/>
                <w:szCs w:val="24"/>
              </w:rPr>
              <w:t>Merkmale</w:t>
            </w:r>
          </w:p>
        </w:tc>
        <w:tc>
          <w:tcPr>
            <w:tcW w:w="2835" w:type="dxa"/>
            <w:hideMark/>
          </w:tcPr>
          <w:p w14:paraId="66E30FA9" w14:textId="77777777" w:rsidR="00AA74DC" w:rsidRPr="00E81B1B" w:rsidRDefault="00AA74DC" w:rsidP="002F4942">
            <w:pPr>
              <w:jc w:val="center"/>
              <w:rPr>
                <w:sz w:val="18"/>
                <w:szCs w:val="24"/>
              </w:rPr>
            </w:pPr>
            <w:r w:rsidRPr="00E81B1B">
              <w:rPr>
                <w:sz w:val="18"/>
                <w:szCs w:val="24"/>
              </w:rPr>
              <w:t>einstufiges Vergabeverfahren</w:t>
            </w:r>
          </w:p>
          <w:p w14:paraId="2FDCAE9F" w14:textId="77777777" w:rsidR="00AA74DC" w:rsidRPr="00E81B1B" w:rsidRDefault="00AA74DC" w:rsidP="002F4942">
            <w:pPr>
              <w:jc w:val="center"/>
              <w:rPr>
                <w:sz w:val="18"/>
                <w:szCs w:val="24"/>
              </w:rPr>
            </w:pPr>
            <w:r w:rsidRPr="00E81B1B">
              <w:rPr>
                <w:sz w:val="18"/>
                <w:szCs w:val="24"/>
              </w:rPr>
              <w:t>Abgabe von Angeboten mit gleichzeitigem Eignungsnachweis</w:t>
            </w:r>
          </w:p>
        </w:tc>
        <w:tc>
          <w:tcPr>
            <w:tcW w:w="3118" w:type="dxa"/>
            <w:hideMark/>
          </w:tcPr>
          <w:p w14:paraId="4023D6A3" w14:textId="77777777" w:rsidR="00AA74DC" w:rsidRPr="00E81B1B" w:rsidRDefault="00AA74DC" w:rsidP="002F4942">
            <w:pPr>
              <w:jc w:val="center"/>
              <w:rPr>
                <w:sz w:val="18"/>
                <w:szCs w:val="24"/>
              </w:rPr>
            </w:pPr>
            <w:r w:rsidRPr="00E81B1B">
              <w:rPr>
                <w:sz w:val="18"/>
                <w:szCs w:val="24"/>
              </w:rPr>
              <w:t>zweistufiges Verfahren</w:t>
            </w:r>
          </w:p>
          <w:p w14:paraId="39EE12FE" w14:textId="77777777" w:rsidR="00AA74DC" w:rsidRPr="00E81B1B" w:rsidRDefault="00AA74DC" w:rsidP="002F4942">
            <w:pPr>
              <w:jc w:val="center"/>
              <w:rPr>
                <w:sz w:val="18"/>
                <w:szCs w:val="24"/>
              </w:rPr>
            </w:pPr>
            <w:r w:rsidRPr="00E81B1B">
              <w:rPr>
                <w:sz w:val="18"/>
                <w:szCs w:val="24"/>
              </w:rPr>
              <w:t>Teilnehmerwettbewerb (Eignungsprüfung) und darauf folgend Angebotsabgabe</w:t>
            </w:r>
          </w:p>
        </w:tc>
        <w:tc>
          <w:tcPr>
            <w:tcW w:w="3024" w:type="dxa"/>
            <w:hideMark/>
          </w:tcPr>
          <w:p w14:paraId="7D5B63B3" w14:textId="77777777" w:rsidR="00AA74DC" w:rsidRPr="00E81B1B" w:rsidRDefault="00AA74DC" w:rsidP="002F4942">
            <w:pPr>
              <w:jc w:val="center"/>
              <w:rPr>
                <w:sz w:val="18"/>
                <w:szCs w:val="24"/>
              </w:rPr>
            </w:pPr>
            <w:r w:rsidRPr="00E81B1B">
              <w:rPr>
                <w:sz w:val="18"/>
                <w:szCs w:val="24"/>
              </w:rPr>
              <w:t>zweistufiges Verfahren</w:t>
            </w:r>
          </w:p>
          <w:p w14:paraId="360CCA88" w14:textId="77777777" w:rsidR="00AA74DC" w:rsidRPr="00E81B1B" w:rsidRDefault="00AA74DC" w:rsidP="002F4942">
            <w:pPr>
              <w:jc w:val="center"/>
              <w:rPr>
                <w:sz w:val="18"/>
                <w:szCs w:val="24"/>
              </w:rPr>
            </w:pPr>
            <w:r w:rsidRPr="00E81B1B">
              <w:rPr>
                <w:sz w:val="18"/>
                <w:szCs w:val="24"/>
              </w:rPr>
              <w:t>zur Entwicklung innovativer, noch nicht auf dem Markt verfügbarer Leistungen</w:t>
            </w:r>
          </w:p>
          <w:p w14:paraId="23C28AAA" w14:textId="77777777" w:rsidR="00AA74DC" w:rsidRPr="00E81B1B" w:rsidRDefault="00AA74DC" w:rsidP="002F4942">
            <w:pPr>
              <w:jc w:val="center"/>
              <w:rPr>
                <w:sz w:val="18"/>
                <w:szCs w:val="24"/>
              </w:rPr>
            </w:pPr>
            <w:r w:rsidRPr="00E81B1B">
              <w:rPr>
                <w:sz w:val="18"/>
                <w:szCs w:val="24"/>
              </w:rPr>
              <w:t>Teilnehmerwettbewerb und darauf folgend Verhandlungsphase über Erst- und Folgeangebote</w:t>
            </w:r>
          </w:p>
        </w:tc>
      </w:tr>
      <w:tr w:rsidR="00AA74DC" w:rsidRPr="00E81B1B" w14:paraId="5D5ED703" w14:textId="77777777" w:rsidTr="00AA74DC">
        <w:trPr>
          <w:trHeight w:val="381"/>
        </w:trPr>
        <w:tc>
          <w:tcPr>
            <w:tcW w:w="1413" w:type="dxa"/>
            <w:noWrap/>
            <w:vAlign w:val="center"/>
          </w:tcPr>
          <w:p w14:paraId="5083F174" w14:textId="77777777" w:rsidR="00AA74DC" w:rsidRPr="00E81B1B" w:rsidRDefault="00AA74DC" w:rsidP="002F4942">
            <w:pPr>
              <w:rPr>
                <w:b/>
                <w:bCs/>
                <w:sz w:val="18"/>
                <w:szCs w:val="24"/>
              </w:rPr>
            </w:pPr>
            <w:r w:rsidRPr="00E81B1B">
              <w:rPr>
                <w:b/>
                <w:bCs/>
                <w:sz w:val="18"/>
                <w:szCs w:val="24"/>
              </w:rPr>
              <w:t xml:space="preserve">Anzahl der </w:t>
            </w:r>
          </w:p>
          <w:p w14:paraId="70D2D39E" w14:textId="77777777" w:rsidR="00AA74DC" w:rsidRPr="00E81B1B" w:rsidRDefault="00AA74DC" w:rsidP="002F4942">
            <w:pPr>
              <w:rPr>
                <w:b/>
                <w:bCs/>
                <w:sz w:val="18"/>
                <w:szCs w:val="24"/>
              </w:rPr>
            </w:pPr>
            <w:r w:rsidRPr="00E81B1B">
              <w:rPr>
                <w:b/>
                <w:bCs/>
                <w:sz w:val="18"/>
                <w:szCs w:val="24"/>
              </w:rPr>
              <w:t>Teilnehmer</w:t>
            </w:r>
          </w:p>
        </w:tc>
        <w:tc>
          <w:tcPr>
            <w:tcW w:w="2835" w:type="dxa"/>
            <w:vAlign w:val="center"/>
          </w:tcPr>
          <w:p w14:paraId="630D447D" w14:textId="77777777" w:rsidR="00AA74DC" w:rsidRPr="00E81B1B" w:rsidRDefault="00AA74DC" w:rsidP="002F4942">
            <w:pPr>
              <w:jc w:val="center"/>
              <w:rPr>
                <w:sz w:val="18"/>
                <w:szCs w:val="24"/>
              </w:rPr>
            </w:pPr>
            <w:r w:rsidRPr="00E81B1B">
              <w:rPr>
                <w:sz w:val="18"/>
                <w:szCs w:val="24"/>
              </w:rPr>
              <w:t>Unbeschränkt (EU-weit)</w:t>
            </w:r>
          </w:p>
        </w:tc>
        <w:tc>
          <w:tcPr>
            <w:tcW w:w="3118" w:type="dxa"/>
            <w:vAlign w:val="center"/>
          </w:tcPr>
          <w:p w14:paraId="0F09656D" w14:textId="77777777" w:rsidR="00AA74DC" w:rsidRPr="00E81B1B" w:rsidRDefault="00AA74DC" w:rsidP="002F4942">
            <w:pPr>
              <w:jc w:val="center"/>
              <w:rPr>
                <w:sz w:val="18"/>
                <w:szCs w:val="24"/>
              </w:rPr>
            </w:pPr>
            <w:r w:rsidRPr="00E81B1B">
              <w:rPr>
                <w:sz w:val="18"/>
                <w:szCs w:val="24"/>
              </w:rPr>
              <w:t>Unbeschränkt (EU-weit)</w:t>
            </w:r>
          </w:p>
        </w:tc>
        <w:tc>
          <w:tcPr>
            <w:tcW w:w="3024" w:type="dxa"/>
            <w:vAlign w:val="center"/>
          </w:tcPr>
          <w:p w14:paraId="7684BD4B" w14:textId="77777777" w:rsidR="00AA74DC" w:rsidRPr="00E81B1B" w:rsidRDefault="00AA74DC" w:rsidP="002F4942">
            <w:pPr>
              <w:jc w:val="center"/>
              <w:rPr>
                <w:sz w:val="18"/>
                <w:szCs w:val="24"/>
              </w:rPr>
            </w:pPr>
            <w:r w:rsidRPr="00E81B1B">
              <w:rPr>
                <w:sz w:val="18"/>
                <w:szCs w:val="24"/>
              </w:rPr>
              <w:t>Unbeschränkt (EU-weit)</w:t>
            </w:r>
          </w:p>
        </w:tc>
      </w:tr>
      <w:tr w:rsidR="00AA74DC" w:rsidRPr="00E81B1B" w14:paraId="18F4C21D" w14:textId="77777777" w:rsidTr="00AA74DC">
        <w:trPr>
          <w:trHeight w:val="1106"/>
        </w:trPr>
        <w:tc>
          <w:tcPr>
            <w:tcW w:w="1413" w:type="dxa"/>
            <w:noWrap/>
          </w:tcPr>
          <w:p w14:paraId="1A6B762B" w14:textId="225E7060" w:rsidR="00AA74DC" w:rsidRPr="00E81B1B" w:rsidRDefault="00AA74DC" w:rsidP="002F4942">
            <w:pPr>
              <w:rPr>
                <w:b/>
                <w:bCs/>
                <w:sz w:val="18"/>
                <w:szCs w:val="24"/>
              </w:rPr>
            </w:pPr>
            <w:r w:rsidRPr="00E81B1B">
              <w:rPr>
                <w:b/>
                <w:bCs/>
                <w:sz w:val="18"/>
                <w:szCs w:val="24"/>
              </w:rPr>
              <w:t>Leistungs-beschreibung</w:t>
            </w:r>
          </w:p>
        </w:tc>
        <w:tc>
          <w:tcPr>
            <w:tcW w:w="2835" w:type="dxa"/>
          </w:tcPr>
          <w:p w14:paraId="27A10E90" w14:textId="77777777" w:rsidR="00AA74DC" w:rsidRPr="00E81B1B" w:rsidRDefault="00AA74DC" w:rsidP="002F4942">
            <w:pPr>
              <w:jc w:val="center"/>
              <w:rPr>
                <w:sz w:val="18"/>
                <w:szCs w:val="24"/>
              </w:rPr>
            </w:pPr>
            <w:r w:rsidRPr="00E81B1B">
              <w:rPr>
                <w:sz w:val="18"/>
                <w:szCs w:val="24"/>
              </w:rPr>
              <w:t>Erschöpfende Leistungsbeschreibung</w:t>
            </w:r>
          </w:p>
        </w:tc>
        <w:tc>
          <w:tcPr>
            <w:tcW w:w="3118" w:type="dxa"/>
          </w:tcPr>
          <w:p w14:paraId="68B873F7" w14:textId="77777777" w:rsidR="00AA74DC" w:rsidRPr="00E81B1B" w:rsidRDefault="00AA74DC" w:rsidP="002F4942">
            <w:pPr>
              <w:jc w:val="center"/>
              <w:rPr>
                <w:sz w:val="18"/>
                <w:szCs w:val="24"/>
              </w:rPr>
            </w:pPr>
            <w:r w:rsidRPr="00E81B1B">
              <w:rPr>
                <w:sz w:val="18"/>
                <w:szCs w:val="24"/>
              </w:rPr>
              <w:t>Funktionale Leistungsbeschreibung</w:t>
            </w:r>
          </w:p>
        </w:tc>
        <w:tc>
          <w:tcPr>
            <w:tcW w:w="3024" w:type="dxa"/>
          </w:tcPr>
          <w:p w14:paraId="0745B9C7" w14:textId="77777777" w:rsidR="00AA74DC" w:rsidRPr="00E81B1B" w:rsidRDefault="00AA74DC" w:rsidP="002F4942">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00AA74DC" w:rsidRPr="00E81B1B" w14:paraId="2E1BC20D" w14:textId="77777777" w:rsidTr="00AA74DC">
        <w:trPr>
          <w:trHeight w:val="20"/>
        </w:trPr>
        <w:tc>
          <w:tcPr>
            <w:tcW w:w="1413" w:type="dxa"/>
            <w:noWrap/>
          </w:tcPr>
          <w:p w14:paraId="00C79C92" w14:textId="77777777" w:rsidR="00AA74DC" w:rsidRPr="00E81B1B" w:rsidRDefault="00AA74DC" w:rsidP="002F4942">
            <w:pPr>
              <w:rPr>
                <w:b/>
                <w:bCs/>
                <w:sz w:val="18"/>
                <w:szCs w:val="24"/>
              </w:rPr>
            </w:pPr>
            <w:r w:rsidRPr="00E81B1B">
              <w:rPr>
                <w:b/>
                <w:bCs/>
                <w:sz w:val="18"/>
                <w:szCs w:val="24"/>
              </w:rPr>
              <w:t>Möglichkeit zur Verhandlung</w:t>
            </w:r>
          </w:p>
        </w:tc>
        <w:tc>
          <w:tcPr>
            <w:tcW w:w="2835" w:type="dxa"/>
          </w:tcPr>
          <w:p w14:paraId="04CE2BD7" w14:textId="77777777" w:rsidR="00AA74DC" w:rsidRPr="00E81B1B" w:rsidRDefault="00AA74DC" w:rsidP="002F4942">
            <w:pPr>
              <w:jc w:val="center"/>
              <w:rPr>
                <w:sz w:val="18"/>
                <w:szCs w:val="24"/>
              </w:rPr>
            </w:pPr>
            <w:r w:rsidRPr="00E81B1B">
              <w:rPr>
                <w:sz w:val="18"/>
                <w:szCs w:val="24"/>
              </w:rPr>
              <w:t>keine Verhandlungen (insbesondere nicht über Änderungen der Angebote oder Preise)</w:t>
            </w:r>
          </w:p>
        </w:tc>
        <w:tc>
          <w:tcPr>
            <w:tcW w:w="3118" w:type="dxa"/>
          </w:tcPr>
          <w:p w14:paraId="74747D51" w14:textId="77777777" w:rsidR="00AA74DC" w:rsidRPr="00E81B1B" w:rsidRDefault="00AA74DC" w:rsidP="002F4942">
            <w:pPr>
              <w:jc w:val="center"/>
              <w:rPr>
                <w:sz w:val="18"/>
                <w:szCs w:val="24"/>
              </w:rPr>
            </w:pPr>
            <w:r w:rsidRPr="00E81B1B">
              <w:rPr>
                <w:sz w:val="18"/>
                <w:szCs w:val="24"/>
              </w:rPr>
              <w:t>Verhandlungen über Erst- und Folgeangebote, jedoch keine Verhandlungen über das endgültige Angebot, Zuschlagskriterien und Mindestanforderungen</w:t>
            </w:r>
          </w:p>
          <w:p w14:paraId="33F88A30" w14:textId="77777777" w:rsidR="00AA74DC" w:rsidRPr="00E81B1B" w:rsidRDefault="00AA74DC" w:rsidP="002F4942">
            <w:pPr>
              <w:jc w:val="center"/>
              <w:rPr>
                <w:sz w:val="18"/>
                <w:szCs w:val="24"/>
              </w:rPr>
            </w:pPr>
            <w:r w:rsidRPr="00E81B1B">
              <w:rPr>
                <w:sz w:val="18"/>
                <w:szCs w:val="24"/>
              </w:rPr>
              <w:t>Verbot der (einseitigen) Änderung der Mindestanforderungen im Laufe des Verfahrens</w:t>
            </w:r>
          </w:p>
        </w:tc>
        <w:tc>
          <w:tcPr>
            <w:tcW w:w="3024" w:type="dxa"/>
          </w:tcPr>
          <w:p w14:paraId="60DA3478" w14:textId="77777777" w:rsidR="00AA74DC" w:rsidRPr="00E81B1B" w:rsidRDefault="00AA74DC" w:rsidP="002F4942">
            <w:pPr>
              <w:jc w:val="center"/>
              <w:rPr>
                <w:sz w:val="18"/>
                <w:szCs w:val="24"/>
              </w:rPr>
            </w:pPr>
            <w:r w:rsidRPr="00E81B1B">
              <w:rPr>
                <w:sz w:val="18"/>
                <w:szCs w:val="24"/>
              </w:rPr>
              <w:t>Möglich</w:t>
            </w:r>
          </w:p>
        </w:tc>
      </w:tr>
      <w:tr w:rsidR="00AA74DC" w:rsidRPr="00E81B1B" w14:paraId="0FF2A975" w14:textId="77777777" w:rsidTr="00AA74DC">
        <w:trPr>
          <w:trHeight w:val="351"/>
        </w:trPr>
        <w:tc>
          <w:tcPr>
            <w:tcW w:w="10390" w:type="dxa"/>
            <w:gridSpan w:val="4"/>
            <w:noWrap/>
            <w:vAlign w:val="center"/>
            <w:hideMark/>
          </w:tcPr>
          <w:p w14:paraId="79F03A1F" w14:textId="77777777" w:rsidR="00AA74DC" w:rsidRPr="00E81B1B" w:rsidRDefault="00AA74DC" w:rsidP="002F4942">
            <w:pPr>
              <w:jc w:val="center"/>
              <w:rPr>
                <w:b/>
                <w:bCs/>
                <w:sz w:val="18"/>
                <w:szCs w:val="24"/>
              </w:rPr>
            </w:pPr>
            <w:r w:rsidRPr="00E81B1B">
              <w:rPr>
                <w:b/>
                <w:bCs/>
                <w:sz w:val="18"/>
                <w:szCs w:val="24"/>
              </w:rPr>
              <w:t>Mindestfristen</w:t>
            </w:r>
          </w:p>
        </w:tc>
      </w:tr>
      <w:tr w:rsidR="00AA74DC" w:rsidRPr="00E81B1B" w14:paraId="43872673" w14:textId="77777777" w:rsidTr="00AA74DC">
        <w:trPr>
          <w:trHeight w:val="285"/>
        </w:trPr>
        <w:tc>
          <w:tcPr>
            <w:tcW w:w="1413" w:type="dxa"/>
            <w:noWrap/>
            <w:vAlign w:val="center"/>
            <w:hideMark/>
          </w:tcPr>
          <w:p w14:paraId="6B5B9A15" w14:textId="78185D83" w:rsidR="00AA74DC" w:rsidRPr="00E81B1B" w:rsidRDefault="00AA74DC" w:rsidP="002F4942">
            <w:pPr>
              <w:rPr>
                <w:b/>
                <w:sz w:val="18"/>
                <w:szCs w:val="24"/>
              </w:rPr>
            </w:pPr>
            <w:r w:rsidRPr="00E81B1B">
              <w:rPr>
                <w:b/>
                <w:sz w:val="18"/>
                <w:szCs w:val="24"/>
              </w:rPr>
              <w:t>Teilnahme-wettbewerb</w:t>
            </w:r>
          </w:p>
        </w:tc>
        <w:tc>
          <w:tcPr>
            <w:tcW w:w="2835" w:type="dxa"/>
            <w:noWrap/>
            <w:vAlign w:val="center"/>
            <w:hideMark/>
          </w:tcPr>
          <w:p w14:paraId="34331AC1" w14:textId="77777777" w:rsidR="00AA74DC" w:rsidRPr="00E81B1B" w:rsidRDefault="00AA74DC" w:rsidP="002F4942">
            <w:pPr>
              <w:jc w:val="center"/>
              <w:rPr>
                <w:sz w:val="18"/>
                <w:szCs w:val="24"/>
              </w:rPr>
            </w:pPr>
            <w:r w:rsidRPr="00E81B1B">
              <w:rPr>
                <w:sz w:val="18"/>
                <w:szCs w:val="24"/>
              </w:rPr>
              <w:t>entfällt</w:t>
            </w:r>
          </w:p>
        </w:tc>
        <w:tc>
          <w:tcPr>
            <w:tcW w:w="3118" w:type="dxa"/>
            <w:noWrap/>
            <w:vAlign w:val="center"/>
            <w:hideMark/>
          </w:tcPr>
          <w:p w14:paraId="27963329" w14:textId="77777777" w:rsidR="00AA74DC" w:rsidRPr="00E81B1B" w:rsidRDefault="00AA74DC" w:rsidP="002F4942">
            <w:pPr>
              <w:jc w:val="center"/>
              <w:rPr>
                <w:sz w:val="18"/>
                <w:szCs w:val="24"/>
              </w:rPr>
            </w:pPr>
            <w:r w:rsidRPr="00E81B1B">
              <w:rPr>
                <w:sz w:val="18"/>
                <w:szCs w:val="24"/>
              </w:rPr>
              <w:t>30 Tage</w:t>
            </w:r>
          </w:p>
        </w:tc>
        <w:tc>
          <w:tcPr>
            <w:tcW w:w="3024" w:type="dxa"/>
            <w:noWrap/>
            <w:vAlign w:val="center"/>
            <w:hideMark/>
          </w:tcPr>
          <w:p w14:paraId="48356597" w14:textId="77777777" w:rsidR="00AA74DC" w:rsidRPr="00E81B1B" w:rsidRDefault="00AA74DC" w:rsidP="002F4942">
            <w:pPr>
              <w:jc w:val="center"/>
              <w:rPr>
                <w:sz w:val="18"/>
                <w:szCs w:val="24"/>
              </w:rPr>
            </w:pPr>
            <w:r w:rsidRPr="00E81B1B">
              <w:rPr>
                <w:sz w:val="18"/>
                <w:szCs w:val="24"/>
              </w:rPr>
              <w:t>30 Tage</w:t>
            </w:r>
          </w:p>
        </w:tc>
      </w:tr>
      <w:tr w:rsidR="00AA74DC" w:rsidRPr="00E81B1B" w14:paraId="63223120" w14:textId="77777777" w:rsidTr="00AA74DC">
        <w:trPr>
          <w:trHeight w:val="571"/>
        </w:trPr>
        <w:tc>
          <w:tcPr>
            <w:tcW w:w="1413" w:type="dxa"/>
            <w:noWrap/>
            <w:vAlign w:val="center"/>
            <w:hideMark/>
          </w:tcPr>
          <w:p w14:paraId="32DAE664" w14:textId="77777777" w:rsidR="00AA74DC" w:rsidRPr="00E81B1B" w:rsidRDefault="00AA74DC" w:rsidP="002F4942">
            <w:pPr>
              <w:rPr>
                <w:b/>
                <w:sz w:val="18"/>
                <w:szCs w:val="24"/>
              </w:rPr>
            </w:pPr>
            <w:r w:rsidRPr="00E81B1B">
              <w:rPr>
                <w:b/>
                <w:sz w:val="18"/>
                <w:szCs w:val="24"/>
              </w:rPr>
              <w:t>Angebotsfrist</w:t>
            </w:r>
          </w:p>
          <w:p w14:paraId="12C5514A" w14:textId="77777777" w:rsidR="00AA74DC" w:rsidRPr="00E81B1B" w:rsidRDefault="00AA74DC" w:rsidP="002F4942">
            <w:pPr>
              <w:rPr>
                <w:b/>
                <w:sz w:val="18"/>
                <w:szCs w:val="24"/>
              </w:rPr>
            </w:pPr>
            <w:r w:rsidRPr="00E81B1B">
              <w:rPr>
                <w:b/>
                <w:sz w:val="18"/>
                <w:szCs w:val="24"/>
              </w:rPr>
              <w:t>(bei eVergabe)</w:t>
            </w:r>
          </w:p>
        </w:tc>
        <w:tc>
          <w:tcPr>
            <w:tcW w:w="2835" w:type="dxa"/>
            <w:noWrap/>
            <w:vAlign w:val="center"/>
            <w:hideMark/>
          </w:tcPr>
          <w:p w14:paraId="36CC37E2" w14:textId="77777777" w:rsidR="00AA74DC" w:rsidRPr="00E81B1B" w:rsidRDefault="00AA74DC" w:rsidP="002F4942">
            <w:pPr>
              <w:jc w:val="center"/>
              <w:rPr>
                <w:sz w:val="18"/>
                <w:szCs w:val="24"/>
              </w:rPr>
            </w:pPr>
            <w:r w:rsidRPr="00E81B1B">
              <w:rPr>
                <w:sz w:val="18"/>
                <w:szCs w:val="24"/>
              </w:rPr>
              <w:t>mindestens. 30 Tage,</w:t>
            </w:r>
          </w:p>
          <w:p w14:paraId="5388B530" w14:textId="77777777" w:rsidR="00AA74DC" w:rsidRPr="00E81B1B" w:rsidRDefault="00AA74DC" w:rsidP="002F4942">
            <w:pPr>
              <w:jc w:val="center"/>
              <w:rPr>
                <w:sz w:val="18"/>
                <w:szCs w:val="24"/>
              </w:rPr>
            </w:pPr>
            <w:r w:rsidRPr="00E81B1B">
              <w:rPr>
                <w:sz w:val="18"/>
                <w:szCs w:val="24"/>
              </w:rPr>
              <w:t>aber "angemessen"</w:t>
            </w:r>
          </w:p>
        </w:tc>
        <w:tc>
          <w:tcPr>
            <w:tcW w:w="3118" w:type="dxa"/>
            <w:noWrap/>
            <w:vAlign w:val="center"/>
            <w:hideMark/>
          </w:tcPr>
          <w:p w14:paraId="3E9BD558" w14:textId="77777777" w:rsidR="00AA74DC" w:rsidRPr="00E81B1B" w:rsidRDefault="00AA74DC" w:rsidP="002F4942">
            <w:pPr>
              <w:jc w:val="center"/>
              <w:rPr>
                <w:sz w:val="18"/>
                <w:szCs w:val="24"/>
              </w:rPr>
            </w:pPr>
            <w:r w:rsidRPr="00E81B1B">
              <w:rPr>
                <w:sz w:val="18"/>
                <w:szCs w:val="24"/>
              </w:rPr>
              <w:t>mindestens 30 Tage,</w:t>
            </w:r>
          </w:p>
          <w:p w14:paraId="7B5461D0" w14:textId="77777777" w:rsidR="00AA74DC" w:rsidRPr="00E81B1B" w:rsidRDefault="00AA74DC" w:rsidP="002F4942">
            <w:pPr>
              <w:jc w:val="center"/>
              <w:rPr>
                <w:sz w:val="18"/>
                <w:szCs w:val="24"/>
              </w:rPr>
            </w:pPr>
            <w:r w:rsidRPr="00E81B1B">
              <w:rPr>
                <w:sz w:val="18"/>
                <w:szCs w:val="24"/>
              </w:rPr>
              <w:t>aber "angemessen"</w:t>
            </w:r>
          </w:p>
        </w:tc>
        <w:tc>
          <w:tcPr>
            <w:tcW w:w="3024" w:type="dxa"/>
            <w:noWrap/>
            <w:vAlign w:val="center"/>
            <w:hideMark/>
          </w:tcPr>
          <w:p w14:paraId="6F396863" w14:textId="77777777" w:rsidR="00AA74DC" w:rsidRPr="00E81B1B" w:rsidRDefault="00AA74DC" w:rsidP="002F4942">
            <w:pPr>
              <w:jc w:val="center"/>
              <w:rPr>
                <w:sz w:val="18"/>
                <w:szCs w:val="24"/>
              </w:rPr>
            </w:pPr>
            <w:r w:rsidRPr="00E81B1B">
              <w:rPr>
                <w:sz w:val="18"/>
                <w:szCs w:val="24"/>
              </w:rPr>
              <w:t>Mindestens 30 Tage,</w:t>
            </w:r>
          </w:p>
          <w:p w14:paraId="086699AD" w14:textId="77777777" w:rsidR="00AA74DC" w:rsidRPr="00E81B1B" w:rsidRDefault="00AA74DC" w:rsidP="002F4942">
            <w:pPr>
              <w:jc w:val="center"/>
              <w:rPr>
                <w:sz w:val="18"/>
                <w:szCs w:val="24"/>
              </w:rPr>
            </w:pPr>
            <w:r w:rsidRPr="00E81B1B">
              <w:rPr>
                <w:sz w:val="18"/>
                <w:szCs w:val="24"/>
              </w:rPr>
              <w:t>aber "angemessen"</w:t>
            </w:r>
          </w:p>
        </w:tc>
      </w:tr>
      <w:tr w:rsidR="00AA74DC" w:rsidRPr="00E81B1B" w14:paraId="3E3BA416" w14:textId="77777777" w:rsidTr="00AA74DC">
        <w:trPr>
          <w:trHeight w:val="311"/>
        </w:trPr>
        <w:tc>
          <w:tcPr>
            <w:tcW w:w="1413" w:type="dxa"/>
            <w:noWrap/>
            <w:vAlign w:val="center"/>
            <w:hideMark/>
          </w:tcPr>
          <w:p w14:paraId="31C38A11" w14:textId="77777777" w:rsidR="00AA74DC" w:rsidRPr="00E81B1B" w:rsidRDefault="00AA74DC" w:rsidP="002F4942">
            <w:pPr>
              <w:rPr>
                <w:b/>
                <w:sz w:val="18"/>
                <w:szCs w:val="24"/>
              </w:rPr>
            </w:pPr>
            <w:r w:rsidRPr="00E81B1B">
              <w:rPr>
                <w:b/>
                <w:sz w:val="18"/>
                <w:szCs w:val="24"/>
              </w:rPr>
              <w:t>Informations- und Wartefrist</w:t>
            </w:r>
          </w:p>
        </w:tc>
        <w:tc>
          <w:tcPr>
            <w:tcW w:w="2835" w:type="dxa"/>
            <w:noWrap/>
            <w:vAlign w:val="center"/>
            <w:hideMark/>
          </w:tcPr>
          <w:p w14:paraId="3594882A" w14:textId="77777777" w:rsidR="00AA74DC" w:rsidRPr="00E81B1B" w:rsidRDefault="00AA74DC" w:rsidP="002F4942">
            <w:pPr>
              <w:jc w:val="center"/>
              <w:rPr>
                <w:sz w:val="18"/>
                <w:szCs w:val="24"/>
              </w:rPr>
            </w:pPr>
            <w:r w:rsidRPr="00E81B1B">
              <w:rPr>
                <w:sz w:val="18"/>
                <w:szCs w:val="24"/>
              </w:rPr>
              <w:t>10 Tage</w:t>
            </w:r>
          </w:p>
        </w:tc>
        <w:tc>
          <w:tcPr>
            <w:tcW w:w="3118" w:type="dxa"/>
            <w:noWrap/>
            <w:vAlign w:val="center"/>
            <w:hideMark/>
          </w:tcPr>
          <w:p w14:paraId="1E3892DE" w14:textId="77777777" w:rsidR="00AA74DC" w:rsidRPr="00E81B1B" w:rsidRDefault="00AA74DC" w:rsidP="002F4942">
            <w:pPr>
              <w:jc w:val="center"/>
              <w:rPr>
                <w:sz w:val="18"/>
                <w:szCs w:val="24"/>
              </w:rPr>
            </w:pPr>
            <w:r w:rsidRPr="00E81B1B">
              <w:rPr>
                <w:sz w:val="18"/>
                <w:szCs w:val="24"/>
              </w:rPr>
              <w:t>10 Tage</w:t>
            </w:r>
          </w:p>
        </w:tc>
        <w:tc>
          <w:tcPr>
            <w:tcW w:w="3024" w:type="dxa"/>
            <w:noWrap/>
            <w:vAlign w:val="center"/>
            <w:hideMark/>
          </w:tcPr>
          <w:p w14:paraId="7B671FCB" w14:textId="77777777" w:rsidR="00AA74DC" w:rsidRPr="00E81B1B" w:rsidRDefault="00AA74DC" w:rsidP="002F4942">
            <w:pPr>
              <w:jc w:val="center"/>
              <w:rPr>
                <w:sz w:val="18"/>
                <w:szCs w:val="24"/>
              </w:rPr>
            </w:pPr>
            <w:r w:rsidRPr="00E81B1B">
              <w:rPr>
                <w:sz w:val="18"/>
                <w:szCs w:val="24"/>
              </w:rPr>
              <w:t>10 Tage</w:t>
            </w:r>
          </w:p>
        </w:tc>
      </w:tr>
      <w:tr w:rsidR="00AA74DC" w:rsidRPr="00E81B1B" w14:paraId="20173D65" w14:textId="77777777" w:rsidTr="00AA74DC">
        <w:trPr>
          <w:trHeight w:val="492"/>
        </w:trPr>
        <w:tc>
          <w:tcPr>
            <w:tcW w:w="1413" w:type="dxa"/>
            <w:noWrap/>
            <w:vAlign w:val="center"/>
            <w:hideMark/>
          </w:tcPr>
          <w:p w14:paraId="1112A4DB" w14:textId="77777777" w:rsidR="00AA74DC" w:rsidRPr="00E81B1B" w:rsidRDefault="00AA74DC" w:rsidP="002F4942">
            <w:pPr>
              <w:rPr>
                <w:b/>
                <w:bCs/>
                <w:sz w:val="18"/>
                <w:szCs w:val="24"/>
              </w:rPr>
            </w:pPr>
            <w:r w:rsidRPr="00E81B1B">
              <w:rPr>
                <w:b/>
                <w:bCs/>
                <w:sz w:val="18"/>
                <w:szCs w:val="24"/>
              </w:rPr>
              <w:t>Geschätzte</w:t>
            </w:r>
          </w:p>
          <w:p w14:paraId="134B1644" w14:textId="1EC48A8C" w:rsidR="00AA74DC" w:rsidRPr="00E81B1B" w:rsidRDefault="00AA74DC" w:rsidP="002F4942">
            <w:pPr>
              <w:rPr>
                <w:b/>
                <w:bCs/>
                <w:sz w:val="18"/>
                <w:szCs w:val="24"/>
              </w:rPr>
            </w:pPr>
            <w:r w:rsidRPr="00E81B1B">
              <w:rPr>
                <w:b/>
                <w:bCs/>
                <w:sz w:val="18"/>
                <w:szCs w:val="24"/>
              </w:rPr>
              <w:t>Verfahrens-dauer</w:t>
            </w:r>
          </w:p>
        </w:tc>
        <w:tc>
          <w:tcPr>
            <w:tcW w:w="2835" w:type="dxa"/>
            <w:noWrap/>
            <w:vAlign w:val="center"/>
            <w:hideMark/>
          </w:tcPr>
          <w:p w14:paraId="42A1E4BA" w14:textId="77777777" w:rsidR="00AA74DC" w:rsidRPr="00E81B1B" w:rsidRDefault="00AA74DC" w:rsidP="002F4942">
            <w:pPr>
              <w:jc w:val="center"/>
              <w:rPr>
                <w:sz w:val="18"/>
                <w:szCs w:val="24"/>
              </w:rPr>
            </w:pPr>
            <w:r w:rsidRPr="00E81B1B">
              <w:rPr>
                <w:sz w:val="18"/>
                <w:szCs w:val="24"/>
              </w:rPr>
              <w:t>ca. 2,5 Monate</w:t>
            </w:r>
          </w:p>
        </w:tc>
        <w:tc>
          <w:tcPr>
            <w:tcW w:w="3118" w:type="dxa"/>
            <w:noWrap/>
            <w:vAlign w:val="center"/>
            <w:hideMark/>
          </w:tcPr>
          <w:p w14:paraId="57D08BFC" w14:textId="77777777" w:rsidR="00AA74DC" w:rsidRPr="00E81B1B" w:rsidRDefault="00AA74DC" w:rsidP="002F4942">
            <w:pPr>
              <w:jc w:val="center"/>
              <w:rPr>
                <w:sz w:val="18"/>
                <w:szCs w:val="24"/>
              </w:rPr>
            </w:pPr>
            <w:r w:rsidRPr="00E81B1B">
              <w:rPr>
                <w:sz w:val="18"/>
                <w:szCs w:val="24"/>
              </w:rPr>
              <w:t>ca. 5,5 Monate</w:t>
            </w:r>
          </w:p>
        </w:tc>
        <w:tc>
          <w:tcPr>
            <w:tcW w:w="3024" w:type="dxa"/>
            <w:noWrap/>
            <w:vAlign w:val="center"/>
            <w:hideMark/>
          </w:tcPr>
          <w:p w14:paraId="76972945" w14:textId="77777777" w:rsidR="00AA74DC" w:rsidRPr="00E81B1B" w:rsidRDefault="00AA74DC" w:rsidP="002F4942">
            <w:pPr>
              <w:jc w:val="center"/>
              <w:rPr>
                <w:sz w:val="18"/>
                <w:szCs w:val="24"/>
              </w:rPr>
            </w:pPr>
            <w:r w:rsidRPr="00E81B1B">
              <w:rPr>
                <w:sz w:val="18"/>
                <w:szCs w:val="24"/>
              </w:rPr>
              <w:t>ca. 7 Monate</w:t>
            </w:r>
          </w:p>
        </w:tc>
      </w:tr>
      <w:tr w:rsidR="00AA74DC" w:rsidRPr="00E81B1B" w14:paraId="1F9FF720" w14:textId="77777777" w:rsidTr="00AA74DC">
        <w:trPr>
          <w:trHeight w:val="1210"/>
        </w:trPr>
        <w:tc>
          <w:tcPr>
            <w:tcW w:w="1413" w:type="dxa"/>
            <w:noWrap/>
            <w:hideMark/>
          </w:tcPr>
          <w:p w14:paraId="369B12F3" w14:textId="77777777" w:rsidR="00AA74DC" w:rsidRPr="00E81B1B" w:rsidRDefault="00AA74DC" w:rsidP="002F4942">
            <w:pPr>
              <w:rPr>
                <w:b/>
                <w:bCs/>
                <w:sz w:val="18"/>
                <w:szCs w:val="24"/>
              </w:rPr>
            </w:pPr>
            <w:r w:rsidRPr="00E81B1B">
              <w:rPr>
                <w:b/>
                <w:bCs/>
                <w:sz w:val="18"/>
                <w:szCs w:val="24"/>
              </w:rPr>
              <w:t>Vorteile</w:t>
            </w:r>
          </w:p>
        </w:tc>
        <w:tc>
          <w:tcPr>
            <w:tcW w:w="2835" w:type="dxa"/>
            <w:hideMark/>
          </w:tcPr>
          <w:p w14:paraId="7632C42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14:paraId="149BD7C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14:paraId="39B1850C" w14:textId="77777777" w:rsidR="00AA74DC" w:rsidRPr="00E81B1B" w:rsidRDefault="00AA74DC" w:rsidP="00AA74DC">
            <w:pPr>
              <w:pStyle w:val="Listenabsatz"/>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14:paraId="6A49E716"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14:paraId="30332D01"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14:paraId="36525C6D"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14:paraId="10B08C01"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14:paraId="5FF7C400"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14:paraId="3F271256"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14:paraId="58F73B04" w14:textId="77777777" w:rsidR="00AA74DC" w:rsidRPr="00E81B1B" w:rsidRDefault="00AA74DC" w:rsidP="00AA74DC">
            <w:pPr>
              <w:pStyle w:val="Listenabsatz"/>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00AA74DC" w:rsidRPr="00E81B1B" w14:paraId="73560E94" w14:textId="77777777" w:rsidTr="00AA74DC">
        <w:trPr>
          <w:trHeight w:val="1954"/>
        </w:trPr>
        <w:tc>
          <w:tcPr>
            <w:tcW w:w="1413" w:type="dxa"/>
            <w:noWrap/>
            <w:hideMark/>
          </w:tcPr>
          <w:p w14:paraId="56D844F7" w14:textId="77777777" w:rsidR="00AA74DC" w:rsidRPr="00E81B1B" w:rsidRDefault="00AA74DC" w:rsidP="002F4942">
            <w:pPr>
              <w:rPr>
                <w:b/>
                <w:bCs/>
                <w:sz w:val="18"/>
                <w:szCs w:val="24"/>
              </w:rPr>
            </w:pPr>
            <w:r w:rsidRPr="00E81B1B">
              <w:rPr>
                <w:b/>
                <w:bCs/>
                <w:sz w:val="18"/>
                <w:szCs w:val="24"/>
              </w:rPr>
              <w:lastRenderedPageBreak/>
              <w:t>Nachteile</w:t>
            </w:r>
          </w:p>
        </w:tc>
        <w:tc>
          <w:tcPr>
            <w:tcW w:w="2835" w:type="dxa"/>
            <w:hideMark/>
          </w:tcPr>
          <w:p w14:paraId="41DA965D"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14:paraId="79C7576E"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14:paraId="6F721B82" w14:textId="77777777" w:rsidR="00AA74DC" w:rsidRPr="00E81B1B" w:rsidRDefault="00AA74DC" w:rsidP="00AA74DC">
            <w:pPr>
              <w:pStyle w:val="Listenabsatz"/>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14:paraId="07963082" w14:textId="77777777" w:rsidR="00AA74DC" w:rsidRPr="00E81B1B" w:rsidRDefault="00AA74DC" w:rsidP="00AA74DC">
            <w:pPr>
              <w:pStyle w:val="Listenabsatz"/>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14:paraId="27CF9C75"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14:paraId="62B1F4F1"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14:paraId="600EA37B"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14:paraId="2CA28F09"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1813"/>
            <w:r w:rsidR="001F79ED" w:rsidRPr="00E81B1B">
              <w:rPr>
                <w:rStyle w:val="Kommentarzeichen"/>
                <w:rFonts w:ascii="Myriad Pro" w:hAnsi="Myriad Pro" w:cstheme="minorBidi"/>
                <w:lang w:eastAsia="en-US"/>
              </w:rPr>
              <w:commentReference w:id="1813"/>
            </w:r>
          </w:p>
        </w:tc>
      </w:tr>
    </w:tbl>
    <w:p w14:paraId="186135B8" w14:textId="77777777" w:rsidR="001626AB" w:rsidRPr="00E81B1B" w:rsidRDefault="001626AB" w:rsidP="001626AB"/>
    <w:p w14:paraId="09050199" w14:textId="77777777" w:rsidR="00D901E2" w:rsidRPr="00E81B1B" w:rsidRDefault="00D901E2" w:rsidP="6E7E6C3D">
      <w:pPr>
        <w:rPr>
          <w:rFonts w:eastAsia="Calibri"/>
          <w:szCs w:val="20"/>
        </w:rPr>
      </w:pPr>
    </w:p>
    <w:p w14:paraId="5E17C15D" w14:textId="77777777" w:rsidR="005E3EDB" w:rsidRDefault="005E3EDB">
      <w:pPr>
        <w:spacing w:before="0" w:after="160" w:line="259" w:lineRule="auto"/>
        <w:jc w:val="left"/>
        <w:rPr>
          <w:ins w:id="1814" w:author="Carsten Hein" w:date="2022-01-03T11:45:00Z"/>
          <w:rStyle w:val="berschrift2Zchn"/>
          <w:rFonts w:ascii="Minion Pro" w:hAnsi="Minion Pro"/>
          <w:b w:val="0"/>
          <w:bCs/>
          <w:sz w:val="36"/>
          <w:szCs w:val="36"/>
        </w:rPr>
      </w:pPr>
      <w:bookmarkStart w:id="1815" w:name="_Toc92091765"/>
      <w:bookmarkStart w:id="1816" w:name="_Toc92092207"/>
      <w:bookmarkStart w:id="1817" w:name="_Toc92092319"/>
      <w:ins w:id="1818" w:author="Carsten Hein" w:date="2022-01-03T11:45:00Z">
        <w:r>
          <w:rPr>
            <w:rStyle w:val="berschrift2Zchn"/>
            <w:rFonts w:ascii="Minion Pro" w:hAnsi="Minion Pro"/>
            <w:b w:val="0"/>
            <w:bCs/>
            <w:sz w:val="36"/>
            <w:szCs w:val="36"/>
          </w:rPr>
          <w:br w:type="page"/>
        </w:r>
      </w:ins>
    </w:p>
    <w:p w14:paraId="45E950C2" w14:textId="5D9FA5E0" w:rsidR="00C818BA" w:rsidRPr="00E81B1B" w:rsidRDefault="4C11F93A" w:rsidP="00512B5F">
      <w:pPr>
        <w:pStyle w:val="berschrift1"/>
      </w:pPr>
      <w:bookmarkStart w:id="1819" w:name="_Toc93321083"/>
      <w:r w:rsidRPr="4C11F93A">
        <w:rPr>
          <w:rStyle w:val="berschrift2Zchn"/>
          <w:rFonts w:ascii="Minion Pro" w:hAnsi="Minion Pro"/>
          <w:b/>
          <w:bCs/>
          <w:sz w:val="36"/>
          <w:szCs w:val="36"/>
        </w:rPr>
        <w:lastRenderedPageBreak/>
        <w:t>Bewertung/Diskussion/Zielerreichung – Einordnung in den wissenschaftlichen Kontext inkl. möglicherweise bekannt gewordenen Ergebnissen von dritter Seite</w:t>
      </w:r>
      <w:bookmarkEnd w:id="1815"/>
      <w:bookmarkEnd w:id="1816"/>
      <w:bookmarkEnd w:id="1817"/>
      <w:bookmarkEnd w:id="1819"/>
    </w:p>
    <w:p w14:paraId="685FB126" w14:textId="77777777" w:rsidR="00C818BA" w:rsidRPr="00E81B1B" w:rsidRDefault="00C818BA" w:rsidP="00EF0771">
      <w:r w:rsidRPr="000E4C79">
        <w:rPr>
          <w:lang w:val="fr-FR"/>
          <w:rPrChange w:id="1820" w:author="Volker Schmid" w:date="2021-12-22T11:10:00Z">
            <w:rPr/>
          </w:rPrChange>
        </w:rPr>
        <w:t xml:space="preserve">Nunc viverra imperdiet enim. Fusce est. </w:t>
      </w:r>
      <w:r w:rsidRPr="00E81B1B">
        <w:t>Vivamus a tellus.</w:t>
      </w:r>
    </w:p>
    <w:p w14:paraId="44D9BD61" w14:textId="77777777" w:rsidR="00A86D56" w:rsidRPr="00E81B1B" w:rsidRDefault="00A86D56" w:rsidP="002A7D3A"/>
    <w:p w14:paraId="4F273D32" w14:textId="77777777" w:rsidR="005A33AF" w:rsidRPr="00E81B1B" w:rsidRDefault="005A33AF" w:rsidP="002A7D3A">
      <w:pPr>
        <w:pStyle w:val="berschrift1"/>
        <w:sectPr w:rsidR="005A33AF" w:rsidRPr="00E81B1B" w:rsidSect="00BB260E">
          <w:footerReference w:type="first" r:id="rId119"/>
          <w:pgSz w:w="11906" w:h="16838"/>
          <w:pgMar w:top="1701" w:right="1418" w:bottom="1701" w:left="1418" w:header="709" w:footer="701" w:gutter="0"/>
          <w:cols w:space="708"/>
          <w:docGrid w:linePitch="360"/>
        </w:sectPr>
      </w:pPr>
    </w:p>
    <w:p w14:paraId="171E192D" w14:textId="27CA49E0" w:rsidR="002A7D3A" w:rsidRPr="00E81B1B" w:rsidRDefault="00966310" w:rsidP="00775F15">
      <w:pPr>
        <w:pStyle w:val="berschrift1"/>
      </w:pPr>
      <w:bookmarkStart w:id="1830" w:name="_Toc92091766"/>
      <w:bookmarkStart w:id="1831" w:name="_Toc92092208"/>
      <w:bookmarkStart w:id="1832" w:name="_Toc92092320"/>
      <w:bookmarkStart w:id="1833" w:name="_Toc93321084"/>
      <w:commentRangeStart w:id="1834"/>
      <w:commentRangeStart w:id="1835"/>
      <w:r w:rsidRPr="00E81B1B">
        <w:lastRenderedPageBreak/>
        <w:t>Ausblick</w:t>
      </w:r>
      <w:commentRangeEnd w:id="1834"/>
      <w:r w:rsidR="009D0E0A" w:rsidRPr="00E81B1B">
        <w:rPr>
          <w:rStyle w:val="Kommentarzeichen"/>
          <w:rFonts w:ascii="Myriad Pro" w:eastAsiaTheme="minorHAnsi" w:hAnsi="Myriad Pro" w:cstheme="minorBidi"/>
          <w:b w:val="0"/>
          <w:color w:val="auto"/>
        </w:rPr>
        <w:commentReference w:id="1834"/>
      </w:r>
      <w:commentRangeEnd w:id="1835"/>
      <w:r w:rsidR="00C2329C">
        <w:rPr>
          <w:rStyle w:val="Kommentarzeichen"/>
          <w:rFonts w:ascii="Myriad Pro" w:eastAsiaTheme="minorHAnsi" w:hAnsi="Myriad Pro" w:cstheme="minorBidi"/>
          <w:b w:val="0"/>
          <w:color w:val="auto"/>
        </w:rPr>
        <w:commentReference w:id="1835"/>
      </w:r>
      <w:bookmarkEnd w:id="1830"/>
      <w:bookmarkEnd w:id="1831"/>
      <w:bookmarkEnd w:id="1832"/>
      <w:bookmarkEnd w:id="1833"/>
    </w:p>
    <w:p w14:paraId="37FA097F" w14:textId="4144714C" w:rsidR="002A7D3A" w:rsidRPr="00E81B1B" w:rsidRDefault="002A7D3A" w:rsidP="009D0E0A"/>
    <w:p w14:paraId="79DC6C71" w14:textId="77777777" w:rsidR="00E35D8C" w:rsidRPr="00E81B1B" w:rsidRDefault="00E35D8C">
      <w:pPr>
        <w:spacing w:before="0" w:after="160" w:line="259" w:lineRule="auto"/>
        <w:jc w:val="left"/>
        <w:rPr>
          <w:rFonts w:ascii="Minion Pro" w:eastAsiaTheme="majorEastAsia" w:hAnsi="Minion Pro" w:cstheme="majorBidi"/>
          <w:b/>
          <w:color w:val="004250"/>
          <w:sz w:val="36"/>
          <w:szCs w:val="32"/>
        </w:rPr>
      </w:pPr>
      <w:r w:rsidRPr="00E81B1B">
        <w:br w:type="page"/>
      </w:r>
    </w:p>
    <w:p w14:paraId="3E50D1EA" w14:textId="7A986E65" w:rsidR="00B66C63" w:rsidRPr="00E81B1B" w:rsidRDefault="003806A8" w:rsidP="00775F15">
      <w:pPr>
        <w:pStyle w:val="berschrift1"/>
      </w:pPr>
      <w:bookmarkStart w:id="1836" w:name="_Toc92091767"/>
      <w:bookmarkStart w:id="1837" w:name="_Toc92092209"/>
      <w:bookmarkStart w:id="1838" w:name="_Toc92092321"/>
      <w:bookmarkStart w:id="1839" w:name="_Toc93321085"/>
      <w:commentRangeStart w:id="1840"/>
      <w:r w:rsidRPr="00E81B1B">
        <w:lastRenderedPageBreak/>
        <w:t>Mitwirkende</w:t>
      </w:r>
      <w:commentRangeEnd w:id="1840"/>
      <w:r w:rsidR="00396532">
        <w:rPr>
          <w:rStyle w:val="Kommentarzeichen"/>
          <w:rFonts w:ascii="Myriad Pro" w:eastAsiaTheme="minorHAnsi" w:hAnsi="Myriad Pro" w:cstheme="minorBidi"/>
          <w:b w:val="0"/>
          <w:color w:val="auto"/>
        </w:rPr>
        <w:commentReference w:id="1840"/>
      </w:r>
      <w:bookmarkEnd w:id="1836"/>
      <w:bookmarkEnd w:id="1837"/>
      <w:bookmarkEnd w:id="1838"/>
      <w:bookmarkEnd w:id="1839"/>
    </w:p>
    <w:p w14:paraId="2EA47F87" w14:textId="03D8250A"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Autorinnen und Autoren</w:t>
      </w:r>
    </w:p>
    <w:p w14:paraId="70A547BE" w14:textId="2B99194C" w:rsidR="00FD30E6" w:rsidRDefault="00350023" w:rsidP="00D94F77">
      <w:r>
        <w:t>MSc Marie Breidenbach</w:t>
      </w:r>
    </w:p>
    <w:p w14:paraId="2400482B" w14:textId="0A94B5CA" w:rsidR="00350023" w:rsidRDefault="00350023" w:rsidP="00D94F77">
      <w:r>
        <w:t>Dipl.-Ing. Stefan Behring</w:t>
      </w:r>
    </w:p>
    <w:p w14:paraId="060EACD3" w14:textId="49918558" w:rsidR="007B6E3B" w:rsidRPr="00E81B1B" w:rsidRDefault="007B6E3B" w:rsidP="00D94F77">
      <w:r w:rsidRPr="000D73A7">
        <w:t>Dr. Jan L. Wenker</w:t>
      </w:r>
    </w:p>
    <w:p w14:paraId="240F4AEF" w14:textId="1E741298" w:rsidR="003806A8" w:rsidRDefault="00350023" w:rsidP="003806A8">
      <w:pPr>
        <w:spacing w:after="40"/>
      </w:pPr>
      <w:commentRangeStart w:id="1841"/>
      <w:r>
        <w:t>MSc Marius Augenstein</w:t>
      </w:r>
      <w:commentRangeEnd w:id="1841"/>
      <w:r w:rsidR="000D73A7">
        <w:rPr>
          <w:rStyle w:val="Kommentarzeichen"/>
        </w:rPr>
        <w:commentReference w:id="1841"/>
      </w:r>
    </w:p>
    <w:p w14:paraId="65FA079D" w14:textId="19633160" w:rsidR="00350023" w:rsidRDefault="00350023" w:rsidP="003806A8">
      <w:pPr>
        <w:spacing w:after="40"/>
      </w:pPr>
      <w:r>
        <w:t>Prof. Dr.-Ing. Volker Schmid</w:t>
      </w:r>
    </w:p>
    <w:p w14:paraId="0D69F33D" w14:textId="32F2F49E" w:rsidR="00350023" w:rsidRDefault="00350023" w:rsidP="003806A8">
      <w:pPr>
        <w:spacing w:after="40"/>
      </w:pPr>
      <w:r>
        <w:t>Dipl.-Ing. Carsten Hein</w:t>
      </w:r>
    </w:p>
    <w:p w14:paraId="2D9F0D45" w14:textId="6643D8B9" w:rsidR="00350023" w:rsidRPr="000D73A7" w:rsidRDefault="00350023" w:rsidP="003806A8">
      <w:pPr>
        <w:spacing w:after="40"/>
        <w:rPr>
          <w:lang w:val="en-GB"/>
        </w:rPr>
      </w:pPr>
      <w:r w:rsidRPr="000D73A7">
        <w:rPr>
          <w:lang w:val="en-GB"/>
        </w:rPr>
        <w:t>Dipl.-Ing. Florian Meyer</w:t>
      </w:r>
    </w:p>
    <w:p w14:paraId="53DE111D" w14:textId="06C2F8E3" w:rsidR="00350023" w:rsidRPr="00855EA8" w:rsidRDefault="00660C5E" w:rsidP="003806A8">
      <w:pPr>
        <w:spacing w:after="40"/>
        <w:rPr>
          <w:lang w:val="en-GB"/>
          <w:rPrChange w:id="1842" w:author="Carsten Hein" w:date="2021-12-28T09:38:00Z">
            <w:rPr/>
          </w:rPrChange>
        </w:rPr>
      </w:pPr>
      <w:r w:rsidRPr="00660C5E">
        <w:rPr>
          <w:lang w:val="en-GB"/>
        </w:rPr>
        <w:t xml:space="preserve">M.A. Acoustics </w:t>
      </w:r>
      <w:r w:rsidR="002B77BB">
        <w:rPr>
          <w:lang w:val="en-GB"/>
        </w:rPr>
        <w:t>Albert Dwan</w:t>
      </w:r>
    </w:p>
    <w:p w14:paraId="385AE43F" w14:textId="7742576B" w:rsidR="003806A8" w:rsidRPr="00E81B1B" w:rsidRDefault="003806A8" w:rsidP="00E425BB">
      <w:pPr>
        <w:spacing w:after="240"/>
        <w:rPr>
          <w:rFonts w:ascii="Myriad Pro Light" w:hAnsi="Myriad Pro Light"/>
          <w:b/>
          <w:bCs/>
          <w:sz w:val="24"/>
          <w:szCs w:val="24"/>
        </w:rPr>
      </w:pPr>
      <w:commentRangeStart w:id="1843"/>
      <w:r w:rsidRPr="00E81B1B">
        <w:rPr>
          <w:rFonts w:ascii="Myriad Pro Light" w:hAnsi="Myriad Pro Light"/>
          <w:b/>
          <w:bCs/>
          <w:sz w:val="24"/>
          <w:szCs w:val="24"/>
        </w:rPr>
        <w:t>Weitere Mitwirkende</w:t>
      </w:r>
    </w:p>
    <w:p w14:paraId="58514B33" w14:textId="3D8DACBB" w:rsidR="00350023" w:rsidRDefault="00350023" w:rsidP="00D94F77">
      <w:r>
        <w:t>André Hassmann</w:t>
      </w:r>
    </w:p>
    <w:p w14:paraId="7F284FEE" w14:textId="3B3D3E04" w:rsidR="00350023" w:rsidRDefault="00350023" w:rsidP="00D94F77">
      <w:r>
        <w:t>Benjamin Lindner</w:t>
      </w:r>
      <w:commentRangeEnd w:id="1843"/>
      <w:r>
        <w:rPr>
          <w:rStyle w:val="Kommentarzeichen"/>
        </w:rPr>
        <w:commentReference w:id="1843"/>
      </w:r>
    </w:p>
    <w:p w14:paraId="3781043C" w14:textId="469FF759" w:rsidR="00350023" w:rsidRPr="00E81B1B" w:rsidRDefault="007B6E3B" w:rsidP="00D94F77">
      <w:r w:rsidRPr="007B6E3B">
        <w:rPr>
          <w:highlight w:val="yellow"/>
        </w:rPr>
        <w:t>Dipl. Wirt.-Ing. Frank Steffens</w:t>
      </w:r>
    </w:p>
    <w:p w14:paraId="0264EDB2" w14:textId="77777777" w:rsidR="00FD30E6" w:rsidRPr="00E81B1B" w:rsidRDefault="00FD30E6" w:rsidP="00D94F77"/>
    <w:p w14:paraId="7BAE1BE5" w14:textId="0910A153" w:rsidR="003806A8" w:rsidRPr="00E81B1B" w:rsidRDefault="003806A8" w:rsidP="003806A8">
      <w:pPr>
        <w:spacing w:after="40"/>
      </w:pPr>
    </w:p>
    <w:p w14:paraId="5E09A306" w14:textId="76E114CD" w:rsidR="003806A8" w:rsidRPr="00E81B1B" w:rsidRDefault="003806A8" w:rsidP="003806A8">
      <w:pPr>
        <w:spacing w:after="40"/>
      </w:pPr>
    </w:p>
    <w:p w14:paraId="79970E7F" w14:textId="2411134E" w:rsidR="003806A8" w:rsidRPr="00350023" w:rsidRDefault="003806A8" w:rsidP="003806A8">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14:paraId="266C0960" w14:textId="70EB5E14" w:rsidR="003806A8" w:rsidRDefault="00350023" w:rsidP="003806A8">
      <w:r>
        <w:t>Arup Deutschland GmbH</w:t>
      </w:r>
    </w:p>
    <w:p w14:paraId="108515BC" w14:textId="4AFE8B1F" w:rsidR="00350023" w:rsidRDefault="00350023" w:rsidP="003806A8">
      <w:r>
        <w:t>Brüninghoff GmbH &amp; Co. KG</w:t>
      </w:r>
    </w:p>
    <w:p w14:paraId="222C0DD7" w14:textId="09342C6F" w:rsidR="00350023" w:rsidRPr="00E81B1B" w:rsidRDefault="00350023" w:rsidP="003806A8">
      <w:r>
        <w:t>Berlinovo Immobilien Gesellschaft mbH</w:t>
      </w:r>
    </w:p>
    <w:p w14:paraId="00A0E288" w14:textId="08460A0B" w:rsidR="003806A8" w:rsidRPr="00E81B1B" w:rsidRDefault="003806A8" w:rsidP="003806A8">
      <w:pPr>
        <w:spacing w:after="40"/>
        <w:rPr>
          <w:szCs w:val="20"/>
        </w:rPr>
      </w:pPr>
    </w:p>
    <w:p w14:paraId="01FBF6C1" w14:textId="450F5DD0" w:rsidR="003806A8" w:rsidRPr="00E81B1B" w:rsidRDefault="003806A8" w:rsidP="00E425BB">
      <w:pPr>
        <w:spacing w:after="240"/>
        <w:rPr>
          <w:rFonts w:ascii="Myriad Pro Light" w:hAnsi="Myriad Pro Light"/>
          <w:b/>
          <w:bCs/>
          <w:sz w:val="24"/>
          <w:szCs w:val="24"/>
        </w:rPr>
      </w:pPr>
      <w:commentRangeStart w:id="1844"/>
      <w:r w:rsidRPr="00E81B1B">
        <w:rPr>
          <w:rFonts w:ascii="Myriad Pro Light" w:hAnsi="Myriad Pro Light"/>
          <w:b/>
          <w:bCs/>
          <w:sz w:val="24"/>
          <w:szCs w:val="24"/>
        </w:rPr>
        <w:t>Fachliche Betreuung</w:t>
      </w:r>
    </w:p>
    <w:p w14:paraId="3A00C6F1" w14:textId="7386D0FD" w:rsidR="003806A8" w:rsidRPr="00E81B1B" w:rsidRDefault="000D73A7" w:rsidP="00D94F77">
      <w:r>
        <w:t>Guido Hagel</w:t>
      </w:r>
    </w:p>
    <w:p w14:paraId="38631F6E" w14:textId="1F0FF0DA" w:rsidR="00887F9F" w:rsidRPr="00E81B1B" w:rsidRDefault="000D73A7" w:rsidP="00887F9F">
      <w:pPr>
        <w:spacing w:after="40"/>
        <w:rPr>
          <w:szCs w:val="20"/>
        </w:rPr>
      </w:pPr>
      <w:r w:rsidRPr="000D73A7">
        <w:rPr>
          <w:szCs w:val="20"/>
        </w:rPr>
        <w:t>Referat WB 3 - Forschung im Bauwesen, Gebäudemanagement</w:t>
      </w:r>
      <w:commentRangeEnd w:id="1844"/>
      <w:r>
        <w:rPr>
          <w:rStyle w:val="Kommentarzeichen"/>
        </w:rPr>
        <w:commentReference w:id="1844"/>
      </w:r>
    </w:p>
    <w:p w14:paraId="569A0B11" w14:textId="630C2B05" w:rsidR="00887F9F" w:rsidRPr="00E81B1B" w:rsidRDefault="00887F9F" w:rsidP="00887F9F">
      <w:pPr>
        <w:spacing w:after="40"/>
        <w:rPr>
          <w:szCs w:val="20"/>
        </w:rPr>
      </w:pPr>
    </w:p>
    <w:p w14:paraId="64DB4B9C" w14:textId="5EE1F78E" w:rsidR="00887F9F" w:rsidRPr="00E81B1B" w:rsidRDefault="00887F9F" w:rsidP="00887F9F">
      <w:pPr>
        <w:spacing w:after="40"/>
        <w:rPr>
          <w:szCs w:val="20"/>
        </w:rPr>
      </w:pPr>
      <w:r w:rsidRPr="00E81B1B">
        <w:rPr>
          <w:szCs w:val="20"/>
        </w:rPr>
        <w:br w:type="page"/>
      </w:r>
    </w:p>
    <w:p w14:paraId="1DE2F049" w14:textId="3118A98F" w:rsidR="00887F9F" w:rsidRPr="00E81B1B" w:rsidRDefault="00887F9F" w:rsidP="006D258B">
      <w:pPr>
        <w:pStyle w:val="berschrift2"/>
        <w:spacing w:after="340"/>
      </w:pPr>
      <w:bookmarkStart w:id="1845" w:name="_Toc92091768"/>
      <w:bookmarkStart w:id="1846" w:name="_Toc92092210"/>
      <w:bookmarkStart w:id="1847" w:name="_Toc92092322"/>
      <w:bookmarkStart w:id="1848" w:name="_Toc93321086"/>
      <w:commentRangeStart w:id="1849"/>
      <w:r w:rsidRPr="00E81B1B">
        <w:lastRenderedPageBreak/>
        <w:t>Kurzbiographien</w:t>
      </w:r>
      <w:commentRangeEnd w:id="1849"/>
      <w:r w:rsidR="00FD30E6" w:rsidRPr="00E81B1B">
        <w:rPr>
          <w:rStyle w:val="Kommentarzeichen"/>
          <w:rFonts w:ascii="Myriad Pro" w:eastAsiaTheme="minorHAnsi" w:hAnsi="Myriad Pro" w:cstheme="minorBidi"/>
          <w:b w:val="0"/>
        </w:rPr>
        <w:commentReference w:id="1849"/>
      </w:r>
      <w:bookmarkEnd w:id="1845"/>
      <w:bookmarkEnd w:id="1846"/>
      <w:bookmarkEnd w:id="1847"/>
      <w:bookmarkEnd w:id="1848"/>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483B1F8E" w14:textId="77777777" w:rsidTr="005A3E88">
        <w:trPr>
          <w:trHeight w:hRule="exact" w:val="1814"/>
        </w:trPr>
        <w:tc>
          <w:tcPr>
            <w:tcW w:w="1555" w:type="dxa"/>
          </w:tcPr>
          <w:p w14:paraId="5E0982CC" w14:textId="7C546AAC" w:rsidR="005A3E88" w:rsidRPr="00E81B1B" w:rsidRDefault="005A3E88" w:rsidP="006D258B">
            <w:bookmarkStart w:id="1850" w:name="_Hlk70156147"/>
            <w:r w:rsidRPr="00E81B1B">
              <w:rPr>
                <w:noProof/>
                <w:lang w:eastAsia="de-DE"/>
              </w:rPr>
              <w:drawing>
                <wp:anchor distT="0" distB="0" distL="0" distR="0" simplePos="0" relativeHeight="251658246"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20"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0FFC381" w:rsidR="005A3E88" w:rsidRPr="00E81B1B" w:rsidRDefault="00995E36" w:rsidP="006D258B">
            <w:pPr>
              <w:ind w:left="454"/>
              <w:rPr>
                <w:rFonts w:ascii="Myriad Pro Light" w:hAnsi="Myriad Pro Light"/>
                <w:b/>
                <w:bCs/>
              </w:rPr>
            </w:pPr>
            <w:r>
              <w:rPr>
                <w:rFonts w:ascii="Myriad Pro Light" w:hAnsi="Myriad Pro Light"/>
                <w:b/>
                <w:bCs/>
              </w:rPr>
              <w:t>M.Sc. Marie Breidenbach</w:t>
            </w:r>
          </w:p>
          <w:p w14:paraId="2DEBC040" w14:textId="4F5AFFE3" w:rsidR="005A3E88" w:rsidRPr="00E81B1B" w:rsidRDefault="005A3E88" w:rsidP="006D258B">
            <w:pPr>
              <w:spacing w:after="40"/>
              <w:ind w:left="454"/>
            </w:pPr>
            <w:r w:rsidRPr="00E81B1B">
              <w:t xml:space="preserve">Das ist meine Kurzbiographie. </w:t>
            </w:r>
            <w:r w:rsidRPr="00855EA8">
              <w:rPr>
                <w:lang w:val="en-GB"/>
              </w:rPr>
              <w:t xml:space="preserve">Lorem ipsum dolor sit amet, consectetuer adipiscing elit. Maecenas porttitor congue massa. Fusce posuere, magna sed pulvinar ultricies, purus lectus malesuada libero, sit amet commodo magna eros quis urna. unc viverra imperdiet enim. </w:t>
            </w:r>
            <w:r w:rsidRPr="00E81B1B">
              <w:t>Fusce est. Vivamus a tellus.</w:t>
            </w:r>
          </w:p>
        </w:tc>
      </w:tr>
      <w:bookmarkEnd w:id="1850"/>
    </w:tbl>
    <w:p w14:paraId="14D8FB39" w14:textId="3E2A1009" w:rsidR="00887F9F" w:rsidRPr="00E81B1B"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65705FFB" w14:textId="77777777" w:rsidTr="00973D03">
        <w:trPr>
          <w:trHeight w:hRule="exact" w:val="1814"/>
        </w:trPr>
        <w:tc>
          <w:tcPr>
            <w:tcW w:w="1555" w:type="dxa"/>
          </w:tcPr>
          <w:p w14:paraId="67FD3495" w14:textId="1038236E" w:rsidR="005A3E88" w:rsidRPr="00E81B1B" w:rsidRDefault="00AF63C3" w:rsidP="00973D03">
            <w:r>
              <w:rPr>
                <w:noProof/>
                <w:lang w:eastAsia="de-DE"/>
              </w:rPr>
              <w:drawing>
                <wp:inline distT="0" distB="0" distL="0" distR="0" wp14:anchorId="742BB7AA" wp14:editId="10F1F074">
                  <wp:extent cx="946800" cy="1201089"/>
                  <wp:effectExtent l="0" t="0" r="5715" b="0"/>
                  <wp:docPr id="1641473347" name="Grafik 164147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946800" cy="1201089"/>
                          </a:xfrm>
                          <a:prstGeom prst="rect">
                            <a:avLst/>
                          </a:prstGeom>
                          <a:noFill/>
                          <a:ln>
                            <a:noFill/>
                          </a:ln>
                        </pic:spPr>
                      </pic:pic>
                    </a:graphicData>
                  </a:graphic>
                </wp:inline>
              </w:drawing>
            </w:r>
          </w:p>
        </w:tc>
        <w:tc>
          <w:tcPr>
            <w:tcW w:w="7510" w:type="dxa"/>
            <w:vAlign w:val="bottom"/>
          </w:tcPr>
          <w:p w14:paraId="77D731F6" w14:textId="24B7A8D4" w:rsidR="005A3E88" w:rsidRPr="00E81B1B" w:rsidRDefault="00AF63C3" w:rsidP="00973D03">
            <w:pPr>
              <w:ind w:left="454"/>
              <w:rPr>
                <w:rFonts w:ascii="Myriad Pro Light" w:hAnsi="Myriad Pro Light"/>
                <w:b/>
                <w:bCs/>
              </w:rPr>
            </w:pPr>
            <w:r>
              <w:rPr>
                <w:rFonts w:ascii="Myriad Pro Light" w:hAnsi="Myriad Pro Light"/>
                <w:b/>
                <w:bCs/>
              </w:rPr>
              <w:t>Dr. Jan L. Wenker</w:t>
            </w:r>
          </w:p>
          <w:p w14:paraId="15A4918C" w14:textId="68A3E49B" w:rsidR="005A3E88" w:rsidRPr="00E81B1B" w:rsidRDefault="00AF63C3" w:rsidP="00973D03">
            <w:pPr>
              <w:spacing w:after="40"/>
              <w:ind w:left="454"/>
            </w:pPr>
            <w:r w:rsidRPr="005E04CA">
              <w:t xml:space="preserve">Dr. Jan </w:t>
            </w:r>
            <w:r>
              <w:t xml:space="preserve">L. </w:t>
            </w:r>
            <w:r w:rsidRPr="005E04CA">
              <w:t xml:space="preserve">Wenker ist gelernter Tischler und studierte anschließend Holzwirtschaft an der Universität Hamburg. Nach der Promotion an der Technischen Universität München </w:t>
            </w:r>
            <w:r>
              <w:t>ist</w:t>
            </w:r>
            <w:r w:rsidRPr="005E04CA">
              <w:t xml:space="preserve"> er seit 2017 als Projektleiter für </w:t>
            </w:r>
            <w:r>
              <w:t>F&amp;E</w:t>
            </w:r>
            <w:r w:rsidRPr="005E04CA">
              <w:t xml:space="preserve"> bei Brüninghoff tätig. Er befasst sich hier mit Systemen für den intelligenten Hybridbau sowie der Entwicklung und Umsetzung von Konzepten für nachhaltige Gebäude und Bauprozesse</w:t>
            </w:r>
            <w:r w:rsidR="005A3E88" w:rsidRPr="00E81B1B">
              <w:t>.</w:t>
            </w:r>
          </w:p>
        </w:tc>
      </w:tr>
    </w:tbl>
    <w:p w14:paraId="557DEE74" w14:textId="5B31C649"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029DEE70" w14:textId="77777777" w:rsidTr="00973D03">
        <w:trPr>
          <w:trHeight w:hRule="exact" w:val="1814"/>
        </w:trPr>
        <w:tc>
          <w:tcPr>
            <w:tcW w:w="1555" w:type="dxa"/>
          </w:tcPr>
          <w:p w14:paraId="09BB605D" w14:textId="44EF9F46" w:rsidR="005A3E88" w:rsidRPr="00E81B1B" w:rsidRDefault="00AF63C3" w:rsidP="00973D03">
            <w:r>
              <w:rPr>
                <w:noProof/>
                <w:lang w:eastAsia="de-DE"/>
              </w:rPr>
              <w:drawing>
                <wp:inline distT="0" distB="0" distL="0" distR="0" wp14:anchorId="3EB2CE55" wp14:editId="40811BD6">
                  <wp:extent cx="946537" cy="1209675"/>
                  <wp:effectExtent l="0" t="0" r="6350" b="0"/>
                  <wp:docPr id="1641473348" name="Grafik 164147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t="14765"/>
                          <a:stretch/>
                        </pic:blipFill>
                        <pic:spPr bwMode="auto">
                          <a:xfrm>
                            <a:off x="0" y="0"/>
                            <a:ext cx="946800" cy="1210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746C765F" w14:textId="5C60B2FB" w:rsidR="005A3E88" w:rsidRPr="00E81B1B" w:rsidRDefault="00AF63C3" w:rsidP="00973D03">
            <w:pPr>
              <w:ind w:left="454"/>
              <w:rPr>
                <w:rFonts w:ascii="Myriad Pro Light" w:hAnsi="Myriad Pro Light"/>
                <w:b/>
                <w:bCs/>
              </w:rPr>
            </w:pPr>
            <w:r>
              <w:rPr>
                <w:rFonts w:ascii="Myriad Pro Light" w:hAnsi="Myriad Pro Light"/>
                <w:b/>
                <w:bCs/>
              </w:rPr>
              <w:t>Dipl. Wirt.-Ing. Frank Steffens</w:t>
            </w:r>
          </w:p>
          <w:p w14:paraId="00060943" w14:textId="6E356B37" w:rsidR="005A3E88" w:rsidRPr="00E81B1B" w:rsidRDefault="00AF63C3" w:rsidP="00973D03">
            <w:pPr>
              <w:spacing w:after="40"/>
              <w:ind w:left="454"/>
            </w:pPr>
            <w:r w:rsidRPr="00AF63C3">
              <w:t>Frank Steffens ist seit fast 10 Jahren in geschäftsführender Funktion für unterschiedliche Unternehmen mit den Schwerpunkten Planung, Produktion und Bauausführung der Brüninghoff-Gruppe tätig und ist fokussiert auf die strategische Weiterentwicklung der mittelständischen Unternehmensgruppe zum Material-, Energie- und Digitalisierungsspezialisten.</w:t>
            </w:r>
          </w:p>
        </w:tc>
      </w:tr>
    </w:tbl>
    <w:p w14:paraId="1F90B8CF" w14:textId="0E0EB252"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7505"/>
      </w:tblGrid>
      <w:tr w:rsidR="005A3E88" w:rsidRPr="00E81B1B" w14:paraId="3C4C6C47" w14:textId="77777777" w:rsidTr="00973D03">
        <w:trPr>
          <w:trHeight w:hRule="exact" w:val="1814"/>
        </w:trPr>
        <w:tc>
          <w:tcPr>
            <w:tcW w:w="1555" w:type="dxa"/>
          </w:tcPr>
          <w:p w14:paraId="63EA386C" w14:textId="4301DB1A" w:rsidR="005A3E88" w:rsidRPr="00E81B1B" w:rsidRDefault="172CDBD6" w:rsidP="00973D03">
            <w:pPr>
              <w:rPr>
                <w:rFonts w:eastAsia="Calibri"/>
                <w:szCs w:val="20"/>
              </w:rPr>
            </w:pPr>
            <w:r>
              <w:rPr>
                <w:noProof/>
                <w:lang w:eastAsia="de-DE"/>
              </w:rPr>
              <w:drawing>
                <wp:inline distT="0" distB="0" distL="0" distR="0" wp14:anchorId="45F27EEC" wp14:editId="4E188B8D">
                  <wp:extent cx="990600" cy="1244290"/>
                  <wp:effectExtent l="0" t="0" r="0" b="0"/>
                  <wp:docPr id="33834471" name="Grafik 33834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extLst>
                              <a:ext uri="{28A0092B-C50C-407E-A947-70E740481C1C}">
                                <a14:useLocalDpi xmlns:a14="http://schemas.microsoft.com/office/drawing/2010/main" val="0"/>
                              </a:ext>
                            </a:extLst>
                          </a:blip>
                          <a:stretch>
                            <a:fillRect/>
                          </a:stretch>
                        </pic:blipFill>
                        <pic:spPr>
                          <a:xfrm>
                            <a:off x="0" y="0"/>
                            <a:ext cx="990600" cy="1244290"/>
                          </a:xfrm>
                          <a:prstGeom prst="rect">
                            <a:avLst/>
                          </a:prstGeom>
                        </pic:spPr>
                      </pic:pic>
                    </a:graphicData>
                  </a:graphic>
                </wp:inline>
              </w:drawing>
            </w:r>
          </w:p>
        </w:tc>
        <w:tc>
          <w:tcPr>
            <w:tcW w:w="7510" w:type="dxa"/>
            <w:vAlign w:val="bottom"/>
          </w:tcPr>
          <w:p w14:paraId="2B837EE5" w14:textId="013AF7DF" w:rsidR="005A3E88" w:rsidRPr="00E81B1B" w:rsidRDefault="33E78917" w:rsidP="00973D03">
            <w:pPr>
              <w:ind w:left="454"/>
              <w:rPr>
                <w:rFonts w:ascii="Myriad Pro Light" w:hAnsi="Myriad Pro Light"/>
                <w:b/>
                <w:bCs/>
              </w:rPr>
            </w:pPr>
            <w:r w:rsidRPr="18B1E0E3">
              <w:rPr>
                <w:rFonts w:ascii="Myriad Pro Light" w:hAnsi="Myriad Pro Light"/>
                <w:b/>
                <w:bCs/>
              </w:rPr>
              <w:t>Dipl. Ing. Stefan Behring</w:t>
            </w:r>
          </w:p>
          <w:p w14:paraId="6EA7F41A" w14:textId="78264A3F" w:rsidR="005A3E88" w:rsidRPr="00E81B1B" w:rsidRDefault="25F56B5D" w:rsidP="00973D03">
            <w:pPr>
              <w:spacing w:after="40"/>
              <w:ind w:left="454"/>
            </w:pPr>
            <w:r>
              <w:t>Stefan Behring ist gelernter Tischler und studierte an der Techni</w:t>
            </w:r>
            <w:r w:rsidR="3E5E567C">
              <w:t>s</w:t>
            </w:r>
            <w:r>
              <w:t>chen Universität Ber</w:t>
            </w:r>
            <w:r w:rsidR="4B3F23F9">
              <w:t>lin Bauingenieurwesen und</w:t>
            </w:r>
            <w:r w:rsidR="1CA75195">
              <w:t xml:space="preserve"> Lehramt für berufliche Schulen</w:t>
            </w:r>
            <w:r w:rsidR="3670DA12">
              <w:t xml:space="preserve">. Von 2012 bis 2018 </w:t>
            </w:r>
            <w:r w:rsidR="0FE0E869">
              <w:t>bearbeitete er als wissenschaftlicher Mitarbeiter verschiedene Forschungsprojekte am Fachgebiet Verbundstrukturen an d</w:t>
            </w:r>
            <w:r w:rsidR="7DB58980">
              <w:t xml:space="preserve">er Technischen Universität Berlin. </w:t>
            </w:r>
            <w:r w:rsidR="3662A0F8">
              <w:t>Seit 2019 ist er bei Brüninghoff in der F&amp;E mit S</w:t>
            </w:r>
            <w:r w:rsidR="6EB6593D">
              <w:t>chwerpunkt Holz-Beton-Verbunddecke tätig.</w:t>
            </w:r>
          </w:p>
        </w:tc>
      </w:tr>
    </w:tbl>
    <w:p w14:paraId="64DBB473" w14:textId="4611BE7E"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1BD21818" w14:textId="77777777" w:rsidTr="00995E36">
        <w:trPr>
          <w:trHeight w:hRule="exact" w:val="2661"/>
        </w:trPr>
        <w:tc>
          <w:tcPr>
            <w:tcW w:w="1555" w:type="dxa"/>
          </w:tcPr>
          <w:p w14:paraId="78037B22" w14:textId="116DD10B" w:rsidR="005A3E88" w:rsidRPr="00E81B1B" w:rsidRDefault="001A53D0" w:rsidP="00973D03">
            <w:r w:rsidRPr="001A53D0">
              <w:rPr>
                <w:noProof/>
                <w:lang w:eastAsia="de-DE"/>
              </w:rPr>
              <w:drawing>
                <wp:inline distT="0" distB="0" distL="0" distR="0" wp14:anchorId="41AAFC56" wp14:editId="79E36620">
                  <wp:extent cx="946097" cy="1262417"/>
                  <wp:effectExtent l="0" t="0" r="6985" b="0"/>
                  <wp:docPr id="1079579674" name="Picture 107957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962577" cy="1284407"/>
                          </a:xfrm>
                          <a:prstGeom prst="rect">
                            <a:avLst/>
                          </a:prstGeom>
                          <a:noFill/>
                          <a:ln>
                            <a:noFill/>
                          </a:ln>
                        </pic:spPr>
                      </pic:pic>
                    </a:graphicData>
                  </a:graphic>
                </wp:inline>
              </w:drawing>
            </w:r>
          </w:p>
        </w:tc>
        <w:tc>
          <w:tcPr>
            <w:tcW w:w="7510" w:type="dxa"/>
            <w:vAlign w:val="bottom"/>
          </w:tcPr>
          <w:p w14:paraId="3897C6E1" w14:textId="3814F102" w:rsidR="005A3E88" w:rsidRPr="00E81B1B" w:rsidRDefault="0028279F" w:rsidP="00973D03">
            <w:pPr>
              <w:ind w:left="454"/>
              <w:rPr>
                <w:rFonts w:ascii="Myriad Pro Light" w:hAnsi="Myriad Pro Light"/>
                <w:b/>
                <w:bCs/>
              </w:rPr>
            </w:pPr>
            <w:r>
              <w:rPr>
                <w:rFonts w:ascii="Myriad Pro Light" w:hAnsi="Myriad Pro Light"/>
                <w:b/>
                <w:bCs/>
              </w:rPr>
              <w:t>Dipl. Ing. Carsten Hein</w:t>
            </w:r>
          </w:p>
          <w:p w14:paraId="31B58593" w14:textId="2DC24315" w:rsidR="005A3E88" w:rsidRPr="00E81B1B" w:rsidRDefault="00E0473A">
            <w:pPr>
              <w:spacing w:after="40"/>
              <w:ind w:left="454"/>
            </w:pPr>
            <w:r>
              <w:t>Carsten Hein begann seine berufliche Laufbahn als Tragwerksplaner 1989 und ist seit 1996 für Arup tätig. Während seiner langjährigen Tätigkeit konnte er bei Bauwerken verschiedenster Bauart umfangreiche Erfahrungen in der Planung und Berechnung in allen Bereichen der Tragwerksplanung sammeln.</w:t>
            </w:r>
            <w:r w:rsidR="00CA2D6A">
              <w:t xml:space="preserve"> Seit 2010 liegt sein Hauptaufgabengebiet im Bereich der Holz- und Holzhybridkonstruktionen. </w:t>
            </w:r>
            <w:r>
              <w:t>Durch multidisziplinäres Arbeiten in vielen Projekten wurde das Verständnis für die Belange der Technischen Ausrüstung</w:t>
            </w:r>
            <w:r w:rsidR="0075749B">
              <w:t xml:space="preserve">, Brandschutz, Akustik </w:t>
            </w:r>
            <w:r>
              <w:t xml:space="preserve">und der </w:t>
            </w:r>
            <w:r w:rsidR="0075749B">
              <w:t>Bauphysik</w:t>
            </w:r>
            <w:r>
              <w:t xml:space="preserve"> geschult und die integrative Planung gehört heute zu seinen Hauptaufgaben.</w:t>
            </w:r>
          </w:p>
        </w:tc>
      </w:tr>
    </w:tbl>
    <w:p w14:paraId="508D43CA"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5F5F2889" w14:textId="77777777" w:rsidTr="00995E36">
        <w:trPr>
          <w:trHeight w:hRule="exact" w:val="2466"/>
        </w:trPr>
        <w:tc>
          <w:tcPr>
            <w:tcW w:w="1555" w:type="dxa"/>
          </w:tcPr>
          <w:p w14:paraId="449C5A82" w14:textId="3248C6A4" w:rsidR="0028279F" w:rsidRPr="00E81B1B" w:rsidRDefault="0021195B" w:rsidP="005E7D1E">
            <w:r>
              <w:rPr>
                <w:noProof/>
              </w:rPr>
              <w:lastRenderedPageBreak/>
              <w:drawing>
                <wp:inline distT="0" distB="0" distL="0" distR="0" wp14:anchorId="2CF95905" wp14:editId="70560083">
                  <wp:extent cx="953307" cy="1160060"/>
                  <wp:effectExtent l="0" t="0" r="0" b="2540"/>
                  <wp:docPr id="1079579672" name="Picture 107957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shot.PNG"/>
                          <pic:cNvPicPr/>
                        </pic:nvPicPr>
                        <pic:blipFill rotWithShape="1">
                          <a:blip r:embed="rId125" cstate="print">
                            <a:extLst>
                              <a:ext uri="{28A0092B-C50C-407E-A947-70E740481C1C}">
                                <a14:useLocalDpi xmlns:a14="http://schemas.microsoft.com/office/drawing/2010/main" val="0"/>
                              </a:ext>
                            </a:extLst>
                          </a:blip>
                          <a:srcRect l="13271" r="12776"/>
                          <a:stretch/>
                        </pic:blipFill>
                        <pic:spPr bwMode="auto">
                          <a:xfrm>
                            <a:off x="0" y="0"/>
                            <a:ext cx="961956" cy="1170585"/>
                          </a:xfrm>
                          <a:prstGeom prst="rect">
                            <a:avLst/>
                          </a:prstGeom>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3D490AF6" w14:textId="7D1D2DC9" w:rsidR="0028279F" w:rsidRPr="00F95567" w:rsidRDefault="006243D0" w:rsidP="005E7D1E">
            <w:pPr>
              <w:ind w:left="454"/>
              <w:rPr>
                <w:rFonts w:ascii="Myriad Pro Light" w:hAnsi="Myriad Pro Light"/>
                <w:b/>
                <w:bCs/>
              </w:rPr>
            </w:pPr>
            <w:r w:rsidRPr="00F95567">
              <w:rPr>
                <w:rFonts w:ascii="Myriad Pro Light" w:hAnsi="Myriad Pro Light"/>
                <w:b/>
                <w:bCs/>
              </w:rPr>
              <w:t>M.A. Acoustics</w:t>
            </w:r>
            <w:r w:rsidR="0028279F" w:rsidRPr="00F95567">
              <w:rPr>
                <w:rFonts w:ascii="Myriad Pro Light" w:hAnsi="Myriad Pro Light"/>
                <w:b/>
                <w:bCs/>
              </w:rPr>
              <w:t xml:space="preserve"> </w:t>
            </w:r>
            <w:r w:rsidRPr="00995E36">
              <w:rPr>
                <w:rFonts w:ascii="Myriad Pro Light" w:hAnsi="Myriad Pro Light"/>
                <w:b/>
                <w:bCs/>
              </w:rPr>
              <w:t>Albert Dwan</w:t>
            </w:r>
          </w:p>
          <w:p w14:paraId="36366220" w14:textId="5AD01C76" w:rsidR="0028279F" w:rsidRPr="00E81B1B" w:rsidRDefault="00F95567" w:rsidP="005E7D1E">
            <w:pPr>
              <w:spacing w:after="40"/>
              <w:ind w:left="454"/>
            </w:pPr>
            <w:r w:rsidRPr="00F95567">
              <w:t>Herr Dwan ist seit 2019 als Akustikingenieur und -berater sowie Designer von Kommunikationsanlagen bei Arup in Berlin beschäftigt. Er hat durch seine 9-jährige Karriere in den USA umfassende und exzellente Erfahrung in den Bereichen Raum- und Bauakustik, Audiovisual-Systemdesign, Projektmanagement, und experimentelle akustische Forschung erworben. Er betrachtet die akustischen Eigenschaften und Leistungen unserer gebauten Umwelt als wesentlich für unsere Gesundheit, Kommunikations-fähigkeit und Gesellschaft.</w:t>
            </w:r>
          </w:p>
        </w:tc>
      </w:tr>
    </w:tbl>
    <w:p w14:paraId="786CEE40"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23A09977" w14:textId="77777777" w:rsidTr="005E7D1E">
        <w:trPr>
          <w:trHeight w:hRule="exact" w:val="1814"/>
        </w:trPr>
        <w:tc>
          <w:tcPr>
            <w:tcW w:w="1555" w:type="dxa"/>
          </w:tcPr>
          <w:p w14:paraId="64B713CE" w14:textId="69388D2D" w:rsidR="0028279F" w:rsidRPr="00E81B1B" w:rsidRDefault="00203440" w:rsidP="005E7D1E">
            <w:r>
              <w:rPr>
                <w:noProof/>
              </w:rPr>
              <w:drawing>
                <wp:inline distT="0" distB="0" distL="0" distR="0" wp14:anchorId="398CD8D5" wp14:editId="1A1CF848">
                  <wp:extent cx="947081" cy="1064526"/>
                  <wp:effectExtent l="0" t="0" r="5715" b="2540"/>
                  <wp:docPr id="1079579675" name="Picture 107957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958443" cy="1077296"/>
                          </a:xfrm>
                          <a:prstGeom prst="rect">
                            <a:avLst/>
                          </a:prstGeom>
                          <a:noFill/>
                        </pic:spPr>
                      </pic:pic>
                    </a:graphicData>
                  </a:graphic>
                </wp:inline>
              </w:drawing>
            </w:r>
          </w:p>
        </w:tc>
        <w:tc>
          <w:tcPr>
            <w:tcW w:w="7510" w:type="dxa"/>
            <w:vAlign w:val="bottom"/>
          </w:tcPr>
          <w:p w14:paraId="5E7FAE70" w14:textId="5F1071E5" w:rsidR="0028279F" w:rsidRPr="00E81B1B" w:rsidRDefault="00513793" w:rsidP="005E7D1E">
            <w:pPr>
              <w:ind w:left="454"/>
              <w:rPr>
                <w:rFonts w:ascii="Myriad Pro Light" w:hAnsi="Myriad Pro Light"/>
                <w:b/>
                <w:bCs/>
              </w:rPr>
            </w:pPr>
            <w:r>
              <w:rPr>
                <w:rFonts w:ascii="Myriad Pro Light" w:hAnsi="Myriad Pro Light"/>
                <w:b/>
                <w:bCs/>
              </w:rPr>
              <w:t>Dipl. Ing. Florian Meyer</w:t>
            </w:r>
          </w:p>
          <w:p w14:paraId="6353DF0B" w14:textId="0FFC9613" w:rsidR="0028279F" w:rsidRPr="00E81B1B" w:rsidRDefault="00967A6C">
            <w:pPr>
              <w:spacing w:after="40"/>
              <w:ind w:left="454"/>
            </w:pPr>
            <w:r>
              <w:t>Florian Meyer arbeitet als beratender Ingenieur für technische Gebäudeausrüstung bei Arup; er leitet z.Z. Projekte für die Haustechnik-Abteilung unserer Niederlassung in Berlin. Florian Meyer ist erfahren in der Abwicklung multidisziplinärer Projekte, sowohl in Deutschland wie auch international</w:t>
            </w:r>
            <w:r w:rsidR="00227F3B">
              <w:t xml:space="preserve"> und kann </w:t>
            </w:r>
            <w:r w:rsidR="00C47FB4">
              <w:t>dabei seine</w:t>
            </w:r>
            <w:r w:rsidR="00227F3B" w:rsidRPr="00227F3B">
              <w:t xml:space="preserve"> Kenntnisse in der thermischen Simulation</w:t>
            </w:r>
            <w:r w:rsidR="00C47FB4">
              <w:t xml:space="preserve"> anwenden.</w:t>
            </w:r>
          </w:p>
        </w:tc>
      </w:tr>
    </w:tbl>
    <w:p w14:paraId="0E755F0E"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7FAD0BF8" w14:textId="77777777" w:rsidTr="005E7D1E">
        <w:trPr>
          <w:trHeight w:hRule="exact" w:val="1814"/>
        </w:trPr>
        <w:tc>
          <w:tcPr>
            <w:tcW w:w="1555" w:type="dxa"/>
          </w:tcPr>
          <w:p w14:paraId="39C62E59" w14:textId="77777777" w:rsidR="0028279F" w:rsidRPr="00E81B1B" w:rsidRDefault="0028279F" w:rsidP="005E7D1E">
            <w:r w:rsidRPr="00E81B1B">
              <w:rPr>
                <w:noProof/>
                <w:lang w:eastAsia="de-DE"/>
              </w:rPr>
              <w:drawing>
                <wp:anchor distT="0" distB="0" distL="0" distR="0" simplePos="0" relativeHeight="251664393" behindDoc="1" locked="0" layoutInCell="1" allowOverlap="1" wp14:anchorId="2CB13164" wp14:editId="24C08C64">
                  <wp:simplePos x="0" y="0"/>
                  <wp:positionH relativeFrom="page">
                    <wp:posOffset>-1905</wp:posOffset>
                  </wp:positionH>
                  <wp:positionV relativeFrom="page">
                    <wp:posOffset>7620</wp:posOffset>
                  </wp:positionV>
                  <wp:extent cx="947420" cy="1154993"/>
                  <wp:effectExtent l="0" t="0" r="5080" b="7620"/>
                  <wp:wrapNone/>
                  <wp:docPr id="1079579671"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20"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02ECCE7F" w14:textId="77777777" w:rsidR="0028279F" w:rsidRPr="00E81B1B" w:rsidRDefault="0028279F" w:rsidP="005E7D1E">
            <w:pPr>
              <w:ind w:left="454"/>
              <w:rPr>
                <w:rFonts w:ascii="Myriad Pro Light" w:hAnsi="Myriad Pro Light"/>
                <w:b/>
                <w:bCs/>
              </w:rPr>
            </w:pPr>
            <w:commentRangeStart w:id="1851"/>
            <w:r w:rsidRPr="00E81B1B">
              <w:rPr>
                <w:rFonts w:ascii="Myriad Pro Light" w:hAnsi="Myriad Pro Light"/>
                <w:b/>
                <w:bCs/>
              </w:rPr>
              <w:t>Titel Vorname Name</w:t>
            </w:r>
          </w:p>
          <w:p w14:paraId="51BAA086" w14:textId="77777777" w:rsidR="0028279F" w:rsidRPr="00E81B1B" w:rsidRDefault="0028279F" w:rsidP="005E7D1E">
            <w:pPr>
              <w:spacing w:after="40"/>
              <w:ind w:left="454"/>
            </w:pPr>
            <w:r w:rsidRPr="00E81B1B">
              <w:t xml:space="preserve">Das ist meine Kurzbiographie. </w:t>
            </w:r>
            <w:r w:rsidRPr="00855EA8">
              <w:rPr>
                <w:lang w:val="en-GB"/>
              </w:rPr>
              <w:t xml:space="preserve">Lorem ipsum dolor sit amet, consectetuer adipiscing elit. Maecenas porttitor congue massa. Fusce posuere, magna sed pulvinar ultricies, purus lectus malesuada libero, sit amet commodo magna eros quis urna. unc viverra imperdiet enim. </w:t>
            </w:r>
            <w:r w:rsidRPr="00E81B1B">
              <w:t>Fusce est. Vivamus a tellus.</w:t>
            </w:r>
            <w:commentRangeEnd w:id="1851"/>
            <w:r>
              <w:rPr>
                <w:rStyle w:val="Kommentarzeichen"/>
              </w:rPr>
              <w:commentReference w:id="1851"/>
            </w:r>
          </w:p>
        </w:tc>
      </w:tr>
    </w:tbl>
    <w:p w14:paraId="77D4B8A6" w14:textId="4465BFA1" w:rsidR="005A3E88" w:rsidRPr="00E81B1B" w:rsidRDefault="005A3E88" w:rsidP="00A63789">
      <w:pPr>
        <w:tabs>
          <w:tab w:val="left" w:pos="1560"/>
        </w:tabs>
      </w:pPr>
      <w:r w:rsidRPr="00E81B1B">
        <w:br w:type="page"/>
      </w:r>
    </w:p>
    <w:p w14:paraId="31C5B912" w14:textId="4083D412" w:rsidR="00A63789" w:rsidRDefault="005A3E88" w:rsidP="00775F15">
      <w:pPr>
        <w:pStyle w:val="berschrift1"/>
      </w:pPr>
      <w:bookmarkStart w:id="1852" w:name="_Toc92091769"/>
      <w:bookmarkStart w:id="1853" w:name="_Toc92092211"/>
      <w:bookmarkStart w:id="1854" w:name="_Toc92092323"/>
      <w:bookmarkStart w:id="1855" w:name="_Toc93321087"/>
      <w:commentRangeStart w:id="1856"/>
      <w:r w:rsidRPr="00E81B1B">
        <w:lastRenderedPageBreak/>
        <w:t>Verzeichnisse</w:t>
      </w:r>
      <w:r w:rsidR="00A63789" w:rsidRPr="00E81B1B">
        <w:tab/>
      </w:r>
      <w:commentRangeEnd w:id="1856"/>
      <w:r w:rsidR="00FD30E6" w:rsidRPr="00E81B1B">
        <w:rPr>
          <w:rStyle w:val="Kommentarzeichen"/>
          <w:rFonts w:ascii="Myriad Pro" w:eastAsiaTheme="minorHAnsi" w:hAnsi="Myriad Pro" w:cstheme="minorBidi"/>
          <w:b w:val="0"/>
          <w:color w:val="auto"/>
        </w:rPr>
        <w:commentReference w:id="1856"/>
      </w:r>
      <w:bookmarkEnd w:id="1852"/>
      <w:bookmarkEnd w:id="1853"/>
      <w:bookmarkEnd w:id="1854"/>
      <w:bookmarkEnd w:id="1855"/>
    </w:p>
    <w:bookmarkStart w:id="1857" w:name="_Toc92091770" w:displacedByCustomXml="next"/>
    <w:bookmarkStart w:id="1858" w:name="_Toc92092212" w:displacedByCustomXml="next"/>
    <w:bookmarkStart w:id="1859" w:name="_Toc92092324" w:displacedByCustomXml="next"/>
    <w:bookmarkStart w:id="1860" w:name="_Toc93321088" w:displacedByCustomXml="next"/>
    <w:sdt>
      <w:sdtPr>
        <w:rPr>
          <w:rFonts w:ascii="Myriad Pro" w:eastAsiaTheme="minorHAnsi" w:hAnsi="Myriad Pro" w:cstheme="minorBidi"/>
          <w:b w:val="0"/>
          <w:color w:val="auto"/>
          <w:sz w:val="20"/>
          <w:szCs w:val="22"/>
        </w:rPr>
        <w:id w:val="-1887484070"/>
        <w:docPartObj>
          <w:docPartGallery w:val="Bibliographies"/>
          <w:docPartUnique/>
        </w:docPartObj>
      </w:sdtPr>
      <w:sdtContent>
        <w:p w14:paraId="1AFFF6D5" w14:textId="143170C4" w:rsidR="00420E44" w:rsidRDefault="00420E44">
          <w:pPr>
            <w:pStyle w:val="berschrift1"/>
          </w:pPr>
          <w:r>
            <w:t>Literaturverzeichnis</w:t>
          </w:r>
          <w:bookmarkEnd w:id="1860"/>
          <w:bookmarkEnd w:id="1859"/>
          <w:bookmarkEnd w:id="1858"/>
          <w:bookmarkEnd w:id="1857"/>
        </w:p>
        <w:sdt>
          <w:sdtPr>
            <w:id w:val="111145805"/>
            <w:bibliography/>
          </w:sdtPr>
          <w:sdtContent>
            <w:p w14:paraId="590D4ED8" w14:textId="77777777" w:rsidR="009737A6" w:rsidRDefault="00420E44">
              <w:pPr>
                <w:pStyle w:val="Literaturverzeichnis"/>
                <w:ind w:left="720" w:hanging="720"/>
                <w:rPr>
                  <w:ins w:id="1861" w:author="Carsten Hein" w:date="2022-01-03T08:40:00Z"/>
                  <w:noProof/>
                  <w:sz w:val="24"/>
                  <w:szCs w:val="24"/>
                </w:rPr>
              </w:pPr>
              <w:r>
                <w:fldChar w:fldCharType="begin"/>
              </w:r>
              <w:r>
                <w:instrText>BIBLIOGRAPHY</w:instrText>
              </w:r>
              <w:r>
                <w:fldChar w:fldCharType="separate"/>
              </w:r>
              <w:ins w:id="1862" w:author="Carsten Hein" w:date="2022-01-03T08:40:00Z">
                <w:r w:rsidR="009737A6">
                  <w:rPr>
                    <w:noProof/>
                  </w:rPr>
                  <w:t>(kein Datum).</w:t>
                </w:r>
              </w:ins>
            </w:p>
            <w:p w14:paraId="6E969666" w14:textId="77777777" w:rsidR="009737A6" w:rsidRDefault="009737A6">
              <w:pPr>
                <w:pStyle w:val="Literaturverzeichnis"/>
                <w:ind w:left="720" w:hanging="720"/>
                <w:rPr>
                  <w:ins w:id="1863" w:author="Carsten Hein" w:date="2022-01-03T08:40:00Z"/>
                  <w:noProof/>
                </w:rPr>
              </w:pPr>
              <w:ins w:id="1864" w:author="Carsten Hein" w:date="2022-01-03T08:40:00Z">
                <w:r>
                  <w:rPr>
                    <w:noProof/>
                  </w:rPr>
                  <w:t xml:space="preserve">Augustin, M., &amp; Zimmer, S. (2016). Untersuchung und Nachweisführung auflagernah ausgeklinkter BSH/BSP Plattenbalkenquerschnitte. </w:t>
                </w:r>
                <w:r>
                  <w:rPr>
                    <w:i/>
                    <w:iCs/>
                    <w:noProof/>
                  </w:rPr>
                  <w:t>2. Klagenfurter Holzbau-Fachtagung</w:t>
                </w:r>
                <w:r>
                  <w:rPr>
                    <w:noProof/>
                  </w:rPr>
                  <w:t>.</w:t>
                </w:r>
              </w:ins>
            </w:p>
            <w:p w14:paraId="2214B068" w14:textId="77777777" w:rsidR="009737A6" w:rsidRDefault="009737A6">
              <w:pPr>
                <w:pStyle w:val="Literaturverzeichnis"/>
                <w:ind w:left="720" w:hanging="720"/>
                <w:rPr>
                  <w:ins w:id="1865" w:author="Carsten Hein" w:date="2022-01-03T08:40:00Z"/>
                  <w:noProof/>
                </w:rPr>
              </w:pPr>
              <w:ins w:id="1866" w:author="Carsten Hein" w:date="2022-01-03T08:40:00Z">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ins>
            </w:p>
            <w:p w14:paraId="0EC0483F" w14:textId="77777777" w:rsidR="009737A6" w:rsidRPr="00384C99" w:rsidRDefault="009737A6">
              <w:pPr>
                <w:pStyle w:val="Literaturverzeichnis"/>
                <w:ind w:left="720" w:hanging="720"/>
                <w:rPr>
                  <w:ins w:id="1867" w:author="Carsten Hein" w:date="2022-01-03T08:40:00Z"/>
                  <w:noProof/>
                  <w:lang w:val="en-GB"/>
                  <w:rPrChange w:id="1868" w:author="Carsten Hein" w:date="2022-01-03T08:50:00Z">
                    <w:rPr>
                      <w:ins w:id="1869" w:author="Carsten Hein" w:date="2022-01-03T08:40:00Z"/>
                      <w:noProof/>
                    </w:rPr>
                  </w:rPrChange>
                </w:rPr>
              </w:pPr>
              <w:ins w:id="1870" w:author="Carsten Hein" w:date="2022-01-03T08:40:00Z">
                <w:r>
                  <w:rPr>
                    <w:noProof/>
                  </w:rPr>
                  <w:t xml:space="preserve">Brunner, M., Romer, M., &amp; Schnüriger, M. (2007). </w:t>
                </w:r>
                <w:r w:rsidRPr="00384C99">
                  <w:rPr>
                    <w:noProof/>
                    <w:lang w:val="en-GB"/>
                    <w:rPrChange w:id="1871" w:author="Carsten Hein" w:date="2022-01-03T08:50:00Z">
                      <w:rPr>
                        <w:noProof/>
                      </w:rPr>
                    </w:rPrChange>
                  </w:rPr>
                  <w:t xml:space="preserve">Timber-concrete-composite with an adhesive connector (wet on wet process). </w:t>
                </w:r>
                <w:r w:rsidRPr="00384C99">
                  <w:rPr>
                    <w:i/>
                    <w:iCs/>
                    <w:noProof/>
                    <w:lang w:val="en-GB"/>
                    <w:rPrChange w:id="1872" w:author="Carsten Hein" w:date="2022-01-03T08:50:00Z">
                      <w:rPr>
                        <w:i/>
                        <w:iCs/>
                        <w:noProof/>
                      </w:rPr>
                    </w:rPrChange>
                  </w:rPr>
                  <w:t>Materials and Structures</w:t>
                </w:r>
                <w:r w:rsidRPr="00384C99">
                  <w:rPr>
                    <w:noProof/>
                    <w:lang w:val="en-GB"/>
                    <w:rPrChange w:id="1873" w:author="Carsten Hein" w:date="2022-01-03T08:50:00Z">
                      <w:rPr>
                        <w:noProof/>
                      </w:rPr>
                    </w:rPrChange>
                  </w:rPr>
                  <w:t>, S. 119-126.</w:t>
                </w:r>
              </w:ins>
            </w:p>
            <w:p w14:paraId="01A050CA" w14:textId="77777777" w:rsidR="009737A6" w:rsidRPr="00384C99" w:rsidRDefault="009737A6">
              <w:pPr>
                <w:pStyle w:val="Literaturverzeichnis"/>
                <w:ind w:left="720" w:hanging="720"/>
                <w:rPr>
                  <w:ins w:id="1874" w:author="Carsten Hein" w:date="2022-01-03T08:40:00Z"/>
                  <w:noProof/>
                  <w:lang w:val="en-GB"/>
                  <w:rPrChange w:id="1875" w:author="Carsten Hein" w:date="2022-01-03T08:50:00Z">
                    <w:rPr>
                      <w:ins w:id="1876" w:author="Carsten Hein" w:date="2022-01-03T08:40:00Z"/>
                      <w:noProof/>
                    </w:rPr>
                  </w:rPrChange>
                </w:rPr>
              </w:pPr>
              <w:ins w:id="1877" w:author="Carsten Hein" w:date="2022-01-03T08:40:00Z">
                <w:r w:rsidRPr="00384C99">
                  <w:rPr>
                    <w:noProof/>
                    <w:lang w:val="en-GB"/>
                    <w:rPrChange w:id="1878" w:author="Carsten Hein" w:date="2022-01-03T08:50:00Z">
                      <w:rPr>
                        <w:noProof/>
                      </w:rPr>
                    </w:rPrChange>
                  </w:rPr>
                  <w:t xml:space="preserve">de Oliveira Negrao, J. H., de Oliveira, C. A., de Oliveira, F. M., &amp; Cachim, P. B. (October 2010). Glued Composite Timber-Concrete Beams I: Interlayer Connection Specimen Tests. </w:t>
                </w:r>
                <w:r w:rsidRPr="00384C99">
                  <w:rPr>
                    <w:i/>
                    <w:iCs/>
                    <w:noProof/>
                    <w:lang w:val="en-GB"/>
                    <w:rPrChange w:id="1879" w:author="Carsten Hein" w:date="2022-01-03T08:50:00Z">
                      <w:rPr>
                        <w:i/>
                        <w:iCs/>
                        <w:noProof/>
                      </w:rPr>
                    </w:rPrChange>
                  </w:rPr>
                  <w:t>Journal of Structural Engineering ASCE</w:t>
                </w:r>
                <w:r w:rsidRPr="00384C99">
                  <w:rPr>
                    <w:noProof/>
                    <w:lang w:val="en-GB"/>
                    <w:rPrChange w:id="1880" w:author="Carsten Hein" w:date="2022-01-03T08:50:00Z">
                      <w:rPr>
                        <w:noProof/>
                      </w:rPr>
                    </w:rPrChange>
                  </w:rPr>
                  <w:t>, S. 1236-1245.</w:t>
                </w:r>
              </w:ins>
            </w:p>
            <w:p w14:paraId="7E47F5D3" w14:textId="77777777" w:rsidR="009737A6" w:rsidRPr="00384C99" w:rsidRDefault="009737A6">
              <w:pPr>
                <w:pStyle w:val="Literaturverzeichnis"/>
                <w:ind w:left="720" w:hanging="720"/>
                <w:rPr>
                  <w:ins w:id="1881" w:author="Carsten Hein" w:date="2022-01-03T08:40:00Z"/>
                  <w:noProof/>
                  <w:lang w:val="en-GB"/>
                  <w:rPrChange w:id="1882" w:author="Carsten Hein" w:date="2022-01-03T08:50:00Z">
                    <w:rPr>
                      <w:ins w:id="1883" w:author="Carsten Hein" w:date="2022-01-03T08:40:00Z"/>
                      <w:noProof/>
                    </w:rPr>
                  </w:rPrChange>
                </w:rPr>
              </w:pPr>
              <w:ins w:id="1884" w:author="Carsten Hein" w:date="2022-01-03T08:40:00Z">
                <w:r w:rsidRPr="00384C99">
                  <w:rPr>
                    <w:noProof/>
                    <w:lang w:val="en-GB"/>
                    <w:rPrChange w:id="1885" w:author="Carsten Hein" w:date="2022-01-03T08:50:00Z">
                      <w:rPr>
                        <w:noProof/>
                      </w:rPr>
                    </w:rPrChange>
                  </w:rPr>
                  <w:t xml:space="preserve">de Oliveira Negrao, J. H., de Oliveira, C. A., de Oliveira, F. M., &amp; Cachim, P. B. (Oktober 2010). Glued Composite Timber-Concrete Beams II: Analysis and Tests of Beam Specimens. </w:t>
                </w:r>
                <w:r w:rsidRPr="00384C99">
                  <w:rPr>
                    <w:i/>
                    <w:iCs/>
                    <w:noProof/>
                    <w:lang w:val="en-GB"/>
                    <w:rPrChange w:id="1886" w:author="Carsten Hein" w:date="2022-01-03T08:50:00Z">
                      <w:rPr>
                        <w:i/>
                        <w:iCs/>
                        <w:noProof/>
                      </w:rPr>
                    </w:rPrChange>
                  </w:rPr>
                  <w:t>Journal of Structural Engineering ASCE</w:t>
                </w:r>
                <w:r w:rsidRPr="00384C99">
                  <w:rPr>
                    <w:noProof/>
                    <w:lang w:val="en-GB"/>
                    <w:rPrChange w:id="1887" w:author="Carsten Hein" w:date="2022-01-03T08:50:00Z">
                      <w:rPr>
                        <w:noProof/>
                      </w:rPr>
                    </w:rPrChange>
                  </w:rPr>
                  <w:t>, S. 1246-1254.</w:t>
                </w:r>
              </w:ins>
            </w:p>
            <w:p w14:paraId="29AE9272" w14:textId="77777777" w:rsidR="009737A6" w:rsidRDefault="009737A6">
              <w:pPr>
                <w:pStyle w:val="Literaturverzeichnis"/>
                <w:ind w:left="720" w:hanging="720"/>
                <w:rPr>
                  <w:ins w:id="1888" w:author="Carsten Hein" w:date="2022-01-03T08:40:00Z"/>
                  <w:noProof/>
                </w:rPr>
              </w:pPr>
              <w:ins w:id="1889" w:author="Carsten Hein" w:date="2022-01-03T08:40:00Z">
                <w:r w:rsidRPr="00384C99">
                  <w:rPr>
                    <w:noProof/>
                    <w:lang w:val="en-GB"/>
                    <w:rPrChange w:id="1890" w:author="Carsten Hein" w:date="2022-01-03T08:50:00Z">
                      <w:rPr>
                        <w:noProof/>
                      </w:rPr>
                    </w:rPrChange>
                  </w:rPr>
                  <w:t xml:space="preserve">Dias, A., &amp; Schänzlin, J. (20118). Outlook on the future design of timber-concrete-composite structures in the Eurocode. </w:t>
                </w:r>
                <w:r>
                  <w:rPr>
                    <w:i/>
                    <w:iCs/>
                    <w:noProof/>
                  </w:rPr>
                  <w:t>24. Internationales Holzbau-Forum IHF 2018</w:t>
                </w:r>
                <w:r>
                  <w:rPr>
                    <w:noProof/>
                  </w:rPr>
                  <w:t>.</w:t>
                </w:r>
              </w:ins>
            </w:p>
            <w:p w14:paraId="2934E8EC" w14:textId="77777777" w:rsidR="009737A6" w:rsidRPr="00384C99" w:rsidRDefault="009737A6">
              <w:pPr>
                <w:pStyle w:val="Literaturverzeichnis"/>
                <w:ind w:left="720" w:hanging="720"/>
                <w:rPr>
                  <w:ins w:id="1891" w:author="Carsten Hein" w:date="2022-01-03T08:40:00Z"/>
                  <w:noProof/>
                  <w:lang w:val="en-GB"/>
                  <w:rPrChange w:id="1892" w:author="Carsten Hein" w:date="2022-01-03T08:50:00Z">
                    <w:rPr>
                      <w:ins w:id="1893" w:author="Carsten Hein" w:date="2022-01-03T08:40:00Z"/>
                      <w:noProof/>
                    </w:rPr>
                  </w:rPrChange>
                </w:rPr>
              </w:pPr>
              <w:ins w:id="1894" w:author="Carsten Hein" w:date="2022-01-03T08:40:00Z">
                <w:r>
                  <w:rPr>
                    <w:noProof/>
                  </w:rPr>
                  <w:t xml:space="preserve">Dias, A., Fragiacomo, M., Harris, R., Kuklik, P., Rajcic, V., &amp; Schänzlin, J. (2018). </w:t>
                </w:r>
                <w:r w:rsidRPr="00384C99">
                  <w:rPr>
                    <w:i/>
                    <w:iCs/>
                    <w:noProof/>
                    <w:lang w:val="en-GB"/>
                    <w:rPrChange w:id="1895" w:author="Carsten Hein" w:date="2022-01-03T08:50:00Z">
                      <w:rPr>
                        <w:i/>
                        <w:iCs/>
                        <w:noProof/>
                      </w:rPr>
                    </w:rPrChange>
                  </w:rPr>
                  <w:t>TS TCC OCT-2018.</w:t>
                </w:r>
                <w:r w:rsidRPr="00384C99">
                  <w:rPr>
                    <w:noProof/>
                    <w:lang w:val="en-GB"/>
                    <w:rPrChange w:id="1896" w:author="Carsten Hein" w:date="2022-01-03T08:50:00Z">
                      <w:rPr>
                        <w:noProof/>
                      </w:rPr>
                    </w:rPrChange>
                  </w:rPr>
                  <w:t xml:space="preserve"> </w:t>
                </w:r>
              </w:ins>
            </w:p>
            <w:p w14:paraId="6DD8607A" w14:textId="77777777" w:rsidR="009737A6" w:rsidRDefault="009737A6">
              <w:pPr>
                <w:pStyle w:val="Literaturverzeichnis"/>
                <w:ind w:left="720" w:hanging="720"/>
                <w:rPr>
                  <w:ins w:id="1897" w:author="Carsten Hein" w:date="2022-01-03T08:40:00Z"/>
                  <w:noProof/>
                </w:rPr>
              </w:pPr>
              <w:ins w:id="1898" w:author="Carsten Hein" w:date="2022-01-03T08:40:00Z">
                <w:r w:rsidRPr="00384C99">
                  <w:rPr>
                    <w:noProof/>
                    <w:lang w:val="en-GB"/>
                    <w:rPrChange w:id="1899" w:author="Carsten Hein" w:date="2022-01-03T08:50:00Z">
                      <w:rPr>
                        <w:noProof/>
                      </w:rPr>
                    </w:rPrChange>
                  </w:rPr>
                  <w:t xml:space="preserve">Dias, A., Schänzlin, J., &amp; Dietsch, P. (2018). </w:t>
                </w:r>
                <w:r w:rsidRPr="00384C99">
                  <w:rPr>
                    <w:i/>
                    <w:iCs/>
                    <w:noProof/>
                    <w:lang w:val="en-GB"/>
                    <w:rPrChange w:id="1900" w:author="Carsten Hein" w:date="2022-01-03T08:50:00Z">
                      <w:rPr>
                        <w:i/>
                        <w:iCs/>
                        <w:noProof/>
                      </w:rPr>
                    </w:rPrChange>
                  </w:rPr>
                  <w:t>Design of timber-concrete composite structures.</w:t>
                </w:r>
                <w:r w:rsidRPr="00384C99">
                  <w:rPr>
                    <w:noProof/>
                    <w:lang w:val="en-GB"/>
                    <w:rPrChange w:id="1901" w:author="Carsten Hein" w:date="2022-01-03T08:50:00Z">
                      <w:rPr>
                        <w:noProof/>
                      </w:rPr>
                    </w:rPrChange>
                  </w:rPr>
                  <w:t xml:space="preserve"> </w:t>
                </w:r>
                <w:r>
                  <w:rPr>
                    <w:noProof/>
                  </w:rPr>
                  <w:t>Shaker Verlag .</w:t>
                </w:r>
              </w:ins>
            </w:p>
            <w:p w14:paraId="20FA11BF" w14:textId="77777777" w:rsidR="009737A6" w:rsidRDefault="009737A6">
              <w:pPr>
                <w:pStyle w:val="Literaturverzeichnis"/>
                <w:ind w:left="720" w:hanging="720"/>
                <w:rPr>
                  <w:ins w:id="1902" w:author="Carsten Hein" w:date="2022-01-03T08:40:00Z"/>
                  <w:noProof/>
                </w:rPr>
              </w:pPr>
              <w:ins w:id="1903" w:author="Carsten Hein" w:date="2022-01-03T08:40:00Z">
                <w:r>
                  <w:rPr>
                    <w:noProof/>
                  </w:rPr>
                  <w:t xml:space="preserve">(2018). </w:t>
                </w:r>
                <w:r>
                  <w:rPr>
                    <w:i/>
                    <w:iCs/>
                    <w:noProof/>
                  </w:rPr>
                  <w:t>DIN 4109-01:2018-01.</w:t>
                </w:r>
                <w:r>
                  <w:rPr>
                    <w:noProof/>
                  </w:rPr>
                  <w:t xml:space="preserve"> Berlin: Beuth Verlag.</w:t>
                </w:r>
              </w:ins>
            </w:p>
            <w:p w14:paraId="348795BE" w14:textId="77777777" w:rsidR="009737A6" w:rsidRDefault="009737A6">
              <w:pPr>
                <w:pStyle w:val="Literaturverzeichnis"/>
                <w:ind w:left="720" w:hanging="720"/>
                <w:rPr>
                  <w:ins w:id="1904" w:author="Carsten Hein" w:date="2022-01-03T08:40:00Z"/>
                  <w:noProof/>
                </w:rPr>
              </w:pPr>
              <w:ins w:id="1905" w:author="Carsten Hein" w:date="2022-01-03T08:40:00Z">
                <w:r>
                  <w:rPr>
                    <w:noProof/>
                  </w:rPr>
                  <w:t xml:space="preserve">(2016). </w:t>
                </w:r>
                <w:r>
                  <w:rPr>
                    <w:i/>
                    <w:iCs/>
                    <w:noProof/>
                  </w:rPr>
                  <w:t>DIN 4109-32:2016-07.</w:t>
                </w:r>
                <w:r>
                  <w:rPr>
                    <w:noProof/>
                  </w:rPr>
                  <w:t xml:space="preserve"> Berlin: Beuth Verlag.</w:t>
                </w:r>
              </w:ins>
            </w:p>
            <w:p w14:paraId="50886D31" w14:textId="77777777" w:rsidR="009737A6" w:rsidRDefault="009737A6">
              <w:pPr>
                <w:pStyle w:val="Literaturverzeichnis"/>
                <w:ind w:left="720" w:hanging="720"/>
                <w:rPr>
                  <w:ins w:id="1906" w:author="Carsten Hein" w:date="2022-01-03T08:40:00Z"/>
                  <w:noProof/>
                </w:rPr>
              </w:pPr>
              <w:ins w:id="1907" w:author="Carsten Hein" w:date="2022-01-03T08:40:00Z">
                <w:r>
                  <w:rPr>
                    <w:noProof/>
                  </w:rPr>
                  <w:t xml:space="preserve">(2016). </w:t>
                </w:r>
                <w:r>
                  <w:rPr>
                    <w:i/>
                    <w:iCs/>
                    <w:noProof/>
                  </w:rPr>
                  <w:t>DIN 4109-34:2016-07.</w:t>
                </w:r>
                <w:r>
                  <w:rPr>
                    <w:noProof/>
                  </w:rPr>
                  <w:t xml:space="preserve"> Berlin: Beuth Verlag.</w:t>
                </w:r>
              </w:ins>
            </w:p>
            <w:p w14:paraId="1CD1E278" w14:textId="77777777" w:rsidR="009737A6" w:rsidRDefault="009737A6">
              <w:pPr>
                <w:pStyle w:val="Literaturverzeichnis"/>
                <w:ind w:left="720" w:hanging="720"/>
                <w:rPr>
                  <w:ins w:id="1908" w:author="Carsten Hein" w:date="2022-01-03T08:40:00Z"/>
                  <w:noProof/>
                </w:rPr>
              </w:pPr>
              <w:ins w:id="1909" w:author="Carsten Hein" w:date="2022-01-03T08:40:00Z">
                <w:r>
                  <w:rPr>
                    <w:noProof/>
                  </w:rPr>
                  <w:t xml:space="preserve">(2003). </w:t>
                </w:r>
                <w:r>
                  <w:rPr>
                    <w:i/>
                    <w:iCs/>
                    <w:noProof/>
                  </w:rPr>
                  <w:t>DIN 68364:2003-05.</w:t>
                </w:r>
                <w:r>
                  <w:rPr>
                    <w:noProof/>
                  </w:rPr>
                  <w:t xml:space="preserve"> Berlin: Beuth Verlag.</w:t>
                </w:r>
              </w:ins>
            </w:p>
            <w:p w14:paraId="3AE9DE20" w14:textId="77777777" w:rsidR="009737A6" w:rsidRDefault="009737A6">
              <w:pPr>
                <w:pStyle w:val="Literaturverzeichnis"/>
                <w:ind w:left="720" w:hanging="720"/>
                <w:rPr>
                  <w:ins w:id="1910" w:author="Carsten Hein" w:date="2022-01-03T08:40:00Z"/>
                  <w:noProof/>
                </w:rPr>
              </w:pPr>
              <w:ins w:id="1911" w:author="Carsten Hein" w:date="2022-01-03T08:40:00Z">
                <w:r>
                  <w:rPr>
                    <w:noProof/>
                  </w:rPr>
                  <w:t xml:space="preserve">(2013). </w:t>
                </w:r>
                <w:r>
                  <w:rPr>
                    <w:i/>
                    <w:iCs/>
                    <w:noProof/>
                  </w:rPr>
                  <w:t>DIN EN 14080:2013-09.</w:t>
                </w:r>
                <w:r>
                  <w:rPr>
                    <w:noProof/>
                  </w:rPr>
                  <w:t xml:space="preserve"> Berlin: Betuh Verlag GmbH.</w:t>
                </w:r>
              </w:ins>
            </w:p>
            <w:p w14:paraId="38FB44DF" w14:textId="77777777" w:rsidR="009737A6" w:rsidRDefault="009737A6">
              <w:pPr>
                <w:pStyle w:val="Literaturverzeichnis"/>
                <w:ind w:left="720" w:hanging="720"/>
                <w:rPr>
                  <w:ins w:id="1912" w:author="Carsten Hein" w:date="2022-01-03T08:40:00Z"/>
                  <w:noProof/>
                </w:rPr>
              </w:pPr>
              <w:ins w:id="1913" w:author="Carsten Hein" w:date="2022-01-03T08:40:00Z">
                <w:r>
                  <w:rPr>
                    <w:noProof/>
                  </w:rPr>
                  <w:t xml:space="preserve">(2010). </w:t>
                </w:r>
                <w:r>
                  <w:rPr>
                    <w:i/>
                    <w:iCs/>
                    <w:noProof/>
                  </w:rPr>
                  <w:t>DIN EN 1990:2010-12.</w:t>
                </w:r>
                <w:r>
                  <w:rPr>
                    <w:noProof/>
                  </w:rPr>
                  <w:t xml:space="preserve"> Berlin: Beuth Verlag.</w:t>
                </w:r>
              </w:ins>
            </w:p>
            <w:p w14:paraId="1A8DF149" w14:textId="77777777" w:rsidR="009737A6" w:rsidRDefault="009737A6">
              <w:pPr>
                <w:pStyle w:val="Literaturverzeichnis"/>
                <w:ind w:left="720" w:hanging="720"/>
                <w:rPr>
                  <w:ins w:id="1914" w:author="Carsten Hein" w:date="2022-01-03T08:40:00Z"/>
                  <w:noProof/>
                </w:rPr>
              </w:pPr>
              <w:ins w:id="1915" w:author="Carsten Hein" w:date="2022-01-03T08:40:00Z">
                <w:r>
                  <w:rPr>
                    <w:noProof/>
                  </w:rPr>
                  <w:t xml:space="preserve">(2010). </w:t>
                </w:r>
                <w:r>
                  <w:rPr>
                    <w:i/>
                    <w:iCs/>
                    <w:noProof/>
                  </w:rPr>
                  <w:t>DIN EN 1991-1-1:2010-12.</w:t>
                </w:r>
                <w:r>
                  <w:rPr>
                    <w:noProof/>
                  </w:rPr>
                  <w:t xml:space="preserve"> 2010: Beuth Verlag.</w:t>
                </w:r>
              </w:ins>
            </w:p>
            <w:p w14:paraId="526E41EE" w14:textId="77777777" w:rsidR="009737A6" w:rsidRDefault="009737A6">
              <w:pPr>
                <w:pStyle w:val="Literaturverzeichnis"/>
                <w:ind w:left="720" w:hanging="720"/>
                <w:rPr>
                  <w:ins w:id="1916" w:author="Carsten Hein" w:date="2022-01-03T08:40:00Z"/>
                  <w:noProof/>
                </w:rPr>
              </w:pPr>
              <w:ins w:id="1917" w:author="Carsten Hein" w:date="2022-01-03T08:40:00Z">
                <w:r>
                  <w:rPr>
                    <w:noProof/>
                  </w:rPr>
                  <w:t xml:space="preserve">(2011). </w:t>
                </w:r>
                <w:r>
                  <w:rPr>
                    <w:i/>
                    <w:iCs/>
                    <w:noProof/>
                  </w:rPr>
                  <w:t>DIN EN 1992-1-1:2011-01.</w:t>
                </w:r>
                <w:r>
                  <w:rPr>
                    <w:noProof/>
                  </w:rPr>
                  <w:t xml:space="preserve"> Berlin: Beuth Verlag.</w:t>
                </w:r>
              </w:ins>
            </w:p>
            <w:p w14:paraId="6AE41B14" w14:textId="77777777" w:rsidR="009737A6" w:rsidRDefault="009737A6">
              <w:pPr>
                <w:pStyle w:val="Literaturverzeichnis"/>
                <w:ind w:left="720" w:hanging="720"/>
                <w:rPr>
                  <w:ins w:id="1918" w:author="Carsten Hein" w:date="2022-01-03T08:40:00Z"/>
                  <w:noProof/>
                </w:rPr>
              </w:pPr>
              <w:ins w:id="1919" w:author="Carsten Hein" w:date="2022-01-03T08:40:00Z">
                <w:r>
                  <w:rPr>
                    <w:noProof/>
                  </w:rPr>
                  <w:t xml:space="preserve">(2010). </w:t>
                </w:r>
                <w:r>
                  <w:rPr>
                    <w:i/>
                    <w:iCs/>
                    <w:noProof/>
                  </w:rPr>
                  <w:t>DIN EN 1992-1-2:2010-12.</w:t>
                </w:r>
                <w:r>
                  <w:rPr>
                    <w:noProof/>
                  </w:rPr>
                  <w:t xml:space="preserve"> Berlin: Beuth Verlag.</w:t>
                </w:r>
              </w:ins>
            </w:p>
            <w:p w14:paraId="4BEFC361" w14:textId="77777777" w:rsidR="009737A6" w:rsidRDefault="009737A6">
              <w:pPr>
                <w:pStyle w:val="Literaturverzeichnis"/>
                <w:ind w:left="720" w:hanging="720"/>
                <w:rPr>
                  <w:ins w:id="1920" w:author="Carsten Hein" w:date="2022-01-03T08:40:00Z"/>
                  <w:noProof/>
                </w:rPr>
              </w:pPr>
              <w:ins w:id="1921" w:author="Carsten Hein" w:date="2022-01-03T08:40:00Z">
                <w:r>
                  <w:rPr>
                    <w:noProof/>
                  </w:rPr>
                  <w:t xml:space="preserve">(2010). </w:t>
                </w:r>
                <w:r>
                  <w:rPr>
                    <w:i/>
                    <w:iCs/>
                    <w:noProof/>
                  </w:rPr>
                  <w:t>DIN EN 1995-1-1:2010-12.</w:t>
                </w:r>
                <w:r>
                  <w:rPr>
                    <w:noProof/>
                  </w:rPr>
                  <w:t xml:space="preserve"> Berlin: Beuth Verlag.</w:t>
                </w:r>
              </w:ins>
            </w:p>
            <w:p w14:paraId="4827367B" w14:textId="77777777" w:rsidR="009737A6" w:rsidRDefault="009737A6">
              <w:pPr>
                <w:pStyle w:val="Literaturverzeichnis"/>
                <w:ind w:left="720" w:hanging="720"/>
                <w:rPr>
                  <w:ins w:id="1922" w:author="Carsten Hein" w:date="2022-01-03T08:40:00Z"/>
                  <w:noProof/>
                </w:rPr>
              </w:pPr>
              <w:ins w:id="1923" w:author="Carsten Hein" w:date="2022-01-03T08:40:00Z">
                <w:r>
                  <w:rPr>
                    <w:noProof/>
                  </w:rPr>
                  <w:t xml:space="preserve">(2010). </w:t>
                </w:r>
                <w:r>
                  <w:rPr>
                    <w:i/>
                    <w:iCs/>
                    <w:noProof/>
                  </w:rPr>
                  <w:t>DIN EN 1995-1-2:2010-12.</w:t>
                </w:r>
                <w:r>
                  <w:rPr>
                    <w:noProof/>
                  </w:rPr>
                  <w:t xml:space="preserve"> 2010: Beuth Verlag.</w:t>
                </w:r>
              </w:ins>
            </w:p>
            <w:p w14:paraId="2361E926" w14:textId="77777777" w:rsidR="009737A6" w:rsidRDefault="009737A6">
              <w:pPr>
                <w:pStyle w:val="Literaturverzeichnis"/>
                <w:ind w:left="720" w:hanging="720"/>
                <w:rPr>
                  <w:ins w:id="1924" w:author="Carsten Hein" w:date="2022-01-03T08:40:00Z"/>
                  <w:noProof/>
                </w:rPr>
              </w:pPr>
              <w:ins w:id="1925" w:author="Carsten Hein" w:date="2022-01-03T08:40:00Z">
                <w:r>
                  <w:rPr>
                    <w:noProof/>
                  </w:rPr>
                  <w:t xml:space="preserve">(2010). </w:t>
                </w:r>
                <w:r>
                  <w:rPr>
                    <w:i/>
                    <w:iCs/>
                    <w:noProof/>
                  </w:rPr>
                  <w:t>DIN EN 1995-1-2:2010-12.</w:t>
                </w:r>
                <w:r>
                  <w:rPr>
                    <w:noProof/>
                  </w:rPr>
                  <w:t xml:space="preserve"> Berlin: Beuth Verlag.</w:t>
                </w:r>
              </w:ins>
            </w:p>
            <w:p w14:paraId="7E3A0FD2" w14:textId="77777777" w:rsidR="009737A6" w:rsidRDefault="009737A6">
              <w:pPr>
                <w:pStyle w:val="Literaturverzeichnis"/>
                <w:ind w:left="720" w:hanging="720"/>
                <w:rPr>
                  <w:ins w:id="1926" w:author="Carsten Hein" w:date="2022-01-03T08:40:00Z"/>
                  <w:noProof/>
                </w:rPr>
              </w:pPr>
              <w:ins w:id="1927" w:author="Carsten Hein" w:date="2022-01-03T08:40:00Z">
                <w:r>
                  <w:rPr>
                    <w:noProof/>
                  </w:rPr>
                  <w:t xml:space="preserve">(1991). </w:t>
                </w:r>
                <w:r>
                  <w:rPr>
                    <w:i/>
                    <w:iCs/>
                    <w:noProof/>
                  </w:rPr>
                  <w:t>DIN EN 26891:1991.</w:t>
                </w:r>
                <w:r>
                  <w:rPr>
                    <w:noProof/>
                  </w:rPr>
                  <w:t xml:space="preserve"> Berlin: Beuth Verlag.</w:t>
                </w:r>
              </w:ins>
            </w:p>
            <w:p w14:paraId="147DF443" w14:textId="77777777" w:rsidR="009737A6" w:rsidRDefault="009737A6">
              <w:pPr>
                <w:pStyle w:val="Literaturverzeichnis"/>
                <w:ind w:left="720" w:hanging="720"/>
                <w:rPr>
                  <w:ins w:id="1928" w:author="Carsten Hein" w:date="2022-01-03T08:40:00Z"/>
                  <w:noProof/>
                </w:rPr>
              </w:pPr>
              <w:ins w:id="1929" w:author="Carsten Hein" w:date="2022-01-03T08:40:00Z">
                <w:r>
                  <w:rPr>
                    <w:noProof/>
                  </w:rPr>
                  <w:t xml:space="preserve">(2010). </w:t>
                </w:r>
                <w:r>
                  <w:rPr>
                    <w:i/>
                    <w:iCs/>
                    <w:noProof/>
                  </w:rPr>
                  <w:t>DIN EN 408:2012-10.</w:t>
                </w:r>
                <w:r>
                  <w:rPr>
                    <w:noProof/>
                  </w:rPr>
                  <w:t xml:space="preserve"> Berlin: Beuth Verlag.</w:t>
                </w:r>
              </w:ins>
            </w:p>
            <w:p w14:paraId="3F106351" w14:textId="77777777" w:rsidR="009737A6" w:rsidRDefault="009737A6">
              <w:pPr>
                <w:pStyle w:val="Literaturverzeichnis"/>
                <w:ind w:left="720" w:hanging="720"/>
                <w:rPr>
                  <w:ins w:id="1930" w:author="Carsten Hein" w:date="2022-01-03T08:40:00Z"/>
                  <w:noProof/>
                </w:rPr>
              </w:pPr>
              <w:ins w:id="1931" w:author="Carsten Hein" w:date="2022-01-03T08:40:00Z">
                <w:r>
                  <w:rPr>
                    <w:noProof/>
                  </w:rPr>
                  <w:t xml:space="preserve">Eisenhut, L. (2015). </w:t>
                </w:r>
                <w:r>
                  <w:rPr>
                    <w:i/>
                    <w:iCs/>
                    <w:noProof/>
                  </w:rPr>
                  <w:t>Geklebter Verbund aus Holz und hochfestem Beton - Untersuchungen zum Langzeitverhalten.</w:t>
                </w:r>
                <w:r>
                  <w:rPr>
                    <w:noProof/>
                  </w:rPr>
                  <w:t xml:space="preserve"> Kassel: kassl university press GmbH.</w:t>
                </w:r>
              </w:ins>
            </w:p>
            <w:p w14:paraId="72BEDE02" w14:textId="77777777" w:rsidR="009737A6" w:rsidRDefault="009737A6">
              <w:pPr>
                <w:pStyle w:val="Literaturverzeichnis"/>
                <w:ind w:left="720" w:hanging="720"/>
                <w:rPr>
                  <w:ins w:id="1932" w:author="Carsten Hein" w:date="2022-01-03T08:40:00Z"/>
                  <w:noProof/>
                </w:rPr>
              </w:pPr>
              <w:ins w:id="1933" w:author="Carsten Hein" w:date="2022-01-03T08:40:00Z">
                <w:r>
                  <w:rPr>
                    <w:noProof/>
                  </w:rPr>
                  <w:t xml:space="preserve">Eisenhut, L. (11 2016). Langzeitverhalten geklebter Bauteile aus Holz und hochfestem Beton bei natürlichem Klima. (E. &amp;. Verlag, Hrsg.) </w:t>
                </w:r>
                <w:r>
                  <w:rPr>
                    <w:i/>
                    <w:iCs/>
                    <w:noProof/>
                  </w:rPr>
                  <w:t>Bautechnik 93</w:t>
                </w:r>
                <w:r>
                  <w:rPr>
                    <w:noProof/>
                  </w:rPr>
                  <w:t>.</w:t>
                </w:r>
              </w:ins>
            </w:p>
            <w:p w14:paraId="1F57ECC9" w14:textId="77777777" w:rsidR="009737A6" w:rsidRDefault="009737A6">
              <w:pPr>
                <w:pStyle w:val="Literaturverzeichnis"/>
                <w:ind w:left="720" w:hanging="720"/>
                <w:rPr>
                  <w:ins w:id="1934" w:author="Carsten Hein" w:date="2022-01-03T08:40:00Z"/>
                  <w:noProof/>
                </w:rPr>
              </w:pPr>
              <w:ins w:id="1935" w:author="Carsten Hein" w:date="2022-01-03T08:40:00Z">
                <w:r>
                  <w:rPr>
                    <w:noProof/>
                  </w:rPr>
                  <w:lastRenderedPageBreak/>
                  <w:t xml:space="preserve">(1995). </w:t>
                </w:r>
                <w:r>
                  <w:rPr>
                    <w:i/>
                    <w:iCs/>
                    <w:noProof/>
                  </w:rPr>
                  <w:t>EN ISO 10365:1995.</w:t>
                </w:r>
                <w:r>
                  <w:rPr>
                    <w:noProof/>
                  </w:rPr>
                  <w:t xml:space="preserve"> Berlin: Beuth Verlag.</w:t>
                </w:r>
              </w:ins>
            </w:p>
            <w:p w14:paraId="0B23B0D1" w14:textId="77777777" w:rsidR="009737A6" w:rsidRDefault="009737A6">
              <w:pPr>
                <w:pStyle w:val="Literaturverzeichnis"/>
                <w:ind w:left="720" w:hanging="720"/>
                <w:rPr>
                  <w:ins w:id="1936" w:author="Carsten Hein" w:date="2022-01-03T08:40:00Z"/>
                  <w:noProof/>
                </w:rPr>
              </w:pPr>
              <w:ins w:id="1937" w:author="Carsten Hein" w:date="2022-01-03T08:40:00Z">
                <w:r>
                  <w:rPr>
                    <w:noProof/>
                  </w:rPr>
                  <w:t xml:space="preserve">(2017). </w:t>
                </w:r>
                <w:r>
                  <w:rPr>
                    <w:i/>
                    <w:iCs/>
                    <w:noProof/>
                  </w:rPr>
                  <w:t>Europäische Technische Bewertung ETA-13/0029 vom 11/07/2017.</w:t>
                </w:r>
                <w:r>
                  <w:rPr>
                    <w:noProof/>
                  </w:rPr>
                  <w:t xml:space="preserve"> </w:t>
                </w:r>
              </w:ins>
            </w:p>
            <w:p w14:paraId="7342F493" w14:textId="77777777" w:rsidR="009737A6" w:rsidRDefault="009737A6">
              <w:pPr>
                <w:pStyle w:val="Literaturverzeichnis"/>
                <w:ind w:left="720" w:hanging="720"/>
                <w:rPr>
                  <w:ins w:id="1938" w:author="Carsten Hein" w:date="2022-01-03T08:40:00Z"/>
                  <w:noProof/>
                </w:rPr>
              </w:pPr>
              <w:ins w:id="1939" w:author="Carsten Hein" w:date="2022-01-03T08:40:00Z">
                <w:r w:rsidRPr="00384C99">
                  <w:rPr>
                    <w:noProof/>
                    <w:lang w:val="en-GB"/>
                    <w:rPrChange w:id="1940" w:author="Carsten Hein" w:date="2022-01-03T08:50:00Z">
                      <w:rPr>
                        <w:noProof/>
                      </w:rPr>
                    </w:rPrChange>
                  </w:rPr>
                  <w:t xml:space="preserve">Feix, J., Fleck, D., Meixner, G., &amp; Thaler, T. (April 2010). </w:t>
                </w:r>
                <w:r>
                  <w:rPr>
                    <w:noProof/>
                  </w:rPr>
                  <w:t xml:space="preserve">Entwicklung eines getrennt vorgefertigten Holz-Beton-Verbund-Deckensystems. </w:t>
                </w:r>
                <w:r>
                  <w:rPr>
                    <w:i/>
                    <w:iCs/>
                    <w:noProof/>
                  </w:rPr>
                  <w:t>Bauingenieur, 85</w:t>
                </w:r>
                <w:r>
                  <w:rPr>
                    <w:noProof/>
                  </w:rPr>
                  <w:t>.</w:t>
                </w:r>
              </w:ins>
            </w:p>
            <w:p w14:paraId="6AADA383" w14:textId="77777777" w:rsidR="009737A6" w:rsidRDefault="009737A6">
              <w:pPr>
                <w:pStyle w:val="Literaturverzeichnis"/>
                <w:ind w:left="720" w:hanging="720"/>
                <w:rPr>
                  <w:ins w:id="1941" w:author="Carsten Hein" w:date="2022-01-03T08:40:00Z"/>
                  <w:noProof/>
                </w:rPr>
              </w:pPr>
              <w:ins w:id="1942" w:author="Carsten Hein" w:date="2022-01-03T08:40:00Z">
                <w:r>
                  <w:rPr>
                    <w:noProof/>
                  </w:rPr>
                  <w:t xml:space="preserve">Fleck, D. (2013). </w:t>
                </w:r>
                <w:r>
                  <w:rPr>
                    <w:i/>
                    <w:iCs/>
                    <w:noProof/>
                  </w:rPr>
                  <w:t>Beitrag zum Trag- und Verformungsverhalten eines getrennt vorgefertigten Holz-Beton-Verbunddeckensystems.</w:t>
                </w:r>
                <w:r>
                  <w:rPr>
                    <w:noProof/>
                  </w:rPr>
                  <w:t xml:space="preserve"> Innsbruck.</w:t>
                </w:r>
              </w:ins>
            </w:p>
            <w:p w14:paraId="2266B906" w14:textId="77777777" w:rsidR="009737A6" w:rsidRDefault="009737A6">
              <w:pPr>
                <w:pStyle w:val="Literaturverzeichnis"/>
                <w:ind w:left="720" w:hanging="720"/>
                <w:rPr>
                  <w:ins w:id="1943" w:author="Carsten Hein" w:date="2022-01-03T08:40:00Z"/>
                  <w:noProof/>
                </w:rPr>
              </w:pPr>
              <w:ins w:id="1944" w:author="Carsten Hein" w:date="2022-01-03T08:40:00Z">
                <w:r>
                  <w:rPr>
                    <w:noProof/>
                  </w:rPr>
                  <w:t xml:space="preserve">Frohnmüller, J., &amp; Seim, W. (März 2020). Geklebter Holz-Beton-Verbund auf schalglatten Betonoberflächen. </w:t>
                </w:r>
                <w:r>
                  <w:rPr>
                    <w:i/>
                    <w:iCs/>
                    <w:noProof/>
                  </w:rPr>
                  <w:t>Doktoranden Kolloquium Holzbau Forschung + Praxis</w:t>
                </w:r>
                <w:r>
                  <w:rPr>
                    <w:noProof/>
                  </w:rPr>
                  <w:t>, S. 35-44.</w:t>
                </w:r>
              </w:ins>
            </w:p>
            <w:p w14:paraId="59D4EC40" w14:textId="77777777" w:rsidR="009737A6" w:rsidRDefault="009737A6">
              <w:pPr>
                <w:pStyle w:val="Literaturverzeichnis"/>
                <w:ind w:left="720" w:hanging="720"/>
                <w:rPr>
                  <w:ins w:id="1945" w:author="Carsten Hein" w:date="2022-01-03T08:40:00Z"/>
                  <w:noProof/>
                </w:rPr>
              </w:pPr>
              <w:ins w:id="1946" w:author="Carsten Hein" w:date="2022-01-03T08:40:00Z">
                <w:r>
                  <w:rPr>
                    <w:noProof/>
                  </w:rPr>
                  <w:t xml:space="preserve">Ginz, A., &amp; Seim, W. (August 2018). </w:t>
                </w:r>
                <w:r w:rsidRPr="00384C99">
                  <w:rPr>
                    <w:noProof/>
                    <w:lang w:val="en-GB"/>
                    <w:rPrChange w:id="1947" w:author="Carsten Hein" w:date="2022-01-03T08:50:00Z">
                      <w:rPr>
                        <w:noProof/>
                      </w:rPr>
                    </w:rPrChange>
                  </w:rPr>
                  <w:t xml:space="preserve">Moisture-induced internal stress within adhesive-bonded timber-concrete composites. </w:t>
                </w:r>
                <w:r>
                  <w:rPr>
                    <w:i/>
                    <w:iCs/>
                    <w:noProof/>
                  </w:rPr>
                  <w:t>WCTE 2018</w:t>
                </w:r>
                <w:r>
                  <w:rPr>
                    <w:noProof/>
                  </w:rPr>
                  <w:t>.</w:t>
                </w:r>
              </w:ins>
            </w:p>
            <w:p w14:paraId="5878419E" w14:textId="77777777" w:rsidR="009737A6" w:rsidRDefault="009737A6">
              <w:pPr>
                <w:pStyle w:val="Literaturverzeichnis"/>
                <w:ind w:left="720" w:hanging="720"/>
                <w:rPr>
                  <w:ins w:id="1948" w:author="Carsten Hein" w:date="2022-01-03T08:40:00Z"/>
                  <w:noProof/>
                </w:rPr>
              </w:pPr>
              <w:ins w:id="1949" w:author="Carsten Hein" w:date="2022-01-03T08:40:00Z">
                <w:r>
                  <w:rPr>
                    <w:noProof/>
                  </w:rPr>
                  <w:t xml:space="preserve">Grosse, M., Hartnack, R., &amp; Rautenstrauch, K. (10 2003). Modellierung von diskontinuierlich verbundenen Holz-Beton-Verbunddecken Teil 2: Langzeitverhalten. </w:t>
                </w:r>
                <w:r>
                  <w:rPr>
                    <w:i/>
                    <w:iCs/>
                    <w:noProof/>
                  </w:rPr>
                  <w:t>Bautechnik 80</w:t>
                </w:r>
                <w:r>
                  <w:rPr>
                    <w:noProof/>
                  </w:rPr>
                  <w:t>.</w:t>
                </w:r>
              </w:ins>
            </w:p>
            <w:p w14:paraId="187A3998" w14:textId="77777777" w:rsidR="009737A6" w:rsidRDefault="009737A6">
              <w:pPr>
                <w:pStyle w:val="Literaturverzeichnis"/>
                <w:ind w:left="720" w:hanging="720"/>
                <w:rPr>
                  <w:ins w:id="1950" w:author="Carsten Hein" w:date="2022-01-03T08:40:00Z"/>
                  <w:noProof/>
                </w:rPr>
              </w:pPr>
              <w:ins w:id="1951" w:author="Carsten Hein" w:date="2022-01-03T08:40:00Z">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ins>
            </w:p>
            <w:p w14:paraId="240044FA" w14:textId="77777777" w:rsidR="009737A6" w:rsidRDefault="009737A6">
              <w:pPr>
                <w:pStyle w:val="Literaturverzeichnis"/>
                <w:ind w:left="720" w:hanging="720"/>
                <w:rPr>
                  <w:ins w:id="1952" w:author="Carsten Hein" w:date="2022-01-03T08:40:00Z"/>
                  <w:noProof/>
                </w:rPr>
              </w:pPr>
              <w:ins w:id="1953" w:author="Carsten Hein" w:date="2022-01-03T08:40:00Z">
                <w:r>
                  <w:rPr>
                    <w:noProof/>
                  </w:rPr>
                  <w:t xml:space="preserve">Habenicht, G. (2009). </w:t>
                </w:r>
                <w:r>
                  <w:rPr>
                    <w:i/>
                    <w:iCs/>
                    <w:noProof/>
                  </w:rPr>
                  <w:t>Kleben Grundlagen, Technologien, Anwendungen 6. Auflage.</w:t>
                </w:r>
                <w:r>
                  <w:rPr>
                    <w:noProof/>
                  </w:rPr>
                  <w:t xml:space="preserve"> Springer-Verlag Berlin Heidelberg.</w:t>
                </w:r>
              </w:ins>
            </w:p>
            <w:p w14:paraId="3962EC9C" w14:textId="77777777" w:rsidR="009737A6" w:rsidRDefault="009737A6">
              <w:pPr>
                <w:pStyle w:val="Literaturverzeichnis"/>
                <w:ind w:left="720" w:hanging="720"/>
                <w:rPr>
                  <w:ins w:id="1954" w:author="Carsten Hein" w:date="2022-01-03T08:40:00Z"/>
                  <w:noProof/>
                </w:rPr>
              </w:pPr>
              <w:ins w:id="1955" w:author="Carsten Hein" w:date="2022-01-03T08:40:00Z">
                <w:r>
                  <w:rPr>
                    <w:noProof/>
                  </w:rPr>
                  <w:t xml:space="preserve">Hackspiel, C. (16. August 2019). Neue Wege im Holz-Beton-Verbund aufgezeigt. </w:t>
                </w:r>
                <w:r>
                  <w:rPr>
                    <w:i/>
                    <w:iCs/>
                    <w:noProof/>
                  </w:rPr>
                  <w:t>Holz-Zentralblatt</w:t>
                </w:r>
                <w:r>
                  <w:rPr>
                    <w:noProof/>
                  </w:rPr>
                  <w:t>, S. 715.</w:t>
                </w:r>
              </w:ins>
            </w:p>
            <w:p w14:paraId="231BE295" w14:textId="77777777" w:rsidR="009737A6" w:rsidRDefault="009737A6">
              <w:pPr>
                <w:pStyle w:val="Literaturverzeichnis"/>
                <w:ind w:left="720" w:hanging="720"/>
                <w:rPr>
                  <w:ins w:id="1956" w:author="Carsten Hein" w:date="2022-01-03T08:40:00Z"/>
                  <w:noProof/>
                </w:rPr>
              </w:pPr>
              <w:ins w:id="1957" w:author="Carsten Hein" w:date="2022-01-03T08:40:00Z">
                <w:r>
                  <w:rPr>
                    <w:noProof/>
                  </w:rPr>
                  <w:t xml:space="preserve">Hackspiel, C. (März 2020). Verklebung als Verbund für Holz-Beton-Deckensysteme. </w:t>
                </w:r>
                <w:r>
                  <w:rPr>
                    <w:i/>
                    <w:iCs/>
                    <w:noProof/>
                  </w:rPr>
                  <w:t>1. Holzbau Kongress DHK Berlin 2020</w:t>
                </w:r>
                <w:r>
                  <w:rPr>
                    <w:noProof/>
                  </w:rPr>
                  <w:t>.</w:t>
                </w:r>
              </w:ins>
            </w:p>
            <w:p w14:paraId="7FD033A9" w14:textId="77777777" w:rsidR="009737A6" w:rsidRDefault="009737A6">
              <w:pPr>
                <w:pStyle w:val="Literaturverzeichnis"/>
                <w:ind w:left="720" w:hanging="720"/>
                <w:rPr>
                  <w:ins w:id="1958" w:author="Carsten Hein" w:date="2022-01-03T08:40:00Z"/>
                  <w:noProof/>
                </w:rPr>
              </w:pPr>
              <w:ins w:id="1959" w:author="Carsten Hein" w:date="2022-01-03T08:40:00Z">
                <w:r>
                  <w:rPr>
                    <w:noProof/>
                  </w:rPr>
                  <w:t xml:space="preserve">Hamm, P. (2012). Schwingungen bei Holzdecken - Konstruktionsregeln für die Praxis. </w:t>
                </w:r>
                <w:r>
                  <w:rPr>
                    <w:i/>
                    <w:iCs/>
                    <w:noProof/>
                  </w:rPr>
                  <w:t>Internationales Holzbauforum Beaune 2012</w:t>
                </w:r>
                <w:r>
                  <w:rPr>
                    <w:noProof/>
                  </w:rPr>
                  <w:t>.</w:t>
                </w:r>
              </w:ins>
            </w:p>
            <w:p w14:paraId="715AC9CF" w14:textId="77777777" w:rsidR="009737A6" w:rsidRDefault="009737A6">
              <w:pPr>
                <w:pStyle w:val="Literaturverzeichnis"/>
                <w:ind w:left="720" w:hanging="720"/>
                <w:rPr>
                  <w:ins w:id="1960" w:author="Carsten Hein" w:date="2022-01-03T08:40:00Z"/>
                  <w:noProof/>
                </w:rPr>
              </w:pPr>
              <w:ins w:id="1961" w:author="Carsten Hein" w:date="2022-01-03T08:40:00Z">
                <w:r>
                  <w:rPr>
                    <w:noProof/>
                  </w:rPr>
                  <w:t xml:space="preserve">Hamm, P. (2018). Schwingungen im Holzbau. (H. Austria, Hrsg.) </w:t>
                </w:r>
                <w:r>
                  <w:rPr>
                    <w:i/>
                    <w:iCs/>
                    <w:noProof/>
                  </w:rPr>
                  <w:t>Holzbau Aktuell 2018</w:t>
                </w:r>
                <w:r>
                  <w:rPr>
                    <w:noProof/>
                  </w:rPr>
                  <w:t>.</w:t>
                </w:r>
              </w:ins>
            </w:p>
            <w:p w14:paraId="42FD0E4C" w14:textId="77777777" w:rsidR="009737A6" w:rsidRDefault="009737A6">
              <w:pPr>
                <w:pStyle w:val="Literaturverzeichnis"/>
                <w:ind w:left="720" w:hanging="720"/>
                <w:rPr>
                  <w:ins w:id="1962" w:author="Carsten Hein" w:date="2022-01-03T08:40:00Z"/>
                  <w:noProof/>
                </w:rPr>
              </w:pPr>
              <w:ins w:id="1963" w:author="Carsten Hein" w:date="2022-01-03T08:40:00Z">
                <w:r>
                  <w:rPr>
                    <w:noProof/>
                  </w:rPr>
                  <w:t xml:space="preserve">Hamm, P. (2018). Schwingungen im Holzbau – Personeninduzierte Schwingungen bei Holz-Beton-Verbundkonstruktionen. </w:t>
                </w:r>
                <w:r>
                  <w:rPr>
                    <w:i/>
                    <w:iCs/>
                    <w:noProof/>
                  </w:rPr>
                  <w:t>HOLZBAU AKTUELL</w:t>
                </w:r>
                <w:r>
                  <w:rPr>
                    <w:noProof/>
                  </w:rPr>
                  <w:t>.</w:t>
                </w:r>
              </w:ins>
            </w:p>
            <w:p w14:paraId="011A5C72" w14:textId="77777777" w:rsidR="009737A6" w:rsidRDefault="009737A6">
              <w:pPr>
                <w:pStyle w:val="Literaturverzeichnis"/>
                <w:ind w:left="720" w:hanging="720"/>
                <w:rPr>
                  <w:ins w:id="1964" w:author="Carsten Hein" w:date="2022-01-03T08:40:00Z"/>
                  <w:noProof/>
                </w:rPr>
              </w:pPr>
              <w:ins w:id="1965" w:author="Carsten Hein" w:date="2022-01-03T08:40:00Z">
                <w:r>
                  <w:rPr>
                    <w:noProof/>
                  </w:rPr>
                  <w:t xml:space="preserve">Klingen, J. (2019). </w:t>
                </w:r>
                <w:r>
                  <w:rPr>
                    <w:i/>
                    <w:iCs/>
                    <w:noProof/>
                  </w:rPr>
                  <w:t>Fügetechnologie Kleben.</w:t>
                </w:r>
                <w:r>
                  <w:rPr>
                    <w:noProof/>
                  </w:rPr>
                  <w:t xml:space="preserve"> Weinheim: Wiley-VCH Verlag GmbH &amp; Co. KGaA.</w:t>
                </w:r>
              </w:ins>
            </w:p>
            <w:p w14:paraId="6B5924EE" w14:textId="77777777" w:rsidR="009737A6" w:rsidRPr="00384C99" w:rsidRDefault="009737A6">
              <w:pPr>
                <w:pStyle w:val="Literaturverzeichnis"/>
                <w:ind w:left="720" w:hanging="720"/>
                <w:rPr>
                  <w:ins w:id="1966" w:author="Carsten Hein" w:date="2022-01-03T08:40:00Z"/>
                  <w:noProof/>
                  <w:lang w:val="en-GB"/>
                  <w:rPrChange w:id="1967" w:author="Carsten Hein" w:date="2022-01-03T08:50:00Z">
                    <w:rPr>
                      <w:ins w:id="1968" w:author="Carsten Hein" w:date="2022-01-03T08:40:00Z"/>
                      <w:noProof/>
                    </w:rPr>
                  </w:rPrChange>
                </w:rPr>
              </w:pPr>
              <w:ins w:id="1969" w:author="Carsten Hein" w:date="2022-01-03T08:40:00Z">
                <w:r>
                  <w:rPr>
                    <w:noProof/>
                  </w:rPr>
                  <w:t xml:space="preserve">Kudla, K. (2017). </w:t>
                </w:r>
                <w:r>
                  <w:rPr>
                    <w:i/>
                    <w:iCs/>
                    <w:noProof/>
                  </w:rPr>
                  <w:t>Kerven als Verbindungsmittel für Holz-Beton-Verbundstraßenbrücken.</w:t>
                </w:r>
                <w:r>
                  <w:rPr>
                    <w:noProof/>
                  </w:rPr>
                  <w:t xml:space="preserve"> </w:t>
                </w:r>
                <w:r w:rsidRPr="00384C99">
                  <w:rPr>
                    <w:noProof/>
                    <w:lang w:val="en-GB"/>
                    <w:rPrChange w:id="1970" w:author="Carsten Hein" w:date="2022-01-03T08:50:00Z">
                      <w:rPr>
                        <w:noProof/>
                      </w:rPr>
                    </w:rPrChange>
                  </w:rPr>
                  <w:t>Stuttgart.</w:t>
                </w:r>
              </w:ins>
            </w:p>
            <w:p w14:paraId="55EA9C0C" w14:textId="77777777" w:rsidR="009737A6" w:rsidRPr="00384C99" w:rsidRDefault="009737A6">
              <w:pPr>
                <w:pStyle w:val="Literaturverzeichnis"/>
                <w:ind w:left="720" w:hanging="720"/>
                <w:rPr>
                  <w:ins w:id="1971" w:author="Carsten Hein" w:date="2022-01-03T08:40:00Z"/>
                  <w:noProof/>
                  <w:lang w:val="en-GB"/>
                  <w:rPrChange w:id="1972" w:author="Carsten Hein" w:date="2022-01-03T08:50:00Z">
                    <w:rPr>
                      <w:ins w:id="1973" w:author="Carsten Hein" w:date="2022-01-03T08:40:00Z"/>
                      <w:noProof/>
                    </w:rPr>
                  </w:rPrChange>
                </w:rPr>
              </w:pPr>
              <w:ins w:id="1974" w:author="Carsten Hein" w:date="2022-01-03T08:40:00Z">
                <w:r w:rsidRPr="00384C99">
                  <w:rPr>
                    <w:noProof/>
                    <w:lang w:val="en-GB"/>
                    <w:rPrChange w:id="1975" w:author="Carsten Hein" w:date="2022-01-03T08:50:00Z">
                      <w:rPr>
                        <w:noProof/>
                      </w:rPr>
                    </w:rPrChange>
                  </w:rPr>
                  <w:t xml:space="preserve">Long-term performance of adhesively bonded timber-concrete composites. (2017). </w:t>
                </w:r>
                <w:r w:rsidRPr="00384C99">
                  <w:rPr>
                    <w:i/>
                    <w:iCs/>
                    <w:noProof/>
                    <w:lang w:val="en-GB"/>
                    <w:rPrChange w:id="1976" w:author="Carsten Hein" w:date="2022-01-03T08:50:00Z">
                      <w:rPr>
                        <w:i/>
                        <w:iCs/>
                        <w:noProof/>
                      </w:rPr>
                    </w:rPrChange>
                  </w:rPr>
                  <w:t>International Journal of Adhesion and Adhesives 72</w:t>
                </w:r>
                <w:r w:rsidRPr="00384C99">
                  <w:rPr>
                    <w:noProof/>
                    <w:lang w:val="en-GB"/>
                    <w:rPrChange w:id="1977" w:author="Carsten Hein" w:date="2022-01-03T08:50:00Z">
                      <w:rPr>
                        <w:noProof/>
                      </w:rPr>
                    </w:rPrChange>
                  </w:rPr>
                  <w:t>, S. 51-61.</w:t>
                </w:r>
              </w:ins>
            </w:p>
            <w:p w14:paraId="247158CB" w14:textId="77777777" w:rsidR="009737A6" w:rsidRDefault="009737A6">
              <w:pPr>
                <w:pStyle w:val="Literaturverzeichnis"/>
                <w:ind w:left="720" w:hanging="720"/>
                <w:rPr>
                  <w:ins w:id="1978" w:author="Carsten Hein" w:date="2022-01-03T08:40:00Z"/>
                  <w:noProof/>
                </w:rPr>
              </w:pPr>
              <w:ins w:id="1979" w:author="Carsten Hein" w:date="2022-01-03T08:40:00Z">
                <w:r w:rsidRPr="00384C99">
                  <w:rPr>
                    <w:noProof/>
                    <w:lang w:val="en-GB"/>
                    <w:rPrChange w:id="1980" w:author="Carsten Hein" w:date="2022-01-03T08:50:00Z">
                      <w:rPr>
                        <w:noProof/>
                      </w:rPr>
                    </w:rPrChange>
                  </w:rPr>
                  <w:t xml:space="preserve">Marchi, L., Scotta, R., &amp; Pozza, L. (2017). Experimental and theoretical evaluation of TCC connections with inclined self-tapping screws. </w:t>
                </w:r>
                <w:r>
                  <w:rPr>
                    <w:noProof/>
                  </w:rPr>
                  <w:t xml:space="preserve">(RILEM, Hrsg.) </w:t>
                </w:r>
                <w:r>
                  <w:rPr>
                    <w:i/>
                    <w:iCs/>
                    <w:noProof/>
                  </w:rPr>
                  <w:t>Materials and Structures</w:t>
                </w:r>
                <w:r>
                  <w:rPr>
                    <w:noProof/>
                  </w:rPr>
                  <w:t>.</w:t>
                </w:r>
              </w:ins>
            </w:p>
            <w:p w14:paraId="2B6834D2" w14:textId="77777777" w:rsidR="009737A6" w:rsidRDefault="009737A6">
              <w:pPr>
                <w:pStyle w:val="Literaturverzeichnis"/>
                <w:ind w:left="720" w:hanging="720"/>
                <w:rPr>
                  <w:ins w:id="1981" w:author="Carsten Hein" w:date="2022-01-03T08:40:00Z"/>
                  <w:noProof/>
                </w:rPr>
              </w:pPr>
              <w:ins w:id="1982" w:author="Carsten Hein" w:date="2022-01-03T08:40:00Z">
                <w:r>
                  <w:rPr>
                    <w:noProof/>
                  </w:rPr>
                  <w:t xml:space="preserve">Merono, M., Link, C., Wisner, G., Stammen, E., Dilger, K., Frohnmüller, J., &amp; Seim, W. (12 2019). Innovative Heißklebung von tragenden Holz-Beton-Verbundelementen. </w:t>
                </w:r>
                <w:r>
                  <w:rPr>
                    <w:i/>
                    <w:iCs/>
                    <w:noProof/>
                  </w:rPr>
                  <w:t>adhäsion</w:t>
                </w:r>
                <w:r>
                  <w:rPr>
                    <w:noProof/>
                  </w:rPr>
                  <w:t>, S. 30-34.</w:t>
                </w:r>
              </w:ins>
            </w:p>
            <w:p w14:paraId="57BF244B" w14:textId="77777777" w:rsidR="009737A6" w:rsidRDefault="009737A6">
              <w:pPr>
                <w:pStyle w:val="Literaturverzeichnis"/>
                <w:ind w:left="720" w:hanging="720"/>
                <w:rPr>
                  <w:ins w:id="1983" w:author="Carsten Hein" w:date="2022-01-03T08:40:00Z"/>
                  <w:noProof/>
                </w:rPr>
              </w:pPr>
              <w:ins w:id="1984" w:author="Carsten Hein" w:date="2022-01-03T08:40:00Z">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ins>
            </w:p>
            <w:p w14:paraId="5AE04070" w14:textId="77777777" w:rsidR="009737A6" w:rsidRDefault="009737A6">
              <w:pPr>
                <w:pStyle w:val="Literaturverzeichnis"/>
                <w:ind w:left="720" w:hanging="720"/>
                <w:rPr>
                  <w:ins w:id="1985" w:author="Carsten Hein" w:date="2022-01-03T08:40:00Z"/>
                  <w:noProof/>
                </w:rPr>
              </w:pPr>
              <w:ins w:id="1986" w:author="Carsten Hein" w:date="2022-01-03T08:40:00Z">
                <w:r>
                  <w:rPr>
                    <w:noProof/>
                  </w:rPr>
                  <w:t xml:space="preserve">Niemz, P., &amp; Sonderegger, W. (2017). </w:t>
                </w:r>
                <w:r>
                  <w:rPr>
                    <w:i/>
                    <w:iCs/>
                    <w:noProof/>
                  </w:rPr>
                  <w:t>Holzphysik Physik des Holzes und der Holzwerkstoffe.</w:t>
                </w:r>
                <w:r>
                  <w:rPr>
                    <w:noProof/>
                  </w:rPr>
                  <w:t xml:space="preserve"> Carl Hanser Verlag München.</w:t>
                </w:r>
              </w:ins>
            </w:p>
            <w:p w14:paraId="6814F7CE" w14:textId="77777777" w:rsidR="009737A6" w:rsidRDefault="009737A6">
              <w:pPr>
                <w:pStyle w:val="Literaturverzeichnis"/>
                <w:ind w:left="720" w:hanging="720"/>
                <w:rPr>
                  <w:ins w:id="1987" w:author="Carsten Hein" w:date="2022-01-03T08:40:00Z"/>
                  <w:noProof/>
                </w:rPr>
              </w:pPr>
              <w:ins w:id="1988" w:author="Carsten Hein" w:date="2022-01-03T08:40:00Z">
                <w:r>
                  <w:rPr>
                    <w:noProof/>
                  </w:rPr>
                  <w:t xml:space="preserve">Rehm, G., &amp; Franke, L. (1982). </w:t>
                </w:r>
                <w:r>
                  <w:rPr>
                    <w:i/>
                    <w:iCs/>
                    <w:noProof/>
                  </w:rPr>
                  <w:t xml:space="preserve">Kleben im konstruktiven Betonbau </w:t>
                </w:r>
                <w:r>
                  <w:rPr>
                    <w:noProof/>
                  </w:rPr>
                  <w:t>(Bd. 331). (D. A. (DAfStb), Hrsg.) Berlin: Verlag von Wilhelm Ernst &amp; Sohn.</w:t>
                </w:r>
              </w:ins>
            </w:p>
            <w:p w14:paraId="077381FD" w14:textId="77777777" w:rsidR="009737A6" w:rsidRDefault="009737A6">
              <w:pPr>
                <w:pStyle w:val="Literaturverzeichnis"/>
                <w:ind w:left="720" w:hanging="720"/>
                <w:rPr>
                  <w:ins w:id="1989" w:author="Carsten Hein" w:date="2022-01-03T08:40:00Z"/>
                  <w:noProof/>
                </w:rPr>
              </w:pPr>
              <w:ins w:id="1990" w:author="Carsten Hein" w:date="2022-01-03T08:40:00Z">
                <w:r>
                  <w:rPr>
                    <w:noProof/>
                  </w:rPr>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ins>
            </w:p>
            <w:p w14:paraId="754E8CD1" w14:textId="77777777" w:rsidR="009737A6" w:rsidRDefault="009737A6">
              <w:pPr>
                <w:pStyle w:val="Literaturverzeichnis"/>
                <w:ind w:left="720" w:hanging="720"/>
                <w:rPr>
                  <w:ins w:id="1991" w:author="Carsten Hein" w:date="2022-01-03T08:40:00Z"/>
                  <w:noProof/>
                </w:rPr>
              </w:pPr>
              <w:ins w:id="1992" w:author="Carsten Hein" w:date="2022-01-03T08:40:00Z">
                <w:r>
                  <w:rPr>
                    <w:noProof/>
                  </w:rPr>
                  <w:lastRenderedPageBreak/>
                  <w:t xml:space="preserve">Schäfers, M., &amp; Seim, W. (3 2011). Geklebte Verbundbauteile aus Holz und hoch- bzw. ultrahochfesten Betonen. </w:t>
                </w:r>
                <w:r>
                  <w:rPr>
                    <w:i/>
                    <w:iCs/>
                    <w:noProof/>
                  </w:rPr>
                  <w:t>Bautechnik 88</w:t>
                </w:r>
                <w:r>
                  <w:rPr>
                    <w:noProof/>
                  </w:rPr>
                  <w:t>.</w:t>
                </w:r>
              </w:ins>
            </w:p>
            <w:p w14:paraId="617D19D2" w14:textId="77777777" w:rsidR="009737A6" w:rsidRDefault="009737A6">
              <w:pPr>
                <w:pStyle w:val="Literaturverzeichnis"/>
                <w:ind w:left="720" w:hanging="720"/>
                <w:rPr>
                  <w:ins w:id="1993" w:author="Carsten Hein" w:date="2022-01-03T08:40:00Z"/>
                  <w:noProof/>
                </w:rPr>
              </w:pPr>
              <w:ins w:id="1994" w:author="Carsten Hein" w:date="2022-01-03T08:40:00Z">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ins>
            </w:p>
            <w:p w14:paraId="17547CB6" w14:textId="77777777" w:rsidR="009737A6" w:rsidRPr="00384C99" w:rsidRDefault="009737A6">
              <w:pPr>
                <w:pStyle w:val="Literaturverzeichnis"/>
                <w:ind w:left="720" w:hanging="720"/>
                <w:rPr>
                  <w:ins w:id="1995" w:author="Carsten Hein" w:date="2022-01-03T08:40:00Z"/>
                  <w:noProof/>
                  <w:lang w:val="en-GB"/>
                  <w:rPrChange w:id="1996" w:author="Carsten Hein" w:date="2022-01-03T08:50:00Z">
                    <w:rPr>
                      <w:ins w:id="1997" w:author="Carsten Hein" w:date="2022-01-03T08:40:00Z"/>
                      <w:noProof/>
                    </w:rPr>
                  </w:rPrChange>
                </w:rPr>
              </w:pPr>
              <w:ins w:id="1998" w:author="Carsten Hein" w:date="2022-01-03T08:40:00Z">
                <w:r>
                  <w:rPr>
                    <w:noProof/>
                  </w:rPr>
                  <w:t xml:space="preserve">Tannert, T., Bita, H. M., Shahnewaz, M., Ebadi, M. M., &amp; Gerber, A. (August 2018). </w:t>
                </w:r>
                <w:r w:rsidRPr="00384C99">
                  <w:rPr>
                    <w:noProof/>
                    <w:lang w:val="en-GB"/>
                    <w:rPrChange w:id="1999" w:author="Carsten Hein" w:date="2022-01-03T08:50:00Z">
                      <w:rPr>
                        <w:noProof/>
                      </w:rPr>
                    </w:rPrChange>
                  </w:rPr>
                  <w:t xml:space="preserve">Long-term performance of timber concrete composite floors. </w:t>
                </w:r>
                <w:r w:rsidRPr="00384C99">
                  <w:rPr>
                    <w:i/>
                    <w:iCs/>
                    <w:noProof/>
                    <w:lang w:val="en-GB"/>
                    <w:rPrChange w:id="2000" w:author="Carsten Hein" w:date="2022-01-03T08:50:00Z">
                      <w:rPr>
                        <w:i/>
                        <w:iCs/>
                        <w:noProof/>
                      </w:rPr>
                    </w:rPrChange>
                  </w:rPr>
                  <w:t>WCTE2018</w:t>
                </w:r>
                <w:r w:rsidRPr="00384C99">
                  <w:rPr>
                    <w:noProof/>
                    <w:lang w:val="en-GB"/>
                    <w:rPrChange w:id="2001" w:author="Carsten Hein" w:date="2022-01-03T08:50:00Z">
                      <w:rPr>
                        <w:noProof/>
                      </w:rPr>
                    </w:rPrChange>
                  </w:rPr>
                  <w:t>.</w:t>
                </w:r>
              </w:ins>
            </w:p>
            <w:p w14:paraId="1F41096B" w14:textId="77777777" w:rsidR="009737A6" w:rsidRDefault="009737A6">
              <w:pPr>
                <w:pStyle w:val="Literaturverzeichnis"/>
                <w:ind w:left="720" w:hanging="720"/>
                <w:rPr>
                  <w:ins w:id="2002" w:author="Carsten Hein" w:date="2022-01-03T08:40:00Z"/>
                  <w:noProof/>
                </w:rPr>
              </w:pPr>
              <w:ins w:id="2003" w:author="Carsten Hein" w:date="2022-01-03T08:40:00Z">
                <w:r w:rsidRPr="00384C99">
                  <w:rPr>
                    <w:noProof/>
                    <w:lang w:val="en-GB"/>
                    <w:rPrChange w:id="2004" w:author="Carsten Hein" w:date="2022-01-03T08:50:00Z">
                      <w:rPr>
                        <w:noProof/>
                      </w:rPr>
                    </w:rPrChange>
                  </w:rPr>
                  <w:t xml:space="preserve">Weddeling, H. (2020). </w:t>
                </w:r>
                <w:r>
                  <w:rPr>
                    <w:i/>
                    <w:iCs/>
                    <w:noProof/>
                  </w:rPr>
                  <w:t>Wand-Decken-Interaktion der Holz-Beton-Verbundbauweise in den Gebäudeklassen 5 und 5.</w:t>
                </w:r>
                <w:r>
                  <w:rPr>
                    <w:noProof/>
                  </w:rPr>
                  <w:t xml:space="preserve"> Masterarbeit, Münster.</w:t>
                </w:r>
              </w:ins>
            </w:p>
            <w:p w14:paraId="1D13034C" w14:textId="77777777" w:rsidR="009737A6" w:rsidRDefault="009737A6">
              <w:pPr>
                <w:pStyle w:val="Literaturverzeichnis"/>
                <w:ind w:left="720" w:hanging="720"/>
                <w:rPr>
                  <w:ins w:id="2005" w:author="Carsten Hein" w:date="2022-01-03T08:40:00Z"/>
                  <w:noProof/>
                </w:rPr>
              </w:pPr>
              <w:ins w:id="2006" w:author="Carsten Hein" w:date="2022-01-03T08:40:00Z">
                <w:r>
                  <w:rPr>
                    <w:noProof/>
                  </w:rPr>
                  <w:t xml:space="preserve">Zauft, D. (2014). </w:t>
                </w:r>
                <w:r>
                  <w:rPr>
                    <w:i/>
                    <w:iCs/>
                    <w:noProof/>
                  </w:rPr>
                  <w:t>Untersuchungen an geklebten Verbundkonstruktionen aus Holz und Leichtbeton.</w:t>
                </w:r>
                <w:r>
                  <w:rPr>
                    <w:noProof/>
                  </w:rPr>
                  <w:t xml:space="preserve"> Berlin.</w:t>
                </w:r>
              </w:ins>
            </w:p>
            <w:p w14:paraId="7D7241A3" w14:textId="77777777" w:rsidR="009737A6" w:rsidRDefault="009737A6">
              <w:pPr>
                <w:pStyle w:val="Literaturverzeichnis"/>
                <w:ind w:left="720" w:hanging="720"/>
                <w:rPr>
                  <w:ins w:id="2007" w:author="Carsten Hein" w:date="2022-01-03T08:40:00Z"/>
                  <w:noProof/>
                </w:rPr>
              </w:pPr>
              <w:ins w:id="2008" w:author="Carsten Hein" w:date="2022-01-03T08:40:00Z">
                <w:r>
                  <w:rPr>
                    <w:noProof/>
                  </w:rPr>
                  <w:t xml:space="preserve">Zilch, K., &amp; Zehetmaier, G. (2010). </w:t>
                </w:r>
                <w:r>
                  <w:rPr>
                    <w:i/>
                    <w:iCs/>
                    <w:noProof/>
                  </w:rPr>
                  <w:t>Bemessung im konstruktiven Betonbau .</w:t>
                </w:r>
                <w:r>
                  <w:rPr>
                    <w:noProof/>
                  </w:rPr>
                  <w:t xml:space="preserve"> Springer Verlag.</w:t>
                </w:r>
              </w:ins>
            </w:p>
            <w:p w14:paraId="222609A2" w14:textId="234D11E9" w:rsidR="00420E44" w:rsidDel="009737A6" w:rsidRDefault="00420E44">
              <w:pPr>
                <w:pStyle w:val="Literaturverzeichnis"/>
                <w:ind w:left="720" w:hanging="720"/>
                <w:rPr>
                  <w:del w:id="2009" w:author="Carsten Hein" w:date="2022-01-03T08:40:00Z"/>
                  <w:noProof/>
                  <w:sz w:val="24"/>
                  <w:szCs w:val="24"/>
                </w:rPr>
              </w:pPr>
              <w:del w:id="2010" w:author="Carsten Hein" w:date="2022-01-03T08:40:00Z">
                <w:r w:rsidDel="009737A6">
                  <w:rPr>
                    <w:noProof/>
                  </w:rPr>
                  <w:delText>(kein Datum).</w:delText>
                </w:r>
              </w:del>
            </w:p>
            <w:p w14:paraId="284C416D" w14:textId="77777777" w:rsidR="00420E44" w:rsidDel="009737A6" w:rsidRDefault="00420E44">
              <w:pPr>
                <w:pStyle w:val="Literaturverzeichnis"/>
                <w:ind w:left="720" w:hanging="720"/>
                <w:rPr>
                  <w:del w:id="2011" w:author="Carsten Hein" w:date="2022-01-03T08:40:00Z"/>
                  <w:noProof/>
                </w:rPr>
              </w:pPr>
              <w:del w:id="2012" w:author="Carsten Hein" w:date="2022-01-03T08:40:00Z">
                <w:r w:rsidDel="009737A6">
                  <w:rPr>
                    <w:noProof/>
                  </w:rPr>
                  <w:delText xml:space="preserve">Augustin, M., &amp; Zimmer, S. (2016). Untersuchung und Nachweisführung auflagernah ausgeklinkter BSH/BSP Plattenbalkenquerschnitte. </w:delText>
                </w:r>
                <w:r w:rsidDel="009737A6">
                  <w:rPr>
                    <w:i/>
                    <w:iCs/>
                    <w:noProof/>
                  </w:rPr>
                  <w:delText>2. Klagenfurter Holzbau-Fachtagung</w:delText>
                </w:r>
                <w:r w:rsidDel="009737A6">
                  <w:rPr>
                    <w:noProof/>
                  </w:rPr>
                  <w:delText>.</w:delText>
                </w:r>
              </w:del>
            </w:p>
            <w:p w14:paraId="1076C792" w14:textId="77777777" w:rsidR="00420E44" w:rsidDel="009737A6" w:rsidRDefault="00420E44">
              <w:pPr>
                <w:pStyle w:val="Literaturverzeichnis"/>
                <w:ind w:left="720" w:hanging="720"/>
                <w:rPr>
                  <w:del w:id="2013" w:author="Carsten Hein" w:date="2022-01-03T08:40:00Z"/>
                  <w:noProof/>
                </w:rPr>
              </w:pPr>
              <w:del w:id="2014" w:author="Carsten Hein" w:date="2022-01-03T08:40:00Z">
                <w:r w:rsidDel="009737A6">
                  <w:rPr>
                    <w:noProof/>
                  </w:rPr>
                  <w:delText xml:space="preserve">Breidenbach, M. (2019). </w:delText>
                </w:r>
                <w:r w:rsidDel="009737A6">
                  <w:rPr>
                    <w:i/>
                    <w:iCs/>
                    <w:noProof/>
                  </w:rPr>
                  <w:delText>Kerven in Holz-Beton-Verbund-Systemen mit nachträglichem Polymerbetonverguss: Experimentelle und theoretische Grundlagen.</w:delText>
                </w:r>
                <w:r w:rsidDel="009737A6">
                  <w:rPr>
                    <w:noProof/>
                  </w:rPr>
                  <w:delText xml:space="preserve"> Masterarbeit, Technische Universität Berlin.</w:delText>
                </w:r>
              </w:del>
            </w:p>
            <w:p w14:paraId="37D2DEC4" w14:textId="77777777" w:rsidR="00420E44" w:rsidRPr="00AF63C3" w:rsidDel="009737A6" w:rsidRDefault="00420E44">
              <w:pPr>
                <w:pStyle w:val="Literaturverzeichnis"/>
                <w:ind w:left="720" w:hanging="720"/>
                <w:rPr>
                  <w:del w:id="2015" w:author="Carsten Hein" w:date="2022-01-03T08:40:00Z"/>
                  <w:noProof/>
                  <w:lang w:val="en-GB"/>
                </w:rPr>
              </w:pPr>
              <w:del w:id="2016" w:author="Carsten Hein" w:date="2022-01-03T08:40:00Z">
                <w:r w:rsidDel="009737A6">
                  <w:rPr>
                    <w:noProof/>
                  </w:rPr>
                  <w:delText xml:space="preserve">Brunner, M., Romer, M., &amp; Schnüriger, M. (2007). </w:delText>
                </w:r>
                <w:r w:rsidRPr="00AF63C3" w:rsidDel="009737A6">
                  <w:rPr>
                    <w:noProof/>
                    <w:lang w:val="en-GB"/>
                  </w:rPr>
                  <w:delText xml:space="preserve">Timber-concrete-composite with an adhesive connector (wet on wet process). </w:delText>
                </w:r>
                <w:r w:rsidRPr="00AF63C3" w:rsidDel="009737A6">
                  <w:rPr>
                    <w:i/>
                    <w:iCs/>
                    <w:noProof/>
                    <w:lang w:val="en-GB"/>
                  </w:rPr>
                  <w:delText>Materials and Structures</w:delText>
                </w:r>
                <w:r w:rsidRPr="00AF63C3" w:rsidDel="009737A6">
                  <w:rPr>
                    <w:noProof/>
                    <w:lang w:val="en-GB"/>
                  </w:rPr>
                  <w:delText>, S. 119-126.</w:delText>
                </w:r>
              </w:del>
            </w:p>
            <w:p w14:paraId="2FB8DDEB" w14:textId="77777777" w:rsidR="00420E44" w:rsidRPr="00AF63C3" w:rsidDel="009737A6" w:rsidRDefault="00420E44">
              <w:pPr>
                <w:pStyle w:val="Literaturverzeichnis"/>
                <w:ind w:left="720" w:hanging="720"/>
                <w:rPr>
                  <w:del w:id="2017" w:author="Carsten Hein" w:date="2022-01-03T08:40:00Z"/>
                  <w:noProof/>
                  <w:lang w:val="en-GB"/>
                </w:rPr>
              </w:pPr>
              <w:del w:id="2018" w:author="Carsten Hein" w:date="2022-01-03T08:40:00Z">
                <w:r w:rsidRPr="00AF63C3" w:rsidDel="009737A6">
                  <w:rPr>
                    <w:noProof/>
                    <w:lang w:val="en-GB"/>
                  </w:rPr>
                  <w:delText xml:space="preserve">de Oliveira Negrao, J. H., de Oliveira, C. A., de Oliveira, F. M., &amp; Cachim, P. B. (October 2010). Glued Composite Timber-Concrete Beams I: Interlayer Connection Specimen Tests. </w:delText>
                </w:r>
                <w:r w:rsidRPr="00AF63C3" w:rsidDel="009737A6">
                  <w:rPr>
                    <w:i/>
                    <w:iCs/>
                    <w:noProof/>
                    <w:lang w:val="en-GB"/>
                  </w:rPr>
                  <w:delText>Journal of Structural Engineering ASCE</w:delText>
                </w:r>
                <w:r w:rsidRPr="00AF63C3" w:rsidDel="009737A6">
                  <w:rPr>
                    <w:noProof/>
                    <w:lang w:val="en-GB"/>
                  </w:rPr>
                  <w:delText>, S. 1236-1245.</w:delText>
                </w:r>
              </w:del>
            </w:p>
            <w:p w14:paraId="62265C9B" w14:textId="77777777" w:rsidR="00420E44" w:rsidRPr="00AF63C3" w:rsidDel="009737A6" w:rsidRDefault="00420E44">
              <w:pPr>
                <w:pStyle w:val="Literaturverzeichnis"/>
                <w:ind w:left="720" w:hanging="720"/>
                <w:rPr>
                  <w:del w:id="2019" w:author="Carsten Hein" w:date="2022-01-03T08:40:00Z"/>
                  <w:noProof/>
                  <w:lang w:val="en-GB"/>
                </w:rPr>
              </w:pPr>
              <w:del w:id="2020" w:author="Carsten Hein" w:date="2022-01-03T08:40:00Z">
                <w:r w:rsidRPr="00AF63C3" w:rsidDel="009737A6">
                  <w:rPr>
                    <w:noProof/>
                    <w:lang w:val="en-GB"/>
                  </w:rPr>
                  <w:delText xml:space="preserve">de Oliveira Negrao, J. H., de Oliveira, C. A., de Oliveira, F. M., &amp; Cachim, P. B. (Oktober 2010). Glued Composite Timber-Concrete Beams II: Analysis and Tests of Beam Specimens. </w:delText>
                </w:r>
                <w:r w:rsidRPr="00AF63C3" w:rsidDel="009737A6">
                  <w:rPr>
                    <w:i/>
                    <w:iCs/>
                    <w:noProof/>
                    <w:lang w:val="en-GB"/>
                  </w:rPr>
                  <w:delText>Journal of Structural Engineering ASCE</w:delText>
                </w:r>
                <w:r w:rsidRPr="00AF63C3" w:rsidDel="009737A6">
                  <w:rPr>
                    <w:noProof/>
                    <w:lang w:val="en-GB"/>
                  </w:rPr>
                  <w:delText>, S. 1246-1254.</w:delText>
                </w:r>
              </w:del>
            </w:p>
            <w:p w14:paraId="74BB9726" w14:textId="77777777" w:rsidR="00420E44" w:rsidDel="009737A6" w:rsidRDefault="00420E44">
              <w:pPr>
                <w:pStyle w:val="Literaturverzeichnis"/>
                <w:ind w:left="720" w:hanging="720"/>
                <w:rPr>
                  <w:del w:id="2021" w:author="Carsten Hein" w:date="2022-01-03T08:40:00Z"/>
                  <w:noProof/>
                </w:rPr>
              </w:pPr>
              <w:del w:id="2022" w:author="Carsten Hein" w:date="2022-01-03T08:40:00Z">
                <w:r w:rsidRPr="00AF63C3" w:rsidDel="009737A6">
                  <w:rPr>
                    <w:noProof/>
                    <w:lang w:val="en-GB"/>
                  </w:rPr>
                  <w:delText xml:space="preserve">Dias, A., &amp; Schänzlin, J. (20118). Outlook on the future design of timber-concrete-composite structures in the Eurocode. </w:delText>
                </w:r>
                <w:r w:rsidDel="009737A6">
                  <w:rPr>
                    <w:i/>
                    <w:iCs/>
                    <w:noProof/>
                  </w:rPr>
                  <w:delText>24. Internationales Holzbau-Forum IHF 2018</w:delText>
                </w:r>
                <w:r w:rsidDel="009737A6">
                  <w:rPr>
                    <w:noProof/>
                  </w:rPr>
                  <w:delText>.</w:delText>
                </w:r>
              </w:del>
            </w:p>
            <w:p w14:paraId="5BA27BC6" w14:textId="77777777" w:rsidR="00420E44" w:rsidRPr="00AF63C3" w:rsidDel="009737A6" w:rsidRDefault="00420E44">
              <w:pPr>
                <w:pStyle w:val="Literaturverzeichnis"/>
                <w:ind w:left="720" w:hanging="720"/>
                <w:rPr>
                  <w:del w:id="2023" w:author="Carsten Hein" w:date="2022-01-03T08:40:00Z"/>
                  <w:noProof/>
                  <w:lang w:val="en-GB"/>
                </w:rPr>
              </w:pPr>
              <w:del w:id="2024" w:author="Carsten Hein" w:date="2022-01-03T08:40:00Z">
                <w:r w:rsidDel="009737A6">
                  <w:rPr>
                    <w:noProof/>
                  </w:rPr>
                  <w:delText xml:space="preserve">Dias, A., Fragiacomo, M., Harris, R., Kuklik, P., Rajcic, V., &amp; Schänzlin, J. (2018). </w:delText>
                </w:r>
                <w:r w:rsidRPr="00AF63C3" w:rsidDel="009737A6">
                  <w:rPr>
                    <w:i/>
                    <w:iCs/>
                    <w:noProof/>
                    <w:lang w:val="en-GB"/>
                  </w:rPr>
                  <w:delText>TS TCC OCT-2018.</w:delText>
                </w:r>
                <w:r w:rsidRPr="00AF63C3" w:rsidDel="009737A6">
                  <w:rPr>
                    <w:noProof/>
                    <w:lang w:val="en-GB"/>
                  </w:rPr>
                  <w:delText xml:space="preserve"> </w:delText>
                </w:r>
              </w:del>
            </w:p>
            <w:p w14:paraId="03733539" w14:textId="77777777" w:rsidR="00420E44" w:rsidDel="009737A6" w:rsidRDefault="00420E44">
              <w:pPr>
                <w:pStyle w:val="Literaturverzeichnis"/>
                <w:ind w:left="720" w:hanging="720"/>
                <w:rPr>
                  <w:del w:id="2025" w:author="Carsten Hein" w:date="2022-01-03T08:40:00Z"/>
                  <w:noProof/>
                </w:rPr>
              </w:pPr>
              <w:del w:id="2026" w:author="Carsten Hein" w:date="2022-01-03T08:40:00Z">
                <w:r w:rsidRPr="00AF63C3" w:rsidDel="009737A6">
                  <w:rPr>
                    <w:noProof/>
                    <w:lang w:val="en-GB"/>
                  </w:rPr>
                  <w:delText xml:space="preserve">Dias, A., Schänzlin, J., &amp; Dietsch, P. (2018). </w:delText>
                </w:r>
                <w:r w:rsidRPr="00AF63C3" w:rsidDel="009737A6">
                  <w:rPr>
                    <w:i/>
                    <w:iCs/>
                    <w:noProof/>
                    <w:lang w:val="en-GB"/>
                  </w:rPr>
                  <w:delText>Design of timber-concrete composite structures.</w:delText>
                </w:r>
                <w:r w:rsidRPr="00AF63C3" w:rsidDel="009737A6">
                  <w:rPr>
                    <w:noProof/>
                    <w:lang w:val="en-GB"/>
                  </w:rPr>
                  <w:delText xml:space="preserve"> </w:delText>
                </w:r>
                <w:r w:rsidDel="009737A6">
                  <w:rPr>
                    <w:noProof/>
                  </w:rPr>
                  <w:delText>Shaker Verlag .</w:delText>
                </w:r>
              </w:del>
            </w:p>
            <w:p w14:paraId="75CD7A76" w14:textId="77777777" w:rsidR="00420E44" w:rsidDel="009737A6" w:rsidRDefault="00420E44">
              <w:pPr>
                <w:pStyle w:val="Literaturverzeichnis"/>
                <w:ind w:left="720" w:hanging="720"/>
                <w:rPr>
                  <w:del w:id="2027" w:author="Carsten Hein" w:date="2022-01-03T08:40:00Z"/>
                  <w:noProof/>
                </w:rPr>
              </w:pPr>
              <w:del w:id="2028" w:author="Carsten Hein" w:date="2022-01-03T08:40:00Z">
                <w:r w:rsidDel="009737A6">
                  <w:rPr>
                    <w:noProof/>
                  </w:rPr>
                  <w:delText xml:space="preserve">(2018). </w:delText>
                </w:r>
                <w:r w:rsidDel="009737A6">
                  <w:rPr>
                    <w:i/>
                    <w:iCs/>
                    <w:noProof/>
                  </w:rPr>
                  <w:delText>DIN 4109-01:2018-01.</w:delText>
                </w:r>
                <w:r w:rsidDel="009737A6">
                  <w:rPr>
                    <w:noProof/>
                  </w:rPr>
                  <w:delText xml:space="preserve"> Berlin: Beuth Verlag.</w:delText>
                </w:r>
              </w:del>
            </w:p>
            <w:p w14:paraId="66DFE7E4" w14:textId="77777777" w:rsidR="00420E44" w:rsidDel="009737A6" w:rsidRDefault="00420E44">
              <w:pPr>
                <w:pStyle w:val="Literaturverzeichnis"/>
                <w:ind w:left="720" w:hanging="720"/>
                <w:rPr>
                  <w:del w:id="2029" w:author="Carsten Hein" w:date="2022-01-03T08:40:00Z"/>
                  <w:noProof/>
                </w:rPr>
              </w:pPr>
              <w:del w:id="2030" w:author="Carsten Hein" w:date="2022-01-03T08:40:00Z">
                <w:r w:rsidDel="009737A6">
                  <w:rPr>
                    <w:noProof/>
                  </w:rPr>
                  <w:delText xml:space="preserve">(2016). </w:delText>
                </w:r>
                <w:r w:rsidDel="009737A6">
                  <w:rPr>
                    <w:i/>
                    <w:iCs/>
                    <w:noProof/>
                  </w:rPr>
                  <w:delText>DIN 4109-32:2016-07.</w:delText>
                </w:r>
                <w:r w:rsidDel="009737A6">
                  <w:rPr>
                    <w:noProof/>
                  </w:rPr>
                  <w:delText xml:space="preserve"> Berlin: Beuth Verlag.</w:delText>
                </w:r>
              </w:del>
            </w:p>
            <w:p w14:paraId="36D00CBD" w14:textId="77777777" w:rsidR="00420E44" w:rsidDel="009737A6" w:rsidRDefault="00420E44">
              <w:pPr>
                <w:pStyle w:val="Literaturverzeichnis"/>
                <w:ind w:left="720" w:hanging="720"/>
                <w:rPr>
                  <w:del w:id="2031" w:author="Carsten Hein" w:date="2022-01-03T08:40:00Z"/>
                  <w:noProof/>
                </w:rPr>
              </w:pPr>
              <w:del w:id="2032" w:author="Carsten Hein" w:date="2022-01-03T08:40:00Z">
                <w:r w:rsidDel="009737A6">
                  <w:rPr>
                    <w:noProof/>
                  </w:rPr>
                  <w:delText xml:space="preserve">(2016). </w:delText>
                </w:r>
                <w:r w:rsidDel="009737A6">
                  <w:rPr>
                    <w:i/>
                    <w:iCs/>
                    <w:noProof/>
                  </w:rPr>
                  <w:delText>DIN 4109-34:2016-07.</w:delText>
                </w:r>
                <w:r w:rsidDel="009737A6">
                  <w:rPr>
                    <w:noProof/>
                  </w:rPr>
                  <w:delText xml:space="preserve"> Berlin: Beuth Verlag.</w:delText>
                </w:r>
              </w:del>
            </w:p>
            <w:p w14:paraId="6685929D" w14:textId="77777777" w:rsidR="00420E44" w:rsidDel="009737A6" w:rsidRDefault="00420E44">
              <w:pPr>
                <w:pStyle w:val="Literaturverzeichnis"/>
                <w:ind w:left="720" w:hanging="720"/>
                <w:rPr>
                  <w:del w:id="2033" w:author="Carsten Hein" w:date="2022-01-03T08:40:00Z"/>
                  <w:noProof/>
                </w:rPr>
              </w:pPr>
              <w:del w:id="2034" w:author="Carsten Hein" w:date="2022-01-03T08:40:00Z">
                <w:r w:rsidDel="009737A6">
                  <w:rPr>
                    <w:noProof/>
                  </w:rPr>
                  <w:delText xml:space="preserve">(2003). </w:delText>
                </w:r>
                <w:r w:rsidDel="009737A6">
                  <w:rPr>
                    <w:i/>
                    <w:iCs/>
                    <w:noProof/>
                  </w:rPr>
                  <w:delText>DIN 68364:2003-05.</w:delText>
                </w:r>
                <w:r w:rsidDel="009737A6">
                  <w:rPr>
                    <w:noProof/>
                  </w:rPr>
                  <w:delText xml:space="preserve"> Berlin: Beuth Verlag.</w:delText>
                </w:r>
              </w:del>
            </w:p>
            <w:p w14:paraId="2D5676B7" w14:textId="77777777" w:rsidR="00420E44" w:rsidDel="009737A6" w:rsidRDefault="00420E44">
              <w:pPr>
                <w:pStyle w:val="Literaturverzeichnis"/>
                <w:ind w:left="720" w:hanging="720"/>
                <w:rPr>
                  <w:del w:id="2035" w:author="Carsten Hein" w:date="2022-01-03T08:40:00Z"/>
                  <w:noProof/>
                </w:rPr>
              </w:pPr>
              <w:del w:id="2036" w:author="Carsten Hein" w:date="2022-01-03T08:40:00Z">
                <w:r w:rsidDel="009737A6">
                  <w:rPr>
                    <w:noProof/>
                  </w:rPr>
                  <w:delText xml:space="preserve">(2013). </w:delText>
                </w:r>
                <w:r w:rsidDel="009737A6">
                  <w:rPr>
                    <w:i/>
                    <w:iCs/>
                    <w:noProof/>
                  </w:rPr>
                  <w:delText>DIN EN 14080:2013-09.</w:delText>
                </w:r>
                <w:r w:rsidDel="009737A6">
                  <w:rPr>
                    <w:noProof/>
                  </w:rPr>
                  <w:delText xml:space="preserve"> Berlin: Betuh Verlag GmbH.</w:delText>
                </w:r>
              </w:del>
            </w:p>
            <w:p w14:paraId="6915109C" w14:textId="77777777" w:rsidR="00420E44" w:rsidDel="009737A6" w:rsidRDefault="00420E44">
              <w:pPr>
                <w:pStyle w:val="Literaturverzeichnis"/>
                <w:ind w:left="720" w:hanging="720"/>
                <w:rPr>
                  <w:del w:id="2037" w:author="Carsten Hein" w:date="2022-01-03T08:40:00Z"/>
                  <w:noProof/>
                </w:rPr>
              </w:pPr>
              <w:del w:id="2038" w:author="Carsten Hein" w:date="2022-01-03T08:40:00Z">
                <w:r w:rsidDel="009737A6">
                  <w:rPr>
                    <w:noProof/>
                  </w:rPr>
                  <w:delText xml:space="preserve">(2010). </w:delText>
                </w:r>
                <w:r w:rsidDel="009737A6">
                  <w:rPr>
                    <w:i/>
                    <w:iCs/>
                    <w:noProof/>
                  </w:rPr>
                  <w:delText>DIN EN 1990:2010-12.</w:delText>
                </w:r>
                <w:r w:rsidDel="009737A6">
                  <w:rPr>
                    <w:noProof/>
                  </w:rPr>
                  <w:delText xml:space="preserve"> Berlin: Beuth Verlag.</w:delText>
                </w:r>
              </w:del>
            </w:p>
            <w:p w14:paraId="682B3179" w14:textId="77777777" w:rsidR="00420E44" w:rsidDel="009737A6" w:rsidRDefault="00420E44">
              <w:pPr>
                <w:pStyle w:val="Literaturverzeichnis"/>
                <w:ind w:left="720" w:hanging="720"/>
                <w:rPr>
                  <w:del w:id="2039" w:author="Carsten Hein" w:date="2022-01-03T08:40:00Z"/>
                  <w:noProof/>
                </w:rPr>
              </w:pPr>
              <w:del w:id="2040" w:author="Carsten Hein" w:date="2022-01-03T08:40:00Z">
                <w:r w:rsidDel="009737A6">
                  <w:rPr>
                    <w:noProof/>
                  </w:rPr>
                  <w:delText xml:space="preserve">(2010). </w:delText>
                </w:r>
                <w:r w:rsidDel="009737A6">
                  <w:rPr>
                    <w:i/>
                    <w:iCs/>
                    <w:noProof/>
                  </w:rPr>
                  <w:delText>DIN EN 1991-1-1:2010-12.</w:delText>
                </w:r>
                <w:r w:rsidDel="009737A6">
                  <w:rPr>
                    <w:noProof/>
                  </w:rPr>
                  <w:delText xml:space="preserve"> 2010: Beuth Verlag.</w:delText>
                </w:r>
              </w:del>
            </w:p>
            <w:p w14:paraId="5C15D203" w14:textId="77777777" w:rsidR="00420E44" w:rsidDel="009737A6" w:rsidRDefault="00420E44">
              <w:pPr>
                <w:pStyle w:val="Literaturverzeichnis"/>
                <w:ind w:left="720" w:hanging="720"/>
                <w:rPr>
                  <w:del w:id="2041" w:author="Carsten Hein" w:date="2022-01-03T08:40:00Z"/>
                  <w:noProof/>
                </w:rPr>
              </w:pPr>
              <w:del w:id="2042" w:author="Carsten Hein" w:date="2022-01-03T08:40:00Z">
                <w:r w:rsidDel="009737A6">
                  <w:rPr>
                    <w:noProof/>
                  </w:rPr>
                  <w:delText xml:space="preserve">(2011). </w:delText>
                </w:r>
                <w:r w:rsidDel="009737A6">
                  <w:rPr>
                    <w:i/>
                    <w:iCs/>
                    <w:noProof/>
                  </w:rPr>
                  <w:delText>DIN EN 1992-1-1:2011-01.</w:delText>
                </w:r>
                <w:r w:rsidDel="009737A6">
                  <w:rPr>
                    <w:noProof/>
                  </w:rPr>
                  <w:delText xml:space="preserve"> Berlin: Beuth Verlag.</w:delText>
                </w:r>
              </w:del>
            </w:p>
            <w:p w14:paraId="4C269BE0" w14:textId="77777777" w:rsidR="00420E44" w:rsidDel="009737A6" w:rsidRDefault="00420E44">
              <w:pPr>
                <w:pStyle w:val="Literaturverzeichnis"/>
                <w:ind w:left="720" w:hanging="720"/>
                <w:rPr>
                  <w:del w:id="2043" w:author="Carsten Hein" w:date="2022-01-03T08:40:00Z"/>
                  <w:noProof/>
                </w:rPr>
              </w:pPr>
              <w:del w:id="2044" w:author="Carsten Hein" w:date="2022-01-03T08:40:00Z">
                <w:r w:rsidDel="009737A6">
                  <w:rPr>
                    <w:noProof/>
                  </w:rPr>
                  <w:delText xml:space="preserve">(2010). </w:delText>
                </w:r>
                <w:r w:rsidDel="009737A6">
                  <w:rPr>
                    <w:i/>
                    <w:iCs/>
                    <w:noProof/>
                  </w:rPr>
                  <w:delText>DIN EN 1992-1-2:2010-12.</w:delText>
                </w:r>
                <w:r w:rsidDel="009737A6">
                  <w:rPr>
                    <w:noProof/>
                  </w:rPr>
                  <w:delText xml:space="preserve"> Berlin: Beuth Verlag.</w:delText>
                </w:r>
              </w:del>
            </w:p>
            <w:p w14:paraId="0036B19A" w14:textId="77777777" w:rsidR="00420E44" w:rsidDel="009737A6" w:rsidRDefault="00420E44">
              <w:pPr>
                <w:pStyle w:val="Literaturverzeichnis"/>
                <w:ind w:left="720" w:hanging="720"/>
                <w:rPr>
                  <w:del w:id="2045" w:author="Carsten Hein" w:date="2022-01-03T08:40:00Z"/>
                  <w:noProof/>
                </w:rPr>
              </w:pPr>
              <w:del w:id="2046" w:author="Carsten Hein" w:date="2022-01-03T08:40:00Z">
                <w:r w:rsidDel="009737A6">
                  <w:rPr>
                    <w:noProof/>
                  </w:rPr>
                  <w:delText xml:space="preserve">(2010). </w:delText>
                </w:r>
                <w:r w:rsidDel="009737A6">
                  <w:rPr>
                    <w:i/>
                    <w:iCs/>
                    <w:noProof/>
                  </w:rPr>
                  <w:delText>DIN EN 1995-1-1:2010-12.</w:delText>
                </w:r>
                <w:r w:rsidDel="009737A6">
                  <w:rPr>
                    <w:noProof/>
                  </w:rPr>
                  <w:delText xml:space="preserve"> Berlin: Beuth Verlag.</w:delText>
                </w:r>
              </w:del>
            </w:p>
            <w:p w14:paraId="4D481086" w14:textId="77777777" w:rsidR="00420E44" w:rsidDel="009737A6" w:rsidRDefault="00420E44">
              <w:pPr>
                <w:pStyle w:val="Literaturverzeichnis"/>
                <w:ind w:left="720" w:hanging="720"/>
                <w:rPr>
                  <w:del w:id="2047" w:author="Carsten Hein" w:date="2022-01-03T08:40:00Z"/>
                  <w:noProof/>
                </w:rPr>
              </w:pPr>
              <w:del w:id="2048" w:author="Carsten Hein" w:date="2022-01-03T08:40:00Z">
                <w:r w:rsidDel="009737A6">
                  <w:rPr>
                    <w:noProof/>
                  </w:rPr>
                  <w:delText xml:space="preserve">(2010). </w:delText>
                </w:r>
                <w:r w:rsidDel="009737A6">
                  <w:rPr>
                    <w:i/>
                    <w:iCs/>
                    <w:noProof/>
                  </w:rPr>
                  <w:delText>DIN EN 1995-1-2:2010-12.</w:delText>
                </w:r>
                <w:r w:rsidDel="009737A6">
                  <w:rPr>
                    <w:noProof/>
                  </w:rPr>
                  <w:delText xml:space="preserve"> 2010: Beuth Verlag.</w:delText>
                </w:r>
              </w:del>
            </w:p>
            <w:p w14:paraId="60AECBA2" w14:textId="77777777" w:rsidR="00420E44" w:rsidDel="009737A6" w:rsidRDefault="00420E44">
              <w:pPr>
                <w:pStyle w:val="Literaturverzeichnis"/>
                <w:ind w:left="720" w:hanging="720"/>
                <w:rPr>
                  <w:del w:id="2049" w:author="Carsten Hein" w:date="2022-01-03T08:40:00Z"/>
                  <w:noProof/>
                </w:rPr>
              </w:pPr>
              <w:del w:id="2050" w:author="Carsten Hein" w:date="2022-01-03T08:40:00Z">
                <w:r w:rsidDel="009737A6">
                  <w:rPr>
                    <w:noProof/>
                  </w:rPr>
                  <w:delText xml:space="preserve">(2010). </w:delText>
                </w:r>
                <w:r w:rsidDel="009737A6">
                  <w:rPr>
                    <w:i/>
                    <w:iCs/>
                    <w:noProof/>
                  </w:rPr>
                  <w:delText>DIN EN 1995-1-2:2010-12.</w:delText>
                </w:r>
                <w:r w:rsidDel="009737A6">
                  <w:rPr>
                    <w:noProof/>
                  </w:rPr>
                  <w:delText xml:space="preserve"> Berlin: Beuth Verlag.</w:delText>
                </w:r>
              </w:del>
            </w:p>
            <w:p w14:paraId="2CC6DDBE" w14:textId="77777777" w:rsidR="00420E44" w:rsidDel="009737A6" w:rsidRDefault="00420E44">
              <w:pPr>
                <w:pStyle w:val="Literaturverzeichnis"/>
                <w:ind w:left="720" w:hanging="720"/>
                <w:rPr>
                  <w:del w:id="2051" w:author="Carsten Hein" w:date="2022-01-03T08:40:00Z"/>
                  <w:noProof/>
                </w:rPr>
              </w:pPr>
              <w:del w:id="2052" w:author="Carsten Hein" w:date="2022-01-03T08:40:00Z">
                <w:r w:rsidDel="009737A6">
                  <w:rPr>
                    <w:noProof/>
                  </w:rPr>
                  <w:lastRenderedPageBreak/>
                  <w:delText xml:space="preserve">(1991). </w:delText>
                </w:r>
                <w:r w:rsidDel="009737A6">
                  <w:rPr>
                    <w:i/>
                    <w:iCs/>
                    <w:noProof/>
                  </w:rPr>
                  <w:delText>DIN EN 26891:1991.</w:delText>
                </w:r>
                <w:r w:rsidDel="009737A6">
                  <w:rPr>
                    <w:noProof/>
                  </w:rPr>
                  <w:delText xml:space="preserve"> Berlin: Beuth Verlag.</w:delText>
                </w:r>
              </w:del>
            </w:p>
            <w:p w14:paraId="64359E55" w14:textId="77777777" w:rsidR="00420E44" w:rsidDel="009737A6" w:rsidRDefault="00420E44">
              <w:pPr>
                <w:pStyle w:val="Literaturverzeichnis"/>
                <w:ind w:left="720" w:hanging="720"/>
                <w:rPr>
                  <w:del w:id="2053" w:author="Carsten Hein" w:date="2022-01-03T08:40:00Z"/>
                  <w:noProof/>
                </w:rPr>
              </w:pPr>
              <w:del w:id="2054" w:author="Carsten Hein" w:date="2022-01-03T08:40:00Z">
                <w:r w:rsidDel="009737A6">
                  <w:rPr>
                    <w:noProof/>
                  </w:rPr>
                  <w:delText xml:space="preserve">(2010). </w:delText>
                </w:r>
                <w:r w:rsidDel="009737A6">
                  <w:rPr>
                    <w:i/>
                    <w:iCs/>
                    <w:noProof/>
                  </w:rPr>
                  <w:delText>DIN EN 408:2012-10.</w:delText>
                </w:r>
                <w:r w:rsidDel="009737A6">
                  <w:rPr>
                    <w:noProof/>
                  </w:rPr>
                  <w:delText xml:space="preserve"> Berlin: Beuth Verlag.</w:delText>
                </w:r>
              </w:del>
            </w:p>
            <w:p w14:paraId="78081AB0" w14:textId="77777777" w:rsidR="00420E44" w:rsidDel="009737A6" w:rsidRDefault="00420E44">
              <w:pPr>
                <w:pStyle w:val="Literaturverzeichnis"/>
                <w:ind w:left="720" w:hanging="720"/>
                <w:rPr>
                  <w:del w:id="2055" w:author="Carsten Hein" w:date="2022-01-03T08:40:00Z"/>
                  <w:noProof/>
                </w:rPr>
              </w:pPr>
              <w:del w:id="2056" w:author="Carsten Hein" w:date="2022-01-03T08:40:00Z">
                <w:r w:rsidDel="009737A6">
                  <w:rPr>
                    <w:noProof/>
                  </w:rPr>
                  <w:delText xml:space="preserve">Eisenhut, L. (2015). </w:delText>
                </w:r>
                <w:r w:rsidDel="009737A6">
                  <w:rPr>
                    <w:i/>
                    <w:iCs/>
                    <w:noProof/>
                  </w:rPr>
                  <w:delText>Geklebter Verbund aus Holz und hochfestem Beton - Untersuchungen zum Langzeitverhalten.</w:delText>
                </w:r>
                <w:r w:rsidDel="009737A6">
                  <w:rPr>
                    <w:noProof/>
                  </w:rPr>
                  <w:delText xml:space="preserve"> Kassel: kassl university press GmbH.</w:delText>
                </w:r>
              </w:del>
            </w:p>
            <w:p w14:paraId="69F4BCC8" w14:textId="77777777" w:rsidR="00420E44" w:rsidDel="009737A6" w:rsidRDefault="00420E44">
              <w:pPr>
                <w:pStyle w:val="Literaturverzeichnis"/>
                <w:ind w:left="720" w:hanging="720"/>
                <w:rPr>
                  <w:del w:id="2057" w:author="Carsten Hein" w:date="2022-01-03T08:40:00Z"/>
                  <w:noProof/>
                </w:rPr>
              </w:pPr>
              <w:del w:id="2058" w:author="Carsten Hein" w:date="2022-01-03T08:40:00Z">
                <w:r w:rsidDel="009737A6">
                  <w:rPr>
                    <w:noProof/>
                  </w:rPr>
                  <w:delText xml:space="preserve">Eisenhut, L. (11 2016). Langzeitverhalten geklebter Bauteile aus Holz und hochfestem Beton bei natürlichem Klima. (E. &amp;. Verlag, Hrsg.) </w:delText>
                </w:r>
                <w:r w:rsidDel="009737A6">
                  <w:rPr>
                    <w:i/>
                    <w:iCs/>
                    <w:noProof/>
                  </w:rPr>
                  <w:delText>Bautechnik 93</w:delText>
                </w:r>
                <w:r w:rsidDel="009737A6">
                  <w:rPr>
                    <w:noProof/>
                  </w:rPr>
                  <w:delText>.</w:delText>
                </w:r>
              </w:del>
            </w:p>
            <w:p w14:paraId="6CFB45C1" w14:textId="77777777" w:rsidR="00420E44" w:rsidDel="009737A6" w:rsidRDefault="00420E44">
              <w:pPr>
                <w:pStyle w:val="Literaturverzeichnis"/>
                <w:ind w:left="720" w:hanging="720"/>
                <w:rPr>
                  <w:del w:id="2059" w:author="Carsten Hein" w:date="2022-01-03T08:40:00Z"/>
                  <w:noProof/>
                </w:rPr>
              </w:pPr>
              <w:del w:id="2060" w:author="Carsten Hein" w:date="2022-01-03T08:40:00Z">
                <w:r w:rsidDel="009737A6">
                  <w:rPr>
                    <w:noProof/>
                  </w:rPr>
                  <w:delText xml:space="preserve">(1995). </w:delText>
                </w:r>
                <w:r w:rsidDel="009737A6">
                  <w:rPr>
                    <w:i/>
                    <w:iCs/>
                    <w:noProof/>
                  </w:rPr>
                  <w:delText>EN ISO 10365:1995.</w:delText>
                </w:r>
                <w:r w:rsidDel="009737A6">
                  <w:rPr>
                    <w:noProof/>
                  </w:rPr>
                  <w:delText xml:space="preserve"> Berlin: Beuth Verlag.</w:delText>
                </w:r>
              </w:del>
            </w:p>
            <w:p w14:paraId="7EAFFC0A" w14:textId="77777777" w:rsidR="00420E44" w:rsidDel="009737A6" w:rsidRDefault="00420E44">
              <w:pPr>
                <w:pStyle w:val="Literaturverzeichnis"/>
                <w:ind w:left="720" w:hanging="720"/>
                <w:rPr>
                  <w:del w:id="2061" w:author="Carsten Hein" w:date="2022-01-03T08:40:00Z"/>
                  <w:noProof/>
                </w:rPr>
              </w:pPr>
              <w:del w:id="2062" w:author="Carsten Hein" w:date="2022-01-03T08:40:00Z">
                <w:r w:rsidDel="009737A6">
                  <w:rPr>
                    <w:noProof/>
                  </w:rPr>
                  <w:delText xml:space="preserve">(2017). </w:delText>
                </w:r>
                <w:r w:rsidDel="009737A6">
                  <w:rPr>
                    <w:i/>
                    <w:iCs/>
                    <w:noProof/>
                  </w:rPr>
                  <w:delText>Europäische Technische Bewertung ETA-13/0029 vom 11/07/2017.</w:delText>
                </w:r>
                <w:r w:rsidDel="009737A6">
                  <w:rPr>
                    <w:noProof/>
                  </w:rPr>
                  <w:delText xml:space="preserve"> </w:delText>
                </w:r>
              </w:del>
            </w:p>
            <w:p w14:paraId="40650072" w14:textId="77777777" w:rsidR="00420E44" w:rsidDel="009737A6" w:rsidRDefault="00420E44">
              <w:pPr>
                <w:pStyle w:val="Literaturverzeichnis"/>
                <w:ind w:left="720" w:hanging="720"/>
                <w:rPr>
                  <w:del w:id="2063" w:author="Carsten Hein" w:date="2022-01-03T08:40:00Z"/>
                  <w:noProof/>
                </w:rPr>
              </w:pPr>
              <w:del w:id="2064" w:author="Carsten Hein" w:date="2022-01-03T08:40:00Z">
                <w:r w:rsidRPr="00AF63C3" w:rsidDel="009737A6">
                  <w:rPr>
                    <w:noProof/>
                    <w:lang w:val="en-GB"/>
                  </w:rPr>
                  <w:delText xml:space="preserve">Feix, J., Fleck, D., Meixner, G., &amp; Thaler, T. (April 2010). </w:delText>
                </w:r>
                <w:r w:rsidDel="009737A6">
                  <w:rPr>
                    <w:noProof/>
                  </w:rPr>
                  <w:delText xml:space="preserve">Entwicklung eines getrennt vorgefertigten Holz-Beton-Verbund-Deckensystems. </w:delText>
                </w:r>
                <w:r w:rsidDel="009737A6">
                  <w:rPr>
                    <w:i/>
                    <w:iCs/>
                    <w:noProof/>
                  </w:rPr>
                  <w:delText>Bauingenieur, 85</w:delText>
                </w:r>
                <w:r w:rsidDel="009737A6">
                  <w:rPr>
                    <w:noProof/>
                  </w:rPr>
                  <w:delText>.</w:delText>
                </w:r>
              </w:del>
            </w:p>
            <w:p w14:paraId="7DCEF625" w14:textId="77777777" w:rsidR="00420E44" w:rsidDel="009737A6" w:rsidRDefault="00420E44">
              <w:pPr>
                <w:pStyle w:val="Literaturverzeichnis"/>
                <w:ind w:left="720" w:hanging="720"/>
                <w:rPr>
                  <w:del w:id="2065" w:author="Carsten Hein" w:date="2022-01-03T08:40:00Z"/>
                  <w:noProof/>
                </w:rPr>
              </w:pPr>
              <w:del w:id="2066" w:author="Carsten Hein" w:date="2022-01-03T08:40:00Z">
                <w:r w:rsidDel="009737A6">
                  <w:rPr>
                    <w:noProof/>
                  </w:rPr>
                  <w:delText xml:space="preserve">Fleck, D. (2013). </w:delText>
                </w:r>
                <w:r w:rsidDel="009737A6">
                  <w:rPr>
                    <w:i/>
                    <w:iCs/>
                    <w:noProof/>
                  </w:rPr>
                  <w:delText>Beitrag zum Trag- und Verformungsverhalten eines getrennt vorgefertigten Holz-Beton-Verbunddeckensystems.</w:delText>
                </w:r>
                <w:r w:rsidDel="009737A6">
                  <w:rPr>
                    <w:noProof/>
                  </w:rPr>
                  <w:delText xml:space="preserve"> Innsbruck.</w:delText>
                </w:r>
              </w:del>
            </w:p>
            <w:p w14:paraId="07C5D664" w14:textId="77777777" w:rsidR="00420E44" w:rsidDel="009737A6" w:rsidRDefault="00420E44">
              <w:pPr>
                <w:pStyle w:val="Literaturverzeichnis"/>
                <w:ind w:left="720" w:hanging="720"/>
                <w:rPr>
                  <w:del w:id="2067" w:author="Carsten Hein" w:date="2022-01-03T08:40:00Z"/>
                  <w:noProof/>
                </w:rPr>
              </w:pPr>
              <w:del w:id="2068" w:author="Carsten Hein" w:date="2022-01-03T08:40:00Z">
                <w:r w:rsidDel="009737A6">
                  <w:rPr>
                    <w:noProof/>
                  </w:rPr>
                  <w:delText xml:space="preserve">Frohnmüller, J., &amp; Seim, W. (März 2020). Geklebter Holz-Beton-Verbund auf schalglatten Betonoberflächen. </w:delText>
                </w:r>
                <w:r w:rsidDel="009737A6">
                  <w:rPr>
                    <w:i/>
                    <w:iCs/>
                    <w:noProof/>
                  </w:rPr>
                  <w:delText>Doktoranden Kolloquium Holzbau Forschung + Praxis</w:delText>
                </w:r>
                <w:r w:rsidDel="009737A6">
                  <w:rPr>
                    <w:noProof/>
                  </w:rPr>
                  <w:delText>, S. 35-44.</w:delText>
                </w:r>
              </w:del>
            </w:p>
            <w:p w14:paraId="4BBE7200" w14:textId="77777777" w:rsidR="00420E44" w:rsidDel="009737A6" w:rsidRDefault="00420E44">
              <w:pPr>
                <w:pStyle w:val="Literaturverzeichnis"/>
                <w:ind w:left="720" w:hanging="720"/>
                <w:rPr>
                  <w:del w:id="2069" w:author="Carsten Hein" w:date="2022-01-03T08:40:00Z"/>
                  <w:noProof/>
                </w:rPr>
              </w:pPr>
              <w:del w:id="2070" w:author="Carsten Hein" w:date="2022-01-03T08:40:00Z">
                <w:r w:rsidDel="009737A6">
                  <w:rPr>
                    <w:noProof/>
                  </w:rPr>
                  <w:delText xml:space="preserve">Ginz, A., &amp; Seim, W. (August 2018). </w:delText>
                </w:r>
                <w:r w:rsidRPr="00AF63C3" w:rsidDel="009737A6">
                  <w:rPr>
                    <w:noProof/>
                    <w:lang w:val="en-GB"/>
                  </w:rPr>
                  <w:delText xml:space="preserve">Moisture-induced internal stress within adhesive-bonded timber-concrete composites. </w:delText>
                </w:r>
                <w:r w:rsidDel="009737A6">
                  <w:rPr>
                    <w:i/>
                    <w:iCs/>
                    <w:noProof/>
                  </w:rPr>
                  <w:delText>WCTE 2018</w:delText>
                </w:r>
                <w:r w:rsidDel="009737A6">
                  <w:rPr>
                    <w:noProof/>
                  </w:rPr>
                  <w:delText>.</w:delText>
                </w:r>
              </w:del>
            </w:p>
            <w:p w14:paraId="64284243" w14:textId="77777777" w:rsidR="00420E44" w:rsidDel="009737A6" w:rsidRDefault="00420E44">
              <w:pPr>
                <w:pStyle w:val="Literaturverzeichnis"/>
                <w:ind w:left="720" w:hanging="720"/>
                <w:rPr>
                  <w:del w:id="2071" w:author="Carsten Hein" w:date="2022-01-03T08:40:00Z"/>
                  <w:noProof/>
                </w:rPr>
              </w:pPr>
              <w:del w:id="2072" w:author="Carsten Hein" w:date="2022-01-03T08:40:00Z">
                <w:r w:rsidDel="009737A6">
                  <w:rPr>
                    <w:noProof/>
                  </w:rPr>
                  <w:delText xml:space="preserve">Grosse, M., Hartnack, R., &amp; Rautenstrauch, K. (10 2003). Modellierung von diskontinuierlich verbundenen Holz-Beton-Verbunddecken Teil 2: Langzeitverhalten. </w:delText>
                </w:r>
                <w:r w:rsidDel="009737A6">
                  <w:rPr>
                    <w:i/>
                    <w:iCs/>
                    <w:noProof/>
                  </w:rPr>
                  <w:delText>Bautechnik 80</w:delText>
                </w:r>
                <w:r w:rsidDel="009737A6">
                  <w:rPr>
                    <w:noProof/>
                  </w:rPr>
                  <w:delText>.</w:delText>
                </w:r>
              </w:del>
            </w:p>
            <w:p w14:paraId="7783037D" w14:textId="77777777" w:rsidR="00420E44" w:rsidDel="009737A6" w:rsidRDefault="00420E44">
              <w:pPr>
                <w:pStyle w:val="Literaturverzeichnis"/>
                <w:ind w:left="720" w:hanging="720"/>
                <w:rPr>
                  <w:del w:id="2073" w:author="Carsten Hein" w:date="2022-01-03T08:40:00Z"/>
                  <w:noProof/>
                </w:rPr>
              </w:pPr>
              <w:del w:id="2074" w:author="Carsten Hein" w:date="2022-01-03T08:40:00Z">
                <w:r w:rsidDel="009737A6">
                  <w:rPr>
                    <w:noProof/>
                  </w:rPr>
                  <w:delText xml:space="preserve">Grosse, M., Hartnack, R., Lehmann, S., &amp; Rautenstrauch, K. (2003). Modellierung von diskontinuierlich verbundenen Holz-Beton-Verbundkonstruktionen Teil 1: Kurzzeittragverhalten. </w:delText>
                </w:r>
                <w:r w:rsidDel="009737A6">
                  <w:rPr>
                    <w:i/>
                    <w:iCs/>
                    <w:noProof/>
                  </w:rPr>
                  <w:delText>Bautechnik, 80</w:delText>
                </w:r>
                <w:r w:rsidDel="009737A6">
                  <w:rPr>
                    <w:noProof/>
                  </w:rPr>
                  <w:delText>, S. 534-541.</w:delText>
                </w:r>
              </w:del>
            </w:p>
            <w:p w14:paraId="7829DBFA" w14:textId="77777777" w:rsidR="00420E44" w:rsidDel="009737A6" w:rsidRDefault="00420E44">
              <w:pPr>
                <w:pStyle w:val="Literaturverzeichnis"/>
                <w:ind w:left="720" w:hanging="720"/>
                <w:rPr>
                  <w:del w:id="2075" w:author="Carsten Hein" w:date="2022-01-03T08:40:00Z"/>
                  <w:noProof/>
                </w:rPr>
              </w:pPr>
              <w:del w:id="2076" w:author="Carsten Hein" w:date="2022-01-03T08:40:00Z">
                <w:r w:rsidDel="009737A6">
                  <w:rPr>
                    <w:noProof/>
                  </w:rPr>
                  <w:delText xml:space="preserve">Habenicht, G. (2009). </w:delText>
                </w:r>
                <w:r w:rsidDel="009737A6">
                  <w:rPr>
                    <w:i/>
                    <w:iCs/>
                    <w:noProof/>
                  </w:rPr>
                  <w:delText>Kleben Grundlagen, Technologien, Anwendungen 6. Auflage.</w:delText>
                </w:r>
                <w:r w:rsidDel="009737A6">
                  <w:rPr>
                    <w:noProof/>
                  </w:rPr>
                  <w:delText xml:space="preserve"> Springer-Verlag Berlin Heidelberg.</w:delText>
                </w:r>
              </w:del>
            </w:p>
            <w:p w14:paraId="78E8F28A" w14:textId="77777777" w:rsidR="00420E44" w:rsidDel="009737A6" w:rsidRDefault="00420E44">
              <w:pPr>
                <w:pStyle w:val="Literaturverzeichnis"/>
                <w:ind w:left="720" w:hanging="720"/>
                <w:rPr>
                  <w:del w:id="2077" w:author="Carsten Hein" w:date="2022-01-03T08:40:00Z"/>
                  <w:noProof/>
                </w:rPr>
              </w:pPr>
              <w:del w:id="2078" w:author="Carsten Hein" w:date="2022-01-03T08:40:00Z">
                <w:r w:rsidDel="009737A6">
                  <w:rPr>
                    <w:noProof/>
                  </w:rPr>
                  <w:delText xml:space="preserve">Hackspiel, C. (16. August 2019). Neue Wege im Holz-Beton-Verbund aufgezeigt. </w:delText>
                </w:r>
                <w:r w:rsidDel="009737A6">
                  <w:rPr>
                    <w:i/>
                    <w:iCs/>
                    <w:noProof/>
                  </w:rPr>
                  <w:delText>Holz-Zentralblatt</w:delText>
                </w:r>
                <w:r w:rsidDel="009737A6">
                  <w:rPr>
                    <w:noProof/>
                  </w:rPr>
                  <w:delText>, S. 715.</w:delText>
                </w:r>
              </w:del>
            </w:p>
            <w:p w14:paraId="1BAD878E" w14:textId="77777777" w:rsidR="00420E44" w:rsidDel="009737A6" w:rsidRDefault="00420E44">
              <w:pPr>
                <w:pStyle w:val="Literaturverzeichnis"/>
                <w:ind w:left="720" w:hanging="720"/>
                <w:rPr>
                  <w:del w:id="2079" w:author="Carsten Hein" w:date="2022-01-03T08:40:00Z"/>
                  <w:noProof/>
                </w:rPr>
              </w:pPr>
              <w:del w:id="2080" w:author="Carsten Hein" w:date="2022-01-03T08:40:00Z">
                <w:r w:rsidDel="009737A6">
                  <w:rPr>
                    <w:noProof/>
                  </w:rPr>
                  <w:delText xml:space="preserve">Hackspiel, C. (März 2020). Verklebung als Verbund für Holz-Beton-Deckensysteme. </w:delText>
                </w:r>
                <w:r w:rsidDel="009737A6">
                  <w:rPr>
                    <w:i/>
                    <w:iCs/>
                    <w:noProof/>
                  </w:rPr>
                  <w:delText>1. Holzbau Kongress DHK Berlin 2020</w:delText>
                </w:r>
                <w:r w:rsidDel="009737A6">
                  <w:rPr>
                    <w:noProof/>
                  </w:rPr>
                  <w:delText>.</w:delText>
                </w:r>
              </w:del>
            </w:p>
            <w:p w14:paraId="6B3609F5" w14:textId="77777777" w:rsidR="00420E44" w:rsidDel="009737A6" w:rsidRDefault="00420E44">
              <w:pPr>
                <w:pStyle w:val="Literaturverzeichnis"/>
                <w:ind w:left="720" w:hanging="720"/>
                <w:rPr>
                  <w:del w:id="2081" w:author="Carsten Hein" w:date="2022-01-03T08:40:00Z"/>
                  <w:noProof/>
                </w:rPr>
              </w:pPr>
              <w:del w:id="2082" w:author="Carsten Hein" w:date="2022-01-03T08:40:00Z">
                <w:r w:rsidDel="009737A6">
                  <w:rPr>
                    <w:noProof/>
                  </w:rPr>
                  <w:delText xml:space="preserve">Hamm, P. (2012). Schwingungen bei Holzdecken - Konstruktionsregeln für die Praxis. </w:delText>
                </w:r>
                <w:r w:rsidDel="009737A6">
                  <w:rPr>
                    <w:i/>
                    <w:iCs/>
                    <w:noProof/>
                  </w:rPr>
                  <w:delText>Internationales Holzbauforum Beaune 2012</w:delText>
                </w:r>
                <w:r w:rsidDel="009737A6">
                  <w:rPr>
                    <w:noProof/>
                  </w:rPr>
                  <w:delText>.</w:delText>
                </w:r>
              </w:del>
            </w:p>
            <w:p w14:paraId="1328DEC3" w14:textId="77777777" w:rsidR="00420E44" w:rsidDel="009737A6" w:rsidRDefault="00420E44">
              <w:pPr>
                <w:pStyle w:val="Literaturverzeichnis"/>
                <w:ind w:left="720" w:hanging="720"/>
                <w:rPr>
                  <w:del w:id="2083" w:author="Carsten Hein" w:date="2022-01-03T08:40:00Z"/>
                  <w:noProof/>
                </w:rPr>
              </w:pPr>
              <w:del w:id="2084" w:author="Carsten Hein" w:date="2022-01-03T08:40:00Z">
                <w:r w:rsidDel="009737A6">
                  <w:rPr>
                    <w:noProof/>
                  </w:rPr>
                  <w:delText xml:space="preserve">Hamm, P. (2018). Schwingungen im Holzbau. (H. Austria, Hrsg.) </w:delText>
                </w:r>
                <w:r w:rsidDel="009737A6">
                  <w:rPr>
                    <w:i/>
                    <w:iCs/>
                    <w:noProof/>
                  </w:rPr>
                  <w:delText>Holzbau Aktuell 2018</w:delText>
                </w:r>
                <w:r w:rsidDel="009737A6">
                  <w:rPr>
                    <w:noProof/>
                  </w:rPr>
                  <w:delText>.</w:delText>
                </w:r>
              </w:del>
            </w:p>
            <w:p w14:paraId="21F6A1E7" w14:textId="77777777" w:rsidR="00420E44" w:rsidDel="009737A6" w:rsidRDefault="00420E44">
              <w:pPr>
                <w:pStyle w:val="Literaturverzeichnis"/>
                <w:ind w:left="720" w:hanging="720"/>
                <w:rPr>
                  <w:del w:id="2085" w:author="Carsten Hein" w:date="2022-01-03T08:40:00Z"/>
                  <w:noProof/>
                </w:rPr>
              </w:pPr>
              <w:del w:id="2086" w:author="Carsten Hein" w:date="2022-01-03T08:40:00Z">
                <w:r w:rsidDel="009737A6">
                  <w:rPr>
                    <w:noProof/>
                  </w:rPr>
                  <w:delText xml:space="preserve">Hamm, P. (2018). Schwingungen im Holzbau – Personeninduzierte Schwingungen bei Holz-Beton-Verbundkonstruktionen. </w:delText>
                </w:r>
                <w:r w:rsidDel="009737A6">
                  <w:rPr>
                    <w:i/>
                    <w:iCs/>
                    <w:noProof/>
                  </w:rPr>
                  <w:delText>HOLZBAU AKTUELL</w:delText>
                </w:r>
                <w:r w:rsidDel="009737A6">
                  <w:rPr>
                    <w:noProof/>
                  </w:rPr>
                  <w:delText>.</w:delText>
                </w:r>
              </w:del>
            </w:p>
            <w:p w14:paraId="0DADE434" w14:textId="77777777" w:rsidR="00420E44" w:rsidDel="009737A6" w:rsidRDefault="00420E44">
              <w:pPr>
                <w:pStyle w:val="Literaturverzeichnis"/>
                <w:ind w:left="720" w:hanging="720"/>
                <w:rPr>
                  <w:del w:id="2087" w:author="Carsten Hein" w:date="2022-01-03T08:40:00Z"/>
                  <w:noProof/>
                </w:rPr>
              </w:pPr>
              <w:del w:id="2088" w:author="Carsten Hein" w:date="2022-01-03T08:40:00Z">
                <w:r w:rsidDel="009737A6">
                  <w:rPr>
                    <w:noProof/>
                  </w:rPr>
                  <w:delText xml:space="preserve">Klingen, J. (2019). </w:delText>
                </w:r>
                <w:r w:rsidDel="009737A6">
                  <w:rPr>
                    <w:i/>
                    <w:iCs/>
                    <w:noProof/>
                  </w:rPr>
                  <w:delText>Fügetechnologie Kleben.</w:delText>
                </w:r>
                <w:r w:rsidDel="009737A6">
                  <w:rPr>
                    <w:noProof/>
                  </w:rPr>
                  <w:delText xml:space="preserve"> Weinheim: Wiley-VCH Verlag GmbH &amp; Co. KGaA.</w:delText>
                </w:r>
              </w:del>
            </w:p>
            <w:p w14:paraId="631844BA" w14:textId="77777777" w:rsidR="00420E44" w:rsidRPr="00AF63C3" w:rsidDel="009737A6" w:rsidRDefault="00420E44">
              <w:pPr>
                <w:pStyle w:val="Literaturverzeichnis"/>
                <w:ind w:left="720" w:hanging="720"/>
                <w:rPr>
                  <w:del w:id="2089" w:author="Carsten Hein" w:date="2022-01-03T08:40:00Z"/>
                  <w:noProof/>
                  <w:lang w:val="en-GB"/>
                </w:rPr>
              </w:pPr>
              <w:del w:id="2090" w:author="Carsten Hein" w:date="2022-01-03T08:40:00Z">
                <w:r w:rsidDel="009737A6">
                  <w:rPr>
                    <w:noProof/>
                  </w:rPr>
                  <w:delText xml:space="preserve">Kudla, K. (2017). </w:delText>
                </w:r>
                <w:r w:rsidDel="009737A6">
                  <w:rPr>
                    <w:i/>
                    <w:iCs/>
                    <w:noProof/>
                  </w:rPr>
                  <w:delText>Kerven als Verbindungsmittel für Holz-Beton-Verbundstraßenbrücken.</w:delText>
                </w:r>
                <w:r w:rsidDel="009737A6">
                  <w:rPr>
                    <w:noProof/>
                  </w:rPr>
                  <w:delText xml:space="preserve"> </w:delText>
                </w:r>
                <w:r w:rsidRPr="00AF63C3" w:rsidDel="009737A6">
                  <w:rPr>
                    <w:noProof/>
                    <w:lang w:val="en-GB"/>
                  </w:rPr>
                  <w:delText>Stuttgart.</w:delText>
                </w:r>
              </w:del>
            </w:p>
            <w:p w14:paraId="3511895C" w14:textId="77777777" w:rsidR="00420E44" w:rsidRPr="00AF63C3" w:rsidDel="009737A6" w:rsidRDefault="00420E44">
              <w:pPr>
                <w:pStyle w:val="Literaturverzeichnis"/>
                <w:ind w:left="720" w:hanging="720"/>
                <w:rPr>
                  <w:del w:id="2091" w:author="Carsten Hein" w:date="2022-01-03T08:40:00Z"/>
                  <w:noProof/>
                  <w:lang w:val="en-GB"/>
                </w:rPr>
              </w:pPr>
              <w:del w:id="2092" w:author="Carsten Hein" w:date="2022-01-03T08:40:00Z">
                <w:r w:rsidRPr="00AF63C3" w:rsidDel="009737A6">
                  <w:rPr>
                    <w:noProof/>
                    <w:lang w:val="en-GB"/>
                  </w:rPr>
                  <w:delText xml:space="preserve">Long-term performance of adhesively bonded timber-concrete composites. (2017). </w:delText>
                </w:r>
                <w:r w:rsidRPr="00AF63C3" w:rsidDel="009737A6">
                  <w:rPr>
                    <w:i/>
                    <w:iCs/>
                    <w:noProof/>
                    <w:lang w:val="en-GB"/>
                  </w:rPr>
                  <w:delText>International Journal of Adhesion and Adhesives 72</w:delText>
                </w:r>
                <w:r w:rsidRPr="00AF63C3" w:rsidDel="009737A6">
                  <w:rPr>
                    <w:noProof/>
                    <w:lang w:val="en-GB"/>
                  </w:rPr>
                  <w:delText>, S. 51-61.</w:delText>
                </w:r>
              </w:del>
            </w:p>
            <w:p w14:paraId="7CCF5693" w14:textId="77777777" w:rsidR="00420E44" w:rsidDel="009737A6" w:rsidRDefault="00420E44">
              <w:pPr>
                <w:pStyle w:val="Literaturverzeichnis"/>
                <w:ind w:left="720" w:hanging="720"/>
                <w:rPr>
                  <w:del w:id="2093" w:author="Carsten Hein" w:date="2022-01-03T08:40:00Z"/>
                  <w:noProof/>
                </w:rPr>
              </w:pPr>
              <w:del w:id="2094" w:author="Carsten Hein" w:date="2022-01-03T08:40:00Z">
                <w:r w:rsidRPr="00AF63C3" w:rsidDel="009737A6">
                  <w:rPr>
                    <w:noProof/>
                    <w:lang w:val="en-GB"/>
                  </w:rPr>
                  <w:delText xml:space="preserve">Marchi, L., Scotta, R., &amp; Pozza, L. (2017). Experimental and theoretical evaluation of TCC connections with inclined self-tapping screws. </w:delText>
                </w:r>
                <w:r w:rsidDel="009737A6">
                  <w:rPr>
                    <w:noProof/>
                  </w:rPr>
                  <w:delText xml:space="preserve">(RILEM, Hrsg.) </w:delText>
                </w:r>
                <w:r w:rsidDel="009737A6">
                  <w:rPr>
                    <w:i/>
                    <w:iCs/>
                    <w:noProof/>
                  </w:rPr>
                  <w:delText>Materials and Structures</w:delText>
                </w:r>
                <w:r w:rsidDel="009737A6">
                  <w:rPr>
                    <w:noProof/>
                  </w:rPr>
                  <w:delText>.</w:delText>
                </w:r>
              </w:del>
            </w:p>
            <w:p w14:paraId="39394289" w14:textId="77777777" w:rsidR="00420E44" w:rsidDel="009737A6" w:rsidRDefault="00420E44">
              <w:pPr>
                <w:pStyle w:val="Literaturverzeichnis"/>
                <w:ind w:left="720" w:hanging="720"/>
                <w:rPr>
                  <w:del w:id="2095" w:author="Carsten Hein" w:date="2022-01-03T08:40:00Z"/>
                  <w:noProof/>
                </w:rPr>
              </w:pPr>
              <w:del w:id="2096" w:author="Carsten Hein" w:date="2022-01-03T08:40:00Z">
                <w:r w:rsidDel="009737A6">
                  <w:rPr>
                    <w:noProof/>
                  </w:rPr>
                  <w:delText xml:space="preserve">Merono, M., Link, C., Wisner, G., Stammen, E., Dilger, K., Frohnmüller, J., &amp; Seim, W. (12 2019). Innovative Heißklebung von tragenden Holz-Beton-Verbundelementen. </w:delText>
                </w:r>
                <w:r w:rsidDel="009737A6">
                  <w:rPr>
                    <w:i/>
                    <w:iCs/>
                    <w:noProof/>
                  </w:rPr>
                  <w:delText>adhäsion</w:delText>
                </w:r>
                <w:r w:rsidDel="009737A6">
                  <w:rPr>
                    <w:noProof/>
                  </w:rPr>
                  <w:delText>, S. 30-34.</w:delText>
                </w:r>
              </w:del>
            </w:p>
            <w:p w14:paraId="64BA426E" w14:textId="77777777" w:rsidR="00420E44" w:rsidDel="009737A6" w:rsidRDefault="00420E44">
              <w:pPr>
                <w:pStyle w:val="Literaturverzeichnis"/>
                <w:ind w:left="720" w:hanging="720"/>
                <w:rPr>
                  <w:del w:id="2097" w:author="Carsten Hein" w:date="2022-01-03T08:40:00Z"/>
                  <w:noProof/>
                </w:rPr>
              </w:pPr>
              <w:del w:id="2098" w:author="Carsten Hein" w:date="2022-01-03T08:40:00Z">
                <w:r w:rsidDel="009737A6">
                  <w:rPr>
                    <w:noProof/>
                  </w:rPr>
                  <w:delText xml:space="preserve">Mérono, M., Link, C., Wisner, G., Stammen, E., Dilger, K., Frohnmüller, J., &amp; Seim, W. (Dezember 2019). Innovative Heißklebung von tragenden Holz-Beton-Verbundelementen. </w:delText>
                </w:r>
                <w:r w:rsidDel="009737A6">
                  <w:rPr>
                    <w:i/>
                    <w:iCs/>
                    <w:noProof/>
                  </w:rPr>
                  <w:delText>adhäsion</w:delText>
                </w:r>
                <w:r w:rsidDel="009737A6">
                  <w:rPr>
                    <w:noProof/>
                  </w:rPr>
                  <w:delText>, S. 30-34.</w:delText>
                </w:r>
              </w:del>
            </w:p>
            <w:p w14:paraId="58936CCC" w14:textId="77777777" w:rsidR="00420E44" w:rsidDel="009737A6" w:rsidRDefault="00420E44">
              <w:pPr>
                <w:pStyle w:val="Literaturverzeichnis"/>
                <w:ind w:left="720" w:hanging="720"/>
                <w:rPr>
                  <w:del w:id="2099" w:author="Carsten Hein" w:date="2022-01-03T08:40:00Z"/>
                  <w:noProof/>
                </w:rPr>
              </w:pPr>
              <w:del w:id="2100" w:author="Carsten Hein" w:date="2022-01-03T08:40:00Z">
                <w:r w:rsidDel="009737A6">
                  <w:rPr>
                    <w:noProof/>
                  </w:rPr>
                  <w:lastRenderedPageBreak/>
                  <w:delText xml:space="preserve">Niemz, P., &amp; Sonderegger, W. (2017). </w:delText>
                </w:r>
                <w:r w:rsidDel="009737A6">
                  <w:rPr>
                    <w:i/>
                    <w:iCs/>
                    <w:noProof/>
                  </w:rPr>
                  <w:delText>Holzphysik Physik des Holzes und der Holzwerkstoffe.</w:delText>
                </w:r>
                <w:r w:rsidDel="009737A6">
                  <w:rPr>
                    <w:noProof/>
                  </w:rPr>
                  <w:delText xml:space="preserve"> Carl Hanser Verlag München.</w:delText>
                </w:r>
              </w:del>
            </w:p>
            <w:p w14:paraId="2AC1AB19" w14:textId="77777777" w:rsidR="00420E44" w:rsidDel="009737A6" w:rsidRDefault="00420E44">
              <w:pPr>
                <w:pStyle w:val="Literaturverzeichnis"/>
                <w:ind w:left="720" w:hanging="720"/>
                <w:rPr>
                  <w:del w:id="2101" w:author="Carsten Hein" w:date="2022-01-03T08:40:00Z"/>
                  <w:noProof/>
                </w:rPr>
              </w:pPr>
              <w:del w:id="2102" w:author="Carsten Hein" w:date="2022-01-03T08:40:00Z">
                <w:r w:rsidDel="009737A6">
                  <w:rPr>
                    <w:noProof/>
                  </w:rPr>
                  <w:delText xml:space="preserve">Rehm, G., &amp; Franke, L. (1982). </w:delText>
                </w:r>
                <w:r w:rsidDel="009737A6">
                  <w:rPr>
                    <w:i/>
                    <w:iCs/>
                    <w:noProof/>
                  </w:rPr>
                  <w:delText xml:space="preserve">Kleben im konstruktiven Betonbau </w:delText>
                </w:r>
                <w:r w:rsidDel="009737A6">
                  <w:rPr>
                    <w:noProof/>
                  </w:rPr>
                  <w:delText>(Bd. 331). (D. A. (DAfStb), Hrsg.) Berlin: Verlag von Wilhelm Ernst &amp; Sohn.</w:delText>
                </w:r>
              </w:del>
            </w:p>
            <w:p w14:paraId="62CDA184" w14:textId="77777777" w:rsidR="00420E44" w:rsidDel="009737A6" w:rsidRDefault="00420E44">
              <w:pPr>
                <w:pStyle w:val="Literaturverzeichnis"/>
                <w:ind w:left="720" w:hanging="720"/>
                <w:rPr>
                  <w:del w:id="2103" w:author="Carsten Hein" w:date="2022-01-03T08:40:00Z"/>
                  <w:noProof/>
                </w:rPr>
              </w:pPr>
              <w:del w:id="2104" w:author="Carsten Hein" w:date="2022-01-03T08:40:00Z">
                <w:r w:rsidDel="009737A6">
                  <w:rPr>
                    <w:noProof/>
                  </w:rPr>
                  <w:delText xml:space="preserve">Schäfers, M. (2010). </w:delText>
                </w:r>
                <w:r w:rsidDel="009737A6">
                  <w:rPr>
                    <w:i/>
                    <w:iCs/>
                    <w:noProof/>
                  </w:rPr>
                  <w:delText>Entwicklung von hybriden Bauteilen aus Holz und hochfesten bzw. ultrahochfesten Betonen Experimentelle und theoretische Untersuchungen.</w:delText>
                </w:r>
                <w:r w:rsidDel="009737A6">
                  <w:rPr>
                    <w:noProof/>
                  </w:rPr>
                  <w:delText xml:space="preserve"> Kassel : kassel university press GmbH.</w:delText>
                </w:r>
              </w:del>
            </w:p>
            <w:p w14:paraId="05BA3114" w14:textId="77777777" w:rsidR="00420E44" w:rsidDel="009737A6" w:rsidRDefault="00420E44">
              <w:pPr>
                <w:pStyle w:val="Literaturverzeichnis"/>
                <w:ind w:left="720" w:hanging="720"/>
                <w:rPr>
                  <w:del w:id="2105" w:author="Carsten Hein" w:date="2022-01-03T08:40:00Z"/>
                  <w:noProof/>
                </w:rPr>
              </w:pPr>
              <w:del w:id="2106" w:author="Carsten Hein" w:date="2022-01-03T08:40:00Z">
                <w:r w:rsidDel="009737A6">
                  <w:rPr>
                    <w:noProof/>
                  </w:rPr>
                  <w:delText xml:space="preserve">Schäfers, M., &amp; Seim, W. (3 2011). Geklebte Verbundbauteile aus Holz und hoch- bzw. ultrahochfesten Betonen. </w:delText>
                </w:r>
                <w:r w:rsidDel="009737A6">
                  <w:rPr>
                    <w:i/>
                    <w:iCs/>
                    <w:noProof/>
                  </w:rPr>
                  <w:delText>Bautechnik 88</w:delText>
                </w:r>
                <w:r w:rsidDel="009737A6">
                  <w:rPr>
                    <w:noProof/>
                  </w:rPr>
                  <w:delText>.</w:delText>
                </w:r>
              </w:del>
            </w:p>
            <w:p w14:paraId="52F983DD" w14:textId="77777777" w:rsidR="00420E44" w:rsidDel="009737A6" w:rsidRDefault="00420E44">
              <w:pPr>
                <w:pStyle w:val="Literaturverzeichnis"/>
                <w:ind w:left="720" w:hanging="720"/>
                <w:rPr>
                  <w:del w:id="2107" w:author="Carsten Hein" w:date="2022-01-03T08:40:00Z"/>
                  <w:noProof/>
                </w:rPr>
              </w:pPr>
              <w:del w:id="2108" w:author="Carsten Hein" w:date="2022-01-03T08:40:00Z">
                <w:r w:rsidDel="009737A6">
                  <w:rPr>
                    <w:noProof/>
                  </w:rPr>
                  <w:delText xml:space="preserve">Schänzlin, J., Bosch, G., &amp; Hamm, P. (2017). </w:delText>
                </w:r>
                <w:r w:rsidDel="009737A6">
                  <w:rPr>
                    <w:i/>
                    <w:iCs/>
                    <w:noProof/>
                  </w:rPr>
                  <w:delText>Ausblick auf die zukünfitge Bemessung von Holz-Beton-Verbunddecken.</w:delText>
                </w:r>
                <w:r w:rsidDel="009737A6">
                  <w:rPr>
                    <w:noProof/>
                  </w:rPr>
                  <w:delText xml:space="preserve"> Hochschule Biberach, Fakultät Bauingenieurwesen, Institut für Holzbau.</w:delText>
                </w:r>
              </w:del>
            </w:p>
            <w:p w14:paraId="49448695" w14:textId="77777777" w:rsidR="00420E44" w:rsidRPr="00AF63C3" w:rsidDel="009737A6" w:rsidRDefault="00420E44">
              <w:pPr>
                <w:pStyle w:val="Literaturverzeichnis"/>
                <w:ind w:left="720" w:hanging="720"/>
                <w:rPr>
                  <w:del w:id="2109" w:author="Carsten Hein" w:date="2022-01-03T08:40:00Z"/>
                  <w:noProof/>
                  <w:lang w:val="en-GB"/>
                </w:rPr>
              </w:pPr>
              <w:del w:id="2110" w:author="Carsten Hein" w:date="2022-01-03T08:40:00Z">
                <w:r w:rsidDel="009737A6">
                  <w:rPr>
                    <w:noProof/>
                  </w:rPr>
                  <w:delText xml:space="preserve">Tannert, T., Bita, H. M., Shahnewaz, M., Ebadi, M. M., &amp; Gerber, A. (August 2018). </w:delText>
                </w:r>
                <w:r w:rsidRPr="00AF63C3" w:rsidDel="009737A6">
                  <w:rPr>
                    <w:noProof/>
                    <w:lang w:val="en-GB"/>
                  </w:rPr>
                  <w:delText xml:space="preserve">Long-term performance of timber concrete composite floors. </w:delText>
                </w:r>
                <w:r w:rsidRPr="00AF63C3" w:rsidDel="009737A6">
                  <w:rPr>
                    <w:i/>
                    <w:iCs/>
                    <w:noProof/>
                    <w:lang w:val="en-GB"/>
                  </w:rPr>
                  <w:delText>WCTE2018</w:delText>
                </w:r>
                <w:r w:rsidRPr="00AF63C3" w:rsidDel="009737A6">
                  <w:rPr>
                    <w:noProof/>
                    <w:lang w:val="en-GB"/>
                  </w:rPr>
                  <w:delText>.</w:delText>
                </w:r>
              </w:del>
            </w:p>
            <w:p w14:paraId="64EBDF0A" w14:textId="77777777" w:rsidR="00420E44" w:rsidDel="009737A6" w:rsidRDefault="00420E44">
              <w:pPr>
                <w:pStyle w:val="Literaturverzeichnis"/>
                <w:ind w:left="720" w:hanging="720"/>
                <w:rPr>
                  <w:del w:id="2111" w:author="Carsten Hein" w:date="2022-01-03T08:40:00Z"/>
                  <w:noProof/>
                </w:rPr>
              </w:pPr>
              <w:del w:id="2112" w:author="Carsten Hein" w:date="2022-01-03T08:40:00Z">
                <w:r w:rsidRPr="00AF63C3" w:rsidDel="009737A6">
                  <w:rPr>
                    <w:noProof/>
                    <w:lang w:val="en-GB"/>
                  </w:rPr>
                  <w:delText xml:space="preserve">Weddeling, H. (2020). </w:delText>
                </w:r>
                <w:r w:rsidDel="009737A6">
                  <w:rPr>
                    <w:i/>
                    <w:iCs/>
                    <w:noProof/>
                  </w:rPr>
                  <w:delText>Wand-Decken-Interaktion der Holz-Beton-Verbundbauweise in den Gebäudeklassen 5 und 5.</w:delText>
                </w:r>
                <w:r w:rsidDel="009737A6">
                  <w:rPr>
                    <w:noProof/>
                  </w:rPr>
                  <w:delText xml:space="preserve"> Masterarbeit, Münster.</w:delText>
                </w:r>
              </w:del>
            </w:p>
            <w:p w14:paraId="47D86577" w14:textId="77777777" w:rsidR="00420E44" w:rsidDel="009737A6" w:rsidRDefault="00420E44">
              <w:pPr>
                <w:pStyle w:val="Literaturverzeichnis"/>
                <w:ind w:left="720" w:hanging="720"/>
                <w:rPr>
                  <w:del w:id="2113" w:author="Carsten Hein" w:date="2022-01-03T08:40:00Z"/>
                  <w:noProof/>
                </w:rPr>
              </w:pPr>
              <w:del w:id="2114" w:author="Carsten Hein" w:date="2022-01-03T08:40:00Z">
                <w:r w:rsidDel="009737A6">
                  <w:rPr>
                    <w:noProof/>
                  </w:rPr>
                  <w:delText xml:space="preserve">Zauft, D. (2014). </w:delText>
                </w:r>
                <w:r w:rsidDel="009737A6">
                  <w:rPr>
                    <w:i/>
                    <w:iCs/>
                    <w:noProof/>
                  </w:rPr>
                  <w:delText>Untersuchungen an geklebten Verbundkonstruktionen aus Holz und Leichtbeton.</w:delText>
                </w:r>
                <w:r w:rsidDel="009737A6">
                  <w:rPr>
                    <w:noProof/>
                  </w:rPr>
                  <w:delText xml:space="preserve"> Berlin.</w:delText>
                </w:r>
              </w:del>
            </w:p>
            <w:p w14:paraId="53B9501C" w14:textId="77777777" w:rsidR="00420E44" w:rsidDel="009737A6" w:rsidRDefault="00420E44">
              <w:pPr>
                <w:pStyle w:val="Literaturverzeichnis"/>
                <w:ind w:left="720" w:hanging="720"/>
                <w:rPr>
                  <w:del w:id="2115" w:author="Carsten Hein" w:date="2022-01-03T08:40:00Z"/>
                  <w:noProof/>
                </w:rPr>
              </w:pPr>
              <w:del w:id="2116" w:author="Carsten Hein" w:date="2022-01-03T08:40:00Z">
                <w:r w:rsidDel="009737A6">
                  <w:rPr>
                    <w:noProof/>
                  </w:rPr>
                  <w:delText xml:space="preserve">Zilch, K., &amp; Zehetmaier, G. (2010). </w:delText>
                </w:r>
                <w:r w:rsidDel="009737A6">
                  <w:rPr>
                    <w:i/>
                    <w:iCs/>
                    <w:noProof/>
                  </w:rPr>
                  <w:delText>Bemessung im konstruktiven Betonbau .</w:delText>
                </w:r>
                <w:r w:rsidDel="009737A6">
                  <w:rPr>
                    <w:noProof/>
                  </w:rPr>
                  <w:delText xml:space="preserve"> Springer Verlag.</w:delText>
                </w:r>
              </w:del>
            </w:p>
            <w:p w14:paraId="68AD16A1" w14:textId="5E083E69" w:rsidR="00420E44" w:rsidRDefault="00420E44">
              <w:r>
                <w:rPr>
                  <w:b/>
                  <w:bCs/>
                </w:rPr>
                <w:fldChar w:fldCharType="end"/>
              </w:r>
            </w:p>
          </w:sdtContent>
        </w:sdt>
      </w:sdtContent>
    </w:sdt>
    <w:p w14:paraId="518DC593" w14:textId="77777777" w:rsidR="00420E44" w:rsidRPr="00420E44" w:rsidRDefault="00420E44" w:rsidP="00420E44"/>
    <w:p w14:paraId="6E71BB6A" w14:textId="77777777" w:rsidR="00C96EFE" w:rsidRPr="00E81B1B" w:rsidRDefault="00C96EFE">
      <w:pPr>
        <w:jc w:val="left"/>
      </w:pPr>
      <w:r w:rsidRPr="00E81B1B">
        <w:br w:type="page"/>
      </w:r>
    </w:p>
    <w:p w14:paraId="7C8BF2DB" w14:textId="4186A7B2" w:rsidR="00C96EFE" w:rsidRPr="00E81B1B" w:rsidRDefault="00C96EFE" w:rsidP="00C96EFE">
      <w:pPr>
        <w:pStyle w:val="berschrift2"/>
      </w:pPr>
      <w:bookmarkStart w:id="2117" w:name="_Toc92091771"/>
      <w:bookmarkStart w:id="2118" w:name="_Toc92092213"/>
      <w:bookmarkStart w:id="2119" w:name="_Toc92092325"/>
      <w:bookmarkStart w:id="2120" w:name="_Toc93321089"/>
      <w:r w:rsidRPr="00E81B1B">
        <w:lastRenderedPageBreak/>
        <w:t>Abbildungsverzeichnis</w:t>
      </w:r>
      <w:bookmarkEnd w:id="2117"/>
      <w:bookmarkEnd w:id="2118"/>
      <w:bookmarkEnd w:id="2119"/>
      <w:bookmarkEnd w:id="2120"/>
    </w:p>
    <w:commentRangeStart w:id="2121"/>
    <w:p w14:paraId="211E26D0" w14:textId="3D57AED0" w:rsidR="009737A6" w:rsidRDefault="00CA3813">
      <w:pPr>
        <w:pStyle w:val="Abbildungsverzeichnis"/>
        <w:tabs>
          <w:tab w:val="right" w:pos="9060"/>
        </w:tabs>
        <w:rPr>
          <w:ins w:id="2122" w:author="Carsten Hein" w:date="2022-01-03T08:40:00Z"/>
          <w:rFonts w:asciiTheme="minorHAnsi" w:eastAsiaTheme="minorEastAsia" w:hAnsiTheme="minorHAnsi"/>
          <w:noProof/>
          <w:sz w:val="22"/>
          <w:lang w:eastAsia="de-DE"/>
        </w:rPr>
      </w:pPr>
      <w:r w:rsidRPr="00E81B1B">
        <w:fldChar w:fldCharType="begin"/>
      </w:r>
      <w:r w:rsidRPr="00E81B1B">
        <w:instrText xml:space="preserve"> TOC \f f \h \z \c "Abbildung" </w:instrText>
      </w:r>
      <w:r w:rsidRPr="00E81B1B">
        <w:fldChar w:fldCharType="separate"/>
      </w:r>
      <w:ins w:id="2123" w:author="Carsten Hein" w:date="2022-01-03T08:40:00Z">
        <w:r w:rsidR="009737A6" w:rsidRPr="00BB1DD0">
          <w:rPr>
            <w:rStyle w:val="Hyperlink"/>
            <w:noProof/>
          </w:rPr>
          <w:fldChar w:fldCharType="begin"/>
        </w:r>
        <w:r w:rsidR="009737A6" w:rsidRPr="00BB1DD0">
          <w:rPr>
            <w:rStyle w:val="Hyperlink"/>
            <w:noProof/>
          </w:rPr>
          <w:instrText xml:space="preserve"> </w:instrText>
        </w:r>
        <w:r w:rsidR="009737A6">
          <w:rPr>
            <w:noProof/>
          </w:rPr>
          <w:instrText>HYPERLINK \l "_Toc92091774"</w:instrText>
        </w:r>
        <w:r w:rsidR="009737A6" w:rsidRPr="00BB1DD0">
          <w:rPr>
            <w:rStyle w:val="Hyperlink"/>
            <w:noProof/>
          </w:rPr>
          <w:instrText xml:space="preserve"> </w:instrText>
        </w:r>
        <w:r w:rsidR="009737A6" w:rsidRPr="00BB1DD0">
          <w:rPr>
            <w:rStyle w:val="Hyperlink"/>
            <w:noProof/>
          </w:rPr>
          <w:fldChar w:fldCharType="separate"/>
        </w:r>
        <w:r w:rsidR="009737A6" w:rsidRPr="00BB1DD0">
          <w:rPr>
            <w:rStyle w:val="Hyperlink"/>
            <w:noProof/>
          </w:rPr>
          <w:t>Abbildung 1  Innenansicht H7 © Andreas Heupel Architekten BDA.jpg</w:t>
        </w:r>
        <w:r w:rsidR="009737A6">
          <w:rPr>
            <w:noProof/>
            <w:webHidden/>
          </w:rPr>
          <w:tab/>
        </w:r>
        <w:r w:rsidR="009737A6">
          <w:rPr>
            <w:noProof/>
            <w:webHidden/>
          </w:rPr>
          <w:fldChar w:fldCharType="begin"/>
        </w:r>
        <w:r w:rsidR="009737A6">
          <w:rPr>
            <w:noProof/>
            <w:webHidden/>
          </w:rPr>
          <w:instrText xml:space="preserve"> PAGEREF _Toc92091774 \h </w:instrText>
        </w:r>
      </w:ins>
      <w:r w:rsidR="009737A6">
        <w:rPr>
          <w:noProof/>
          <w:webHidden/>
        </w:rPr>
      </w:r>
      <w:r w:rsidR="009737A6">
        <w:rPr>
          <w:noProof/>
          <w:webHidden/>
        </w:rPr>
        <w:fldChar w:fldCharType="separate"/>
      </w:r>
      <w:ins w:id="2124" w:author="Carsten Hein" w:date="2022-01-03T08:40:00Z">
        <w:r w:rsidR="009737A6">
          <w:rPr>
            <w:noProof/>
            <w:webHidden/>
          </w:rPr>
          <w:t>11</w:t>
        </w:r>
        <w:r w:rsidR="009737A6">
          <w:rPr>
            <w:noProof/>
            <w:webHidden/>
          </w:rPr>
          <w:fldChar w:fldCharType="end"/>
        </w:r>
        <w:r w:rsidR="009737A6" w:rsidRPr="00BB1DD0">
          <w:rPr>
            <w:rStyle w:val="Hyperlink"/>
            <w:noProof/>
          </w:rPr>
          <w:fldChar w:fldCharType="end"/>
        </w:r>
      </w:ins>
    </w:p>
    <w:p w14:paraId="1CC3B702" w14:textId="626EA3B7" w:rsidR="009737A6" w:rsidRDefault="009737A6">
      <w:pPr>
        <w:pStyle w:val="Abbildungsverzeichnis"/>
        <w:tabs>
          <w:tab w:val="right" w:pos="9060"/>
        </w:tabs>
        <w:rPr>
          <w:ins w:id="2125" w:author="Carsten Hein" w:date="2022-01-03T08:40:00Z"/>
          <w:rFonts w:asciiTheme="minorHAnsi" w:eastAsiaTheme="minorEastAsia" w:hAnsiTheme="minorHAnsi"/>
          <w:noProof/>
          <w:sz w:val="22"/>
          <w:lang w:eastAsia="de-DE"/>
        </w:rPr>
      </w:pPr>
      <w:ins w:id="212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  Innenansicht TOP, Storkower Straße © Berlinovo</w:t>
        </w:r>
        <w:r>
          <w:rPr>
            <w:noProof/>
            <w:webHidden/>
          </w:rPr>
          <w:tab/>
        </w:r>
        <w:r>
          <w:rPr>
            <w:noProof/>
            <w:webHidden/>
          </w:rPr>
          <w:fldChar w:fldCharType="begin"/>
        </w:r>
        <w:r>
          <w:rPr>
            <w:noProof/>
            <w:webHidden/>
          </w:rPr>
          <w:instrText xml:space="preserve"> PAGEREF _Toc92091775 \h </w:instrText>
        </w:r>
      </w:ins>
      <w:r>
        <w:rPr>
          <w:noProof/>
          <w:webHidden/>
        </w:rPr>
      </w:r>
      <w:r>
        <w:rPr>
          <w:noProof/>
          <w:webHidden/>
        </w:rPr>
        <w:fldChar w:fldCharType="separate"/>
      </w:r>
      <w:ins w:id="2127" w:author="Carsten Hein" w:date="2022-01-03T08:40:00Z">
        <w:r>
          <w:rPr>
            <w:noProof/>
            <w:webHidden/>
          </w:rPr>
          <w:t>12</w:t>
        </w:r>
        <w:r>
          <w:rPr>
            <w:noProof/>
            <w:webHidden/>
          </w:rPr>
          <w:fldChar w:fldCharType="end"/>
        </w:r>
        <w:r w:rsidRPr="00BB1DD0">
          <w:rPr>
            <w:rStyle w:val="Hyperlink"/>
            <w:noProof/>
          </w:rPr>
          <w:fldChar w:fldCharType="end"/>
        </w:r>
      </w:ins>
    </w:p>
    <w:p w14:paraId="1B50791B" w14:textId="4DE19CA5" w:rsidR="009737A6" w:rsidRDefault="009737A6">
      <w:pPr>
        <w:pStyle w:val="Abbildungsverzeichnis"/>
        <w:tabs>
          <w:tab w:val="right" w:pos="9060"/>
        </w:tabs>
        <w:rPr>
          <w:ins w:id="2128" w:author="Carsten Hein" w:date="2022-01-03T08:40:00Z"/>
          <w:rFonts w:asciiTheme="minorHAnsi" w:eastAsiaTheme="minorEastAsia" w:hAnsiTheme="minorHAnsi"/>
          <w:noProof/>
          <w:sz w:val="22"/>
          <w:lang w:eastAsia="de-DE"/>
        </w:rPr>
      </w:pPr>
      <w:ins w:id="212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  Innenansicht…………………….</w:t>
        </w:r>
        <w:r>
          <w:rPr>
            <w:noProof/>
            <w:webHidden/>
          </w:rPr>
          <w:tab/>
        </w:r>
        <w:r>
          <w:rPr>
            <w:noProof/>
            <w:webHidden/>
          </w:rPr>
          <w:fldChar w:fldCharType="begin"/>
        </w:r>
        <w:r>
          <w:rPr>
            <w:noProof/>
            <w:webHidden/>
          </w:rPr>
          <w:instrText xml:space="preserve"> PAGEREF _Toc92091776 \h </w:instrText>
        </w:r>
      </w:ins>
      <w:r>
        <w:rPr>
          <w:noProof/>
          <w:webHidden/>
        </w:rPr>
      </w:r>
      <w:r>
        <w:rPr>
          <w:noProof/>
          <w:webHidden/>
        </w:rPr>
        <w:fldChar w:fldCharType="separate"/>
      </w:r>
      <w:ins w:id="2130" w:author="Carsten Hein" w:date="2022-01-03T08:40:00Z">
        <w:r>
          <w:rPr>
            <w:noProof/>
            <w:webHidden/>
          </w:rPr>
          <w:t>12</w:t>
        </w:r>
        <w:r>
          <w:rPr>
            <w:noProof/>
            <w:webHidden/>
          </w:rPr>
          <w:fldChar w:fldCharType="end"/>
        </w:r>
        <w:r w:rsidRPr="00BB1DD0">
          <w:rPr>
            <w:rStyle w:val="Hyperlink"/>
            <w:noProof/>
          </w:rPr>
          <w:fldChar w:fldCharType="end"/>
        </w:r>
      </w:ins>
    </w:p>
    <w:p w14:paraId="7942CF2E" w14:textId="0BA935B8" w:rsidR="009737A6" w:rsidRDefault="009737A6">
      <w:pPr>
        <w:pStyle w:val="Abbildungsverzeichnis"/>
        <w:tabs>
          <w:tab w:val="right" w:pos="9060"/>
        </w:tabs>
        <w:rPr>
          <w:ins w:id="2131" w:author="Carsten Hein" w:date="2022-01-03T08:40:00Z"/>
          <w:rFonts w:asciiTheme="minorHAnsi" w:eastAsiaTheme="minorEastAsia" w:hAnsiTheme="minorHAnsi"/>
          <w:noProof/>
          <w:sz w:val="22"/>
          <w:lang w:eastAsia="de-DE"/>
        </w:rPr>
      </w:pPr>
      <w:ins w:id="213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 Annahme Raumgröße Variante A - 3 Achsen = 4,05 m Breite, Variante B  - 4 Achsen = 5,40m Breite</w:t>
        </w:r>
        <w:r>
          <w:rPr>
            <w:noProof/>
            <w:webHidden/>
          </w:rPr>
          <w:tab/>
        </w:r>
        <w:r>
          <w:rPr>
            <w:noProof/>
            <w:webHidden/>
          </w:rPr>
          <w:fldChar w:fldCharType="begin"/>
        </w:r>
        <w:r>
          <w:rPr>
            <w:noProof/>
            <w:webHidden/>
          </w:rPr>
          <w:instrText xml:space="preserve"> PAGEREF _Toc92091777 \h </w:instrText>
        </w:r>
      </w:ins>
      <w:r>
        <w:rPr>
          <w:noProof/>
          <w:webHidden/>
        </w:rPr>
      </w:r>
      <w:r>
        <w:rPr>
          <w:noProof/>
          <w:webHidden/>
        </w:rPr>
        <w:fldChar w:fldCharType="separate"/>
      </w:r>
      <w:ins w:id="2133" w:author="Carsten Hein" w:date="2022-01-03T08:40:00Z">
        <w:r>
          <w:rPr>
            <w:noProof/>
            <w:webHidden/>
          </w:rPr>
          <w:t>22</w:t>
        </w:r>
        <w:r>
          <w:rPr>
            <w:noProof/>
            <w:webHidden/>
          </w:rPr>
          <w:fldChar w:fldCharType="end"/>
        </w:r>
        <w:r w:rsidRPr="00BB1DD0">
          <w:rPr>
            <w:rStyle w:val="Hyperlink"/>
            <w:noProof/>
          </w:rPr>
          <w:fldChar w:fldCharType="end"/>
        </w:r>
      </w:ins>
    </w:p>
    <w:p w14:paraId="131317C4" w14:textId="45947588" w:rsidR="009737A6" w:rsidRDefault="009737A6">
      <w:pPr>
        <w:pStyle w:val="Abbildungsverzeichnis"/>
        <w:tabs>
          <w:tab w:val="right" w:pos="9060"/>
        </w:tabs>
        <w:rPr>
          <w:ins w:id="2134" w:author="Carsten Hein" w:date="2022-01-03T08:40:00Z"/>
          <w:rFonts w:asciiTheme="minorHAnsi" w:eastAsiaTheme="minorEastAsia" w:hAnsiTheme="minorHAnsi"/>
          <w:noProof/>
          <w:sz w:val="22"/>
          <w:lang w:eastAsia="de-DE"/>
        </w:rPr>
      </w:pPr>
      <w:ins w:id="213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 Definition der lichten Raumhöhe. Oben: Voll belegtes TGA-Register - Unten: Minimalausführung zur späteren Nachrüstung</w:t>
        </w:r>
        <w:r>
          <w:rPr>
            <w:noProof/>
            <w:webHidden/>
          </w:rPr>
          <w:tab/>
        </w:r>
        <w:r>
          <w:rPr>
            <w:noProof/>
            <w:webHidden/>
          </w:rPr>
          <w:fldChar w:fldCharType="begin"/>
        </w:r>
        <w:r>
          <w:rPr>
            <w:noProof/>
            <w:webHidden/>
          </w:rPr>
          <w:instrText xml:space="preserve"> PAGEREF _Toc92091778 \h </w:instrText>
        </w:r>
      </w:ins>
      <w:r>
        <w:rPr>
          <w:noProof/>
          <w:webHidden/>
        </w:rPr>
      </w:r>
      <w:r>
        <w:rPr>
          <w:noProof/>
          <w:webHidden/>
        </w:rPr>
        <w:fldChar w:fldCharType="separate"/>
      </w:r>
      <w:ins w:id="2136" w:author="Carsten Hein" w:date="2022-01-03T08:40:00Z">
        <w:r>
          <w:rPr>
            <w:noProof/>
            <w:webHidden/>
          </w:rPr>
          <w:t>23</w:t>
        </w:r>
        <w:r>
          <w:rPr>
            <w:noProof/>
            <w:webHidden/>
          </w:rPr>
          <w:fldChar w:fldCharType="end"/>
        </w:r>
        <w:r w:rsidRPr="00BB1DD0">
          <w:rPr>
            <w:rStyle w:val="Hyperlink"/>
            <w:noProof/>
          </w:rPr>
          <w:fldChar w:fldCharType="end"/>
        </w:r>
      </w:ins>
    </w:p>
    <w:p w14:paraId="5E837E03" w14:textId="04128052" w:rsidR="009737A6" w:rsidRDefault="009737A6">
      <w:pPr>
        <w:pStyle w:val="Abbildungsverzeichnis"/>
        <w:tabs>
          <w:tab w:val="right" w:pos="9060"/>
        </w:tabs>
        <w:rPr>
          <w:ins w:id="2137" w:author="Carsten Hein" w:date="2022-01-03T08:40:00Z"/>
          <w:rFonts w:asciiTheme="minorHAnsi" w:eastAsiaTheme="minorEastAsia" w:hAnsiTheme="minorHAnsi"/>
          <w:noProof/>
          <w:sz w:val="22"/>
          <w:lang w:eastAsia="de-DE"/>
        </w:rPr>
      </w:pPr>
      <w:ins w:id="213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 Kopplung der Deckenelemente durch Ortbeton-Ringbalken</w:t>
        </w:r>
        <w:r>
          <w:rPr>
            <w:noProof/>
            <w:webHidden/>
          </w:rPr>
          <w:tab/>
        </w:r>
        <w:r>
          <w:rPr>
            <w:noProof/>
            <w:webHidden/>
          </w:rPr>
          <w:fldChar w:fldCharType="begin"/>
        </w:r>
        <w:r>
          <w:rPr>
            <w:noProof/>
            <w:webHidden/>
          </w:rPr>
          <w:instrText xml:space="preserve"> PAGEREF _Toc92091779 \h </w:instrText>
        </w:r>
      </w:ins>
      <w:r>
        <w:rPr>
          <w:noProof/>
          <w:webHidden/>
        </w:rPr>
      </w:r>
      <w:r>
        <w:rPr>
          <w:noProof/>
          <w:webHidden/>
        </w:rPr>
        <w:fldChar w:fldCharType="separate"/>
      </w:r>
      <w:ins w:id="2139" w:author="Carsten Hein" w:date="2022-01-03T08:40:00Z">
        <w:r>
          <w:rPr>
            <w:noProof/>
            <w:webHidden/>
          </w:rPr>
          <w:t>27</w:t>
        </w:r>
        <w:r>
          <w:rPr>
            <w:noProof/>
            <w:webHidden/>
          </w:rPr>
          <w:fldChar w:fldCharType="end"/>
        </w:r>
        <w:r w:rsidRPr="00BB1DD0">
          <w:rPr>
            <w:rStyle w:val="Hyperlink"/>
            <w:noProof/>
          </w:rPr>
          <w:fldChar w:fldCharType="end"/>
        </w:r>
      </w:ins>
    </w:p>
    <w:p w14:paraId="758621B0" w14:textId="7733D54B" w:rsidR="009737A6" w:rsidRDefault="009737A6">
      <w:pPr>
        <w:pStyle w:val="Abbildungsverzeichnis"/>
        <w:tabs>
          <w:tab w:val="right" w:pos="9060"/>
        </w:tabs>
        <w:rPr>
          <w:ins w:id="2140" w:author="Carsten Hein" w:date="2022-01-03T08:40:00Z"/>
          <w:rFonts w:asciiTheme="minorHAnsi" w:eastAsiaTheme="minorEastAsia" w:hAnsiTheme="minorHAnsi"/>
          <w:noProof/>
          <w:sz w:val="22"/>
          <w:lang w:eastAsia="de-DE"/>
        </w:rPr>
      </w:pPr>
      <w:ins w:id="214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 Stahlbauverbindung zur Kopplung der Fertigteile</w:t>
        </w:r>
        <w:r>
          <w:rPr>
            <w:noProof/>
            <w:webHidden/>
          </w:rPr>
          <w:tab/>
        </w:r>
        <w:r>
          <w:rPr>
            <w:noProof/>
            <w:webHidden/>
          </w:rPr>
          <w:fldChar w:fldCharType="begin"/>
        </w:r>
        <w:r>
          <w:rPr>
            <w:noProof/>
            <w:webHidden/>
          </w:rPr>
          <w:instrText xml:space="preserve"> PAGEREF _Toc92091780 \h </w:instrText>
        </w:r>
      </w:ins>
      <w:r>
        <w:rPr>
          <w:noProof/>
          <w:webHidden/>
        </w:rPr>
      </w:r>
      <w:r>
        <w:rPr>
          <w:noProof/>
          <w:webHidden/>
        </w:rPr>
        <w:fldChar w:fldCharType="separate"/>
      </w:r>
      <w:ins w:id="2142" w:author="Carsten Hein" w:date="2022-01-03T08:40:00Z">
        <w:r>
          <w:rPr>
            <w:noProof/>
            <w:webHidden/>
          </w:rPr>
          <w:t>28</w:t>
        </w:r>
        <w:r>
          <w:rPr>
            <w:noProof/>
            <w:webHidden/>
          </w:rPr>
          <w:fldChar w:fldCharType="end"/>
        </w:r>
        <w:r w:rsidRPr="00BB1DD0">
          <w:rPr>
            <w:rStyle w:val="Hyperlink"/>
            <w:noProof/>
          </w:rPr>
          <w:fldChar w:fldCharType="end"/>
        </w:r>
      </w:ins>
    </w:p>
    <w:p w14:paraId="35C74CA8" w14:textId="4405ACBA" w:rsidR="009737A6" w:rsidRDefault="009737A6">
      <w:pPr>
        <w:pStyle w:val="Abbildungsverzeichnis"/>
        <w:tabs>
          <w:tab w:val="right" w:pos="9060"/>
        </w:tabs>
        <w:rPr>
          <w:ins w:id="2143" w:author="Carsten Hein" w:date="2022-01-03T08:40:00Z"/>
          <w:rFonts w:asciiTheme="minorHAnsi" w:eastAsiaTheme="minorEastAsia" w:hAnsiTheme="minorHAnsi"/>
          <w:noProof/>
          <w:sz w:val="22"/>
          <w:lang w:eastAsia="de-DE"/>
        </w:rPr>
      </w:pPr>
      <w:ins w:id="214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8 Kopplung der Deckenelemente durch Kopplungselemente für die Bewehrung</w:t>
        </w:r>
        <w:r>
          <w:rPr>
            <w:noProof/>
            <w:webHidden/>
          </w:rPr>
          <w:tab/>
        </w:r>
        <w:r>
          <w:rPr>
            <w:noProof/>
            <w:webHidden/>
          </w:rPr>
          <w:fldChar w:fldCharType="begin"/>
        </w:r>
        <w:r>
          <w:rPr>
            <w:noProof/>
            <w:webHidden/>
          </w:rPr>
          <w:instrText xml:space="preserve"> PAGEREF _Toc92091781 \h </w:instrText>
        </w:r>
      </w:ins>
      <w:r>
        <w:rPr>
          <w:noProof/>
          <w:webHidden/>
        </w:rPr>
      </w:r>
      <w:r>
        <w:rPr>
          <w:noProof/>
          <w:webHidden/>
        </w:rPr>
        <w:fldChar w:fldCharType="separate"/>
      </w:r>
      <w:ins w:id="2145" w:author="Carsten Hein" w:date="2022-01-03T08:40:00Z">
        <w:r>
          <w:rPr>
            <w:noProof/>
            <w:webHidden/>
          </w:rPr>
          <w:t>29</w:t>
        </w:r>
        <w:r>
          <w:rPr>
            <w:noProof/>
            <w:webHidden/>
          </w:rPr>
          <w:fldChar w:fldCharType="end"/>
        </w:r>
        <w:r w:rsidRPr="00BB1DD0">
          <w:rPr>
            <w:rStyle w:val="Hyperlink"/>
            <w:noProof/>
          </w:rPr>
          <w:fldChar w:fldCharType="end"/>
        </w:r>
      </w:ins>
    </w:p>
    <w:p w14:paraId="39D49C47" w14:textId="0E729A5E" w:rsidR="009737A6" w:rsidRDefault="009737A6">
      <w:pPr>
        <w:pStyle w:val="Abbildungsverzeichnis"/>
        <w:tabs>
          <w:tab w:val="right" w:pos="9060"/>
        </w:tabs>
        <w:rPr>
          <w:ins w:id="2146" w:author="Carsten Hein" w:date="2022-01-03T08:40:00Z"/>
          <w:rFonts w:asciiTheme="minorHAnsi" w:eastAsiaTheme="minorEastAsia" w:hAnsiTheme="minorHAnsi"/>
          <w:noProof/>
          <w:sz w:val="22"/>
          <w:lang w:eastAsia="de-DE"/>
        </w:rPr>
      </w:pPr>
      <w:ins w:id="214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9 Beispiel für eine HBV-Rippendecke mit einer Elementbreite von 1,35 Metern (eigene Abbildung)</w:t>
        </w:r>
        <w:r>
          <w:rPr>
            <w:noProof/>
            <w:webHidden/>
          </w:rPr>
          <w:tab/>
        </w:r>
        <w:r>
          <w:rPr>
            <w:noProof/>
            <w:webHidden/>
          </w:rPr>
          <w:fldChar w:fldCharType="begin"/>
        </w:r>
        <w:r>
          <w:rPr>
            <w:noProof/>
            <w:webHidden/>
          </w:rPr>
          <w:instrText xml:space="preserve"> PAGEREF _Toc92091782 \h </w:instrText>
        </w:r>
      </w:ins>
      <w:r>
        <w:rPr>
          <w:noProof/>
          <w:webHidden/>
        </w:rPr>
      </w:r>
      <w:r>
        <w:rPr>
          <w:noProof/>
          <w:webHidden/>
        </w:rPr>
        <w:fldChar w:fldCharType="separate"/>
      </w:r>
      <w:ins w:id="2148" w:author="Carsten Hein" w:date="2022-01-03T08:40:00Z">
        <w:r>
          <w:rPr>
            <w:noProof/>
            <w:webHidden/>
          </w:rPr>
          <w:t>31</w:t>
        </w:r>
        <w:r>
          <w:rPr>
            <w:noProof/>
            <w:webHidden/>
          </w:rPr>
          <w:fldChar w:fldCharType="end"/>
        </w:r>
        <w:r w:rsidRPr="00BB1DD0">
          <w:rPr>
            <w:rStyle w:val="Hyperlink"/>
            <w:noProof/>
          </w:rPr>
          <w:fldChar w:fldCharType="end"/>
        </w:r>
      </w:ins>
    </w:p>
    <w:p w14:paraId="2C7C2211" w14:textId="59A95F6D" w:rsidR="009737A6" w:rsidRDefault="009737A6">
      <w:pPr>
        <w:pStyle w:val="Abbildungsverzeichnis"/>
        <w:tabs>
          <w:tab w:val="right" w:pos="9060"/>
        </w:tabs>
        <w:rPr>
          <w:ins w:id="2149" w:author="Carsten Hein" w:date="2022-01-03T08:40:00Z"/>
          <w:rFonts w:asciiTheme="minorHAnsi" w:eastAsiaTheme="minorEastAsia" w:hAnsiTheme="minorHAnsi"/>
          <w:noProof/>
          <w:sz w:val="22"/>
          <w:lang w:eastAsia="de-DE"/>
        </w:rPr>
      </w:pPr>
      <w:ins w:id="215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0 Vorauswahl der zu berechnenden Varianten</w:t>
        </w:r>
        <w:r>
          <w:rPr>
            <w:noProof/>
            <w:webHidden/>
          </w:rPr>
          <w:tab/>
        </w:r>
        <w:r>
          <w:rPr>
            <w:noProof/>
            <w:webHidden/>
          </w:rPr>
          <w:fldChar w:fldCharType="begin"/>
        </w:r>
        <w:r>
          <w:rPr>
            <w:noProof/>
            <w:webHidden/>
          </w:rPr>
          <w:instrText xml:space="preserve"> PAGEREF _Toc92091783 \h </w:instrText>
        </w:r>
      </w:ins>
      <w:r>
        <w:rPr>
          <w:noProof/>
          <w:webHidden/>
        </w:rPr>
      </w:r>
      <w:r>
        <w:rPr>
          <w:noProof/>
          <w:webHidden/>
        </w:rPr>
        <w:fldChar w:fldCharType="separate"/>
      </w:r>
      <w:ins w:id="2151" w:author="Carsten Hein" w:date="2022-01-03T08:40:00Z">
        <w:r>
          <w:rPr>
            <w:noProof/>
            <w:webHidden/>
          </w:rPr>
          <w:t>33</w:t>
        </w:r>
        <w:r>
          <w:rPr>
            <w:noProof/>
            <w:webHidden/>
          </w:rPr>
          <w:fldChar w:fldCharType="end"/>
        </w:r>
        <w:r w:rsidRPr="00BB1DD0">
          <w:rPr>
            <w:rStyle w:val="Hyperlink"/>
            <w:noProof/>
          </w:rPr>
          <w:fldChar w:fldCharType="end"/>
        </w:r>
      </w:ins>
    </w:p>
    <w:p w14:paraId="3133AA96" w14:textId="5A39CC23" w:rsidR="009737A6" w:rsidRDefault="009737A6">
      <w:pPr>
        <w:pStyle w:val="Abbildungsverzeichnis"/>
        <w:tabs>
          <w:tab w:val="right" w:pos="9060"/>
        </w:tabs>
        <w:rPr>
          <w:ins w:id="2152" w:author="Carsten Hein" w:date="2022-01-03T08:40:00Z"/>
          <w:rFonts w:asciiTheme="minorHAnsi" w:eastAsiaTheme="minorEastAsia" w:hAnsiTheme="minorHAnsi"/>
          <w:noProof/>
          <w:sz w:val="22"/>
          <w:lang w:eastAsia="de-DE"/>
        </w:rPr>
      </w:pPr>
      <w:ins w:id="215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4"</w:instrText>
        </w:r>
        <w:r w:rsidRPr="00BB1DD0">
          <w:rPr>
            <w:rStyle w:val="Hyperlink"/>
            <w:noProof/>
          </w:rPr>
          <w:instrText xml:space="preserve"> </w:instrText>
        </w:r>
        <w:r w:rsidRPr="00BB1DD0">
          <w:rPr>
            <w:rStyle w:val="Hyperlink"/>
            <w:noProof/>
          </w:rPr>
          <w:fldChar w:fldCharType="separate"/>
        </w:r>
        <w:r w:rsidRPr="00BB1DD0">
          <w:rPr>
            <w:rStyle w:val="Hyperlink"/>
            <w:noProof/>
          </w:rPr>
          <w:t xml:space="preserve">Abbildung 11 Stabwerkmodell zur Bemessung von Holz-Beton-Verbundkonstruktionen am Beispiel einer Decke mit Kerven </w:t>
        </w:r>
        <w:r>
          <w:rPr>
            <w:noProof/>
            <w:webHidden/>
          </w:rPr>
          <w:tab/>
        </w:r>
        <w:r>
          <w:rPr>
            <w:noProof/>
            <w:webHidden/>
          </w:rPr>
          <w:fldChar w:fldCharType="begin"/>
        </w:r>
        <w:r>
          <w:rPr>
            <w:noProof/>
            <w:webHidden/>
          </w:rPr>
          <w:instrText xml:space="preserve"> PAGEREF _Toc92091784 \h </w:instrText>
        </w:r>
      </w:ins>
      <w:r>
        <w:rPr>
          <w:noProof/>
          <w:webHidden/>
        </w:rPr>
      </w:r>
      <w:r>
        <w:rPr>
          <w:noProof/>
          <w:webHidden/>
        </w:rPr>
        <w:fldChar w:fldCharType="separate"/>
      </w:r>
      <w:ins w:id="2154" w:author="Carsten Hein" w:date="2022-01-03T08:40:00Z">
        <w:r>
          <w:rPr>
            <w:noProof/>
            <w:webHidden/>
          </w:rPr>
          <w:t>33</w:t>
        </w:r>
        <w:r>
          <w:rPr>
            <w:noProof/>
            <w:webHidden/>
          </w:rPr>
          <w:fldChar w:fldCharType="end"/>
        </w:r>
        <w:r w:rsidRPr="00BB1DD0">
          <w:rPr>
            <w:rStyle w:val="Hyperlink"/>
            <w:noProof/>
          </w:rPr>
          <w:fldChar w:fldCharType="end"/>
        </w:r>
      </w:ins>
    </w:p>
    <w:p w14:paraId="2624101D" w14:textId="399620BC" w:rsidR="009737A6" w:rsidRDefault="009737A6">
      <w:pPr>
        <w:pStyle w:val="Abbildungsverzeichnis"/>
        <w:tabs>
          <w:tab w:val="right" w:pos="9060"/>
        </w:tabs>
        <w:rPr>
          <w:ins w:id="2155" w:author="Carsten Hein" w:date="2022-01-03T08:40:00Z"/>
          <w:rFonts w:asciiTheme="minorHAnsi" w:eastAsiaTheme="minorEastAsia" w:hAnsiTheme="minorHAnsi"/>
          <w:noProof/>
          <w:sz w:val="22"/>
          <w:lang w:eastAsia="de-DE"/>
        </w:rPr>
      </w:pPr>
      <w:ins w:id="215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2 Verhältnis der Auslastungen des Holzes im Anfangs- oder Endzustand zu der Auslastung zum Zeitpunkt t=3-7a für verschiedene Deckentypen</w:t>
        </w:r>
        <w:r>
          <w:rPr>
            <w:noProof/>
            <w:webHidden/>
          </w:rPr>
          <w:tab/>
        </w:r>
        <w:r>
          <w:rPr>
            <w:noProof/>
            <w:webHidden/>
          </w:rPr>
          <w:fldChar w:fldCharType="begin"/>
        </w:r>
        <w:r>
          <w:rPr>
            <w:noProof/>
            <w:webHidden/>
          </w:rPr>
          <w:instrText xml:space="preserve"> PAGEREF _Toc92091785 \h </w:instrText>
        </w:r>
      </w:ins>
      <w:r>
        <w:rPr>
          <w:noProof/>
          <w:webHidden/>
        </w:rPr>
      </w:r>
      <w:r>
        <w:rPr>
          <w:noProof/>
          <w:webHidden/>
        </w:rPr>
        <w:fldChar w:fldCharType="separate"/>
      </w:r>
      <w:ins w:id="2157" w:author="Carsten Hein" w:date="2022-01-03T08:40:00Z">
        <w:r>
          <w:rPr>
            <w:noProof/>
            <w:webHidden/>
          </w:rPr>
          <w:t>34</w:t>
        </w:r>
        <w:r>
          <w:rPr>
            <w:noProof/>
            <w:webHidden/>
          </w:rPr>
          <w:fldChar w:fldCharType="end"/>
        </w:r>
        <w:r w:rsidRPr="00BB1DD0">
          <w:rPr>
            <w:rStyle w:val="Hyperlink"/>
            <w:noProof/>
          </w:rPr>
          <w:fldChar w:fldCharType="end"/>
        </w:r>
      </w:ins>
    </w:p>
    <w:p w14:paraId="508AF749" w14:textId="0D45E282" w:rsidR="009737A6" w:rsidRDefault="009737A6">
      <w:pPr>
        <w:pStyle w:val="Abbildungsverzeichnis"/>
        <w:tabs>
          <w:tab w:val="right" w:pos="9060"/>
        </w:tabs>
        <w:rPr>
          <w:ins w:id="2158" w:author="Carsten Hein" w:date="2022-01-03T08:40:00Z"/>
          <w:rFonts w:asciiTheme="minorHAnsi" w:eastAsiaTheme="minorEastAsia" w:hAnsiTheme="minorHAnsi"/>
          <w:noProof/>
          <w:sz w:val="22"/>
          <w:lang w:eastAsia="de-DE"/>
        </w:rPr>
      </w:pPr>
      <w:ins w:id="215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3 Bemessungsablauf für die Parameterstudie</w:t>
        </w:r>
        <w:r>
          <w:rPr>
            <w:noProof/>
            <w:webHidden/>
          </w:rPr>
          <w:tab/>
        </w:r>
        <w:r>
          <w:rPr>
            <w:noProof/>
            <w:webHidden/>
          </w:rPr>
          <w:fldChar w:fldCharType="begin"/>
        </w:r>
        <w:r>
          <w:rPr>
            <w:noProof/>
            <w:webHidden/>
          </w:rPr>
          <w:instrText xml:space="preserve"> PAGEREF _Toc92091786 \h </w:instrText>
        </w:r>
      </w:ins>
      <w:r>
        <w:rPr>
          <w:noProof/>
          <w:webHidden/>
        </w:rPr>
      </w:r>
      <w:r>
        <w:rPr>
          <w:noProof/>
          <w:webHidden/>
        </w:rPr>
        <w:fldChar w:fldCharType="separate"/>
      </w:r>
      <w:ins w:id="2160" w:author="Carsten Hein" w:date="2022-01-03T08:40:00Z">
        <w:r>
          <w:rPr>
            <w:noProof/>
            <w:webHidden/>
          </w:rPr>
          <w:t>36</w:t>
        </w:r>
        <w:r>
          <w:rPr>
            <w:noProof/>
            <w:webHidden/>
          </w:rPr>
          <w:fldChar w:fldCharType="end"/>
        </w:r>
        <w:r w:rsidRPr="00BB1DD0">
          <w:rPr>
            <w:rStyle w:val="Hyperlink"/>
            <w:noProof/>
          </w:rPr>
          <w:fldChar w:fldCharType="end"/>
        </w:r>
      </w:ins>
    </w:p>
    <w:p w14:paraId="7E3D81AF" w14:textId="5EAD3F05" w:rsidR="009737A6" w:rsidRDefault="009737A6">
      <w:pPr>
        <w:pStyle w:val="Abbildungsverzeichnis"/>
        <w:tabs>
          <w:tab w:val="right" w:pos="9060"/>
        </w:tabs>
        <w:rPr>
          <w:ins w:id="2161" w:author="Carsten Hein" w:date="2022-01-03T08:40:00Z"/>
          <w:rFonts w:asciiTheme="minorHAnsi" w:eastAsiaTheme="minorEastAsia" w:hAnsiTheme="minorHAnsi"/>
          <w:noProof/>
          <w:sz w:val="22"/>
          <w:lang w:eastAsia="de-DE"/>
        </w:rPr>
      </w:pPr>
      <w:ins w:id="216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4 Schraubverbindung mit dem FT Verbinder von Würth (Quelle: eshop.wuerth.de)</w:t>
        </w:r>
        <w:r>
          <w:rPr>
            <w:noProof/>
            <w:webHidden/>
          </w:rPr>
          <w:tab/>
        </w:r>
        <w:r>
          <w:rPr>
            <w:noProof/>
            <w:webHidden/>
          </w:rPr>
          <w:fldChar w:fldCharType="begin"/>
        </w:r>
        <w:r>
          <w:rPr>
            <w:noProof/>
            <w:webHidden/>
          </w:rPr>
          <w:instrText xml:space="preserve"> PAGEREF _Toc92091787 \h </w:instrText>
        </w:r>
      </w:ins>
      <w:r>
        <w:rPr>
          <w:noProof/>
          <w:webHidden/>
        </w:rPr>
      </w:r>
      <w:r>
        <w:rPr>
          <w:noProof/>
          <w:webHidden/>
        </w:rPr>
        <w:fldChar w:fldCharType="separate"/>
      </w:r>
      <w:ins w:id="2163" w:author="Carsten Hein" w:date="2022-01-03T08:40:00Z">
        <w:r>
          <w:rPr>
            <w:noProof/>
            <w:webHidden/>
          </w:rPr>
          <w:t>40</w:t>
        </w:r>
        <w:r>
          <w:rPr>
            <w:noProof/>
            <w:webHidden/>
          </w:rPr>
          <w:fldChar w:fldCharType="end"/>
        </w:r>
        <w:r w:rsidRPr="00BB1DD0">
          <w:rPr>
            <w:rStyle w:val="Hyperlink"/>
            <w:noProof/>
          </w:rPr>
          <w:fldChar w:fldCharType="end"/>
        </w:r>
      </w:ins>
    </w:p>
    <w:p w14:paraId="18A5126F" w14:textId="71E5DDF1" w:rsidR="009737A6" w:rsidRDefault="009737A6">
      <w:pPr>
        <w:pStyle w:val="Abbildungsverzeichnis"/>
        <w:tabs>
          <w:tab w:val="right" w:pos="9060"/>
        </w:tabs>
        <w:rPr>
          <w:ins w:id="2164" w:author="Carsten Hein" w:date="2022-01-03T08:40:00Z"/>
          <w:rFonts w:asciiTheme="minorHAnsi" w:eastAsiaTheme="minorEastAsia" w:hAnsiTheme="minorHAnsi"/>
          <w:noProof/>
          <w:sz w:val="22"/>
          <w:lang w:eastAsia="de-DE"/>
        </w:rPr>
      </w:pPr>
      <w:ins w:id="216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5 Herstellungsschema des Schraubverbunds mit lokalem Verguss (eigene Abbildung)</w:t>
        </w:r>
        <w:r>
          <w:rPr>
            <w:noProof/>
            <w:webHidden/>
          </w:rPr>
          <w:tab/>
        </w:r>
        <w:r>
          <w:rPr>
            <w:noProof/>
            <w:webHidden/>
          </w:rPr>
          <w:fldChar w:fldCharType="begin"/>
        </w:r>
        <w:r>
          <w:rPr>
            <w:noProof/>
            <w:webHidden/>
          </w:rPr>
          <w:instrText xml:space="preserve"> PAGEREF _Toc92091788 \h </w:instrText>
        </w:r>
      </w:ins>
      <w:r>
        <w:rPr>
          <w:noProof/>
          <w:webHidden/>
        </w:rPr>
      </w:r>
      <w:r>
        <w:rPr>
          <w:noProof/>
          <w:webHidden/>
        </w:rPr>
        <w:fldChar w:fldCharType="separate"/>
      </w:r>
      <w:ins w:id="2166" w:author="Carsten Hein" w:date="2022-01-03T08:40:00Z">
        <w:r>
          <w:rPr>
            <w:noProof/>
            <w:webHidden/>
          </w:rPr>
          <w:t>40</w:t>
        </w:r>
        <w:r>
          <w:rPr>
            <w:noProof/>
            <w:webHidden/>
          </w:rPr>
          <w:fldChar w:fldCharType="end"/>
        </w:r>
        <w:r w:rsidRPr="00BB1DD0">
          <w:rPr>
            <w:rStyle w:val="Hyperlink"/>
            <w:noProof/>
          </w:rPr>
          <w:fldChar w:fldCharType="end"/>
        </w:r>
      </w:ins>
    </w:p>
    <w:p w14:paraId="0FC0E98B" w14:textId="666E0812" w:rsidR="009737A6" w:rsidRDefault="009737A6">
      <w:pPr>
        <w:pStyle w:val="Abbildungsverzeichnis"/>
        <w:tabs>
          <w:tab w:val="right" w:pos="9060"/>
        </w:tabs>
        <w:rPr>
          <w:ins w:id="2167" w:author="Carsten Hein" w:date="2022-01-03T08:40:00Z"/>
          <w:rFonts w:asciiTheme="minorHAnsi" w:eastAsiaTheme="minorEastAsia" w:hAnsiTheme="minorHAnsi"/>
          <w:noProof/>
          <w:sz w:val="22"/>
          <w:lang w:eastAsia="de-DE"/>
        </w:rPr>
      </w:pPr>
      <w:ins w:id="216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6 Prüfkörpergeometrie der geschraubten Scherversuchskörper</w:t>
        </w:r>
        <w:r>
          <w:rPr>
            <w:noProof/>
            <w:webHidden/>
          </w:rPr>
          <w:tab/>
        </w:r>
        <w:r>
          <w:rPr>
            <w:noProof/>
            <w:webHidden/>
          </w:rPr>
          <w:fldChar w:fldCharType="begin"/>
        </w:r>
        <w:r>
          <w:rPr>
            <w:noProof/>
            <w:webHidden/>
          </w:rPr>
          <w:instrText xml:space="preserve"> PAGEREF _Toc92091789 \h </w:instrText>
        </w:r>
      </w:ins>
      <w:r>
        <w:rPr>
          <w:noProof/>
          <w:webHidden/>
        </w:rPr>
      </w:r>
      <w:r>
        <w:rPr>
          <w:noProof/>
          <w:webHidden/>
        </w:rPr>
        <w:fldChar w:fldCharType="separate"/>
      </w:r>
      <w:ins w:id="2169" w:author="Carsten Hein" w:date="2022-01-03T08:40:00Z">
        <w:r>
          <w:rPr>
            <w:noProof/>
            <w:webHidden/>
          </w:rPr>
          <w:t>42</w:t>
        </w:r>
        <w:r>
          <w:rPr>
            <w:noProof/>
            <w:webHidden/>
          </w:rPr>
          <w:fldChar w:fldCharType="end"/>
        </w:r>
        <w:r w:rsidRPr="00BB1DD0">
          <w:rPr>
            <w:rStyle w:val="Hyperlink"/>
            <w:noProof/>
          </w:rPr>
          <w:fldChar w:fldCharType="end"/>
        </w:r>
      </w:ins>
    </w:p>
    <w:p w14:paraId="76CC3C54" w14:textId="4D722A02" w:rsidR="009737A6" w:rsidRDefault="009737A6">
      <w:pPr>
        <w:pStyle w:val="Abbildungsverzeichnis"/>
        <w:tabs>
          <w:tab w:val="right" w:pos="9060"/>
        </w:tabs>
        <w:rPr>
          <w:ins w:id="2170" w:author="Carsten Hein" w:date="2022-01-03T08:40:00Z"/>
          <w:rFonts w:asciiTheme="minorHAnsi" w:eastAsiaTheme="minorEastAsia" w:hAnsiTheme="minorHAnsi"/>
          <w:noProof/>
          <w:sz w:val="22"/>
          <w:lang w:eastAsia="de-DE"/>
        </w:rPr>
      </w:pPr>
      <w:ins w:id="217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7 Scherversuchskörper mit FT-Verbindern von Würth vor der Betonage</w:t>
        </w:r>
        <w:r>
          <w:rPr>
            <w:noProof/>
            <w:webHidden/>
          </w:rPr>
          <w:tab/>
        </w:r>
        <w:r>
          <w:rPr>
            <w:noProof/>
            <w:webHidden/>
          </w:rPr>
          <w:fldChar w:fldCharType="begin"/>
        </w:r>
        <w:r>
          <w:rPr>
            <w:noProof/>
            <w:webHidden/>
          </w:rPr>
          <w:instrText xml:space="preserve"> PAGEREF _Toc92091790 \h </w:instrText>
        </w:r>
      </w:ins>
      <w:r>
        <w:rPr>
          <w:noProof/>
          <w:webHidden/>
        </w:rPr>
      </w:r>
      <w:r>
        <w:rPr>
          <w:noProof/>
          <w:webHidden/>
        </w:rPr>
        <w:fldChar w:fldCharType="separate"/>
      </w:r>
      <w:ins w:id="2172" w:author="Carsten Hein" w:date="2022-01-03T08:40:00Z">
        <w:r>
          <w:rPr>
            <w:noProof/>
            <w:webHidden/>
          </w:rPr>
          <w:t>43</w:t>
        </w:r>
        <w:r>
          <w:rPr>
            <w:noProof/>
            <w:webHidden/>
          </w:rPr>
          <w:fldChar w:fldCharType="end"/>
        </w:r>
        <w:r w:rsidRPr="00BB1DD0">
          <w:rPr>
            <w:rStyle w:val="Hyperlink"/>
            <w:noProof/>
          </w:rPr>
          <w:fldChar w:fldCharType="end"/>
        </w:r>
      </w:ins>
    </w:p>
    <w:p w14:paraId="1433639F" w14:textId="7AD3243C" w:rsidR="009737A6" w:rsidRDefault="009737A6">
      <w:pPr>
        <w:pStyle w:val="Abbildungsverzeichnis"/>
        <w:tabs>
          <w:tab w:val="right" w:pos="9060"/>
        </w:tabs>
        <w:rPr>
          <w:ins w:id="2173" w:author="Carsten Hein" w:date="2022-01-03T08:40:00Z"/>
          <w:rFonts w:asciiTheme="minorHAnsi" w:eastAsiaTheme="minorEastAsia" w:hAnsiTheme="minorHAnsi"/>
          <w:noProof/>
          <w:sz w:val="22"/>
          <w:lang w:eastAsia="de-DE"/>
        </w:rPr>
      </w:pPr>
      <w:ins w:id="217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8 Prüfkörper in der Prüfeinrichtung</w:t>
        </w:r>
        <w:r>
          <w:rPr>
            <w:noProof/>
            <w:webHidden/>
          </w:rPr>
          <w:tab/>
        </w:r>
        <w:r>
          <w:rPr>
            <w:noProof/>
            <w:webHidden/>
          </w:rPr>
          <w:fldChar w:fldCharType="begin"/>
        </w:r>
        <w:r>
          <w:rPr>
            <w:noProof/>
            <w:webHidden/>
          </w:rPr>
          <w:instrText xml:space="preserve"> PAGEREF _Toc92091791 \h </w:instrText>
        </w:r>
      </w:ins>
      <w:r>
        <w:rPr>
          <w:noProof/>
          <w:webHidden/>
        </w:rPr>
      </w:r>
      <w:r>
        <w:rPr>
          <w:noProof/>
          <w:webHidden/>
        </w:rPr>
        <w:fldChar w:fldCharType="separate"/>
      </w:r>
      <w:ins w:id="2175" w:author="Carsten Hein" w:date="2022-01-03T08:40:00Z">
        <w:r>
          <w:rPr>
            <w:noProof/>
            <w:webHidden/>
          </w:rPr>
          <w:t>43</w:t>
        </w:r>
        <w:r>
          <w:rPr>
            <w:noProof/>
            <w:webHidden/>
          </w:rPr>
          <w:fldChar w:fldCharType="end"/>
        </w:r>
        <w:r w:rsidRPr="00BB1DD0">
          <w:rPr>
            <w:rStyle w:val="Hyperlink"/>
            <w:noProof/>
          </w:rPr>
          <w:fldChar w:fldCharType="end"/>
        </w:r>
      </w:ins>
    </w:p>
    <w:p w14:paraId="12817D0B" w14:textId="3B40641B" w:rsidR="009737A6" w:rsidRDefault="009737A6">
      <w:pPr>
        <w:pStyle w:val="Abbildungsverzeichnis"/>
        <w:tabs>
          <w:tab w:val="right" w:pos="9060"/>
        </w:tabs>
        <w:rPr>
          <w:ins w:id="2176" w:author="Carsten Hein" w:date="2022-01-03T08:40:00Z"/>
          <w:rFonts w:asciiTheme="minorHAnsi" w:eastAsiaTheme="minorEastAsia" w:hAnsiTheme="minorHAnsi"/>
          <w:noProof/>
          <w:sz w:val="22"/>
          <w:lang w:eastAsia="de-DE"/>
        </w:rPr>
      </w:pPr>
      <w:ins w:id="217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9 Vergleich der Bruchlasten der Scherversuche an Schraubverbindungen; Angabe pro Schraube und pro mm Durchmesser</w:t>
        </w:r>
        <w:r>
          <w:rPr>
            <w:noProof/>
            <w:webHidden/>
          </w:rPr>
          <w:tab/>
        </w:r>
        <w:r>
          <w:rPr>
            <w:noProof/>
            <w:webHidden/>
          </w:rPr>
          <w:fldChar w:fldCharType="begin"/>
        </w:r>
        <w:r>
          <w:rPr>
            <w:noProof/>
            <w:webHidden/>
          </w:rPr>
          <w:instrText xml:space="preserve"> PAGEREF _Toc92091792 \h </w:instrText>
        </w:r>
      </w:ins>
      <w:r>
        <w:rPr>
          <w:noProof/>
          <w:webHidden/>
        </w:rPr>
      </w:r>
      <w:r>
        <w:rPr>
          <w:noProof/>
          <w:webHidden/>
        </w:rPr>
        <w:fldChar w:fldCharType="separate"/>
      </w:r>
      <w:ins w:id="2178" w:author="Carsten Hein" w:date="2022-01-03T08:40:00Z">
        <w:r>
          <w:rPr>
            <w:noProof/>
            <w:webHidden/>
          </w:rPr>
          <w:t>44</w:t>
        </w:r>
        <w:r>
          <w:rPr>
            <w:noProof/>
            <w:webHidden/>
          </w:rPr>
          <w:fldChar w:fldCharType="end"/>
        </w:r>
        <w:r w:rsidRPr="00BB1DD0">
          <w:rPr>
            <w:rStyle w:val="Hyperlink"/>
            <w:noProof/>
          </w:rPr>
          <w:fldChar w:fldCharType="end"/>
        </w:r>
      </w:ins>
    </w:p>
    <w:p w14:paraId="0CA6BDE8" w14:textId="5CF72D75" w:rsidR="009737A6" w:rsidRDefault="009737A6">
      <w:pPr>
        <w:pStyle w:val="Abbildungsverzeichnis"/>
        <w:tabs>
          <w:tab w:val="right" w:pos="9060"/>
        </w:tabs>
        <w:rPr>
          <w:ins w:id="2179" w:author="Carsten Hein" w:date="2022-01-03T08:40:00Z"/>
          <w:rFonts w:asciiTheme="minorHAnsi" w:eastAsiaTheme="minorEastAsia" w:hAnsiTheme="minorHAnsi"/>
          <w:noProof/>
          <w:sz w:val="22"/>
          <w:lang w:eastAsia="de-DE"/>
        </w:rPr>
      </w:pPr>
      <w:ins w:id="218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0 Vergleich der Verschiebungsmoduln aus den Scherversuchen an Schraubverbindungen; Angabe des Verschiebungsmoduls pro Schraube pro mm Einbindelänge im Holz</w:t>
        </w:r>
        <w:r>
          <w:rPr>
            <w:noProof/>
            <w:webHidden/>
          </w:rPr>
          <w:tab/>
        </w:r>
        <w:r>
          <w:rPr>
            <w:noProof/>
            <w:webHidden/>
          </w:rPr>
          <w:fldChar w:fldCharType="begin"/>
        </w:r>
        <w:r>
          <w:rPr>
            <w:noProof/>
            <w:webHidden/>
          </w:rPr>
          <w:instrText xml:space="preserve"> PAGEREF _Toc92091793 \h </w:instrText>
        </w:r>
      </w:ins>
      <w:r>
        <w:rPr>
          <w:noProof/>
          <w:webHidden/>
        </w:rPr>
      </w:r>
      <w:r>
        <w:rPr>
          <w:noProof/>
          <w:webHidden/>
        </w:rPr>
        <w:fldChar w:fldCharType="separate"/>
      </w:r>
      <w:ins w:id="2181" w:author="Carsten Hein" w:date="2022-01-03T08:40:00Z">
        <w:r>
          <w:rPr>
            <w:noProof/>
            <w:webHidden/>
          </w:rPr>
          <w:t>44</w:t>
        </w:r>
        <w:r>
          <w:rPr>
            <w:noProof/>
            <w:webHidden/>
          </w:rPr>
          <w:fldChar w:fldCharType="end"/>
        </w:r>
        <w:r w:rsidRPr="00BB1DD0">
          <w:rPr>
            <w:rStyle w:val="Hyperlink"/>
            <w:noProof/>
          </w:rPr>
          <w:fldChar w:fldCharType="end"/>
        </w:r>
      </w:ins>
    </w:p>
    <w:p w14:paraId="73D01584" w14:textId="7B180704" w:rsidR="009737A6" w:rsidRDefault="009737A6">
      <w:pPr>
        <w:pStyle w:val="Abbildungsverzeichnis"/>
        <w:tabs>
          <w:tab w:val="right" w:pos="9060"/>
        </w:tabs>
        <w:rPr>
          <w:ins w:id="2182" w:author="Carsten Hein" w:date="2022-01-03T08:40:00Z"/>
          <w:rFonts w:asciiTheme="minorHAnsi" w:eastAsiaTheme="minorEastAsia" w:hAnsiTheme="minorHAnsi"/>
          <w:noProof/>
          <w:sz w:val="22"/>
          <w:lang w:eastAsia="de-DE"/>
        </w:rPr>
      </w:pPr>
      <w:ins w:id="218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1 Verschiebung zwischen Holz und Beton durch Herausziehen der Schrauben</w:t>
        </w:r>
        <w:r>
          <w:rPr>
            <w:noProof/>
            <w:webHidden/>
          </w:rPr>
          <w:tab/>
        </w:r>
        <w:r>
          <w:rPr>
            <w:noProof/>
            <w:webHidden/>
          </w:rPr>
          <w:fldChar w:fldCharType="begin"/>
        </w:r>
        <w:r>
          <w:rPr>
            <w:noProof/>
            <w:webHidden/>
          </w:rPr>
          <w:instrText xml:space="preserve"> PAGEREF _Toc92091794 \h </w:instrText>
        </w:r>
      </w:ins>
      <w:r>
        <w:rPr>
          <w:noProof/>
          <w:webHidden/>
        </w:rPr>
      </w:r>
      <w:r>
        <w:rPr>
          <w:noProof/>
          <w:webHidden/>
        </w:rPr>
        <w:fldChar w:fldCharType="separate"/>
      </w:r>
      <w:ins w:id="2184" w:author="Carsten Hein" w:date="2022-01-03T08:40:00Z">
        <w:r>
          <w:rPr>
            <w:noProof/>
            <w:webHidden/>
          </w:rPr>
          <w:t>45</w:t>
        </w:r>
        <w:r>
          <w:rPr>
            <w:noProof/>
            <w:webHidden/>
          </w:rPr>
          <w:fldChar w:fldCharType="end"/>
        </w:r>
        <w:r w:rsidRPr="00BB1DD0">
          <w:rPr>
            <w:rStyle w:val="Hyperlink"/>
            <w:noProof/>
          </w:rPr>
          <w:fldChar w:fldCharType="end"/>
        </w:r>
      </w:ins>
    </w:p>
    <w:p w14:paraId="10D6578D" w14:textId="1940E0F4" w:rsidR="009737A6" w:rsidRDefault="009737A6">
      <w:pPr>
        <w:pStyle w:val="Abbildungsverzeichnis"/>
        <w:tabs>
          <w:tab w:val="right" w:pos="9060"/>
        </w:tabs>
        <w:rPr>
          <w:ins w:id="2185" w:author="Carsten Hein" w:date="2022-01-03T08:40:00Z"/>
          <w:rFonts w:asciiTheme="minorHAnsi" w:eastAsiaTheme="minorEastAsia" w:hAnsiTheme="minorHAnsi"/>
          <w:noProof/>
          <w:sz w:val="22"/>
          <w:lang w:eastAsia="de-DE"/>
        </w:rPr>
      </w:pPr>
      <w:ins w:id="218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2 In der Verbundfuge gerissene Schrauben</w:t>
        </w:r>
        <w:r>
          <w:rPr>
            <w:noProof/>
            <w:webHidden/>
          </w:rPr>
          <w:tab/>
        </w:r>
        <w:r>
          <w:rPr>
            <w:noProof/>
            <w:webHidden/>
          </w:rPr>
          <w:fldChar w:fldCharType="begin"/>
        </w:r>
        <w:r>
          <w:rPr>
            <w:noProof/>
            <w:webHidden/>
          </w:rPr>
          <w:instrText xml:space="preserve"> PAGEREF _Toc92091795 \h </w:instrText>
        </w:r>
      </w:ins>
      <w:r>
        <w:rPr>
          <w:noProof/>
          <w:webHidden/>
        </w:rPr>
      </w:r>
      <w:r>
        <w:rPr>
          <w:noProof/>
          <w:webHidden/>
        </w:rPr>
        <w:fldChar w:fldCharType="separate"/>
      </w:r>
      <w:ins w:id="2187" w:author="Carsten Hein" w:date="2022-01-03T08:40:00Z">
        <w:r>
          <w:rPr>
            <w:noProof/>
            <w:webHidden/>
          </w:rPr>
          <w:t>45</w:t>
        </w:r>
        <w:r>
          <w:rPr>
            <w:noProof/>
            <w:webHidden/>
          </w:rPr>
          <w:fldChar w:fldCharType="end"/>
        </w:r>
        <w:r w:rsidRPr="00BB1DD0">
          <w:rPr>
            <w:rStyle w:val="Hyperlink"/>
            <w:noProof/>
          </w:rPr>
          <w:fldChar w:fldCharType="end"/>
        </w:r>
      </w:ins>
    </w:p>
    <w:p w14:paraId="09E97399" w14:textId="4C584E38" w:rsidR="009737A6" w:rsidRDefault="009737A6">
      <w:pPr>
        <w:pStyle w:val="Abbildungsverzeichnis"/>
        <w:tabs>
          <w:tab w:val="right" w:pos="9060"/>
        </w:tabs>
        <w:rPr>
          <w:ins w:id="2188" w:author="Carsten Hein" w:date="2022-01-03T08:40:00Z"/>
          <w:rFonts w:asciiTheme="minorHAnsi" w:eastAsiaTheme="minorEastAsia" w:hAnsiTheme="minorHAnsi"/>
          <w:noProof/>
          <w:sz w:val="22"/>
          <w:lang w:eastAsia="de-DE"/>
        </w:rPr>
      </w:pPr>
      <w:ins w:id="218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3 Schnitt durch eine mittels Nassklebung hergestellte Verbundfuge mit rot eingefärbtem Klebstoff (Brunner, Romer, &amp; Schnüriger, 2007)</w:t>
        </w:r>
        <w:r>
          <w:rPr>
            <w:noProof/>
            <w:webHidden/>
          </w:rPr>
          <w:tab/>
        </w:r>
        <w:r>
          <w:rPr>
            <w:noProof/>
            <w:webHidden/>
          </w:rPr>
          <w:fldChar w:fldCharType="begin"/>
        </w:r>
        <w:r>
          <w:rPr>
            <w:noProof/>
            <w:webHidden/>
          </w:rPr>
          <w:instrText xml:space="preserve"> PAGEREF _Toc92091796 \h </w:instrText>
        </w:r>
      </w:ins>
      <w:r>
        <w:rPr>
          <w:noProof/>
          <w:webHidden/>
        </w:rPr>
      </w:r>
      <w:r>
        <w:rPr>
          <w:noProof/>
          <w:webHidden/>
        </w:rPr>
        <w:fldChar w:fldCharType="separate"/>
      </w:r>
      <w:ins w:id="2190" w:author="Carsten Hein" w:date="2022-01-03T08:40:00Z">
        <w:r>
          <w:rPr>
            <w:noProof/>
            <w:webHidden/>
          </w:rPr>
          <w:t>46</w:t>
        </w:r>
        <w:r>
          <w:rPr>
            <w:noProof/>
            <w:webHidden/>
          </w:rPr>
          <w:fldChar w:fldCharType="end"/>
        </w:r>
        <w:r w:rsidRPr="00BB1DD0">
          <w:rPr>
            <w:rStyle w:val="Hyperlink"/>
            <w:noProof/>
          </w:rPr>
          <w:fldChar w:fldCharType="end"/>
        </w:r>
      </w:ins>
    </w:p>
    <w:p w14:paraId="5C0470F9" w14:textId="378B8D05" w:rsidR="009737A6" w:rsidRDefault="009737A6">
      <w:pPr>
        <w:pStyle w:val="Abbildungsverzeichnis"/>
        <w:tabs>
          <w:tab w:val="right" w:pos="9060"/>
        </w:tabs>
        <w:rPr>
          <w:ins w:id="2191" w:author="Carsten Hein" w:date="2022-01-03T08:40:00Z"/>
          <w:rFonts w:asciiTheme="minorHAnsi" w:eastAsiaTheme="minorEastAsia" w:hAnsiTheme="minorHAnsi"/>
          <w:noProof/>
          <w:sz w:val="22"/>
          <w:lang w:eastAsia="de-DE"/>
        </w:rPr>
      </w:pPr>
      <w:ins w:id="219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4 Schematische Abbildung des Push-Out-Versuchs und des Lastabtrags</w:t>
        </w:r>
        <w:r>
          <w:rPr>
            <w:noProof/>
            <w:webHidden/>
          </w:rPr>
          <w:tab/>
        </w:r>
        <w:r>
          <w:rPr>
            <w:noProof/>
            <w:webHidden/>
          </w:rPr>
          <w:fldChar w:fldCharType="begin"/>
        </w:r>
        <w:r>
          <w:rPr>
            <w:noProof/>
            <w:webHidden/>
          </w:rPr>
          <w:instrText xml:space="preserve"> PAGEREF _Toc92091797 \h </w:instrText>
        </w:r>
      </w:ins>
      <w:r>
        <w:rPr>
          <w:noProof/>
          <w:webHidden/>
        </w:rPr>
      </w:r>
      <w:r>
        <w:rPr>
          <w:noProof/>
          <w:webHidden/>
        </w:rPr>
        <w:fldChar w:fldCharType="separate"/>
      </w:r>
      <w:ins w:id="2193" w:author="Carsten Hein" w:date="2022-01-03T08:40:00Z">
        <w:r>
          <w:rPr>
            <w:noProof/>
            <w:webHidden/>
          </w:rPr>
          <w:t>46</w:t>
        </w:r>
        <w:r>
          <w:rPr>
            <w:noProof/>
            <w:webHidden/>
          </w:rPr>
          <w:fldChar w:fldCharType="end"/>
        </w:r>
        <w:r w:rsidRPr="00BB1DD0">
          <w:rPr>
            <w:rStyle w:val="Hyperlink"/>
            <w:noProof/>
          </w:rPr>
          <w:fldChar w:fldCharType="end"/>
        </w:r>
      </w:ins>
    </w:p>
    <w:p w14:paraId="316EE9BC" w14:textId="59D5BE1B" w:rsidR="009737A6" w:rsidRDefault="009737A6">
      <w:pPr>
        <w:pStyle w:val="Abbildungsverzeichnis"/>
        <w:tabs>
          <w:tab w:val="right" w:pos="9060"/>
        </w:tabs>
        <w:rPr>
          <w:ins w:id="2194" w:author="Carsten Hein" w:date="2022-01-03T08:40:00Z"/>
          <w:rFonts w:asciiTheme="minorHAnsi" w:eastAsiaTheme="minorEastAsia" w:hAnsiTheme="minorHAnsi"/>
          <w:noProof/>
          <w:sz w:val="22"/>
          <w:lang w:eastAsia="de-DE"/>
        </w:rPr>
      </w:pPr>
      <w:ins w:id="219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5 Aufbau der Scherversuche nach (Schäfers, 2010)</w:t>
        </w:r>
        <w:r>
          <w:rPr>
            <w:noProof/>
            <w:webHidden/>
          </w:rPr>
          <w:tab/>
        </w:r>
        <w:r>
          <w:rPr>
            <w:noProof/>
            <w:webHidden/>
          </w:rPr>
          <w:fldChar w:fldCharType="begin"/>
        </w:r>
        <w:r>
          <w:rPr>
            <w:noProof/>
            <w:webHidden/>
          </w:rPr>
          <w:instrText xml:space="preserve"> PAGEREF _Toc92091798 \h </w:instrText>
        </w:r>
      </w:ins>
      <w:r>
        <w:rPr>
          <w:noProof/>
          <w:webHidden/>
        </w:rPr>
      </w:r>
      <w:r>
        <w:rPr>
          <w:noProof/>
          <w:webHidden/>
        </w:rPr>
        <w:fldChar w:fldCharType="separate"/>
      </w:r>
      <w:ins w:id="2196" w:author="Carsten Hein" w:date="2022-01-03T08:40:00Z">
        <w:r>
          <w:rPr>
            <w:noProof/>
            <w:webHidden/>
          </w:rPr>
          <w:t>48</w:t>
        </w:r>
        <w:r>
          <w:rPr>
            <w:noProof/>
            <w:webHidden/>
          </w:rPr>
          <w:fldChar w:fldCharType="end"/>
        </w:r>
        <w:r w:rsidRPr="00BB1DD0">
          <w:rPr>
            <w:rStyle w:val="Hyperlink"/>
            <w:noProof/>
          </w:rPr>
          <w:fldChar w:fldCharType="end"/>
        </w:r>
      </w:ins>
    </w:p>
    <w:p w14:paraId="07098CA5" w14:textId="063DFE49" w:rsidR="009737A6" w:rsidRDefault="009737A6">
      <w:pPr>
        <w:pStyle w:val="Abbildungsverzeichnis"/>
        <w:tabs>
          <w:tab w:val="right" w:pos="9060"/>
        </w:tabs>
        <w:rPr>
          <w:ins w:id="2197" w:author="Carsten Hein" w:date="2022-01-03T08:40:00Z"/>
          <w:rFonts w:asciiTheme="minorHAnsi" w:eastAsiaTheme="minorEastAsia" w:hAnsiTheme="minorHAnsi"/>
          <w:noProof/>
          <w:sz w:val="22"/>
          <w:lang w:eastAsia="de-DE"/>
        </w:rPr>
      </w:pPr>
      <w:ins w:id="219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6 Arbeitsschritte bei der Herstellung einer geklebten Holz-Beton-Verbunddecke in Abhängigkeit der Fertigungsmethode</w:t>
        </w:r>
        <w:r>
          <w:rPr>
            <w:noProof/>
            <w:webHidden/>
          </w:rPr>
          <w:tab/>
        </w:r>
        <w:r>
          <w:rPr>
            <w:noProof/>
            <w:webHidden/>
          </w:rPr>
          <w:fldChar w:fldCharType="begin"/>
        </w:r>
        <w:r>
          <w:rPr>
            <w:noProof/>
            <w:webHidden/>
          </w:rPr>
          <w:instrText xml:space="preserve"> PAGEREF _Toc92091799 \h </w:instrText>
        </w:r>
      </w:ins>
      <w:r>
        <w:rPr>
          <w:noProof/>
          <w:webHidden/>
        </w:rPr>
      </w:r>
      <w:r>
        <w:rPr>
          <w:noProof/>
          <w:webHidden/>
        </w:rPr>
        <w:fldChar w:fldCharType="separate"/>
      </w:r>
      <w:ins w:id="2199" w:author="Carsten Hein" w:date="2022-01-03T08:40:00Z">
        <w:r>
          <w:rPr>
            <w:noProof/>
            <w:webHidden/>
          </w:rPr>
          <w:t>51</w:t>
        </w:r>
        <w:r>
          <w:rPr>
            <w:noProof/>
            <w:webHidden/>
          </w:rPr>
          <w:fldChar w:fldCharType="end"/>
        </w:r>
        <w:r w:rsidRPr="00BB1DD0">
          <w:rPr>
            <w:rStyle w:val="Hyperlink"/>
            <w:noProof/>
          </w:rPr>
          <w:fldChar w:fldCharType="end"/>
        </w:r>
      </w:ins>
    </w:p>
    <w:p w14:paraId="14654406" w14:textId="7D032D35" w:rsidR="009737A6" w:rsidRDefault="009737A6">
      <w:pPr>
        <w:pStyle w:val="Abbildungsverzeichnis"/>
        <w:tabs>
          <w:tab w:val="right" w:pos="9060"/>
        </w:tabs>
        <w:rPr>
          <w:ins w:id="2200" w:author="Carsten Hein" w:date="2022-01-03T08:40:00Z"/>
          <w:rFonts w:asciiTheme="minorHAnsi" w:eastAsiaTheme="minorEastAsia" w:hAnsiTheme="minorHAnsi"/>
          <w:noProof/>
          <w:sz w:val="22"/>
          <w:lang w:eastAsia="de-DE"/>
        </w:rPr>
      </w:pPr>
      <w:ins w:id="220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7 Abmessungen der Scherprüfkörper (links) sowie Prüfkörper in der Prüfeinrichtung (rechts)</w:t>
        </w:r>
        <w:r>
          <w:rPr>
            <w:noProof/>
            <w:webHidden/>
          </w:rPr>
          <w:tab/>
        </w:r>
        <w:r>
          <w:rPr>
            <w:noProof/>
            <w:webHidden/>
          </w:rPr>
          <w:fldChar w:fldCharType="begin"/>
        </w:r>
        <w:r>
          <w:rPr>
            <w:noProof/>
            <w:webHidden/>
          </w:rPr>
          <w:instrText xml:space="preserve"> PAGEREF _Toc92091800 \h </w:instrText>
        </w:r>
      </w:ins>
      <w:r>
        <w:rPr>
          <w:noProof/>
          <w:webHidden/>
        </w:rPr>
      </w:r>
      <w:r>
        <w:rPr>
          <w:noProof/>
          <w:webHidden/>
        </w:rPr>
        <w:fldChar w:fldCharType="separate"/>
      </w:r>
      <w:ins w:id="2202" w:author="Carsten Hein" w:date="2022-01-03T08:40:00Z">
        <w:r>
          <w:rPr>
            <w:noProof/>
            <w:webHidden/>
          </w:rPr>
          <w:t>57</w:t>
        </w:r>
        <w:r>
          <w:rPr>
            <w:noProof/>
            <w:webHidden/>
          </w:rPr>
          <w:fldChar w:fldCharType="end"/>
        </w:r>
        <w:r w:rsidRPr="00BB1DD0">
          <w:rPr>
            <w:rStyle w:val="Hyperlink"/>
            <w:noProof/>
          </w:rPr>
          <w:fldChar w:fldCharType="end"/>
        </w:r>
      </w:ins>
    </w:p>
    <w:p w14:paraId="0BEF68DC" w14:textId="27D3B8B1" w:rsidR="009737A6" w:rsidRDefault="009737A6">
      <w:pPr>
        <w:pStyle w:val="Abbildungsverzeichnis"/>
        <w:tabs>
          <w:tab w:val="right" w:pos="9060"/>
        </w:tabs>
        <w:rPr>
          <w:ins w:id="2203" w:author="Carsten Hein" w:date="2022-01-03T08:40:00Z"/>
          <w:rFonts w:asciiTheme="minorHAnsi" w:eastAsiaTheme="minorEastAsia" w:hAnsiTheme="minorHAnsi"/>
          <w:noProof/>
          <w:sz w:val="22"/>
          <w:lang w:eastAsia="de-DE"/>
        </w:rPr>
      </w:pPr>
      <w:ins w:id="2204" w:author="Carsten Hein" w:date="2022-01-03T08:40:00Z">
        <w:r w:rsidRPr="00BB1DD0">
          <w:rPr>
            <w:rStyle w:val="Hyperlink"/>
            <w:noProof/>
          </w:rPr>
          <w:lastRenderedPageBreak/>
          <w:fldChar w:fldCharType="begin"/>
        </w:r>
        <w:r w:rsidRPr="00BB1DD0">
          <w:rPr>
            <w:rStyle w:val="Hyperlink"/>
            <w:noProof/>
          </w:rPr>
          <w:instrText xml:space="preserve"> </w:instrText>
        </w:r>
        <w:r>
          <w:rPr>
            <w:noProof/>
          </w:rPr>
          <w:instrText>HYPERLINK \l "_Toc9209180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8 Auftrag des PU Klebstoffs auf das Holz mit Schaumstoffband gegen Ablaufen des Klebstoffs und als Abstandshalter</w:t>
        </w:r>
        <w:r>
          <w:rPr>
            <w:noProof/>
            <w:webHidden/>
          </w:rPr>
          <w:tab/>
        </w:r>
        <w:r>
          <w:rPr>
            <w:noProof/>
            <w:webHidden/>
          </w:rPr>
          <w:fldChar w:fldCharType="begin"/>
        </w:r>
        <w:r>
          <w:rPr>
            <w:noProof/>
            <w:webHidden/>
          </w:rPr>
          <w:instrText xml:space="preserve"> PAGEREF _Toc92091801 \h </w:instrText>
        </w:r>
      </w:ins>
      <w:r>
        <w:rPr>
          <w:noProof/>
          <w:webHidden/>
        </w:rPr>
      </w:r>
      <w:r>
        <w:rPr>
          <w:noProof/>
          <w:webHidden/>
        </w:rPr>
        <w:fldChar w:fldCharType="separate"/>
      </w:r>
      <w:ins w:id="2205" w:author="Carsten Hein" w:date="2022-01-03T08:40:00Z">
        <w:r>
          <w:rPr>
            <w:noProof/>
            <w:webHidden/>
          </w:rPr>
          <w:t>58</w:t>
        </w:r>
        <w:r>
          <w:rPr>
            <w:noProof/>
            <w:webHidden/>
          </w:rPr>
          <w:fldChar w:fldCharType="end"/>
        </w:r>
        <w:r w:rsidRPr="00BB1DD0">
          <w:rPr>
            <w:rStyle w:val="Hyperlink"/>
            <w:noProof/>
          </w:rPr>
          <w:fldChar w:fldCharType="end"/>
        </w:r>
      </w:ins>
    </w:p>
    <w:p w14:paraId="7A9668C1" w14:textId="10419B35" w:rsidR="009737A6" w:rsidRDefault="009737A6">
      <w:pPr>
        <w:pStyle w:val="Abbildungsverzeichnis"/>
        <w:tabs>
          <w:tab w:val="right" w:pos="9060"/>
        </w:tabs>
        <w:rPr>
          <w:ins w:id="2206" w:author="Carsten Hein" w:date="2022-01-03T08:40:00Z"/>
          <w:rFonts w:asciiTheme="minorHAnsi" w:eastAsiaTheme="minorEastAsia" w:hAnsiTheme="minorHAnsi"/>
          <w:noProof/>
          <w:sz w:val="22"/>
          <w:lang w:eastAsia="de-DE"/>
        </w:rPr>
      </w:pPr>
      <w:ins w:id="220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9 Herstellung von Probekörpern für die Scherversuche mit dem Klebstoff Kompono? C1</w:t>
        </w:r>
        <w:r>
          <w:rPr>
            <w:noProof/>
            <w:webHidden/>
          </w:rPr>
          <w:tab/>
        </w:r>
        <w:r>
          <w:rPr>
            <w:noProof/>
            <w:webHidden/>
          </w:rPr>
          <w:fldChar w:fldCharType="begin"/>
        </w:r>
        <w:r>
          <w:rPr>
            <w:noProof/>
            <w:webHidden/>
          </w:rPr>
          <w:instrText xml:space="preserve"> PAGEREF _Toc92091802 \h </w:instrText>
        </w:r>
      </w:ins>
      <w:r>
        <w:rPr>
          <w:noProof/>
          <w:webHidden/>
        </w:rPr>
      </w:r>
      <w:r>
        <w:rPr>
          <w:noProof/>
          <w:webHidden/>
        </w:rPr>
        <w:fldChar w:fldCharType="separate"/>
      </w:r>
      <w:ins w:id="2208" w:author="Carsten Hein" w:date="2022-01-03T08:40:00Z">
        <w:r>
          <w:rPr>
            <w:noProof/>
            <w:webHidden/>
          </w:rPr>
          <w:t>58</w:t>
        </w:r>
        <w:r>
          <w:rPr>
            <w:noProof/>
            <w:webHidden/>
          </w:rPr>
          <w:fldChar w:fldCharType="end"/>
        </w:r>
        <w:r w:rsidRPr="00BB1DD0">
          <w:rPr>
            <w:rStyle w:val="Hyperlink"/>
            <w:noProof/>
          </w:rPr>
          <w:fldChar w:fldCharType="end"/>
        </w:r>
      </w:ins>
    </w:p>
    <w:p w14:paraId="773DB416" w14:textId="20775ABF" w:rsidR="009737A6" w:rsidRDefault="009737A6">
      <w:pPr>
        <w:pStyle w:val="Abbildungsverzeichnis"/>
        <w:tabs>
          <w:tab w:val="right" w:pos="9060"/>
        </w:tabs>
        <w:rPr>
          <w:ins w:id="2209" w:author="Carsten Hein" w:date="2022-01-03T08:40:00Z"/>
          <w:rFonts w:asciiTheme="minorHAnsi" w:eastAsiaTheme="minorEastAsia" w:hAnsiTheme="minorHAnsi"/>
          <w:noProof/>
          <w:sz w:val="22"/>
          <w:lang w:eastAsia="de-DE"/>
        </w:rPr>
      </w:pPr>
      <w:ins w:id="221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0 Scherversuchskörper in der Prüfeinrichtung</w:t>
        </w:r>
        <w:r>
          <w:rPr>
            <w:noProof/>
            <w:webHidden/>
          </w:rPr>
          <w:tab/>
        </w:r>
        <w:r>
          <w:rPr>
            <w:noProof/>
            <w:webHidden/>
          </w:rPr>
          <w:fldChar w:fldCharType="begin"/>
        </w:r>
        <w:r>
          <w:rPr>
            <w:noProof/>
            <w:webHidden/>
          </w:rPr>
          <w:instrText xml:space="preserve"> PAGEREF _Toc92091803 \h </w:instrText>
        </w:r>
      </w:ins>
      <w:r>
        <w:rPr>
          <w:noProof/>
          <w:webHidden/>
        </w:rPr>
      </w:r>
      <w:r>
        <w:rPr>
          <w:noProof/>
          <w:webHidden/>
        </w:rPr>
        <w:fldChar w:fldCharType="separate"/>
      </w:r>
      <w:ins w:id="2211" w:author="Carsten Hein" w:date="2022-01-03T08:40:00Z">
        <w:r>
          <w:rPr>
            <w:noProof/>
            <w:webHidden/>
          </w:rPr>
          <w:t>59</w:t>
        </w:r>
        <w:r>
          <w:rPr>
            <w:noProof/>
            <w:webHidden/>
          </w:rPr>
          <w:fldChar w:fldCharType="end"/>
        </w:r>
        <w:r w:rsidRPr="00BB1DD0">
          <w:rPr>
            <w:rStyle w:val="Hyperlink"/>
            <w:noProof/>
          </w:rPr>
          <w:fldChar w:fldCharType="end"/>
        </w:r>
      </w:ins>
    </w:p>
    <w:p w14:paraId="1532B97D" w14:textId="3280587E" w:rsidR="009737A6" w:rsidRDefault="009737A6">
      <w:pPr>
        <w:pStyle w:val="Abbildungsverzeichnis"/>
        <w:tabs>
          <w:tab w:val="right" w:pos="9060"/>
        </w:tabs>
        <w:rPr>
          <w:ins w:id="2212" w:author="Carsten Hein" w:date="2022-01-03T08:40:00Z"/>
          <w:rFonts w:asciiTheme="minorHAnsi" w:eastAsiaTheme="minorEastAsia" w:hAnsiTheme="minorHAnsi"/>
          <w:noProof/>
          <w:sz w:val="22"/>
          <w:lang w:eastAsia="de-DE"/>
        </w:rPr>
      </w:pPr>
      <w:ins w:id="221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1 Bruchspannungen der Scherversuche nach Oberflächenbehandlung bzw. Klebtechnik getrennt (FG=geschliffen, FM= Matrizenschalung, FP =  Filmschalung mit Primer, FU= Filmschalung unbehandelt, LU = Luftseite unbehandelt, NK = Nassklebung, S1 = Schalöl, S2 = Schalölemulsion)</w:t>
        </w:r>
        <w:r>
          <w:rPr>
            <w:noProof/>
            <w:webHidden/>
          </w:rPr>
          <w:tab/>
        </w:r>
        <w:r>
          <w:rPr>
            <w:noProof/>
            <w:webHidden/>
          </w:rPr>
          <w:fldChar w:fldCharType="begin"/>
        </w:r>
        <w:r>
          <w:rPr>
            <w:noProof/>
            <w:webHidden/>
          </w:rPr>
          <w:instrText xml:space="preserve"> PAGEREF _Toc92091804 \h </w:instrText>
        </w:r>
      </w:ins>
      <w:r>
        <w:rPr>
          <w:noProof/>
          <w:webHidden/>
        </w:rPr>
      </w:r>
      <w:r>
        <w:rPr>
          <w:noProof/>
          <w:webHidden/>
        </w:rPr>
        <w:fldChar w:fldCharType="separate"/>
      </w:r>
      <w:ins w:id="2214" w:author="Carsten Hein" w:date="2022-01-03T08:40:00Z">
        <w:r>
          <w:rPr>
            <w:noProof/>
            <w:webHidden/>
          </w:rPr>
          <w:t>63</w:t>
        </w:r>
        <w:r>
          <w:rPr>
            <w:noProof/>
            <w:webHidden/>
          </w:rPr>
          <w:fldChar w:fldCharType="end"/>
        </w:r>
        <w:r w:rsidRPr="00BB1DD0">
          <w:rPr>
            <w:rStyle w:val="Hyperlink"/>
            <w:noProof/>
          </w:rPr>
          <w:fldChar w:fldCharType="end"/>
        </w:r>
      </w:ins>
    </w:p>
    <w:p w14:paraId="5602AFE0" w14:textId="4A3105C1" w:rsidR="009737A6" w:rsidRDefault="009737A6">
      <w:pPr>
        <w:pStyle w:val="Abbildungsverzeichnis"/>
        <w:tabs>
          <w:tab w:val="right" w:pos="9060"/>
        </w:tabs>
        <w:rPr>
          <w:ins w:id="2215" w:author="Carsten Hein" w:date="2022-01-03T08:40:00Z"/>
          <w:rFonts w:asciiTheme="minorHAnsi" w:eastAsiaTheme="minorEastAsia" w:hAnsiTheme="minorHAnsi"/>
          <w:noProof/>
          <w:sz w:val="22"/>
          <w:lang w:eastAsia="de-DE"/>
        </w:rPr>
      </w:pPr>
      <w:ins w:id="221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2 Bruchspannungen der Scherversuche unter Einbeziehung der Bruchbilder</w:t>
        </w:r>
        <w:r>
          <w:rPr>
            <w:noProof/>
            <w:webHidden/>
          </w:rPr>
          <w:tab/>
        </w:r>
        <w:r>
          <w:rPr>
            <w:noProof/>
            <w:webHidden/>
          </w:rPr>
          <w:fldChar w:fldCharType="begin"/>
        </w:r>
        <w:r>
          <w:rPr>
            <w:noProof/>
            <w:webHidden/>
          </w:rPr>
          <w:instrText xml:space="preserve"> PAGEREF _Toc92091805 \h </w:instrText>
        </w:r>
      </w:ins>
      <w:r>
        <w:rPr>
          <w:noProof/>
          <w:webHidden/>
        </w:rPr>
      </w:r>
      <w:r>
        <w:rPr>
          <w:noProof/>
          <w:webHidden/>
        </w:rPr>
        <w:fldChar w:fldCharType="separate"/>
      </w:r>
      <w:ins w:id="2217" w:author="Carsten Hein" w:date="2022-01-03T08:40:00Z">
        <w:r>
          <w:rPr>
            <w:noProof/>
            <w:webHidden/>
          </w:rPr>
          <w:t>64</w:t>
        </w:r>
        <w:r>
          <w:rPr>
            <w:noProof/>
            <w:webHidden/>
          </w:rPr>
          <w:fldChar w:fldCharType="end"/>
        </w:r>
        <w:r w:rsidRPr="00BB1DD0">
          <w:rPr>
            <w:rStyle w:val="Hyperlink"/>
            <w:noProof/>
          </w:rPr>
          <w:fldChar w:fldCharType="end"/>
        </w:r>
      </w:ins>
    </w:p>
    <w:p w14:paraId="4021F872" w14:textId="230B18E0" w:rsidR="009737A6" w:rsidRDefault="009737A6">
      <w:pPr>
        <w:pStyle w:val="Abbildungsverzeichnis"/>
        <w:tabs>
          <w:tab w:val="right" w:pos="9060"/>
        </w:tabs>
        <w:rPr>
          <w:ins w:id="2218" w:author="Carsten Hein" w:date="2022-01-03T08:40:00Z"/>
          <w:rFonts w:asciiTheme="minorHAnsi" w:eastAsiaTheme="minorEastAsia" w:hAnsiTheme="minorHAnsi"/>
          <w:noProof/>
          <w:sz w:val="22"/>
          <w:lang w:eastAsia="de-DE"/>
        </w:rPr>
      </w:pPr>
      <w:ins w:id="221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3 Bruchspannungen der im Holz versagten Probekörper nach Holzchargen</w:t>
        </w:r>
        <w:r>
          <w:rPr>
            <w:noProof/>
            <w:webHidden/>
          </w:rPr>
          <w:tab/>
        </w:r>
        <w:r>
          <w:rPr>
            <w:noProof/>
            <w:webHidden/>
          </w:rPr>
          <w:fldChar w:fldCharType="begin"/>
        </w:r>
        <w:r>
          <w:rPr>
            <w:noProof/>
            <w:webHidden/>
          </w:rPr>
          <w:instrText xml:space="preserve"> PAGEREF _Toc92091806 \h </w:instrText>
        </w:r>
      </w:ins>
      <w:r>
        <w:rPr>
          <w:noProof/>
          <w:webHidden/>
        </w:rPr>
      </w:r>
      <w:r>
        <w:rPr>
          <w:noProof/>
          <w:webHidden/>
        </w:rPr>
        <w:fldChar w:fldCharType="separate"/>
      </w:r>
      <w:ins w:id="2220" w:author="Carsten Hein" w:date="2022-01-03T08:40:00Z">
        <w:r>
          <w:rPr>
            <w:noProof/>
            <w:webHidden/>
          </w:rPr>
          <w:t>64</w:t>
        </w:r>
        <w:r>
          <w:rPr>
            <w:noProof/>
            <w:webHidden/>
          </w:rPr>
          <w:fldChar w:fldCharType="end"/>
        </w:r>
        <w:r w:rsidRPr="00BB1DD0">
          <w:rPr>
            <w:rStyle w:val="Hyperlink"/>
            <w:noProof/>
          </w:rPr>
          <w:fldChar w:fldCharType="end"/>
        </w:r>
      </w:ins>
    </w:p>
    <w:p w14:paraId="7244FF9C" w14:textId="39562ABB" w:rsidR="009737A6" w:rsidRDefault="009737A6">
      <w:pPr>
        <w:pStyle w:val="Abbildungsverzeichnis"/>
        <w:tabs>
          <w:tab w:val="right" w:pos="9060"/>
        </w:tabs>
        <w:rPr>
          <w:ins w:id="2221" w:author="Carsten Hein" w:date="2022-01-03T08:40:00Z"/>
          <w:rFonts w:asciiTheme="minorHAnsi" w:eastAsiaTheme="minorEastAsia" w:hAnsiTheme="minorHAnsi"/>
          <w:noProof/>
          <w:sz w:val="22"/>
          <w:lang w:eastAsia="de-DE"/>
        </w:rPr>
      </w:pPr>
      <w:ins w:id="222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4 Typisches Versagensbild bei Holzversagen (SF_t)</w:t>
        </w:r>
        <w:r>
          <w:rPr>
            <w:noProof/>
            <w:webHidden/>
          </w:rPr>
          <w:tab/>
        </w:r>
        <w:r>
          <w:rPr>
            <w:noProof/>
            <w:webHidden/>
          </w:rPr>
          <w:fldChar w:fldCharType="begin"/>
        </w:r>
        <w:r>
          <w:rPr>
            <w:noProof/>
            <w:webHidden/>
          </w:rPr>
          <w:instrText xml:space="preserve"> PAGEREF _Toc92091807 \h </w:instrText>
        </w:r>
      </w:ins>
      <w:r>
        <w:rPr>
          <w:noProof/>
          <w:webHidden/>
        </w:rPr>
      </w:r>
      <w:r>
        <w:rPr>
          <w:noProof/>
          <w:webHidden/>
        </w:rPr>
        <w:fldChar w:fldCharType="separate"/>
      </w:r>
      <w:ins w:id="2223" w:author="Carsten Hein" w:date="2022-01-03T08:40:00Z">
        <w:r>
          <w:rPr>
            <w:noProof/>
            <w:webHidden/>
          </w:rPr>
          <w:t>64</w:t>
        </w:r>
        <w:r>
          <w:rPr>
            <w:noProof/>
            <w:webHidden/>
          </w:rPr>
          <w:fldChar w:fldCharType="end"/>
        </w:r>
        <w:r w:rsidRPr="00BB1DD0">
          <w:rPr>
            <w:rStyle w:val="Hyperlink"/>
            <w:noProof/>
          </w:rPr>
          <w:fldChar w:fldCharType="end"/>
        </w:r>
      </w:ins>
    </w:p>
    <w:p w14:paraId="5C0EE77A" w14:textId="1005CF68" w:rsidR="009737A6" w:rsidRDefault="009737A6">
      <w:pPr>
        <w:pStyle w:val="Abbildungsverzeichnis"/>
        <w:tabs>
          <w:tab w:val="right" w:pos="9060"/>
        </w:tabs>
        <w:rPr>
          <w:ins w:id="2224" w:author="Carsten Hein" w:date="2022-01-03T08:40:00Z"/>
          <w:rFonts w:asciiTheme="minorHAnsi" w:eastAsiaTheme="minorEastAsia" w:hAnsiTheme="minorHAnsi"/>
          <w:noProof/>
          <w:sz w:val="22"/>
          <w:lang w:eastAsia="de-DE"/>
        </w:rPr>
      </w:pPr>
      <w:ins w:id="222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5 Gemischtes Versagen mit Anteilen von Holz- und Beton- sowie Adhäsionsversagen (M1)</w:t>
        </w:r>
        <w:r>
          <w:rPr>
            <w:noProof/>
            <w:webHidden/>
          </w:rPr>
          <w:tab/>
        </w:r>
        <w:r>
          <w:rPr>
            <w:noProof/>
            <w:webHidden/>
          </w:rPr>
          <w:fldChar w:fldCharType="begin"/>
        </w:r>
        <w:r>
          <w:rPr>
            <w:noProof/>
            <w:webHidden/>
          </w:rPr>
          <w:instrText xml:space="preserve"> PAGEREF _Toc92091808 \h </w:instrText>
        </w:r>
      </w:ins>
      <w:r>
        <w:rPr>
          <w:noProof/>
          <w:webHidden/>
        </w:rPr>
      </w:r>
      <w:r>
        <w:rPr>
          <w:noProof/>
          <w:webHidden/>
        </w:rPr>
        <w:fldChar w:fldCharType="separate"/>
      </w:r>
      <w:ins w:id="2226" w:author="Carsten Hein" w:date="2022-01-03T08:40:00Z">
        <w:r>
          <w:rPr>
            <w:noProof/>
            <w:webHidden/>
          </w:rPr>
          <w:t>64</w:t>
        </w:r>
        <w:r>
          <w:rPr>
            <w:noProof/>
            <w:webHidden/>
          </w:rPr>
          <w:fldChar w:fldCharType="end"/>
        </w:r>
        <w:r w:rsidRPr="00BB1DD0">
          <w:rPr>
            <w:rStyle w:val="Hyperlink"/>
            <w:noProof/>
          </w:rPr>
          <w:fldChar w:fldCharType="end"/>
        </w:r>
      </w:ins>
    </w:p>
    <w:p w14:paraId="42D30B10" w14:textId="4B3C2B34" w:rsidR="009737A6" w:rsidRDefault="009737A6">
      <w:pPr>
        <w:pStyle w:val="Abbildungsverzeichnis"/>
        <w:tabs>
          <w:tab w:val="right" w:pos="9060"/>
        </w:tabs>
        <w:rPr>
          <w:ins w:id="2227" w:author="Carsten Hein" w:date="2022-01-03T08:40:00Z"/>
          <w:rFonts w:asciiTheme="minorHAnsi" w:eastAsiaTheme="minorEastAsia" w:hAnsiTheme="minorHAnsi"/>
          <w:noProof/>
          <w:sz w:val="22"/>
          <w:lang w:eastAsia="de-DE"/>
        </w:rPr>
      </w:pPr>
      <w:ins w:id="222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6 Typisches Versagensbild bei vorwiegendem Betonversagen (SF_c)</w:t>
        </w:r>
        <w:r>
          <w:rPr>
            <w:noProof/>
            <w:webHidden/>
          </w:rPr>
          <w:tab/>
        </w:r>
        <w:r>
          <w:rPr>
            <w:noProof/>
            <w:webHidden/>
          </w:rPr>
          <w:fldChar w:fldCharType="begin"/>
        </w:r>
        <w:r>
          <w:rPr>
            <w:noProof/>
            <w:webHidden/>
          </w:rPr>
          <w:instrText xml:space="preserve"> PAGEREF _Toc92091809 \h </w:instrText>
        </w:r>
      </w:ins>
      <w:r>
        <w:rPr>
          <w:noProof/>
          <w:webHidden/>
        </w:rPr>
      </w:r>
      <w:r>
        <w:rPr>
          <w:noProof/>
          <w:webHidden/>
        </w:rPr>
        <w:fldChar w:fldCharType="separate"/>
      </w:r>
      <w:ins w:id="2229" w:author="Carsten Hein" w:date="2022-01-03T08:40:00Z">
        <w:r>
          <w:rPr>
            <w:noProof/>
            <w:webHidden/>
          </w:rPr>
          <w:t>64</w:t>
        </w:r>
        <w:r>
          <w:rPr>
            <w:noProof/>
            <w:webHidden/>
          </w:rPr>
          <w:fldChar w:fldCharType="end"/>
        </w:r>
        <w:r w:rsidRPr="00BB1DD0">
          <w:rPr>
            <w:rStyle w:val="Hyperlink"/>
            <w:noProof/>
          </w:rPr>
          <w:fldChar w:fldCharType="end"/>
        </w:r>
      </w:ins>
    </w:p>
    <w:p w14:paraId="355C3330" w14:textId="1B4D13F2" w:rsidR="009737A6" w:rsidRDefault="009737A6">
      <w:pPr>
        <w:pStyle w:val="Abbildungsverzeichnis"/>
        <w:tabs>
          <w:tab w:val="right" w:pos="9060"/>
        </w:tabs>
        <w:rPr>
          <w:ins w:id="2230" w:author="Carsten Hein" w:date="2022-01-03T08:40:00Z"/>
          <w:rFonts w:asciiTheme="minorHAnsi" w:eastAsiaTheme="minorEastAsia" w:hAnsiTheme="minorHAnsi"/>
          <w:noProof/>
          <w:sz w:val="22"/>
          <w:lang w:eastAsia="de-DE"/>
        </w:rPr>
      </w:pPr>
      <w:ins w:id="223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7 Typisches Versagensbild bei vorwiegendem Adhäsionsversagen (M2)</w:t>
        </w:r>
        <w:r>
          <w:rPr>
            <w:noProof/>
            <w:webHidden/>
          </w:rPr>
          <w:tab/>
        </w:r>
        <w:r>
          <w:rPr>
            <w:noProof/>
            <w:webHidden/>
          </w:rPr>
          <w:fldChar w:fldCharType="begin"/>
        </w:r>
        <w:r>
          <w:rPr>
            <w:noProof/>
            <w:webHidden/>
          </w:rPr>
          <w:instrText xml:space="preserve"> PAGEREF _Toc92091810 \h </w:instrText>
        </w:r>
      </w:ins>
      <w:r>
        <w:rPr>
          <w:noProof/>
          <w:webHidden/>
        </w:rPr>
      </w:r>
      <w:r>
        <w:rPr>
          <w:noProof/>
          <w:webHidden/>
        </w:rPr>
        <w:fldChar w:fldCharType="separate"/>
      </w:r>
      <w:ins w:id="2232" w:author="Carsten Hein" w:date="2022-01-03T08:40:00Z">
        <w:r>
          <w:rPr>
            <w:noProof/>
            <w:webHidden/>
          </w:rPr>
          <w:t>64</w:t>
        </w:r>
        <w:r>
          <w:rPr>
            <w:noProof/>
            <w:webHidden/>
          </w:rPr>
          <w:fldChar w:fldCharType="end"/>
        </w:r>
        <w:r w:rsidRPr="00BB1DD0">
          <w:rPr>
            <w:rStyle w:val="Hyperlink"/>
            <w:noProof/>
          </w:rPr>
          <w:fldChar w:fldCharType="end"/>
        </w:r>
      </w:ins>
    </w:p>
    <w:p w14:paraId="2D249221" w14:textId="68A32B3C" w:rsidR="009737A6" w:rsidRDefault="009737A6">
      <w:pPr>
        <w:pStyle w:val="Abbildungsverzeichnis"/>
        <w:tabs>
          <w:tab w:val="right" w:pos="9060"/>
        </w:tabs>
        <w:rPr>
          <w:ins w:id="2233" w:author="Carsten Hein" w:date="2022-01-03T08:40:00Z"/>
          <w:rFonts w:asciiTheme="minorHAnsi" w:eastAsiaTheme="minorEastAsia" w:hAnsiTheme="minorHAnsi"/>
          <w:noProof/>
          <w:sz w:val="22"/>
          <w:lang w:eastAsia="de-DE"/>
        </w:rPr>
      </w:pPr>
      <w:ins w:id="223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8 Ausblühungen an der Grenzschicht der zwischen Klebstoff C3 und Beton bei der Nassklebung</w:t>
        </w:r>
        <w:r>
          <w:rPr>
            <w:noProof/>
            <w:webHidden/>
          </w:rPr>
          <w:tab/>
        </w:r>
        <w:r>
          <w:rPr>
            <w:noProof/>
            <w:webHidden/>
          </w:rPr>
          <w:fldChar w:fldCharType="begin"/>
        </w:r>
        <w:r>
          <w:rPr>
            <w:noProof/>
            <w:webHidden/>
          </w:rPr>
          <w:instrText xml:space="preserve"> PAGEREF _Toc92091811 \h </w:instrText>
        </w:r>
      </w:ins>
      <w:r>
        <w:rPr>
          <w:noProof/>
          <w:webHidden/>
        </w:rPr>
      </w:r>
      <w:r>
        <w:rPr>
          <w:noProof/>
          <w:webHidden/>
        </w:rPr>
        <w:fldChar w:fldCharType="separate"/>
      </w:r>
      <w:ins w:id="2235" w:author="Carsten Hein" w:date="2022-01-03T08:40:00Z">
        <w:r>
          <w:rPr>
            <w:noProof/>
            <w:webHidden/>
          </w:rPr>
          <w:t>65</w:t>
        </w:r>
        <w:r>
          <w:rPr>
            <w:noProof/>
            <w:webHidden/>
          </w:rPr>
          <w:fldChar w:fldCharType="end"/>
        </w:r>
        <w:r w:rsidRPr="00BB1DD0">
          <w:rPr>
            <w:rStyle w:val="Hyperlink"/>
            <w:noProof/>
          </w:rPr>
          <w:fldChar w:fldCharType="end"/>
        </w:r>
      </w:ins>
    </w:p>
    <w:p w14:paraId="6F06BFB9" w14:textId="545B3D65" w:rsidR="009737A6" w:rsidRDefault="009737A6">
      <w:pPr>
        <w:pStyle w:val="Abbildungsverzeichnis"/>
        <w:tabs>
          <w:tab w:val="right" w:pos="9060"/>
        </w:tabs>
        <w:rPr>
          <w:ins w:id="2236" w:author="Carsten Hein" w:date="2022-01-03T08:40:00Z"/>
          <w:rFonts w:asciiTheme="minorHAnsi" w:eastAsiaTheme="minorEastAsia" w:hAnsiTheme="minorHAnsi"/>
          <w:noProof/>
          <w:sz w:val="22"/>
          <w:lang w:eastAsia="de-DE"/>
        </w:rPr>
      </w:pPr>
      <w:ins w:id="223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9 Nassklebung von Klebstoff E3 ohne Ausblühungen</w:t>
        </w:r>
        <w:r>
          <w:rPr>
            <w:noProof/>
            <w:webHidden/>
          </w:rPr>
          <w:tab/>
        </w:r>
        <w:r>
          <w:rPr>
            <w:noProof/>
            <w:webHidden/>
          </w:rPr>
          <w:fldChar w:fldCharType="begin"/>
        </w:r>
        <w:r>
          <w:rPr>
            <w:noProof/>
            <w:webHidden/>
          </w:rPr>
          <w:instrText xml:space="preserve"> PAGEREF _Toc92091812 \h </w:instrText>
        </w:r>
      </w:ins>
      <w:r>
        <w:rPr>
          <w:noProof/>
          <w:webHidden/>
        </w:rPr>
      </w:r>
      <w:r>
        <w:rPr>
          <w:noProof/>
          <w:webHidden/>
        </w:rPr>
        <w:fldChar w:fldCharType="separate"/>
      </w:r>
      <w:ins w:id="2238" w:author="Carsten Hein" w:date="2022-01-03T08:40:00Z">
        <w:r>
          <w:rPr>
            <w:noProof/>
            <w:webHidden/>
          </w:rPr>
          <w:t>65</w:t>
        </w:r>
        <w:r>
          <w:rPr>
            <w:noProof/>
            <w:webHidden/>
          </w:rPr>
          <w:fldChar w:fldCharType="end"/>
        </w:r>
        <w:r w:rsidRPr="00BB1DD0">
          <w:rPr>
            <w:rStyle w:val="Hyperlink"/>
            <w:noProof/>
          </w:rPr>
          <w:fldChar w:fldCharType="end"/>
        </w:r>
      </w:ins>
    </w:p>
    <w:p w14:paraId="70F5FDD6" w14:textId="62326DA8" w:rsidR="009737A6" w:rsidRDefault="009737A6">
      <w:pPr>
        <w:pStyle w:val="Abbildungsverzeichnis"/>
        <w:tabs>
          <w:tab w:val="right" w:pos="9060"/>
        </w:tabs>
        <w:rPr>
          <w:ins w:id="2239" w:author="Carsten Hein" w:date="2022-01-03T08:40:00Z"/>
          <w:rFonts w:asciiTheme="minorHAnsi" w:eastAsiaTheme="minorEastAsia" w:hAnsiTheme="minorHAnsi"/>
          <w:noProof/>
          <w:sz w:val="22"/>
          <w:lang w:eastAsia="de-DE"/>
        </w:rPr>
      </w:pPr>
      <w:ins w:id="224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0 Aufbau der Schub-Biege-Versuche sowie Übersicht über die Messstellen</w:t>
        </w:r>
        <w:r>
          <w:rPr>
            <w:noProof/>
            <w:webHidden/>
          </w:rPr>
          <w:tab/>
        </w:r>
        <w:r>
          <w:rPr>
            <w:noProof/>
            <w:webHidden/>
          </w:rPr>
          <w:fldChar w:fldCharType="begin"/>
        </w:r>
        <w:r>
          <w:rPr>
            <w:noProof/>
            <w:webHidden/>
          </w:rPr>
          <w:instrText xml:space="preserve"> PAGEREF _Toc92091813 \h </w:instrText>
        </w:r>
      </w:ins>
      <w:r>
        <w:rPr>
          <w:noProof/>
          <w:webHidden/>
        </w:rPr>
      </w:r>
      <w:r>
        <w:rPr>
          <w:noProof/>
          <w:webHidden/>
        </w:rPr>
        <w:fldChar w:fldCharType="separate"/>
      </w:r>
      <w:ins w:id="2241" w:author="Carsten Hein" w:date="2022-01-03T08:40:00Z">
        <w:r>
          <w:rPr>
            <w:noProof/>
            <w:webHidden/>
          </w:rPr>
          <w:t>66</w:t>
        </w:r>
        <w:r>
          <w:rPr>
            <w:noProof/>
            <w:webHidden/>
          </w:rPr>
          <w:fldChar w:fldCharType="end"/>
        </w:r>
        <w:r w:rsidRPr="00BB1DD0">
          <w:rPr>
            <w:rStyle w:val="Hyperlink"/>
            <w:noProof/>
          </w:rPr>
          <w:fldChar w:fldCharType="end"/>
        </w:r>
      </w:ins>
    </w:p>
    <w:p w14:paraId="2817EEA8" w14:textId="492271D2" w:rsidR="009737A6" w:rsidRDefault="009737A6">
      <w:pPr>
        <w:pStyle w:val="Abbildungsverzeichnis"/>
        <w:tabs>
          <w:tab w:val="right" w:pos="9060"/>
        </w:tabs>
        <w:rPr>
          <w:ins w:id="2242" w:author="Carsten Hein" w:date="2022-01-03T08:40:00Z"/>
          <w:rFonts w:asciiTheme="minorHAnsi" w:eastAsiaTheme="minorEastAsia" w:hAnsiTheme="minorHAnsi"/>
          <w:noProof/>
          <w:sz w:val="22"/>
          <w:lang w:eastAsia="de-DE"/>
        </w:rPr>
      </w:pPr>
      <w:ins w:id="224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1 Mit Klebstoff bestrichener Holzbalken vor Auflegen des Betonfertigteils (hier Prüfserie SBB-TK-E3-FG)</w:t>
        </w:r>
        <w:r>
          <w:rPr>
            <w:noProof/>
            <w:webHidden/>
          </w:rPr>
          <w:tab/>
        </w:r>
        <w:r>
          <w:rPr>
            <w:noProof/>
            <w:webHidden/>
          </w:rPr>
          <w:fldChar w:fldCharType="begin"/>
        </w:r>
        <w:r>
          <w:rPr>
            <w:noProof/>
            <w:webHidden/>
          </w:rPr>
          <w:instrText xml:space="preserve"> PAGEREF _Toc92091814 \h </w:instrText>
        </w:r>
      </w:ins>
      <w:r>
        <w:rPr>
          <w:noProof/>
          <w:webHidden/>
        </w:rPr>
      </w:r>
      <w:r>
        <w:rPr>
          <w:noProof/>
          <w:webHidden/>
        </w:rPr>
        <w:fldChar w:fldCharType="separate"/>
      </w:r>
      <w:ins w:id="2244" w:author="Carsten Hein" w:date="2022-01-03T08:40:00Z">
        <w:r>
          <w:rPr>
            <w:noProof/>
            <w:webHidden/>
          </w:rPr>
          <w:t>67</w:t>
        </w:r>
        <w:r>
          <w:rPr>
            <w:noProof/>
            <w:webHidden/>
          </w:rPr>
          <w:fldChar w:fldCharType="end"/>
        </w:r>
        <w:r w:rsidRPr="00BB1DD0">
          <w:rPr>
            <w:rStyle w:val="Hyperlink"/>
            <w:noProof/>
          </w:rPr>
          <w:fldChar w:fldCharType="end"/>
        </w:r>
      </w:ins>
    </w:p>
    <w:p w14:paraId="392B7CDF" w14:textId="674D4F98" w:rsidR="009737A6" w:rsidRDefault="009737A6">
      <w:pPr>
        <w:pStyle w:val="Abbildungsverzeichnis"/>
        <w:tabs>
          <w:tab w:val="right" w:pos="9060"/>
        </w:tabs>
        <w:rPr>
          <w:ins w:id="2245" w:author="Carsten Hein" w:date="2022-01-03T08:40:00Z"/>
          <w:rFonts w:asciiTheme="minorHAnsi" w:eastAsiaTheme="minorEastAsia" w:hAnsiTheme="minorHAnsi"/>
          <w:noProof/>
          <w:sz w:val="22"/>
          <w:lang w:eastAsia="de-DE"/>
        </w:rPr>
      </w:pPr>
      <w:ins w:id="224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2 Betonagevorgang bei der Nassklebung (hier SBB-NK-E3)</w:t>
        </w:r>
        <w:r>
          <w:rPr>
            <w:noProof/>
            <w:webHidden/>
          </w:rPr>
          <w:tab/>
        </w:r>
        <w:r>
          <w:rPr>
            <w:noProof/>
            <w:webHidden/>
          </w:rPr>
          <w:fldChar w:fldCharType="begin"/>
        </w:r>
        <w:r>
          <w:rPr>
            <w:noProof/>
            <w:webHidden/>
          </w:rPr>
          <w:instrText xml:space="preserve"> PAGEREF _Toc92091815 \h </w:instrText>
        </w:r>
      </w:ins>
      <w:r>
        <w:rPr>
          <w:noProof/>
          <w:webHidden/>
        </w:rPr>
      </w:r>
      <w:r>
        <w:rPr>
          <w:noProof/>
          <w:webHidden/>
        </w:rPr>
        <w:fldChar w:fldCharType="separate"/>
      </w:r>
      <w:ins w:id="2247" w:author="Carsten Hein" w:date="2022-01-03T08:40:00Z">
        <w:r>
          <w:rPr>
            <w:noProof/>
            <w:webHidden/>
          </w:rPr>
          <w:t>67</w:t>
        </w:r>
        <w:r>
          <w:rPr>
            <w:noProof/>
            <w:webHidden/>
          </w:rPr>
          <w:fldChar w:fldCharType="end"/>
        </w:r>
        <w:r w:rsidRPr="00BB1DD0">
          <w:rPr>
            <w:rStyle w:val="Hyperlink"/>
            <w:noProof/>
          </w:rPr>
          <w:fldChar w:fldCharType="end"/>
        </w:r>
      </w:ins>
    </w:p>
    <w:p w14:paraId="546248AF" w14:textId="66748306" w:rsidR="009737A6" w:rsidRDefault="009737A6">
      <w:pPr>
        <w:pStyle w:val="Abbildungsverzeichnis"/>
        <w:tabs>
          <w:tab w:val="right" w:pos="9060"/>
        </w:tabs>
        <w:rPr>
          <w:ins w:id="2248" w:author="Carsten Hein" w:date="2022-01-03T08:40:00Z"/>
          <w:rFonts w:asciiTheme="minorHAnsi" w:eastAsiaTheme="minorEastAsia" w:hAnsiTheme="minorHAnsi"/>
          <w:noProof/>
          <w:sz w:val="22"/>
          <w:lang w:eastAsia="de-DE"/>
        </w:rPr>
      </w:pPr>
      <w:ins w:id="224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3 Belastungsschema der Schub-Biege-Balken</w:t>
        </w:r>
        <w:r>
          <w:rPr>
            <w:noProof/>
            <w:webHidden/>
          </w:rPr>
          <w:tab/>
        </w:r>
        <w:r>
          <w:rPr>
            <w:noProof/>
            <w:webHidden/>
          </w:rPr>
          <w:fldChar w:fldCharType="begin"/>
        </w:r>
        <w:r>
          <w:rPr>
            <w:noProof/>
            <w:webHidden/>
          </w:rPr>
          <w:instrText xml:space="preserve"> PAGEREF _Toc92091816 \h </w:instrText>
        </w:r>
      </w:ins>
      <w:r>
        <w:rPr>
          <w:noProof/>
          <w:webHidden/>
        </w:rPr>
      </w:r>
      <w:r>
        <w:rPr>
          <w:noProof/>
          <w:webHidden/>
        </w:rPr>
        <w:fldChar w:fldCharType="separate"/>
      </w:r>
      <w:ins w:id="2250" w:author="Carsten Hein" w:date="2022-01-03T08:40:00Z">
        <w:r>
          <w:rPr>
            <w:noProof/>
            <w:webHidden/>
          </w:rPr>
          <w:t>68</w:t>
        </w:r>
        <w:r>
          <w:rPr>
            <w:noProof/>
            <w:webHidden/>
          </w:rPr>
          <w:fldChar w:fldCharType="end"/>
        </w:r>
        <w:r w:rsidRPr="00BB1DD0">
          <w:rPr>
            <w:rStyle w:val="Hyperlink"/>
            <w:noProof/>
          </w:rPr>
          <w:fldChar w:fldCharType="end"/>
        </w:r>
      </w:ins>
    </w:p>
    <w:p w14:paraId="598B3AF6" w14:textId="4FE0F672" w:rsidR="009737A6" w:rsidRDefault="009737A6">
      <w:pPr>
        <w:pStyle w:val="Abbildungsverzeichnis"/>
        <w:tabs>
          <w:tab w:val="right" w:pos="9060"/>
        </w:tabs>
        <w:rPr>
          <w:ins w:id="2251" w:author="Carsten Hein" w:date="2022-01-03T08:40:00Z"/>
          <w:rFonts w:asciiTheme="minorHAnsi" w:eastAsiaTheme="minorEastAsia" w:hAnsiTheme="minorHAnsi"/>
          <w:noProof/>
          <w:sz w:val="22"/>
          <w:lang w:eastAsia="de-DE"/>
        </w:rPr>
      </w:pPr>
      <w:ins w:id="225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4 Schub-Biege-Balken in der Prüfeinrichtung</w:t>
        </w:r>
        <w:r>
          <w:rPr>
            <w:noProof/>
            <w:webHidden/>
          </w:rPr>
          <w:tab/>
        </w:r>
        <w:r>
          <w:rPr>
            <w:noProof/>
            <w:webHidden/>
          </w:rPr>
          <w:fldChar w:fldCharType="begin"/>
        </w:r>
        <w:r>
          <w:rPr>
            <w:noProof/>
            <w:webHidden/>
          </w:rPr>
          <w:instrText xml:space="preserve"> PAGEREF _Toc92091817 \h </w:instrText>
        </w:r>
      </w:ins>
      <w:r>
        <w:rPr>
          <w:noProof/>
          <w:webHidden/>
        </w:rPr>
      </w:r>
      <w:r>
        <w:rPr>
          <w:noProof/>
          <w:webHidden/>
        </w:rPr>
        <w:fldChar w:fldCharType="separate"/>
      </w:r>
      <w:ins w:id="2253" w:author="Carsten Hein" w:date="2022-01-03T08:40:00Z">
        <w:r>
          <w:rPr>
            <w:noProof/>
            <w:webHidden/>
          </w:rPr>
          <w:t>68</w:t>
        </w:r>
        <w:r>
          <w:rPr>
            <w:noProof/>
            <w:webHidden/>
          </w:rPr>
          <w:fldChar w:fldCharType="end"/>
        </w:r>
        <w:r w:rsidRPr="00BB1DD0">
          <w:rPr>
            <w:rStyle w:val="Hyperlink"/>
            <w:noProof/>
          </w:rPr>
          <w:fldChar w:fldCharType="end"/>
        </w:r>
      </w:ins>
    </w:p>
    <w:p w14:paraId="4D61E3F5" w14:textId="38929876" w:rsidR="009737A6" w:rsidRDefault="009737A6">
      <w:pPr>
        <w:pStyle w:val="Abbildungsverzeichnis"/>
        <w:tabs>
          <w:tab w:val="right" w:pos="9060"/>
        </w:tabs>
        <w:rPr>
          <w:ins w:id="2254" w:author="Carsten Hein" w:date="2022-01-03T08:40:00Z"/>
          <w:rFonts w:asciiTheme="minorHAnsi" w:eastAsiaTheme="minorEastAsia" w:hAnsiTheme="minorHAnsi"/>
          <w:noProof/>
          <w:sz w:val="22"/>
          <w:lang w:eastAsia="de-DE"/>
        </w:rPr>
      </w:pPr>
      <w:ins w:id="225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5 Platzhalter 1</w:t>
        </w:r>
        <w:r>
          <w:rPr>
            <w:noProof/>
            <w:webHidden/>
          </w:rPr>
          <w:tab/>
        </w:r>
        <w:r>
          <w:rPr>
            <w:noProof/>
            <w:webHidden/>
          </w:rPr>
          <w:fldChar w:fldCharType="begin"/>
        </w:r>
        <w:r>
          <w:rPr>
            <w:noProof/>
            <w:webHidden/>
          </w:rPr>
          <w:instrText xml:space="preserve"> PAGEREF _Toc92091818 \h </w:instrText>
        </w:r>
      </w:ins>
      <w:r>
        <w:rPr>
          <w:noProof/>
          <w:webHidden/>
        </w:rPr>
      </w:r>
      <w:r>
        <w:rPr>
          <w:noProof/>
          <w:webHidden/>
        </w:rPr>
        <w:fldChar w:fldCharType="separate"/>
      </w:r>
      <w:ins w:id="2256" w:author="Carsten Hein" w:date="2022-01-03T08:40:00Z">
        <w:r>
          <w:rPr>
            <w:noProof/>
            <w:webHidden/>
          </w:rPr>
          <w:t>68</w:t>
        </w:r>
        <w:r>
          <w:rPr>
            <w:noProof/>
            <w:webHidden/>
          </w:rPr>
          <w:fldChar w:fldCharType="end"/>
        </w:r>
        <w:r w:rsidRPr="00BB1DD0">
          <w:rPr>
            <w:rStyle w:val="Hyperlink"/>
            <w:noProof/>
          </w:rPr>
          <w:fldChar w:fldCharType="end"/>
        </w:r>
      </w:ins>
    </w:p>
    <w:p w14:paraId="3F72F9C2" w14:textId="70AEBAEA" w:rsidR="009737A6" w:rsidRDefault="009737A6">
      <w:pPr>
        <w:pStyle w:val="Abbildungsverzeichnis"/>
        <w:tabs>
          <w:tab w:val="right" w:pos="9060"/>
        </w:tabs>
        <w:rPr>
          <w:ins w:id="2257" w:author="Carsten Hein" w:date="2022-01-03T08:40:00Z"/>
          <w:rFonts w:asciiTheme="minorHAnsi" w:eastAsiaTheme="minorEastAsia" w:hAnsiTheme="minorHAnsi"/>
          <w:noProof/>
          <w:sz w:val="22"/>
          <w:lang w:eastAsia="de-DE"/>
        </w:rPr>
      </w:pPr>
      <w:ins w:id="225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6 Platzhalter2</w:t>
        </w:r>
        <w:r>
          <w:rPr>
            <w:noProof/>
            <w:webHidden/>
          </w:rPr>
          <w:tab/>
        </w:r>
        <w:r>
          <w:rPr>
            <w:noProof/>
            <w:webHidden/>
          </w:rPr>
          <w:fldChar w:fldCharType="begin"/>
        </w:r>
        <w:r>
          <w:rPr>
            <w:noProof/>
            <w:webHidden/>
          </w:rPr>
          <w:instrText xml:space="preserve"> PAGEREF _Toc92091819 \h </w:instrText>
        </w:r>
      </w:ins>
      <w:r>
        <w:rPr>
          <w:noProof/>
          <w:webHidden/>
        </w:rPr>
      </w:r>
      <w:r>
        <w:rPr>
          <w:noProof/>
          <w:webHidden/>
        </w:rPr>
        <w:fldChar w:fldCharType="separate"/>
      </w:r>
      <w:ins w:id="2259" w:author="Carsten Hein" w:date="2022-01-03T08:40:00Z">
        <w:r>
          <w:rPr>
            <w:noProof/>
            <w:webHidden/>
          </w:rPr>
          <w:t>68</w:t>
        </w:r>
        <w:r>
          <w:rPr>
            <w:noProof/>
            <w:webHidden/>
          </w:rPr>
          <w:fldChar w:fldCharType="end"/>
        </w:r>
        <w:r w:rsidRPr="00BB1DD0">
          <w:rPr>
            <w:rStyle w:val="Hyperlink"/>
            <w:noProof/>
          </w:rPr>
          <w:fldChar w:fldCharType="end"/>
        </w:r>
      </w:ins>
    </w:p>
    <w:p w14:paraId="38E45374" w14:textId="747D4B7A" w:rsidR="009737A6" w:rsidRDefault="009737A6">
      <w:pPr>
        <w:pStyle w:val="Abbildungsverzeichnis"/>
        <w:tabs>
          <w:tab w:val="right" w:pos="9060"/>
        </w:tabs>
        <w:rPr>
          <w:ins w:id="2260" w:author="Carsten Hein" w:date="2022-01-03T08:40:00Z"/>
          <w:rFonts w:asciiTheme="minorHAnsi" w:eastAsiaTheme="minorEastAsia" w:hAnsiTheme="minorHAnsi"/>
          <w:noProof/>
          <w:sz w:val="22"/>
          <w:lang w:eastAsia="de-DE"/>
        </w:rPr>
      </w:pPr>
      <w:ins w:id="226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7 PLatzhalter 3</w:t>
        </w:r>
        <w:r>
          <w:rPr>
            <w:noProof/>
            <w:webHidden/>
          </w:rPr>
          <w:tab/>
        </w:r>
        <w:r>
          <w:rPr>
            <w:noProof/>
            <w:webHidden/>
          </w:rPr>
          <w:fldChar w:fldCharType="begin"/>
        </w:r>
        <w:r>
          <w:rPr>
            <w:noProof/>
            <w:webHidden/>
          </w:rPr>
          <w:instrText xml:space="preserve"> PAGEREF _Toc92091820 \h </w:instrText>
        </w:r>
      </w:ins>
      <w:r>
        <w:rPr>
          <w:noProof/>
          <w:webHidden/>
        </w:rPr>
      </w:r>
      <w:r>
        <w:rPr>
          <w:noProof/>
          <w:webHidden/>
        </w:rPr>
        <w:fldChar w:fldCharType="separate"/>
      </w:r>
      <w:ins w:id="2262" w:author="Carsten Hein" w:date="2022-01-03T08:40:00Z">
        <w:r>
          <w:rPr>
            <w:noProof/>
            <w:webHidden/>
          </w:rPr>
          <w:t>68</w:t>
        </w:r>
        <w:r>
          <w:rPr>
            <w:noProof/>
            <w:webHidden/>
          </w:rPr>
          <w:fldChar w:fldCharType="end"/>
        </w:r>
        <w:r w:rsidRPr="00BB1DD0">
          <w:rPr>
            <w:rStyle w:val="Hyperlink"/>
            <w:noProof/>
          </w:rPr>
          <w:fldChar w:fldCharType="end"/>
        </w:r>
      </w:ins>
    </w:p>
    <w:p w14:paraId="2A626A06" w14:textId="41D3F55A" w:rsidR="009737A6" w:rsidRDefault="009737A6">
      <w:pPr>
        <w:pStyle w:val="Abbildungsverzeichnis"/>
        <w:tabs>
          <w:tab w:val="right" w:pos="9060"/>
        </w:tabs>
        <w:rPr>
          <w:ins w:id="2263" w:author="Carsten Hein" w:date="2022-01-03T08:40:00Z"/>
          <w:rFonts w:asciiTheme="minorHAnsi" w:eastAsiaTheme="minorEastAsia" w:hAnsiTheme="minorHAnsi"/>
          <w:noProof/>
          <w:sz w:val="22"/>
          <w:lang w:eastAsia="de-DE"/>
        </w:rPr>
      </w:pPr>
      <w:ins w:id="226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8 Adhäsives Versagen einer Nassklebung mit Klebstoff C3 (Serie SBB-NK-C3)</w:t>
        </w:r>
        <w:r>
          <w:rPr>
            <w:noProof/>
            <w:webHidden/>
          </w:rPr>
          <w:tab/>
        </w:r>
        <w:r>
          <w:rPr>
            <w:noProof/>
            <w:webHidden/>
          </w:rPr>
          <w:fldChar w:fldCharType="begin"/>
        </w:r>
        <w:r>
          <w:rPr>
            <w:noProof/>
            <w:webHidden/>
          </w:rPr>
          <w:instrText xml:space="preserve"> PAGEREF _Toc92091821 \h </w:instrText>
        </w:r>
      </w:ins>
      <w:r>
        <w:rPr>
          <w:noProof/>
          <w:webHidden/>
        </w:rPr>
      </w:r>
      <w:r>
        <w:rPr>
          <w:noProof/>
          <w:webHidden/>
        </w:rPr>
        <w:fldChar w:fldCharType="separate"/>
      </w:r>
      <w:ins w:id="2265" w:author="Carsten Hein" w:date="2022-01-03T08:40:00Z">
        <w:r>
          <w:rPr>
            <w:noProof/>
            <w:webHidden/>
          </w:rPr>
          <w:t>69</w:t>
        </w:r>
        <w:r>
          <w:rPr>
            <w:noProof/>
            <w:webHidden/>
          </w:rPr>
          <w:fldChar w:fldCharType="end"/>
        </w:r>
        <w:r w:rsidRPr="00BB1DD0">
          <w:rPr>
            <w:rStyle w:val="Hyperlink"/>
            <w:noProof/>
          </w:rPr>
          <w:fldChar w:fldCharType="end"/>
        </w:r>
      </w:ins>
    </w:p>
    <w:p w14:paraId="1C8A3CB4" w14:textId="272E01A9" w:rsidR="009737A6" w:rsidRDefault="009737A6">
      <w:pPr>
        <w:pStyle w:val="Abbildungsverzeichnis"/>
        <w:tabs>
          <w:tab w:val="right" w:pos="9060"/>
        </w:tabs>
        <w:rPr>
          <w:ins w:id="2266" w:author="Carsten Hein" w:date="2022-01-03T08:40:00Z"/>
          <w:rFonts w:asciiTheme="minorHAnsi" w:eastAsiaTheme="minorEastAsia" w:hAnsiTheme="minorHAnsi"/>
          <w:noProof/>
          <w:sz w:val="22"/>
          <w:lang w:eastAsia="de-DE"/>
        </w:rPr>
      </w:pPr>
      <w:ins w:id="226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9 Adhäsives Verhalten mit leichten Restanhaftungen von Beton bei einer Trockenklebung mit C3 (Serie SBB-TK-C3-FU)</w:t>
        </w:r>
        <w:r>
          <w:rPr>
            <w:noProof/>
            <w:webHidden/>
          </w:rPr>
          <w:tab/>
        </w:r>
        <w:r>
          <w:rPr>
            <w:noProof/>
            <w:webHidden/>
          </w:rPr>
          <w:fldChar w:fldCharType="begin"/>
        </w:r>
        <w:r>
          <w:rPr>
            <w:noProof/>
            <w:webHidden/>
          </w:rPr>
          <w:instrText xml:space="preserve"> PAGEREF _Toc92091822 \h </w:instrText>
        </w:r>
      </w:ins>
      <w:r>
        <w:rPr>
          <w:noProof/>
          <w:webHidden/>
        </w:rPr>
      </w:r>
      <w:r>
        <w:rPr>
          <w:noProof/>
          <w:webHidden/>
        </w:rPr>
        <w:fldChar w:fldCharType="separate"/>
      </w:r>
      <w:ins w:id="2268" w:author="Carsten Hein" w:date="2022-01-03T08:40:00Z">
        <w:r>
          <w:rPr>
            <w:noProof/>
            <w:webHidden/>
          </w:rPr>
          <w:t>69</w:t>
        </w:r>
        <w:r>
          <w:rPr>
            <w:noProof/>
            <w:webHidden/>
          </w:rPr>
          <w:fldChar w:fldCharType="end"/>
        </w:r>
        <w:r w:rsidRPr="00BB1DD0">
          <w:rPr>
            <w:rStyle w:val="Hyperlink"/>
            <w:noProof/>
          </w:rPr>
          <w:fldChar w:fldCharType="end"/>
        </w:r>
      </w:ins>
    </w:p>
    <w:p w14:paraId="7E4774AB" w14:textId="66232750" w:rsidR="009737A6" w:rsidRDefault="009737A6">
      <w:pPr>
        <w:pStyle w:val="Abbildungsverzeichnis"/>
        <w:tabs>
          <w:tab w:val="right" w:pos="9060"/>
        </w:tabs>
        <w:rPr>
          <w:ins w:id="2269" w:author="Carsten Hein" w:date="2022-01-03T08:40:00Z"/>
          <w:rFonts w:asciiTheme="minorHAnsi" w:eastAsiaTheme="minorEastAsia" w:hAnsiTheme="minorHAnsi"/>
          <w:noProof/>
          <w:sz w:val="22"/>
          <w:lang w:eastAsia="de-DE"/>
        </w:rPr>
      </w:pPr>
      <w:ins w:id="227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0 Bruchbild bei Holzversagen (hier am Beispiel einer Probe aus der Serie SBB-NK-C3)</w:t>
        </w:r>
        <w:r>
          <w:rPr>
            <w:noProof/>
            <w:webHidden/>
          </w:rPr>
          <w:tab/>
        </w:r>
        <w:r>
          <w:rPr>
            <w:noProof/>
            <w:webHidden/>
          </w:rPr>
          <w:fldChar w:fldCharType="begin"/>
        </w:r>
        <w:r>
          <w:rPr>
            <w:noProof/>
            <w:webHidden/>
          </w:rPr>
          <w:instrText xml:space="preserve"> PAGEREF _Toc92091823 \h </w:instrText>
        </w:r>
      </w:ins>
      <w:r>
        <w:rPr>
          <w:noProof/>
          <w:webHidden/>
        </w:rPr>
      </w:r>
      <w:r>
        <w:rPr>
          <w:noProof/>
          <w:webHidden/>
        </w:rPr>
        <w:fldChar w:fldCharType="separate"/>
      </w:r>
      <w:ins w:id="2271" w:author="Carsten Hein" w:date="2022-01-03T08:40:00Z">
        <w:r>
          <w:rPr>
            <w:noProof/>
            <w:webHidden/>
          </w:rPr>
          <w:t>69</w:t>
        </w:r>
        <w:r>
          <w:rPr>
            <w:noProof/>
            <w:webHidden/>
          </w:rPr>
          <w:fldChar w:fldCharType="end"/>
        </w:r>
        <w:r w:rsidRPr="00BB1DD0">
          <w:rPr>
            <w:rStyle w:val="Hyperlink"/>
            <w:noProof/>
          </w:rPr>
          <w:fldChar w:fldCharType="end"/>
        </w:r>
      </w:ins>
    </w:p>
    <w:p w14:paraId="1653B591" w14:textId="3B78A98B" w:rsidR="009737A6" w:rsidRDefault="009737A6">
      <w:pPr>
        <w:pStyle w:val="Abbildungsverzeichnis"/>
        <w:tabs>
          <w:tab w:val="right" w:pos="9060"/>
        </w:tabs>
        <w:rPr>
          <w:ins w:id="2272" w:author="Carsten Hein" w:date="2022-01-03T08:40:00Z"/>
          <w:rFonts w:asciiTheme="minorHAnsi" w:eastAsiaTheme="minorEastAsia" w:hAnsiTheme="minorHAnsi"/>
          <w:noProof/>
          <w:sz w:val="22"/>
          <w:lang w:eastAsia="de-DE"/>
        </w:rPr>
      </w:pPr>
      <w:ins w:id="227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1 Versagen von Holz und anfängliche Risse im Beton (hier am Beispiel einer Probe aus der Serie SBB-TK-C3-FP)</w:t>
        </w:r>
        <w:r>
          <w:rPr>
            <w:noProof/>
            <w:webHidden/>
          </w:rPr>
          <w:tab/>
        </w:r>
        <w:r>
          <w:rPr>
            <w:noProof/>
            <w:webHidden/>
          </w:rPr>
          <w:fldChar w:fldCharType="begin"/>
        </w:r>
        <w:r>
          <w:rPr>
            <w:noProof/>
            <w:webHidden/>
          </w:rPr>
          <w:instrText xml:space="preserve"> PAGEREF _Toc92091824 \h </w:instrText>
        </w:r>
      </w:ins>
      <w:r>
        <w:rPr>
          <w:noProof/>
          <w:webHidden/>
        </w:rPr>
      </w:r>
      <w:r>
        <w:rPr>
          <w:noProof/>
          <w:webHidden/>
        </w:rPr>
        <w:fldChar w:fldCharType="separate"/>
      </w:r>
      <w:ins w:id="2274" w:author="Carsten Hein" w:date="2022-01-03T08:40:00Z">
        <w:r>
          <w:rPr>
            <w:noProof/>
            <w:webHidden/>
          </w:rPr>
          <w:t>69</w:t>
        </w:r>
        <w:r>
          <w:rPr>
            <w:noProof/>
            <w:webHidden/>
          </w:rPr>
          <w:fldChar w:fldCharType="end"/>
        </w:r>
        <w:r w:rsidRPr="00BB1DD0">
          <w:rPr>
            <w:rStyle w:val="Hyperlink"/>
            <w:noProof/>
          </w:rPr>
          <w:fldChar w:fldCharType="end"/>
        </w:r>
      </w:ins>
    </w:p>
    <w:p w14:paraId="24692F74" w14:textId="55230E27" w:rsidR="009737A6" w:rsidRDefault="009737A6">
      <w:pPr>
        <w:pStyle w:val="Abbildungsverzeichnis"/>
        <w:tabs>
          <w:tab w:val="right" w:pos="9060"/>
        </w:tabs>
        <w:rPr>
          <w:ins w:id="2275" w:author="Carsten Hein" w:date="2022-01-03T08:40:00Z"/>
          <w:rFonts w:asciiTheme="minorHAnsi" w:eastAsiaTheme="minorEastAsia" w:hAnsiTheme="minorHAnsi"/>
          <w:noProof/>
          <w:sz w:val="22"/>
          <w:lang w:eastAsia="de-DE"/>
        </w:rPr>
      </w:pPr>
      <w:ins w:id="227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2 Aufbau der 4-Punkt-Biegeversuche</w:t>
        </w:r>
        <w:r>
          <w:rPr>
            <w:noProof/>
            <w:webHidden/>
          </w:rPr>
          <w:tab/>
        </w:r>
        <w:r>
          <w:rPr>
            <w:noProof/>
            <w:webHidden/>
          </w:rPr>
          <w:fldChar w:fldCharType="begin"/>
        </w:r>
        <w:r>
          <w:rPr>
            <w:noProof/>
            <w:webHidden/>
          </w:rPr>
          <w:instrText xml:space="preserve"> PAGEREF _Toc92091825 \h </w:instrText>
        </w:r>
      </w:ins>
      <w:r>
        <w:rPr>
          <w:noProof/>
          <w:webHidden/>
        </w:rPr>
      </w:r>
      <w:r>
        <w:rPr>
          <w:noProof/>
          <w:webHidden/>
        </w:rPr>
        <w:fldChar w:fldCharType="separate"/>
      </w:r>
      <w:ins w:id="2277" w:author="Carsten Hein" w:date="2022-01-03T08:40:00Z">
        <w:r>
          <w:rPr>
            <w:noProof/>
            <w:webHidden/>
          </w:rPr>
          <w:t>70</w:t>
        </w:r>
        <w:r>
          <w:rPr>
            <w:noProof/>
            <w:webHidden/>
          </w:rPr>
          <w:fldChar w:fldCharType="end"/>
        </w:r>
        <w:r w:rsidRPr="00BB1DD0">
          <w:rPr>
            <w:rStyle w:val="Hyperlink"/>
            <w:noProof/>
          </w:rPr>
          <w:fldChar w:fldCharType="end"/>
        </w:r>
      </w:ins>
    </w:p>
    <w:p w14:paraId="724E3C52" w14:textId="790AB42B" w:rsidR="009737A6" w:rsidRDefault="009737A6">
      <w:pPr>
        <w:pStyle w:val="Abbildungsverzeichnis"/>
        <w:tabs>
          <w:tab w:val="right" w:pos="9060"/>
        </w:tabs>
        <w:rPr>
          <w:ins w:id="2278" w:author="Carsten Hein" w:date="2022-01-03T08:40:00Z"/>
          <w:rFonts w:asciiTheme="minorHAnsi" w:eastAsiaTheme="minorEastAsia" w:hAnsiTheme="minorHAnsi"/>
          <w:noProof/>
          <w:sz w:val="22"/>
          <w:lang w:eastAsia="de-DE"/>
        </w:rPr>
      </w:pPr>
      <w:ins w:id="227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3 Risse im Beton an den Probekörpern der Serie B-TK-C3-FG</w:t>
        </w:r>
        <w:r>
          <w:rPr>
            <w:noProof/>
            <w:webHidden/>
          </w:rPr>
          <w:tab/>
        </w:r>
        <w:r>
          <w:rPr>
            <w:noProof/>
            <w:webHidden/>
          </w:rPr>
          <w:fldChar w:fldCharType="begin"/>
        </w:r>
        <w:r>
          <w:rPr>
            <w:noProof/>
            <w:webHidden/>
          </w:rPr>
          <w:instrText xml:space="preserve"> PAGEREF _Toc92091826 \h </w:instrText>
        </w:r>
      </w:ins>
      <w:r>
        <w:rPr>
          <w:noProof/>
          <w:webHidden/>
        </w:rPr>
      </w:r>
      <w:r>
        <w:rPr>
          <w:noProof/>
          <w:webHidden/>
        </w:rPr>
        <w:fldChar w:fldCharType="separate"/>
      </w:r>
      <w:ins w:id="2280" w:author="Carsten Hein" w:date="2022-01-03T08:40:00Z">
        <w:r>
          <w:rPr>
            <w:noProof/>
            <w:webHidden/>
          </w:rPr>
          <w:t>71</w:t>
        </w:r>
        <w:r>
          <w:rPr>
            <w:noProof/>
            <w:webHidden/>
          </w:rPr>
          <w:fldChar w:fldCharType="end"/>
        </w:r>
        <w:r w:rsidRPr="00BB1DD0">
          <w:rPr>
            <w:rStyle w:val="Hyperlink"/>
            <w:noProof/>
          </w:rPr>
          <w:fldChar w:fldCharType="end"/>
        </w:r>
      </w:ins>
    </w:p>
    <w:p w14:paraId="3E6D050F" w14:textId="754BD01D" w:rsidR="009737A6" w:rsidRDefault="009737A6">
      <w:pPr>
        <w:pStyle w:val="Abbildungsverzeichnis"/>
        <w:tabs>
          <w:tab w:val="right" w:pos="9060"/>
        </w:tabs>
        <w:rPr>
          <w:ins w:id="2281" w:author="Carsten Hein" w:date="2022-01-03T08:40:00Z"/>
          <w:rFonts w:asciiTheme="minorHAnsi" w:eastAsiaTheme="minorEastAsia" w:hAnsiTheme="minorHAnsi"/>
          <w:noProof/>
          <w:sz w:val="22"/>
          <w:lang w:eastAsia="de-DE"/>
        </w:rPr>
      </w:pPr>
      <w:ins w:id="228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4 Verschieben des Klebstoffs durch den Beton bei den Prüfkörpern der Serie B-NK-E3</w:t>
        </w:r>
        <w:r>
          <w:rPr>
            <w:noProof/>
            <w:webHidden/>
          </w:rPr>
          <w:tab/>
        </w:r>
        <w:r>
          <w:rPr>
            <w:noProof/>
            <w:webHidden/>
          </w:rPr>
          <w:fldChar w:fldCharType="begin"/>
        </w:r>
        <w:r>
          <w:rPr>
            <w:noProof/>
            <w:webHidden/>
          </w:rPr>
          <w:instrText xml:space="preserve"> PAGEREF _Toc92091827 \h </w:instrText>
        </w:r>
      </w:ins>
      <w:r>
        <w:rPr>
          <w:noProof/>
          <w:webHidden/>
        </w:rPr>
      </w:r>
      <w:r>
        <w:rPr>
          <w:noProof/>
          <w:webHidden/>
        </w:rPr>
        <w:fldChar w:fldCharType="separate"/>
      </w:r>
      <w:ins w:id="2283" w:author="Carsten Hein" w:date="2022-01-03T08:40:00Z">
        <w:r>
          <w:rPr>
            <w:noProof/>
            <w:webHidden/>
          </w:rPr>
          <w:t>71</w:t>
        </w:r>
        <w:r>
          <w:rPr>
            <w:noProof/>
            <w:webHidden/>
          </w:rPr>
          <w:fldChar w:fldCharType="end"/>
        </w:r>
        <w:r w:rsidRPr="00BB1DD0">
          <w:rPr>
            <w:rStyle w:val="Hyperlink"/>
            <w:noProof/>
          </w:rPr>
          <w:fldChar w:fldCharType="end"/>
        </w:r>
      </w:ins>
    </w:p>
    <w:p w14:paraId="7767E03F" w14:textId="06910867" w:rsidR="009737A6" w:rsidRDefault="009737A6">
      <w:pPr>
        <w:pStyle w:val="Abbildungsverzeichnis"/>
        <w:tabs>
          <w:tab w:val="right" w:pos="9060"/>
        </w:tabs>
        <w:rPr>
          <w:ins w:id="2284" w:author="Carsten Hein" w:date="2022-01-03T08:40:00Z"/>
          <w:rFonts w:asciiTheme="minorHAnsi" w:eastAsiaTheme="minorEastAsia" w:hAnsiTheme="minorHAnsi"/>
          <w:noProof/>
          <w:sz w:val="22"/>
          <w:lang w:eastAsia="de-DE"/>
        </w:rPr>
      </w:pPr>
      <w:ins w:id="228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5 Auftrag des Klebstoffs E3 für die Trockenklebung (Serie B-TK-E3-FG)</w:t>
        </w:r>
        <w:r>
          <w:rPr>
            <w:noProof/>
            <w:webHidden/>
          </w:rPr>
          <w:tab/>
        </w:r>
        <w:r>
          <w:rPr>
            <w:noProof/>
            <w:webHidden/>
          </w:rPr>
          <w:fldChar w:fldCharType="begin"/>
        </w:r>
        <w:r>
          <w:rPr>
            <w:noProof/>
            <w:webHidden/>
          </w:rPr>
          <w:instrText xml:space="preserve"> PAGEREF _Toc92091828 \h </w:instrText>
        </w:r>
      </w:ins>
      <w:r>
        <w:rPr>
          <w:noProof/>
          <w:webHidden/>
        </w:rPr>
      </w:r>
      <w:r>
        <w:rPr>
          <w:noProof/>
          <w:webHidden/>
        </w:rPr>
        <w:fldChar w:fldCharType="separate"/>
      </w:r>
      <w:ins w:id="2286" w:author="Carsten Hein" w:date="2022-01-03T08:40:00Z">
        <w:r>
          <w:rPr>
            <w:noProof/>
            <w:webHidden/>
          </w:rPr>
          <w:t>71</w:t>
        </w:r>
        <w:r>
          <w:rPr>
            <w:noProof/>
            <w:webHidden/>
          </w:rPr>
          <w:fldChar w:fldCharType="end"/>
        </w:r>
        <w:r w:rsidRPr="00BB1DD0">
          <w:rPr>
            <w:rStyle w:val="Hyperlink"/>
            <w:noProof/>
          </w:rPr>
          <w:fldChar w:fldCharType="end"/>
        </w:r>
      </w:ins>
    </w:p>
    <w:p w14:paraId="6712BBE2" w14:textId="51680D20" w:rsidR="009737A6" w:rsidRDefault="009737A6">
      <w:pPr>
        <w:pStyle w:val="Abbildungsverzeichnis"/>
        <w:tabs>
          <w:tab w:val="right" w:pos="9060"/>
        </w:tabs>
        <w:rPr>
          <w:ins w:id="2287" w:author="Carsten Hein" w:date="2022-01-03T08:40:00Z"/>
          <w:rFonts w:asciiTheme="minorHAnsi" w:eastAsiaTheme="minorEastAsia" w:hAnsiTheme="minorHAnsi"/>
          <w:noProof/>
          <w:sz w:val="22"/>
          <w:lang w:eastAsia="de-DE"/>
        </w:rPr>
      </w:pPr>
      <w:ins w:id="228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6 Vertiefungen in den Balken für den flächeigen Auftrag des Klebstoffs für die Nassklebung (B-NK-E3)</w:t>
        </w:r>
        <w:r>
          <w:rPr>
            <w:noProof/>
            <w:webHidden/>
          </w:rPr>
          <w:tab/>
        </w:r>
        <w:r>
          <w:rPr>
            <w:noProof/>
            <w:webHidden/>
          </w:rPr>
          <w:fldChar w:fldCharType="begin"/>
        </w:r>
        <w:r>
          <w:rPr>
            <w:noProof/>
            <w:webHidden/>
          </w:rPr>
          <w:instrText xml:space="preserve"> PAGEREF _Toc92091829 \h </w:instrText>
        </w:r>
      </w:ins>
      <w:r>
        <w:rPr>
          <w:noProof/>
          <w:webHidden/>
        </w:rPr>
      </w:r>
      <w:r>
        <w:rPr>
          <w:noProof/>
          <w:webHidden/>
        </w:rPr>
        <w:fldChar w:fldCharType="separate"/>
      </w:r>
      <w:ins w:id="2289" w:author="Carsten Hein" w:date="2022-01-03T08:40:00Z">
        <w:r>
          <w:rPr>
            <w:noProof/>
            <w:webHidden/>
          </w:rPr>
          <w:t>71</w:t>
        </w:r>
        <w:r>
          <w:rPr>
            <w:noProof/>
            <w:webHidden/>
          </w:rPr>
          <w:fldChar w:fldCharType="end"/>
        </w:r>
        <w:r w:rsidRPr="00BB1DD0">
          <w:rPr>
            <w:rStyle w:val="Hyperlink"/>
            <w:noProof/>
          </w:rPr>
          <w:fldChar w:fldCharType="end"/>
        </w:r>
      </w:ins>
    </w:p>
    <w:p w14:paraId="54BEB5A0" w14:textId="06416B4D" w:rsidR="009737A6" w:rsidRDefault="009737A6">
      <w:pPr>
        <w:pStyle w:val="Abbildungsverzeichnis"/>
        <w:tabs>
          <w:tab w:val="right" w:pos="9060"/>
        </w:tabs>
        <w:rPr>
          <w:ins w:id="2290" w:author="Carsten Hein" w:date="2022-01-03T08:40:00Z"/>
          <w:rFonts w:asciiTheme="minorHAnsi" w:eastAsiaTheme="minorEastAsia" w:hAnsiTheme="minorHAnsi"/>
          <w:noProof/>
          <w:sz w:val="22"/>
          <w:lang w:eastAsia="de-DE"/>
        </w:rPr>
      </w:pPr>
      <w:ins w:id="229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7 Übersicht über die Positionen der Messpunkte an den Biegeversuchsprobekörpern</w:t>
        </w:r>
        <w:r>
          <w:rPr>
            <w:noProof/>
            <w:webHidden/>
          </w:rPr>
          <w:tab/>
        </w:r>
        <w:r>
          <w:rPr>
            <w:noProof/>
            <w:webHidden/>
          </w:rPr>
          <w:fldChar w:fldCharType="begin"/>
        </w:r>
        <w:r>
          <w:rPr>
            <w:noProof/>
            <w:webHidden/>
          </w:rPr>
          <w:instrText xml:space="preserve"> PAGEREF _Toc92091830 \h </w:instrText>
        </w:r>
      </w:ins>
      <w:r>
        <w:rPr>
          <w:noProof/>
          <w:webHidden/>
        </w:rPr>
      </w:r>
      <w:r>
        <w:rPr>
          <w:noProof/>
          <w:webHidden/>
        </w:rPr>
        <w:fldChar w:fldCharType="separate"/>
      </w:r>
      <w:ins w:id="2292" w:author="Carsten Hein" w:date="2022-01-03T08:40:00Z">
        <w:r>
          <w:rPr>
            <w:noProof/>
            <w:webHidden/>
          </w:rPr>
          <w:t>73</w:t>
        </w:r>
        <w:r>
          <w:rPr>
            <w:noProof/>
            <w:webHidden/>
          </w:rPr>
          <w:fldChar w:fldCharType="end"/>
        </w:r>
        <w:r w:rsidRPr="00BB1DD0">
          <w:rPr>
            <w:rStyle w:val="Hyperlink"/>
            <w:noProof/>
          </w:rPr>
          <w:fldChar w:fldCharType="end"/>
        </w:r>
      </w:ins>
    </w:p>
    <w:p w14:paraId="334AA3E0" w14:textId="7D042F4B" w:rsidR="009737A6" w:rsidRDefault="009737A6">
      <w:pPr>
        <w:pStyle w:val="Abbildungsverzeichnis"/>
        <w:tabs>
          <w:tab w:val="right" w:pos="9060"/>
        </w:tabs>
        <w:rPr>
          <w:ins w:id="2293" w:author="Carsten Hein" w:date="2022-01-03T08:40:00Z"/>
          <w:rFonts w:asciiTheme="minorHAnsi" w:eastAsiaTheme="minorEastAsia" w:hAnsiTheme="minorHAnsi"/>
          <w:noProof/>
          <w:sz w:val="22"/>
          <w:lang w:eastAsia="de-DE"/>
        </w:rPr>
      </w:pPr>
      <w:ins w:id="2294" w:author="Carsten Hein" w:date="2022-01-03T08:40:00Z">
        <w:r w:rsidRPr="00BB1DD0">
          <w:rPr>
            <w:rStyle w:val="Hyperlink"/>
            <w:noProof/>
          </w:rPr>
          <w:lastRenderedPageBreak/>
          <w:fldChar w:fldCharType="begin"/>
        </w:r>
        <w:r w:rsidRPr="00BB1DD0">
          <w:rPr>
            <w:rStyle w:val="Hyperlink"/>
            <w:noProof/>
          </w:rPr>
          <w:instrText xml:space="preserve"> </w:instrText>
        </w:r>
        <w:r>
          <w:rPr>
            <w:noProof/>
          </w:rPr>
          <w:instrText>HYPERLINK \l "_Toc9209183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8 Lastregime der 4-Punkt-Biegeversuche</w:t>
        </w:r>
        <w:r>
          <w:rPr>
            <w:noProof/>
            <w:webHidden/>
          </w:rPr>
          <w:tab/>
        </w:r>
        <w:r>
          <w:rPr>
            <w:noProof/>
            <w:webHidden/>
          </w:rPr>
          <w:fldChar w:fldCharType="begin"/>
        </w:r>
        <w:r>
          <w:rPr>
            <w:noProof/>
            <w:webHidden/>
          </w:rPr>
          <w:instrText xml:space="preserve"> PAGEREF _Toc92091831 \h </w:instrText>
        </w:r>
      </w:ins>
      <w:r>
        <w:rPr>
          <w:noProof/>
          <w:webHidden/>
        </w:rPr>
      </w:r>
      <w:r>
        <w:rPr>
          <w:noProof/>
          <w:webHidden/>
        </w:rPr>
        <w:fldChar w:fldCharType="separate"/>
      </w:r>
      <w:ins w:id="2295" w:author="Carsten Hein" w:date="2022-01-03T08:40:00Z">
        <w:r>
          <w:rPr>
            <w:noProof/>
            <w:webHidden/>
          </w:rPr>
          <w:t>73</w:t>
        </w:r>
        <w:r>
          <w:rPr>
            <w:noProof/>
            <w:webHidden/>
          </w:rPr>
          <w:fldChar w:fldCharType="end"/>
        </w:r>
        <w:r w:rsidRPr="00BB1DD0">
          <w:rPr>
            <w:rStyle w:val="Hyperlink"/>
            <w:noProof/>
          </w:rPr>
          <w:fldChar w:fldCharType="end"/>
        </w:r>
      </w:ins>
    </w:p>
    <w:p w14:paraId="517D9FAA" w14:textId="13D6780E" w:rsidR="009737A6" w:rsidRDefault="009737A6">
      <w:pPr>
        <w:pStyle w:val="Abbildungsverzeichnis"/>
        <w:tabs>
          <w:tab w:val="right" w:pos="9060"/>
        </w:tabs>
        <w:rPr>
          <w:ins w:id="2296" w:author="Carsten Hein" w:date="2022-01-03T08:40:00Z"/>
          <w:rFonts w:asciiTheme="minorHAnsi" w:eastAsiaTheme="minorEastAsia" w:hAnsiTheme="minorHAnsi"/>
          <w:noProof/>
          <w:sz w:val="22"/>
          <w:lang w:eastAsia="de-DE"/>
        </w:rPr>
      </w:pPr>
      <w:ins w:id="229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9 Biegeversuchskörper in der Prüfeinrichtung</w:t>
        </w:r>
        <w:r>
          <w:rPr>
            <w:noProof/>
            <w:webHidden/>
          </w:rPr>
          <w:tab/>
        </w:r>
        <w:r>
          <w:rPr>
            <w:noProof/>
            <w:webHidden/>
          </w:rPr>
          <w:fldChar w:fldCharType="begin"/>
        </w:r>
        <w:r>
          <w:rPr>
            <w:noProof/>
            <w:webHidden/>
          </w:rPr>
          <w:instrText xml:space="preserve"> PAGEREF _Toc92091832 \h </w:instrText>
        </w:r>
      </w:ins>
      <w:r>
        <w:rPr>
          <w:noProof/>
          <w:webHidden/>
        </w:rPr>
      </w:r>
      <w:r>
        <w:rPr>
          <w:noProof/>
          <w:webHidden/>
        </w:rPr>
        <w:fldChar w:fldCharType="separate"/>
      </w:r>
      <w:ins w:id="2298" w:author="Carsten Hein" w:date="2022-01-03T08:40:00Z">
        <w:r>
          <w:rPr>
            <w:noProof/>
            <w:webHidden/>
          </w:rPr>
          <w:t>73</w:t>
        </w:r>
        <w:r>
          <w:rPr>
            <w:noProof/>
            <w:webHidden/>
          </w:rPr>
          <w:fldChar w:fldCharType="end"/>
        </w:r>
        <w:r w:rsidRPr="00BB1DD0">
          <w:rPr>
            <w:rStyle w:val="Hyperlink"/>
            <w:noProof/>
          </w:rPr>
          <w:fldChar w:fldCharType="end"/>
        </w:r>
      </w:ins>
    </w:p>
    <w:p w14:paraId="5B632E0C" w14:textId="410261B8" w:rsidR="009737A6" w:rsidRDefault="009737A6">
      <w:pPr>
        <w:pStyle w:val="Abbildungsverzeichnis"/>
        <w:tabs>
          <w:tab w:val="right" w:pos="9060"/>
        </w:tabs>
        <w:rPr>
          <w:ins w:id="2299" w:author="Carsten Hein" w:date="2022-01-03T08:40:00Z"/>
          <w:rFonts w:asciiTheme="minorHAnsi" w:eastAsiaTheme="minorEastAsia" w:hAnsiTheme="minorHAnsi"/>
          <w:noProof/>
          <w:sz w:val="22"/>
          <w:lang w:eastAsia="de-DE"/>
        </w:rPr>
      </w:pPr>
      <w:ins w:id="230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0 Biegeversuchskörper nach Biegezugversagen des Holzes</w:t>
        </w:r>
        <w:r>
          <w:rPr>
            <w:noProof/>
            <w:webHidden/>
          </w:rPr>
          <w:tab/>
        </w:r>
        <w:r>
          <w:rPr>
            <w:noProof/>
            <w:webHidden/>
          </w:rPr>
          <w:fldChar w:fldCharType="begin"/>
        </w:r>
        <w:r>
          <w:rPr>
            <w:noProof/>
            <w:webHidden/>
          </w:rPr>
          <w:instrText xml:space="preserve"> PAGEREF _Toc92091833 \h </w:instrText>
        </w:r>
      </w:ins>
      <w:r>
        <w:rPr>
          <w:noProof/>
          <w:webHidden/>
        </w:rPr>
      </w:r>
      <w:r>
        <w:rPr>
          <w:noProof/>
          <w:webHidden/>
        </w:rPr>
        <w:fldChar w:fldCharType="separate"/>
      </w:r>
      <w:ins w:id="2301" w:author="Carsten Hein" w:date="2022-01-03T08:40:00Z">
        <w:r>
          <w:rPr>
            <w:noProof/>
            <w:webHidden/>
          </w:rPr>
          <w:t>74</w:t>
        </w:r>
        <w:r>
          <w:rPr>
            <w:noProof/>
            <w:webHidden/>
          </w:rPr>
          <w:fldChar w:fldCharType="end"/>
        </w:r>
        <w:r w:rsidRPr="00BB1DD0">
          <w:rPr>
            <w:rStyle w:val="Hyperlink"/>
            <w:noProof/>
          </w:rPr>
          <w:fldChar w:fldCharType="end"/>
        </w:r>
      </w:ins>
    </w:p>
    <w:p w14:paraId="06EA74C7" w14:textId="0AC880A2" w:rsidR="009737A6" w:rsidRDefault="009737A6">
      <w:pPr>
        <w:pStyle w:val="Abbildungsverzeichnis"/>
        <w:tabs>
          <w:tab w:val="right" w:pos="9060"/>
        </w:tabs>
        <w:rPr>
          <w:ins w:id="2302" w:author="Carsten Hein" w:date="2022-01-03T08:40:00Z"/>
          <w:rFonts w:asciiTheme="minorHAnsi" w:eastAsiaTheme="minorEastAsia" w:hAnsiTheme="minorHAnsi"/>
          <w:noProof/>
          <w:sz w:val="22"/>
          <w:lang w:eastAsia="de-DE"/>
        </w:rPr>
      </w:pPr>
      <w:ins w:id="230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1 Vergleich der Bruchlasten der 4-Punkt-Biegeversuche</w:t>
        </w:r>
        <w:r>
          <w:rPr>
            <w:noProof/>
            <w:webHidden/>
          </w:rPr>
          <w:tab/>
        </w:r>
        <w:r>
          <w:rPr>
            <w:noProof/>
            <w:webHidden/>
          </w:rPr>
          <w:fldChar w:fldCharType="begin"/>
        </w:r>
        <w:r>
          <w:rPr>
            <w:noProof/>
            <w:webHidden/>
          </w:rPr>
          <w:instrText xml:space="preserve"> PAGEREF _Toc92091834 \h </w:instrText>
        </w:r>
      </w:ins>
      <w:r>
        <w:rPr>
          <w:noProof/>
          <w:webHidden/>
        </w:rPr>
      </w:r>
      <w:r>
        <w:rPr>
          <w:noProof/>
          <w:webHidden/>
        </w:rPr>
        <w:fldChar w:fldCharType="separate"/>
      </w:r>
      <w:ins w:id="2304" w:author="Carsten Hein" w:date="2022-01-03T08:40:00Z">
        <w:r>
          <w:rPr>
            <w:noProof/>
            <w:webHidden/>
          </w:rPr>
          <w:t>74</w:t>
        </w:r>
        <w:r>
          <w:rPr>
            <w:noProof/>
            <w:webHidden/>
          </w:rPr>
          <w:fldChar w:fldCharType="end"/>
        </w:r>
        <w:r w:rsidRPr="00BB1DD0">
          <w:rPr>
            <w:rStyle w:val="Hyperlink"/>
            <w:noProof/>
          </w:rPr>
          <w:fldChar w:fldCharType="end"/>
        </w:r>
      </w:ins>
    </w:p>
    <w:p w14:paraId="6B8EB7C7" w14:textId="25A9C03A" w:rsidR="009737A6" w:rsidRDefault="009737A6">
      <w:pPr>
        <w:pStyle w:val="Abbildungsverzeichnis"/>
        <w:tabs>
          <w:tab w:val="right" w:pos="9060"/>
        </w:tabs>
        <w:rPr>
          <w:ins w:id="2305" w:author="Carsten Hein" w:date="2022-01-03T08:40:00Z"/>
          <w:rFonts w:asciiTheme="minorHAnsi" w:eastAsiaTheme="minorEastAsia" w:hAnsiTheme="minorHAnsi"/>
          <w:noProof/>
          <w:sz w:val="22"/>
          <w:lang w:eastAsia="de-DE"/>
        </w:rPr>
      </w:pPr>
      <w:ins w:id="230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2 Vergleich der Kraft-Verformungsdiagramme der 4-Punkt-Biegeversuche</w:t>
        </w:r>
        <w:r>
          <w:rPr>
            <w:noProof/>
            <w:webHidden/>
          </w:rPr>
          <w:tab/>
        </w:r>
        <w:r>
          <w:rPr>
            <w:noProof/>
            <w:webHidden/>
          </w:rPr>
          <w:fldChar w:fldCharType="begin"/>
        </w:r>
        <w:r>
          <w:rPr>
            <w:noProof/>
            <w:webHidden/>
          </w:rPr>
          <w:instrText xml:space="preserve"> PAGEREF _Toc92091835 \h </w:instrText>
        </w:r>
      </w:ins>
      <w:r>
        <w:rPr>
          <w:noProof/>
          <w:webHidden/>
        </w:rPr>
      </w:r>
      <w:r>
        <w:rPr>
          <w:noProof/>
          <w:webHidden/>
        </w:rPr>
        <w:fldChar w:fldCharType="separate"/>
      </w:r>
      <w:ins w:id="2307" w:author="Carsten Hein" w:date="2022-01-03T08:40:00Z">
        <w:r>
          <w:rPr>
            <w:noProof/>
            <w:webHidden/>
          </w:rPr>
          <w:t>75</w:t>
        </w:r>
        <w:r>
          <w:rPr>
            <w:noProof/>
            <w:webHidden/>
          </w:rPr>
          <w:fldChar w:fldCharType="end"/>
        </w:r>
        <w:r w:rsidRPr="00BB1DD0">
          <w:rPr>
            <w:rStyle w:val="Hyperlink"/>
            <w:noProof/>
          </w:rPr>
          <w:fldChar w:fldCharType="end"/>
        </w:r>
      </w:ins>
    </w:p>
    <w:p w14:paraId="5D2D440E" w14:textId="7CBF763C" w:rsidR="009737A6" w:rsidRDefault="009737A6">
      <w:pPr>
        <w:pStyle w:val="Abbildungsverzeichnis"/>
        <w:tabs>
          <w:tab w:val="right" w:pos="9060"/>
        </w:tabs>
        <w:rPr>
          <w:ins w:id="2308" w:author="Carsten Hein" w:date="2022-01-03T08:40:00Z"/>
          <w:rFonts w:asciiTheme="minorHAnsi" w:eastAsiaTheme="minorEastAsia" w:hAnsiTheme="minorHAnsi"/>
          <w:noProof/>
          <w:sz w:val="22"/>
          <w:lang w:eastAsia="de-DE"/>
        </w:rPr>
      </w:pPr>
      <w:ins w:id="230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3 Horizontale Verschiebung zwischen Holz und Beton an beiden Trägerenden der Biegeversuchskörper</w:t>
        </w:r>
        <w:r>
          <w:rPr>
            <w:noProof/>
            <w:webHidden/>
          </w:rPr>
          <w:tab/>
        </w:r>
        <w:r>
          <w:rPr>
            <w:noProof/>
            <w:webHidden/>
          </w:rPr>
          <w:fldChar w:fldCharType="begin"/>
        </w:r>
        <w:r>
          <w:rPr>
            <w:noProof/>
            <w:webHidden/>
          </w:rPr>
          <w:instrText xml:space="preserve"> PAGEREF _Toc92091836 \h </w:instrText>
        </w:r>
      </w:ins>
      <w:r>
        <w:rPr>
          <w:noProof/>
          <w:webHidden/>
        </w:rPr>
      </w:r>
      <w:r>
        <w:rPr>
          <w:noProof/>
          <w:webHidden/>
        </w:rPr>
        <w:fldChar w:fldCharType="separate"/>
      </w:r>
      <w:ins w:id="2310" w:author="Carsten Hein" w:date="2022-01-03T08:40:00Z">
        <w:r>
          <w:rPr>
            <w:noProof/>
            <w:webHidden/>
          </w:rPr>
          <w:t>76</w:t>
        </w:r>
        <w:r>
          <w:rPr>
            <w:noProof/>
            <w:webHidden/>
          </w:rPr>
          <w:fldChar w:fldCharType="end"/>
        </w:r>
        <w:r w:rsidRPr="00BB1DD0">
          <w:rPr>
            <w:rStyle w:val="Hyperlink"/>
            <w:noProof/>
          </w:rPr>
          <w:fldChar w:fldCharType="end"/>
        </w:r>
      </w:ins>
    </w:p>
    <w:p w14:paraId="2C98A32E" w14:textId="5EEC13E5" w:rsidR="009737A6" w:rsidRDefault="009737A6">
      <w:pPr>
        <w:pStyle w:val="Abbildungsverzeichnis"/>
        <w:tabs>
          <w:tab w:val="right" w:pos="9060"/>
        </w:tabs>
        <w:rPr>
          <w:ins w:id="2311" w:author="Carsten Hein" w:date="2022-01-03T08:40:00Z"/>
          <w:rFonts w:asciiTheme="minorHAnsi" w:eastAsiaTheme="minorEastAsia" w:hAnsiTheme="minorHAnsi"/>
          <w:noProof/>
          <w:sz w:val="22"/>
          <w:lang w:eastAsia="de-DE"/>
        </w:rPr>
      </w:pPr>
      <w:ins w:id="231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4 Gegenüberstellung des experimentell und des theoretisch ermittelten Schubspannungsverlauf in der Fuge der Biegeversuchsprobekörper bei einem Lastniveau von 100 kN</w:t>
        </w:r>
        <w:r>
          <w:rPr>
            <w:noProof/>
            <w:webHidden/>
          </w:rPr>
          <w:tab/>
        </w:r>
        <w:r>
          <w:rPr>
            <w:noProof/>
            <w:webHidden/>
          </w:rPr>
          <w:fldChar w:fldCharType="begin"/>
        </w:r>
        <w:r>
          <w:rPr>
            <w:noProof/>
            <w:webHidden/>
          </w:rPr>
          <w:instrText xml:space="preserve"> PAGEREF _Toc92091837 \h </w:instrText>
        </w:r>
      </w:ins>
      <w:r>
        <w:rPr>
          <w:noProof/>
          <w:webHidden/>
        </w:rPr>
      </w:r>
      <w:r>
        <w:rPr>
          <w:noProof/>
          <w:webHidden/>
        </w:rPr>
        <w:fldChar w:fldCharType="separate"/>
      </w:r>
      <w:ins w:id="2313" w:author="Carsten Hein" w:date="2022-01-03T08:40:00Z">
        <w:r>
          <w:rPr>
            <w:noProof/>
            <w:webHidden/>
          </w:rPr>
          <w:t>77</w:t>
        </w:r>
        <w:r>
          <w:rPr>
            <w:noProof/>
            <w:webHidden/>
          </w:rPr>
          <w:fldChar w:fldCharType="end"/>
        </w:r>
        <w:r w:rsidRPr="00BB1DD0">
          <w:rPr>
            <w:rStyle w:val="Hyperlink"/>
            <w:noProof/>
          </w:rPr>
          <w:fldChar w:fldCharType="end"/>
        </w:r>
      </w:ins>
    </w:p>
    <w:p w14:paraId="76B8EA3C" w14:textId="22F39AC1" w:rsidR="009737A6" w:rsidRDefault="009737A6">
      <w:pPr>
        <w:pStyle w:val="Abbildungsverzeichnis"/>
        <w:tabs>
          <w:tab w:val="right" w:pos="9060"/>
        </w:tabs>
        <w:rPr>
          <w:ins w:id="2314" w:author="Carsten Hein" w:date="2022-01-03T08:40:00Z"/>
          <w:rFonts w:asciiTheme="minorHAnsi" w:eastAsiaTheme="minorEastAsia" w:hAnsiTheme="minorHAnsi"/>
          <w:noProof/>
          <w:sz w:val="22"/>
          <w:lang w:eastAsia="de-DE"/>
        </w:rPr>
      </w:pPr>
      <w:ins w:id="231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5 Messtechnisch ermittelte Normalspannungsverläufe über die Höhe des Verbundquerschnitts in Feldmitte</w:t>
        </w:r>
        <w:r>
          <w:rPr>
            <w:noProof/>
            <w:webHidden/>
          </w:rPr>
          <w:tab/>
        </w:r>
        <w:r>
          <w:rPr>
            <w:noProof/>
            <w:webHidden/>
          </w:rPr>
          <w:fldChar w:fldCharType="begin"/>
        </w:r>
        <w:r>
          <w:rPr>
            <w:noProof/>
            <w:webHidden/>
          </w:rPr>
          <w:instrText xml:space="preserve"> PAGEREF _Toc92091838 \h </w:instrText>
        </w:r>
      </w:ins>
      <w:r>
        <w:rPr>
          <w:noProof/>
          <w:webHidden/>
        </w:rPr>
      </w:r>
      <w:r>
        <w:rPr>
          <w:noProof/>
          <w:webHidden/>
        </w:rPr>
        <w:fldChar w:fldCharType="separate"/>
      </w:r>
      <w:ins w:id="2316" w:author="Carsten Hein" w:date="2022-01-03T08:40:00Z">
        <w:r>
          <w:rPr>
            <w:noProof/>
            <w:webHidden/>
          </w:rPr>
          <w:t>78</w:t>
        </w:r>
        <w:r>
          <w:rPr>
            <w:noProof/>
            <w:webHidden/>
          </w:rPr>
          <w:fldChar w:fldCharType="end"/>
        </w:r>
        <w:r w:rsidRPr="00BB1DD0">
          <w:rPr>
            <w:rStyle w:val="Hyperlink"/>
            <w:noProof/>
          </w:rPr>
          <w:fldChar w:fldCharType="end"/>
        </w:r>
      </w:ins>
    </w:p>
    <w:p w14:paraId="2EFEE76D" w14:textId="02B724D0" w:rsidR="009737A6" w:rsidRDefault="009737A6">
      <w:pPr>
        <w:pStyle w:val="Abbildungsverzeichnis"/>
        <w:tabs>
          <w:tab w:val="right" w:pos="9060"/>
        </w:tabs>
        <w:rPr>
          <w:ins w:id="2317" w:author="Carsten Hein" w:date="2022-01-03T08:40:00Z"/>
          <w:rFonts w:asciiTheme="minorHAnsi" w:eastAsiaTheme="minorEastAsia" w:hAnsiTheme="minorHAnsi"/>
          <w:noProof/>
          <w:sz w:val="22"/>
          <w:lang w:eastAsia="de-DE"/>
        </w:rPr>
      </w:pPr>
      <w:ins w:id="231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6 Abgesetztes Auflager in einem hybriden Bürogebäude in Schöppingen (Quelle: Brüninghoff Group)</w:t>
        </w:r>
        <w:r>
          <w:rPr>
            <w:noProof/>
            <w:webHidden/>
          </w:rPr>
          <w:tab/>
        </w:r>
        <w:r>
          <w:rPr>
            <w:noProof/>
            <w:webHidden/>
          </w:rPr>
          <w:fldChar w:fldCharType="begin"/>
        </w:r>
        <w:r>
          <w:rPr>
            <w:noProof/>
            <w:webHidden/>
          </w:rPr>
          <w:instrText xml:space="preserve"> PAGEREF _Toc92091839 \h </w:instrText>
        </w:r>
      </w:ins>
      <w:r>
        <w:rPr>
          <w:noProof/>
          <w:webHidden/>
        </w:rPr>
      </w:r>
      <w:r>
        <w:rPr>
          <w:noProof/>
          <w:webHidden/>
        </w:rPr>
        <w:fldChar w:fldCharType="separate"/>
      </w:r>
      <w:ins w:id="2319" w:author="Carsten Hein" w:date="2022-01-03T08:40:00Z">
        <w:r>
          <w:rPr>
            <w:noProof/>
            <w:webHidden/>
          </w:rPr>
          <w:t>79</w:t>
        </w:r>
        <w:r>
          <w:rPr>
            <w:noProof/>
            <w:webHidden/>
          </w:rPr>
          <w:fldChar w:fldCharType="end"/>
        </w:r>
        <w:r w:rsidRPr="00BB1DD0">
          <w:rPr>
            <w:rStyle w:val="Hyperlink"/>
            <w:noProof/>
          </w:rPr>
          <w:fldChar w:fldCharType="end"/>
        </w:r>
      </w:ins>
    </w:p>
    <w:p w14:paraId="0400FC2B" w14:textId="1D73E130" w:rsidR="009737A6" w:rsidRDefault="009737A6">
      <w:pPr>
        <w:pStyle w:val="Abbildungsverzeichnis"/>
        <w:tabs>
          <w:tab w:val="right" w:pos="9060"/>
        </w:tabs>
        <w:rPr>
          <w:ins w:id="2320" w:author="Carsten Hein" w:date="2022-01-03T08:40:00Z"/>
          <w:rFonts w:asciiTheme="minorHAnsi" w:eastAsiaTheme="minorEastAsia" w:hAnsiTheme="minorHAnsi"/>
          <w:noProof/>
          <w:sz w:val="22"/>
          <w:lang w:eastAsia="de-DE"/>
        </w:rPr>
      </w:pPr>
      <w:ins w:id="232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7 Abgesetzte Auflagerkonstruktion mit Schrauben</w:t>
        </w:r>
        <w:r>
          <w:rPr>
            <w:noProof/>
            <w:webHidden/>
          </w:rPr>
          <w:tab/>
        </w:r>
        <w:r>
          <w:rPr>
            <w:noProof/>
            <w:webHidden/>
          </w:rPr>
          <w:fldChar w:fldCharType="begin"/>
        </w:r>
        <w:r>
          <w:rPr>
            <w:noProof/>
            <w:webHidden/>
          </w:rPr>
          <w:instrText xml:space="preserve"> PAGEREF _Toc92091840 \h </w:instrText>
        </w:r>
      </w:ins>
      <w:r>
        <w:rPr>
          <w:noProof/>
          <w:webHidden/>
        </w:rPr>
      </w:r>
      <w:r>
        <w:rPr>
          <w:noProof/>
          <w:webHidden/>
        </w:rPr>
        <w:fldChar w:fldCharType="separate"/>
      </w:r>
      <w:ins w:id="2322" w:author="Carsten Hein" w:date="2022-01-03T08:40:00Z">
        <w:r>
          <w:rPr>
            <w:noProof/>
            <w:webHidden/>
          </w:rPr>
          <w:t>80</w:t>
        </w:r>
        <w:r>
          <w:rPr>
            <w:noProof/>
            <w:webHidden/>
          </w:rPr>
          <w:fldChar w:fldCharType="end"/>
        </w:r>
        <w:r w:rsidRPr="00BB1DD0">
          <w:rPr>
            <w:rStyle w:val="Hyperlink"/>
            <w:noProof/>
          </w:rPr>
          <w:fldChar w:fldCharType="end"/>
        </w:r>
      </w:ins>
    </w:p>
    <w:p w14:paraId="34D6C09C" w14:textId="4842AE8B" w:rsidR="009737A6" w:rsidRDefault="009737A6">
      <w:pPr>
        <w:pStyle w:val="Abbildungsverzeichnis"/>
        <w:tabs>
          <w:tab w:val="right" w:pos="9060"/>
        </w:tabs>
        <w:rPr>
          <w:ins w:id="2323" w:author="Carsten Hein" w:date="2022-01-03T08:40:00Z"/>
          <w:rFonts w:asciiTheme="minorHAnsi" w:eastAsiaTheme="minorEastAsia" w:hAnsiTheme="minorHAnsi"/>
          <w:noProof/>
          <w:sz w:val="22"/>
          <w:lang w:eastAsia="de-DE"/>
        </w:rPr>
      </w:pPr>
      <w:ins w:id="232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8 Aufbau und Messkonzept der Versuche an abgesetzen Auflagerkonstruktionen</w:t>
        </w:r>
        <w:r>
          <w:rPr>
            <w:noProof/>
            <w:webHidden/>
          </w:rPr>
          <w:tab/>
        </w:r>
        <w:r>
          <w:rPr>
            <w:noProof/>
            <w:webHidden/>
          </w:rPr>
          <w:fldChar w:fldCharType="begin"/>
        </w:r>
        <w:r>
          <w:rPr>
            <w:noProof/>
            <w:webHidden/>
          </w:rPr>
          <w:instrText xml:space="preserve"> PAGEREF _Toc92091841 \h </w:instrText>
        </w:r>
      </w:ins>
      <w:r>
        <w:rPr>
          <w:noProof/>
          <w:webHidden/>
        </w:rPr>
      </w:r>
      <w:r>
        <w:rPr>
          <w:noProof/>
          <w:webHidden/>
        </w:rPr>
        <w:fldChar w:fldCharType="separate"/>
      </w:r>
      <w:ins w:id="2325" w:author="Carsten Hein" w:date="2022-01-03T08:40:00Z">
        <w:r>
          <w:rPr>
            <w:noProof/>
            <w:webHidden/>
          </w:rPr>
          <w:t>81</w:t>
        </w:r>
        <w:r>
          <w:rPr>
            <w:noProof/>
            <w:webHidden/>
          </w:rPr>
          <w:fldChar w:fldCharType="end"/>
        </w:r>
        <w:r w:rsidRPr="00BB1DD0">
          <w:rPr>
            <w:rStyle w:val="Hyperlink"/>
            <w:noProof/>
          </w:rPr>
          <w:fldChar w:fldCharType="end"/>
        </w:r>
      </w:ins>
    </w:p>
    <w:p w14:paraId="2DA7E2FC" w14:textId="6E6A6F92" w:rsidR="009737A6" w:rsidRDefault="009737A6">
      <w:pPr>
        <w:pStyle w:val="Abbildungsverzeichnis"/>
        <w:tabs>
          <w:tab w:val="right" w:pos="9060"/>
        </w:tabs>
        <w:rPr>
          <w:ins w:id="2326" w:author="Carsten Hein" w:date="2022-01-03T08:40:00Z"/>
          <w:rFonts w:asciiTheme="minorHAnsi" w:eastAsiaTheme="minorEastAsia" w:hAnsiTheme="minorHAnsi"/>
          <w:noProof/>
          <w:sz w:val="22"/>
          <w:lang w:eastAsia="de-DE"/>
        </w:rPr>
      </w:pPr>
      <w:ins w:id="232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9 Belastungsschema der Versuche an abgesetzten Auflagern</w:t>
        </w:r>
        <w:r>
          <w:rPr>
            <w:noProof/>
            <w:webHidden/>
          </w:rPr>
          <w:tab/>
        </w:r>
        <w:r>
          <w:rPr>
            <w:noProof/>
            <w:webHidden/>
          </w:rPr>
          <w:fldChar w:fldCharType="begin"/>
        </w:r>
        <w:r>
          <w:rPr>
            <w:noProof/>
            <w:webHidden/>
          </w:rPr>
          <w:instrText xml:space="preserve"> PAGEREF _Toc92091842 \h </w:instrText>
        </w:r>
      </w:ins>
      <w:r>
        <w:rPr>
          <w:noProof/>
          <w:webHidden/>
        </w:rPr>
      </w:r>
      <w:r>
        <w:rPr>
          <w:noProof/>
          <w:webHidden/>
        </w:rPr>
        <w:fldChar w:fldCharType="separate"/>
      </w:r>
      <w:ins w:id="2328" w:author="Carsten Hein" w:date="2022-01-03T08:40:00Z">
        <w:r>
          <w:rPr>
            <w:noProof/>
            <w:webHidden/>
          </w:rPr>
          <w:t>83</w:t>
        </w:r>
        <w:r>
          <w:rPr>
            <w:noProof/>
            <w:webHidden/>
          </w:rPr>
          <w:fldChar w:fldCharType="end"/>
        </w:r>
        <w:r w:rsidRPr="00BB1DD0">
          <w:rPr>
            <w:rStyle w:val="Hyperlink"/>
            <w:noProof/>
          </w:rPr>
          <w:fldChar w:fldCharType="end"/>
        </w:r>
      </w:ins>
    </w:p>
    <w:p w14:paraId="1CBBADDF" w14:textId="6E763DB2" w:rsidR="009737A6" w:rsidRDefault="009737A6">
      <w:pPr>
        <w:pStyle w:val="Abbildungsverzeichnis"/>
        <w:tabs>
          <w:tab w:val="right" w:pos="9060"/>
        </w:tabs>
        <w:rPr>
          <w:ins w:id="2329" w:author="Carsten Hein" w:date="2022-01-03T08:40:00Z"/>
          <w:rFonts w:asciiTheme="minorHAnsi" w:eastAsiaTheme="minorEastAsia" w:hAnsiTheme="minorHAnsi"/>
          <w:noProof/>
          <w:sz w:val="22"/>
          <w:lang w:eastAsia="de-DE"/>
        </w:rPr>
      </w:pPr>
      <w:ins w:id="233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0 Typisches Bruchbild der Versuche zu abgesetzten Auflagern</w:t>
        </w:r>
        <w:r>
          <w:rPr>
            <w:noProof/>
            <w:webHidden/>
          </w:rPr>
          <w:tab/>
        </w:r>
        <w:r>
          <w:rPr>
            <w:noProof/>
            <w:webHidden/>
          </w:rPr>
          <w:fldChar w:fldCharType="begin"/>
        </w:r>
        <w:r>
          <w:rPr>
            <w:noProof/>
            <w:webHidden/>
          </w:rPr>
          <w:instrText xml:space="preserve"> PAGEREF _Toc92091843 \h </w:instrText>
        </w:r>
      </w:ins>
      <w:r>
        <w:rPr>
          <w:noProof/>
          <w:webHidden/>
        </w:rPr>
      </w:r>
      <w:r>
        <w:rPr>
          <w:noProof/>
          <w:webHidden/>
        </w:rPr>
        <w:fldChar w:fldCharType="separate"/>
      </w:r>
      <w:ins w:id="2331" w:author="Carsten Hein" w:date="2022-01-03T08:40:00Z">
        <w:r>
          <w:rPr>
            <w:noProof/>
            <w:webHidden/>
          </w:rPr>
          <w:t>83</w:t>
        </w:r>
        <w:r>
          <w:rPr>
            <w:noProof/>
            <w:webHidden/>
          </w:rPr>
          <w:fldChar w:fldCharType="end"/>
        </w:r>
        <w:r w:rsidRPr="00BB1DD0">
          <w:rPr>
            <w:rStyle w:val="Hyperlink"/>
            <w:noProof/>
          </w:rPr>
          <w:fldChar w:fldCharType="end"/>
        </w:r>
      </w:ins>
    </w:p>
    <w:p w14:paraId="670A130F" w14:textId="76E90BC7" w:rsidR="009737A6" w:rsidRDefault="009737A6">
      <w:pPr>
        <w:pStyle w:val="Abbildungsverzeichnis"/>
        <w:tabs>
          <w:tab w:val="right" w:pos="9060"/>
        </w:tabs>
        <w:rPr>
          <w:ins w:id="2332" w:author="Carsten Hein" w:date="2022-01-03T08:40:00Z"/>
          <w:rFonts w:asciiTheme="minorHAnsi" w:eastAsiaTheme="minorEastAsia" w:hAnsiTheme="minorHAnsi"/>
          <w:noProof/>
          <w:sz w:val="22"/>
          <w:lang w:eastAsia="de-DE"/>
        </w:rPr>
      </w:pPr>
      <w:ins w:id="233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1 Bruchlasten der Auflagerversuche</w:t>
        </w:r>
        <w:r>
          <w:rPr>
            <w:noProof/>
            <w:webHidden/>
          </w:rPr>
          <w:tab/>
        </w:r>
        <w:r>
          <w:rPr>
            <w:noProof/>
            <w:webHidden/>
          </w:rPr>
          <w:fldChar w:fldCharType="begin"/>
        </w:r>
        <w:r>
          <w:rPr>
            <w:noProof/>
            <w:webHidden/>
          </w:rPr>
          <w:instrText xml:space="preserve"> PAGEREF _Toc92091844 \h </w:instrText>
        </w:r>
      </w:ins>
      <w:r>
        <w:rPr>
          <w:noProof/>
          <w:webHidden/>
        </w:rPr>
      </w:r>
      <w:r>
        <w:rPr>
          <w:noProof/>
          <w:webHidden/>
        </w:rPr>
        <w:fldChar w:fldCharType="separate"/>
      </w:r>
      <w:ins w:id="2334" w:author="Carsten Hein" w:date="2022-01-03T08:40:00Z">
        <w:r>
          <w:rPr>
            <w:noProof/>
            <w:webHidden/>
          </w:rPr>
          <w:t>84</w:t>
        </w:r>
        <w:r>
          <w:rPr>
            <w:noProof/>
            <w:webHidden/>
          </w:rPr>
          <w:fldChar w:fldCharType="end"/>
        </w:r>
        <w:r w:rsidRPr="00BB1DD0">
          <w:rPr>
            <w:rStyle w:val="Hyperlink"/>
            <w:noProof/>
          </w:rPr>
          <w:fldChar w:fldCharType="end"/>
        </w:r>
      </w:ins>
    </w:p>
    <w:p w14:paraId="088A187E" w14:textId="01982E93" w:rsidR="009737A6" w:rsidRDefault="009737A6">
      <w:pPr>
        <w:pStyle w:val="Abbildungsverzeichnis"/>
        <w:tabs>
          <w:tab w:val="right" w:pos="9060"/>
        </w:tabs>
        <w:rPr>
          <w:ins w:id="2335" w:author="Carsten Hein" w:date="2022-01-03T08:40:00Z"/>
          <w:rFonts w:asciiTheme="minorHAnsi" w:eastAsiaTheme="minorEastAsia" w:hAnsiTheme="minorHAnsi"/>
          <w:noProof/>
          <w:sz w:val="22"/>
          <w:lang w:eastAsia="de-DE"/>
        </w:rPr>
      </w:pPr>
      <w:ins w:id="233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2 Last-Verformungs-Diagramm der Auflagersuche</w:t>
        </w:r>
        <w:r>
          <w:rPr>
            <w:noProof/>
            <w:webHidden/>
          </w:rPr>
          <w:tab/>
        </w:r>
        <w:r>
          <w:rPr>
            <w:noProof/>
            <w:webHidden/>
          </w:rPr>
          <w:fldChar w:fldCharType="begin"/>
        </w:r>
        <w:r>
          <w:rPr>
            <w:noProof/>
            <w:webHidden/>
          </w:rPr>
          <w:instrText xml:space="preserve"> PAGEREF _Toc92091845 \h </w:instrText>
        </w:r>
      </w:ins>
      <w:r>
        <w:rPr>
          <w:noProof/>
          <w:webHidden/>
        </w:rPr>
      </w:r>
      <w:r>
        <w:rPr>
          <w:noProof/>
          <w:webHidden/>
        </w:rPr>
        <w:fldChar w:fldCharType="separate"/>
      </w:r>
      <w:ins w:id="2337" w:author="Carsten Hein" w:date="2022-01-03T08:40:00Z">
        <w:r>
          <w:rPr>
            <w:noProof/>
            <w:webHidden/>
          </w:rPr>
          <w:t>84</w:t>
        </w:r>
        <w:r>
          <w:rPr>
            <w:noProof/>
            <w:webHidden/>
          </w:rPr>
          <w:fldChar w:fldCharType="end"/>
        </w:r>
        <w:r w:rsidRPr="00BB1DD0">
          <w:rPr>
            <w:rStyle w:val="Hyperlink"/>
            <w:noProof/>
          </w:rPr>
          <w:fldChar w:fldCharType="end"/>
        </w:r>
      </w:ins>
    </w:p>
    <w:p w14:paraId="34DA5EC9" w14:textId="2BE2AC1E" w:rsidR="009737A6" w:rsidRDefault="009737A6">
      <w:pPr>
        <w:pStyle w:val="Abbildungsverzeichnis"/>
        <w:tabs>
          <w:tab w:val="right" w:pos="9060"/>
        </w:tabs>
        <w:rPr>
          <w:ins w:id="2338" w:author="Carsten Hein" w:date="2022-01-03T08:40:00Z"/>
          <w:rFonts w:asciiTheme="minorHAnsi" w:eastAsiaTheme="minorEastAsia" w:hAnsiTheme="minorHAnsi"/>
          <w:noProof/>
          <w:sz w:val="22"/>
          <w:lang w:eastAsia="de-DE"/>
        </w:rPr>
      </w:pPr>
      <w:ins w:id="233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3 Vergleich der horizontalen und vertikalen Differentialverschiebungen zwischen Holz und Beton an den abgesetzten Auflagern</w:t>
        </w:r>
        <w:r>
          <w:rPr>
            <w:noProof/>
            <w:webHidden/>
          </w:rPr>
          <w:tab/>
        </w:r>
        <w:r>
          <w:rPr>
            <w:noProof/>
            <w:webHidden/>
          </w:rPr>
          <w:fldChar w:fldCharType="begin"/>
        </w:r>
        <w:r>
          <w:rPr>
            <w:noProof/>
            <w:webHidden/>
          </w:rPr>
          <w:instrText xml:space="preserve"> PAGEREF _Toc92091846 \h </w:instrText>
        </w:r>
      </w:ins>
      <w:r>
        <w:rPr>
          <w:noProof/>
          <w:webHidden/>
        </w:rPr>
      </w:r>
      <w:r>
        <w:rPr>
          <w:noProof/>
          <w:webHidden/>
        </w:rPr>
        <w:fldChar w:fldCharType="separate"/>
      </w:r>
      <w:ins w:id="2340" w:author="Carsten Hein" w:date="2022-01-03T08:40:00Z">
        <w:r>
          <w:rPr>
            <w:noProof/>
            <w:webHidden/>
          </w:rPr>
          <w:t>84</w:t>
        </w:r>
        <w:r>
          <w:rPr>
            <w:noProof/>
            <w:webHidden/>
          </w:rPr>
          <w:fldChar w:fldCharType="end"/>
        </w:r>
        <w:r w:rsidRPr="00BB1DD0">
          <w:rPr>
            <w:rStyle w:val="Hyperlink"/>
            <w:noProof/>
          </w:rPr>
          <w:fldChar w:fldCharType="end"/>
        </w:r>
      </w:ins>
    </w:p>
    <w:p w14:paraId="10B620D0" w14:textId="387303A9" w:rsidR="00420E44" w:rsidDel="009737A6" w:rsidRDefault="00420E44">
      <w:pPr>
        <w:pStyle w:val="Abbildungsverzeichnis"/>
        <w:tabs>
          <w:tab w:val="right" w:pos="9060"/>
        </w:tabs>
        <w:rPr>
          <w:del w:id="2341" w:author="Carsten Hein" w:date="2022-01-03T08:40:00Z"/>
          <w:rFonts w:asciiTheme="minorHAnsi" w:eastAsiaTheme="minorEastAsia" w:hAnsiTheme="minorHAnsi"/>
          <w:noProof/>
          <w:sz w:val="22"/>
          <w:lang w:eastAsia="de-DE"/>
        </w:rPr>
      </w:pPr>
      <w:del w:id="2342" w:author="Carsten Hein" w:date="2022-01-03T08:40:00Z">
        <w:r w:rsidRPr="009737A6" w:rsidDel="009737A6">
          <w:rPr>
            <w:rPrChange w:id="2343" w:author="Carsten Hein" w:date="2022-01-03T08:40:00Z">
              <w:rPr>
                <w:rStyle w:val="Hyperlink"/>
                <w:noProof/>
              </w:rPr>
            </w:rPrChange>
          </w:rPr>
          <w:delText>Abbildung 1 Annahme Raumgröße Variante A - 3 Achsen = 4,05 m Breite, Variante B  - 4 Achsen = 5,40m Breite</w:delText>
        </w:r>
        <w:r w:rsidDel="009737A6">
          <w:rPr>
            <w:noProof/>
            <w:webHidden/>
          </w:rPr>
          <w:tab/>
          <w:delText>16</w:delText>
        </w:r>
      </w:del>
    </w:p>
    <w:p w14:paraId="36158495" w14:textId="7B25990A" w:rsidR="00420E44" w:rsidDel="009737A6" w:rsidRDefault="00420E44">
      <w:pPr>
        <w:pStyle w:val="Abbildungsverzeichnis"/>
        <w:tabs>
          <w:tab w:val="right" w:pos="9060"/>
        </w:tabs>
        <w:rPr>
          <w:del w:id="2344" w:author="Carsten Hein" w:date="2022-01-03T08:40:00Z"/>
          <w:rFonts w:asciiTheme="minorHAnsi" w:eastAsiaTheme="minorEastAsia" w:hAnsiTheme="minorHAnsi"/>
          <w:noProof/>
          <w:sz w:val="22"/>
          <w:lang w:eastAsia="de-DE"/>
        </w:rPr>
      </w:pPr>
      <w:del w:id="2345" w:author="Carsten Hein" w:date="2022-01-03T08:40:00Z">
        <w:r w:rsidRPr="009737A6" w:rsidDel="009737A6">
          <w:rPr>
            <w:rPrChange w:id="2346" w:author="Carsten Hein" w:date="2022-01-03T08:40:00Z">
              <w:rPr>
                <w:rStyle w:val="Hyperlink"/>
                <w:noProof/>
              </w:rPr>
            </w:rPrChange>
          </w:rPr>
          <w:delText>Abbildung 2 Definition der lichten Raumhöhe. Oben: Voll belegtes TGA-Register - Unten: Minimalausführung zur späteren Nachrüstung</w:delText>
        </w:r>
        <w:r w:rsidDel="009737A6">
          <w:rPr>
            <w:noProof/>
            <w:webHidden/>
          </w:rPr>
          <w:tab/>
          <w:delText>17</w:delText>
        </w:r>
      </w:del>
    </w:p>
    <w:p w14:paraId="728C2ABB" w14:textId="71EFB9EB" w:rsidR="00420E44" w:rsidDel="009737A6" w:rsidRDefault="00420E44">
      <w:pPr>
        <w:pStyle w:val="Abbildungsverzeichnis"/>
        <w:tabs>
          <w:tab w:val="right" w:pos="9060"/>
        </w:tabs>
        <w:rPr>
          <w:del w:id="2347" w:author="Carsten Hein" w:date="2022-01-03T08:40:00Z"/>
          <w:rFonts w:asciiTheme="minorHAnsi" w:eastAsiaTheme="minorEastAsia" w:hAnsiTheme="minorHAnsi"/>
          <w:noProof/>
          <w:sz w:val="22"/>
          <w:lang w:eastAsia="de-DE"/>
        </w:rPr>
      </w:pPr>
      <w:del w:id="2348" w:author="Carsten Hein" w:date="2022-01-03T08:40:00Z">
        <w:r w:rsidRPr="009737A6" w:rsidDel="009737A6">
          <w:rPr>
            <w:rPrChange w:id="2349" w:author="Carsten Hein" w:date="2022-01-03T08:40:00Z">
              <w:rPr>
                <w:rStyle w:val="Hyperlink"/>
                <w:noProof/>
              </w:rPr>
            </w:rPrChange>
          </w:rPr>
          <w:delText>Abbildung 3 Kopplung der Deckenelemente durch Ortbeton-Ringbalken</w:delText>
        </w:r>
        <w:r w:rsidDel="009737A6">
          <w:rPr>
            <w:noProof/>
            <w:webHidden/>
          </w:rPr>
          <w:tab/>
          <w:delText>21</w:delText>
        </w:r>
      </w:del>
    </w:p>
    <w:p w14:paraId="065049A3" w14:textId="0C0C9972" w:rsidR="00420E44" w:rsidDel="009737A6" w:rsidRDefault="00420E44">
      <w:pPr>
        <w:pStyle w:val="Abbildungsverzeichnis"/>
        <w:tabs>
          <w:tab w:val="right" w:pos="9060"/>
        </w:tabs>
        <w:rPr>
          <w:del w:id="2350" w:author="Carsten Hein" w:date="2022-01-03T08:40:00Z"/>
          <w:rFonts w:asciiTheme="minorHAnsi" w:eastAsiaTheme="minorEastAsia" w:hAnsiTheme="minorHAnsi"/>
          <w:noProof/>
          <w:sz w:val="22"/>
          <w:lang w:eastAsia="de-DE"/>
        </w:rPr>
      </w:pPr>
      <w:del w:id="2351" w:author="Carsten Hein" w:date="2022-01-03T08:40:00Z">
        <w:r w:rsidRPr="009737A6" w:rsidDel="009737A6">
          <w:rPr>
            <w:rPrChange w:id="2352" w:author="Carsten Hein" w:date="2022-01-03T08:40:00Z">
              <w:rPr>
                <w:rStyle w:val="Hyperlink"/>
                <w:noProof/>
              </w:rPr>
            </w:rPrChange>
          </w:rPr>
          <w:delText>Abbildung 4 Stahlbauverbindung zur Kopplung der Fertigteile</w:delText>
        </w:r>
        <w:r w:rsidDel="009737A6">
          <w:rPr>
            <w:noProof/>
            <w:webHidden/>
          </w:rPr>
          <w:tab/>
          <w:delText>22</w:delText>
        </w:r>
      </w:del>
    </w:p>
    <w:p w14:paraId="5125B5E0" w14:textId="28225F19" w:rsidR="00420E44" w:rsidDel="009737A6" w:rsidRDefault="00420E44">
      <w:pPr>
        <w:pStyle w:val="Abbildungsverzeichnis"/>
        <w:tabs>
          <w:tab w:val="right" w:pos="9060"/>
        </w:tabs>
        <w:rPr>
          <w:del w:id="2353" w:author="Carsten Hein" w:date="2022-01-03T08:40:00Z"/>
          <w:rFonts w:asciiTheme="minorHAnsi" w:eastAsiaTheme="minorEastAsia" w:hAnsiTheme="minorHAnsi"/>
          <w:noProof/>
          <w:sz w:val="22"/>
          <w:lang w:eastAsia="de-DE"/>
        </w:rPr>
      </w:pPr>
      <w:del w:id="2354" w:author="Carsten Hein" w:date="2022-01-03T08:40:00Z">
        <w:r w:rsidRPr="009737A6" w:rsidDel="009737A6">
          <w:rPr>
            <w:rPrChange w:id="2355" w:author="Carsten Hein" w:date="2022-01-03T08:40:00Z">
              <w:rPr>
                <w:rStyle w:val="Hyperlink"/>
                <w:noProof/>
              </w:rPr>
            </w:rPrChange>
          </w:rPr>
          <w:delText>Abbildung 5 Kopplung der Deckenelemente durch Kopplungselemente für die Bewehrung</w:delText>
        </w:r>
        <w:r w:rsidDel="009737A6">
          <w:rPr>
            <w:noProof/>
            <w:webHidden/>
          </w:rPr>
          <w:tab/>
          <w:delText>23</w:delText>
        </w:r>
      </w:del>
    </w:p>
    <w:p w14:paraId="2EBF2D0A" w14:textId="5B36AE9A" w:rsidR="00420E44" w:rsidDel="009737A6" w:rsidRDefault="00420E44">
      <w:pPr>
        <w:pStyle w:val="Abbildungsverzeichnis"/>
        <w:tabs>
          <w:tab w:val="right" w:pos="9060"/>
        </w:tabs>
        <w:rPr>
          <w:del w:id="2356" w:author="Carsten Hein" w:date="2022-01-03T08:40:00Z"/>
          <w:rFonts w:asciiTheme="minorHAnsi" w:eastAsiaTheme="minorEastAsia" w:hAnsiTheme="minorHAnsi"/>
          <w:noProof/>
          <w:sz w:val="22"/>
          <w:lang w:eastAsia="de-DE"/>
        </w:rPr>
      </w:pPr>
      <w:del w:id="2357" w:author="Carsten Hein" w:date="2022-01-03T08:40:00Z">
        <w:r w:rsidRPr="009737A6" w:rsidDel="009737A6">
          <w:rPr>
            <w:rPrChange w:id="2358" w:author="Carsten Hein" w:date="2022-01-03T08:40:00Z">
              <w:rPr>
                <w:rStyle w:val="Hyperlink"/>
                <w:noProof/>
              </w:rPr>
            </w:rPrChange>
          </w:rPr>
          <w:delText>Abbildung 6 Beispiel für eine Pi-Decke mit einer Modulbreite von 1,35 Metern (eigene Abbildung)</w:delText>
        </w:r>
        <w:r w:rsidDel="009737A6">
          <w:rPr>
            <w:noProof/>
            <w:webHidden/>
          </w:rPr>
          <w:tab/>
          <w:delText>26</w:delText>
        </w:r>
      </w:del>
    </w:p>
    <w:p w14:paraId="772FAA3A" w14:textId="722282DC" w:rsidR="00420E44" w:rsidDel="009737A6" w:rsidRDefault="00420E44">
      <w:pPr>
        <w:pStyle w:val="Abbildungsverzeichnis"/>
        <w:tabs>
          <w:tab w:val="right" w:pos="9060"/>
        </w:tabs>
        <w:rPr>
          <w:del w:id="2359" w:author="Carsten Hein" w:date="2022-01-03T08:40:00Z"/>
          <w:rFonts w:asciiTheme="minorHAnsi" w:eastAsiaTheme="minorEastAsia" w:hAnsiTheme="minorHAnsi"/>
          <w:noProof/>
          <w:sz w:val="22"/>
          <w:lang w:eastAsia="de-DE"/>
        </w:rPr>
      </w:pPr>
      <w:del w:id="2360" w:author="Carsten Hein" w:date="2022-01-03T08:40:00Z">
        <w:r w:rsidRPr="009737A6" w:rsidDel="009737A6">
          <w:rPr>
            <w:rPrChange w:id="2361" w:author="Carsten Hein" w:date="2022-01-03T08:40:00Z">
              <w:rPr>
                <w:rStyle w:val="Hyperlink"/>
                <w:noProof/>
              </w:rPr>
            </w:rPrChange>
          </w:rPr>
          <w:delText>Abbildung 7 Vorauswahl der zu berechnenden Varianten</w:delText>
        </w:r>
        <w:r w:rsidDel="009737A6">
          <w:rPr>
            <w:noProof/>
            <w:webHidden/>
          </w:rPr>
          <w:tab/>
          <w:delText>27</w:delText>
        </w:r>
      </w:del>
    </w:p>
    <w:p w14:paraId="7AA26BDA" w14:textId="34895E21" w:rsidR="00420E44" w:rsidDel="009737A6" w:rsidRDefault="00420E44">
      <w:pPr>
        <w:pStyle w:val="Abbildungsverzeichnis"/>
        <w:tabs>
          <w:tab w:val="right" w:pos="9060"/>
        </w:tabs>
        <w:rPr>
          <w:del w:id="2362" w:author="Carsten Hein" w:date="2022-01-03T08:40:00Z"/>
          <w:rFonts w:asciiTheme="minorHAnsi" w:eastAsiaTheme="minorEastAsia" w:hAnsiTheme="minorHAnsi"/>
          <w:noProof/>
          <w:sz w:val="22"/>
          <w:lang w:eastAsia="de-DE"/>
        </w:rPr>
      </w:pPr>
      <w:del w:id="2363" w:author="Carsten Hein" w:date="2022-01-03T08:40:00Z">
        <w:r w:rsidRPr="009737A6" w:rsidDel="009737A6">
          <w:rPr>
            <w:rPrChange w:id="2364" w:author="Carsten Hein" w:date="2022-01-03T08:40:00Z">
              <w:rPr>
                <w:rStyle w:val="Hyperlink"/>
                <w:noProof/>
              </w:rPr>
            </w:rPrChange>
          </w:rPr>
          <w:delText>Abbildung 8 Stabwerkmodell zur Bemessung von Holz-Beton-Verbundkonstruktionen am Beispiel einer Decke mit Kerven (eigene Abbildung)</w:delText>
        </w:r>
        <w:r w:rsidDel="009737A6">
          <w:rPr>
            <w:noProof/>
            <w:webHidden/>
          </w:rPr>
          <w:tab/>
          <w:delText>27</w:delText>
        </w:r>
      </w:del>
    </w:p>
    <w:p w14:paraId="441082E8" w14:textId="69B4DCE1" w:rsidR="00420E44" w:rsidDel="009737A6" w:rsidRDefault="00420E44">
      <w:pPr>
        <w:pStyle w:val="Abbildungsverzeichnis"/>
        <w:tabs>
          <w:tab w:val="right" w:pos="9060"/>
        </w:tabs>
        <w:rPr>
          <w:del w:id="2365" w:author="Carsten Hein" w:date="2022-01-03T08:40:00Z"/>
          <w:rFonts w:asciiTheme="minorHAnsi" w:eastAsiaTheme="minorEastAsia" w:hAnsiTheme="minorHAnsi"/>
          <w:noProof/>
          <w:sz w:val="22"/>
          <w:lang w:eastAsia="de-DE"/>
        </w:rPr>
      </w:pPr>
      <w:del w:id="2366" w:author="Carsten Hein" w:date="2022-01-03T08:40:00Z">
        <w:r w:rsidRPr="009737A6" w:rsidDel="009737A6">
          <w:rPr>
            <w:rPrChange w:id="2367" w:author="Carsten Hein" w:date="2022-01-03T08:40:00Z">
              <w:rPr>
                <w:rStyle w:val="Hyperlink"/>
                <w:noProof/>
              </w:rPr>
            </w:rPrChange>
          </w:rPr>
          <w:delText>Abbildung 9 Verhältnis der Auslastungen des Holzes im Anfangs- oder Endzustand zu der Auslastung zum Zeitpunkt t=3-7a für verschiedene Deckentypen</w:delText>
        </w:r>
        <w:r w:rsidDel="009737A6">
          <w:rPr>
            <w:noProof/>
            <w:webHidden/>
          </w:rPr>
          <w:tab/>
          <w:delText>28</w:delText>
        </w:r>
      </w:del>
    </w:p>
    <w:p w14:paraId="487AC9BC" w14:textId="5553F51D" w:rsidR="00420E44" w:rsidDel="009737A6" w:rsidRDefault="00420E44">
      <w:pPr>
        <w:pStyle w:val="Abbildungsverzeichnis"/>
        <w:tabs>
          <w:tab w:val="right" w:pos="9060"/>
        </w:tabs>
        <w:rPr>
          <w:del w:id="2368" w:author="Carsten Hein" w:date="2022-01-03T08:40:00Z"/>
          <w:rFonts w:asciiTheme="minorHAnsi" w:eastAsiaTheme="minorEastAsia" w:hAnsiTheme="minorHAnsi"/>
          <w:noProof/>
          <w:sz w:val="22"/>
          <w:lang w:eastAsia="de-DE"/>
        </w:rPr>
      </w:pPr>
      <w:del w:id="2369" w:author="Carsten Hein" w:date="2022-01-03T08:40:00Z">
        <w:r w:rsidRPr="009737A6" w:rsidDel="009737A6">
          <w:rPr>
            <w:rPrChange w:id="2370" w:author="Carsten Hein" w:date="2022-01-03T08:40:00Z">
              <w:rPr>
                <w:rStyle w:val="Hyperlink"/>
                <w:noProof/>
              </w:rPr>
            </w:rPrChange>
          </w:rPr>
          <w:delText>Abbildung 10 Bemessungsablauf für die Parameterstudie</w:delText>
        </w:r>
        <w:r w:rsidDel="009737A6">
          <w:rPr>
            <w:noProof/>
            <w:webHidden/>
          </w:rPr>
          <w:tab/>
          <w:delText>30</w:delText>
        </w:r>
      </w:del>
    </w:p>
    <w:p w14:paraId="299A07C4" w14:textId="51E37C15" w:rsidR="00420E44" w:rsidDel="009737A6" w:rsidRDefault="00420E44">
      <w:pPr>
        <w:pStyle w:val="Abbildungsverzeichnis"/>
        <w:tabs>
          <w:tab w:val="right" w:pos="9060"/>
        </w:tabs>
        <w:rPr>
          <w:del w:id="2371" w:author="Carsten Hein" w:date="2022-01-03T08:40:00Z"/>
          <w:rFonts w:asciiTheme="minorHAnsi" w:eastAsiaTheme="minorEastAsia" w:hAnsiTheme="minorHAnsi"/>
          <w:noProof/>
          <w:sz w:val="22"/>
          <w:lang w:eastAsia="de-DE"/>
        </w:rPr>
      </w:pPr>
      <w:del w:id="2372" w:author="Carsten Hein" w:date="2022-01-03T08:40:00Z">
        <w:r w:rsidRPr="009737A6" w:rsidDel="009737A6">
          <w:rPr>
            <w:rPrChange w:id="2373" w:author="Carsten Hein" w:date="2022-01-03T08:40:00Z">
              <w:rPr>
                <w:rStyle w:val="Hyperlink"/>
                <w:noProof/>
              </w:rPr>
            </w:rPrChange>
          </w:rPr>
          <w:delText>Abbildung 11 Schraubverbindung mit dem FT Verbinder von Würth (Quelle: eshop.wuerth.de)</w:delText>
        </w:r>
        <w:r w:rsidDel="009737A6">
          <w:rPr>
            <w:noProof/>
            <w:webHidden/>
          </w:rPr>
          <w:tab/>
          <w:delText>34</w:delText>
        </w:r>
      </w:del>
    </w:p>
    <w:p w14:paraId="1528B536" w14:textId="2D594244" w:rsidR="00420E44" w:rsidDel="009737A6" w:rsidRDefault="00420E44">
      <w:pPr>
        <w:pStyle w:val="Abbildungsverzeichnis"/>
        <w:tabs>
          <w:tab w:val="right" w:pos="9060"/>
        </w:tabs>
        <w:rPr>
          <w:del w:id="2374" w:author="Carsten Hein" w:date="2022-01-03T08:40:00Z"/>
          <w:rFonts w:asciiTheme="minorHAnsi" w:eastAsiaTheme="minorEastAsia" w:hAnsiTheme="minorHAnsi"/>
          <w:noProof/>
          <w:sz w:val="22"/>
          <w:lang w:eastAsia="de-DE"/>
        </w:rPr>
      </w:pPr>
      <w:del w:id="2375" w:author="Carsten Hein" w:date="2022-01-03T08:40:00Z">
        <w:r w:rsidRPr="009737A6" w:rsidDel="009737A6">
          <w:rPr>
            <w:rPrChange w:id="2376" w:author="Carsten Hein" w:date="2022-01-03T08:40:00Z">
              <w:rPr>
                <w:rStyle w:val="Hyperlink"/>
                <w:noProof/>
              </w:rPr>
            </w:rPrChange>
          </w:rPr>
          <w:delText>Abbildung 12 Herstellungsschema des Schraubverbunds mit lokalem Verguss (eigene Abbildung)</w:delText>
        </w:r>
        <w:r w:rsidDel="009737A6">
          <w:rPr>
            <w:noProof/>
            <w:webHidden/>
          </w:rPr>
          <w:tab/>
          <w:delText>34</w:delText>
        </w:r>
      </w:del>
    </w:p>
    <w:p w14:paraId="55BC8546" w14:textId="4120B86F" w:rsidR="00420E44" w:rsidDel="009737A6" w:rsidRDefault="00420E44">
      <w:pPr>
        <w:pStyle w:val="Abbildungsverzeichnis"/>
        <w:tabs>
          <w:tab w:val="right" w:pos="9060"/>
        </w:tabs>
        <w:rPr>
          <w:del w:id="2377" w:author="Carsten Hein" w:date="2022-01-03T08:40:00Z"/>
          <w:rFonts w:asciiTheme="minorHAnsi" w:eastAsiaTheme="minorEastAsia" w:hAnsiTheme="minorHAnsi"/>
          <w:noProof/>
          <w:sz w:val="22"/>
          <w:lang w:eastAsia="de-DE"/>
        </w:rPr>
      </w:pPr>
      <w:del w:id="2378" w:author="Carsten Hein" w:date="2022-01-03T08:40:00Z">
        <w:r w:rsidRPr="009737A6" w:rsidDel="009737A6">
          <w:rPr>
            <w:rPrChange w:id="2379" w:author="Carsten Hein" w:date="2022-01-03T08:40:00Z">
              <w:rPr>
                <w:rStyle w:val="Hyperlink"/>
                <w:noProof/>
              </w:rPr>
            </w:rPrChange>
          </w:rPr>
          <w:delText>Abbildung 13 Prüfkörpergeometrie der geschraubten Scherversuchskörper</w:delText>
        </w:r>
        <w:r w:rsidDel="009737A6">
          <w:rPr>
            <w:noProof/>
            <w:webHidden/>
          </w:rPr>
          <w:tab/>
          <w:delText>36</w:delText>
        </w:r>
      </w:del>
    </w:p>
    <w:p w14:paraId="3C51B229" w14:textId="36527C1E" w:rsidR="00420E44" w:rsidDel="009737A6" w:rsidRDefault="00420E44">
      <w:pPr>
        <w:pStyle w:val="Abbildungsverzeichnis"/>
        <w:tabs>
          <w:tab w:val="right" w:pos="9060"/>
        </w:tabs>
        <w:rPr>
          <w:del w:id="2380" w:author="Carsten Hein" w:date="2022-01-03T08:40:00Z"/>
          <w:rFonts w:asciiTheme="minorHAnsi" w:eastAsiaTheme="minorEastAsia" w:hAnsiTheme="minorHAnsi"/>
          <w:noProof/>
          <w:sz w:val="22"/>
          <w:lang w:eastAsia="de-DE"/>
        </w:rPr>
      </w:pPr>
      <w:del w:id="2381" w:author="Carsten Hein" w:date="2022-01-03T08:40:00Z">
        <w:r w:rsidRPr="009737A6" w:rsidDel="009737A6">
          <w:rPr>
            <w:rPrChange w:id="2382" w:author="Carsten Hein" w:date="2022-01-03T08:40:00Z">
              <w:rPr>
                <w:rStyle w:val="Hyperlink"/>
                <w:noProof/>
              </w:rPr>
            </w:rPrChange>
          </w:rPr>
          <w:lastRenderedPageBreak/>
          <w:delText>Abbildung 14 Scherversuchskörper mit FT-Verbindern von Würth vor der Betonage</w:delText>
        </w:r>
        <w:r w:rsidDel="009737A6">
          <w:rPr>
            <w:noProof/>
            <w:webHidden/>
          </w:rPr>
          <w:tab/>
          <w:delText>37</w:delText>
        </w:r>
      </w:del>
    </w:p>
    <w:p w14:paraId="252C9FAB" w14:textId="704B3422" w:rsidR="00420E44" w:rsidDel="009737A6" w:rsidRDefault="00420E44">
      <w:pPr>
        <w:pStyle w:val="Abbildungsverzeichnis"/>
        <w:tabs>
          <w:tab w:val="right" w:pos="9060"/>
        </w:tabs>
        <w:rPr>
          <w:del w:id="2383" w:author="Carsten Hein" w:date="2022-01-03T08:40:00Z"/>
          <w:rFonts w:asciiTheme="minorHAnsi" w:eastAsiaTheme="minorEastAsia" w:hAnsiTheme="minorHAnsi"/>
          <w:noProof/>
          <w:sz w:val="22"/>
          <w:lang w:eastAsia="de-DE"/>
        </w:rPr>
      </w:pPr>
      <w:del w:id="2384" w:author="Carsten Hein" w:date="2022-01-03T08:40:00Z">
        <w:r w:rsidRPr="009737A6" w:rsidDel="009737A6">
          <w:rPr>
            <w:rPrChange w:id="2385" w:author="Carsten Hein" w:date="2022-01-03T08:40:00Z">
              <w:rPr>
                <w:rStyle w:val="Hyperlink"/>
                <w:noProof/>
              </w:rPr>
            </w:rPrChange>
          </w:rPr>
          <w:delText>Abbildung 15 Prüfkörper in der Prüfeinrichtung</w:delText>
        </w:r>
        <w:r w:rsidDel="009737A6">
          <w:rPr>
            <w:noProof/>
            <w:webHidden/>
          </w:rPr>
          <w:tab/>
          <w:delText>37</w:delText>
        </w:r>
      </w:del>
    </w:p>
    <w:p w14:paraId="3BF6359E" w14:textId="0AA3C4E1" w:rsidR="00420E44" w:rsidDel="009737A6" w:rsidRDefault="00420E44">
      <w:pPr>
        <w:pStyle w:val="Abbildungsverzeichnis"/>
        <w:tabs>
          <w:tab w:val="right" w:pos="9060"/>
        </w:tabs>
        <w:rPr>
          <w:del w:id="2386" w:author="Carsten Hein" w:date="2022-01-03T08:40:00Z"/>
          <w:rFonts w:asciiTheme="minorHAnsi" w:eastAsiaTheme="minorEastAsia" w:hAnsiTheme="minorHAnsi"/>
          <w:noProof/>
          <w:sz w:val="22"/>
          <w:lang w:eastAsia="de-DE"/>
        </w:rPr>
      </w:pPr>
      <w:del w:id="2387" w:author="Carsten Hein" w:date="2022-01-03T08:40:00Z">
        <w:r w:rsidRPr="009737A6" w:rsidDel="009737A6">
          <w:rPr>
            <w:rPrChange w:id="2388" w:author="Carsten Hein" w:date="2022-01-03T08:40:00Z">
              <w:rPr>
                <w:rStyle w:val="Hyperlink"/>
                <w:noProof/>
              </w:rPr>
            </w:rPrChange>
          </w:rPr>
          <w:delText>Abbildung 16 Vergleich der Bruchlasten der Scherversuche an Schraubverbindungen; Angabe pro Schraube und pro mm Durchmesser</w:delText>
        </w:r>
        <w:r w:rsidDel="009737A6">
          <w:rPr>
            <w:noProof/>
            <w:webHidden/>
          </w:rPr>
          <w:tab/>
          <w:delText>38</w:delText>
        </w:r>
      </w:del>
    </w:p>
    <w:p w14:paraId="6F73C7B6" w14:textId="4909B2F0" w:rsidR="00420E44" w:rsidDel="009737A6" w:rsidRDefault="00420E44">
      <w:pPr>
        <w:pStyle w:val="Abbildungsverzeichnis"/>
        <w:tabs>
          <w:tab w:val="right" w:pos="9060"/>
        </w:tabs>
        <w:rPr>
          <w:del w:id="2389" w:author="Carsten Hein" w:date="2022-01-03T08:40:00Z"/>
          <w:rFonts w:asciiTheme="minorHAnsi" w:eastAsiaTheme="minorEastAsia" w:hAnsiTheme="minorHAnsi"/>
          <w:noProof/>
          <w:sz w:val="22"/>
          <w:lang w:eastAsia="de-DE"/>
        </w:rPr>
      </w:pPr>
      <w:del w:id="2390" w:author="Carsten Hein" w:date="2022-01-03T08:40:00Z">
        <w:r w:rsidRPr="009737A6" w:rsidDel="009737A6">
          <w:rPr>
            <w:rPrChange w:id="2391" w:author="Carsten Hein" w:date="2022-01-03T08:40:00Z">
              <w:rPr>
                <w:rStyle w:val="Hyperlink"/>
                <w:noProof/>
              </w:rPr>
            </w:rPrChange>
          </w:rPr>
          <w:delText>Abbildung 17 Vergleich der Verschiebungsmoduln aus den Scherversuchen an Schraubverbindungen; Angabe des Verschiebungsmoduls pro Schraube pro mm Einbindelänge im Holz</w:delText>
        </w:r>
        <w:r w:rsidDel="009737A6">
          <w:rPr>
            <w:noProof/>
            <w:webHidden/>
          </w:rPr>
          <w:tab/>
          <w:delText>38</w:delText>
        </w:r>
      </w:del>
    </w:p>
    <w:p w14:paraId="47C17EBD" w14:textId="7790040B" w:rsidR="00420E44" w:rsidDel="009737A6" w:rsidRDefault="00420E44">
      <w:pPr>
        <w:pStyle w:val="Abbildungsverzeichnis"/>
        <w:tabs>
          <w:tab w:val="right" w:pos="9060"/>
        </w:tabs>
        <w:rPr>
          <w:del w:id="2392" w:author="Carsten Hein" w:date="2022-01-03T08:40:00Z"/>
          <w:rFonts w:asciiTheme="minorHAnsi" w:eastAsiaTheme="minorEastAsia" w:hAnsiTheme="minorHAnsi"/>
          <w:noProof/>
          <w:sz w:val="22"/>
          <w:lang w:eastAsia="de-DE"/>
        </w:rPr>
      </w:pPr>
      <w:del w:id="2393" w:author="Carsten Hein" w:date="2022-01-03T08:40:00Z">
        <w:r w:rsidRPr="009737A6" w:rsidDel="009737A6">
          <w:rPr>
            <w:rPrChange w:id="2394" w:author="Carsten Hein" w:date="2022-01-03T08:40:00Z">
              <w:rPr>
                <w:rStyle w:val="Hyperlink"/>
                <w:noProof/>
              </w:rPr>
            </w:rPrChange>
          </w:rPr>
          <w:delText>Abbildung 18 Verschiebung zwischen Holz und Beton durch Herausziehen der Schrauben</w:delText>
        </w:r>
        <w:r w:rsidDel="009737A6">
          <w:rPr>
            <w:noProof/>
            <w:webHidden/>
          </w:rPr>
          <w:tab/>
          <w:delText>39</w:delText>
        </w:r>
      </w:del>
    </w:p>
    <w:p w14:paraId="6527E89B" w14:textId="2F451B09" w:rsidR="00420E44" w:rsidDel="009737A6" w:rsidRDefault="00420E44">
      <w:pPr>
        <w:pStyle w:val="Abbildungsverzeichnis"/>
        <w:tabs>
          <w:tab w:val="right" w:pos="9060"/>
        </w:tabs>
        <w:rPr>
          <w:del w:id="2395" w:author="Carsten Hein" w:date="2022-01-03T08:40:00Z"/>
          <w:rFonts w:asciiTheme="minorHAnsi" w:eastAsiaTheme="minorEastAsia" w:hAnsiTheme="minorHAnsi"/>
          <w:noProof/>
          <w:sz w:val="22"/>
          <w:lang w:eastAsia="de-DE"/>
        </w:rPr>
      </w:pPr>
      <w:del w:id="2396" w:author="Carsten Hein" w:date="2022-01-03T08:40:00Z">
        <w:r w:rsidRPr="009737A6" w:rsidDel="009737A6">
          <w:rPr>
            <w:rPrChange w:id="2397" w:author="Carsten Hein" w:date="2022-01-03T08:40:00Z">
              <w:rPr>
                <w:rStyle w:val="Hyperlink"/>
                <w:noProof/>
              </w:rPr>
            </w:rPrChange>
          </w:rPr>
          <w:delText>Abbildung 19 In der Verbundfuge gerissene Schrauben</w:delText>
        </w:r>
        <w:r w:rsidDel="009737A6">
          <w:rPr>
            <w:noProof/>
            <w:webHidden/>
          </w:rPr>
          <w:tab/>
          <w:delText>39</w:delText>
        </w:r>
      </w:del>
    </w:p>
    <w:p w14:paraId="47137B3E" w14:textId="04F8E89B" w:rsidR="00420E44" w:rsidDel="009737A6" w:rsidRDefault="00420E44">
      <w:pPr>
        <w:pStyle w:val="Abbildungsverzeichnis"/>
        <w:tabs>
          <w:tab w:val="right" w:pos="9060"/>
        </w:tabs>
        <w:rPr>
          <w:del w:id="2398" w:author="Carsten Hein" w:date="2022-01-03T08:40:00Z"/>
          <w:rFonts w:asciiTheme="minorHAnsi" w:eastAsiaTheme="minorEastAsia" w:hAnsiTheme="minorHAnsi"/>
          <w:noProof/>
          <w:sz w:val="22"/>
          <w:lang w:eastAsia="de-DE"/>
        </w:rPr>
      </w:pPr>
      <w:del w:id="2399" w:author="Carsten Hein" w:date="2022-01-03T08:40:00Z">
        <w:r w:rsidRPr="009737A6" w:rsidDel="009737A6">
          <w:rPr>
            <w:rPrChange w:id="2400" w:author="Carsten Hein" w:date="2022-01-03T08:40:00Z">
              <w:rPr>
                <w:rStyle w:val="Hyperlink"/>
                <w:noProof/>
              </w:rPr>
            </w:rPrChange>
          </w:rPr>
          <w:delText>Abbildung 20 Schnitt durch eine mittels Nassklebung hergestellte Verbundfuge mit rot eingefärbtem Klebstoff (Brunner, Romer, &amp; Schnüriger, 2007)</w:delText>
        </w:r>
        <w:r w:rsidDel="009737A6">
          <w:rPr>
            <w:noProof/>
            <w:webHidden/>
          </w:rPr>
          <w:tab/>
          <w:delText>40</w:delText>
        </w:r>
      </w:del>
    </w:p>
    <w:p w14:paraId="516BD9CE" w14:textId="08908F3F" w:rsidR="00420E44" w:rsidDel="009737A6" w:rsidRDefault="00420E44">
      <w:pPr>
        <w:pStyle w:val="Abbildungsverzeichnis"/>
        <w:tabs>
          <w:tab w:val="right" w:pos="9060"/>
        </w:tabs>
        <w:rPr>
          <w:del w:id="2401" w:author="Carsten Hein" w:date="2022-01-03T08:40:00Z"/>
          <w:rFonts w:asciiTheme="minorHAnsi" w:eastAsiaTheme="minorEastAsia" w:hAnsiTheme="minorHAnsi"/>
          <w:noProof/>
          <w:sz w:val="22"/>
          <w:lang w:eastAsia="de-DE"/>
        </w:rPr>
      </w:pPr>
      <w:del w:id="2402" w:author="Carsten Hein" w:date="2022-01-03T08:40:00Z">
        <w:r w:rsidRPr="009737A6" w:rsidDel="009737A6">
          <w:rPr>
            <w:rPrChange w:id="2403" w:author="Carsten Hein" w:date="2022-01-03T08:40:00Z">
              <w:rPr>
                <w:rStyle w:val="Hyperlink"/>
                <w:noProof/>
              </w:rPr>
            </w:rPrChange>
          </w:rPr>
          <w:delText>Abbildung 21 Schematische Abbildung des Push-Out-Versuchs und des Lastabtrags</w:delText>
        </w:r>
        <w:r w:rsidDel="009737A6">
          <w:rPr>
            <w:noProof/>
            <w:webHidden/>
          </w:rPr>
          <w:tab/>
          <w:delText>40</w:delText>
        </w:r>
      </w:del>
    </w:p>
    <w:p w14:paraId="318F9D56" w14:textId="3DCB056A" w:rsidR="00420E44" w:rsidDel="009737A6" w:rsidRDefault="00420E44">
      <w:pPr>
        <w:pStyle w:val="Abbildungsverzeichnis"/>
        <w:tabs>
          <w:tab w:val="right" w:pos="9060"/>
        </w:tabs>
        <w:rPr>
          <w:del w:id="2404" w:author="Carsten Hein" w:date="2022-01-03T08:40:00Z"/>
          <w:rFonts w:asciiTheme="minorHAnsi" w:eastAsiaTheme="minorEastAsia" w:hAnsiTheme="minorHAnsi"/>
          <w:noProof/>
          <w:sz w:val="22"/>
          <w:lang w:eastAsia="de-DE"/>
        </w:rPr>
      </w:pPr>
      <w:del w:id="2405" w:author="Carsten Hein" w:date="2022-01-03T08:40:00Z">
        <w:r w:rsidRPr="009737A6" w:rsidDel="009737A6">
          <w:rPr>
            <w:rPrChange w:id="2406" w:author="Carsten Hein" w:date="2022-01-03T08:40:00Z">
              <w:rPr>
                <w:rStyle w:val="Hyperlink"/>
                <w:noProof/>
              </w:rPr>
            </w:rPrChange>
          </w:rPr>
          <w:delText>Abbildung 22 Aufbau der Scherversuche nach (Schäfers, 2010)</w:delText>
        </w:r>
        <w:r w:rsidDel="009737A6">
          <w:rPr>
            <w:noProof/>
            <w:webHidden/>
          </w:rPr>
          <w:tab/>
          <w:delText>42</w:delText>
        </w:r>
      </w:del>
    </w:p>
    <w:p w14:paraId="6D93BC7D" w14:textId="7ECFE7E0" w:rsidR="00420E44" w:rsidDel="009737A6" w:rsidRDefault="00420E44">
      <w:pPr>
        <w:pStyle w:val="Abbildungsverzeichnis"/>
        <w:tabs>
          <w:tab w:val="right" w:pos="9060"/>
        </w:tabs>
        <w:rPr>
          <w:del w:id="2407" w:author="Carsten Hein" w:date="2022-01-03T08:40:00Z"/>
          <w:rFonts w:asciiTheme="minorHAnsi" w:eastAsiaTheme="minorEastAsia" w:hAnsiTheme="minorHAnsi"/>
          <w:noProof/>
          <w:sz w:val="22"/>
          <w:lang w:eastAsia="de-DE"/>
        </w:rPr>
      </w:pPr>
      <w:del w:id="2408" w:author="Carsten Hein" w:date="2022-01-03T08:40:00Z">
        <w:r w:rsidRPr="009737A6" w:rsidDel="009737A6">
          <w:rPr>
            <w:rPrChange w:id="2409" w:author="Carsten Hein" w:date="2022-01-03T08:40:00Z">
              <w:rPr>
                <w:rStyle w:val="Hyperlink"/>
                <w:noProof/>
              </w:rPr>
            </w:rPrChange>
          </w:rPr>
          <w:delText>Abbildung 23 Arbeitsschritte bei der Herstellung einer geklebten Holz-Beton-Verbunddecke in Abhängigkeit der Fertigungsmethode</w:delText>
        </w:r>
        <w:r w:rsidDel="009737A6">
          <w:rPr>
            <w:noProof/>
            <w:webHidden/>
          </w:rPr>
          <w:tab/>
          <w:delText>45</w:delText>
        </w:r>
      </w:del>
    </w:p>
    <w:p w14:paraId="57B2F5DA" w14:textId="2DB21DF6" w:rsidR="00420E44" w:rsidDel="009737A6" w:rsidRDefault="00420E44">
      <w:pPr>
        <w:pStyle w:val="Abbildungsverzeichnis"/>
        <w:tabs>
          <w:tab w:val="right" w:pos="9060"/>
        </w:tabs>
        <w:rPr>
          <w:del w:id="2410" w:author="Carsten Hein" w:date="2022-01-03T08:40:00Z"/>
          <w:rFonts w:asciiTheme="minorHAnsi" w:eastAsiaTheme="minorEastAsia" w:hAnsiTheme="minorHAnsi"/>
          <w:noProof/>
          <w:sz w:val="22"/>
          <w:lang w:eastAsia="de-DE"/>
        </w:rPr>
      </w:pPr>
      <w:del w:id="2411" w:author="Carsten Hein" w:date="2022-01-03T08:40:00Z">
        <w:r w:rsidRPr="009737A6" w:rsidDel="009737A6">
          <w:rPr>
            <w:rPrChange w:id="2412" w:author="Carsten Hein" w:date="2022-01-03T08:40:00Z">
              <w:rPr>
                <w:rStyle w:val="Hyperlink"/>
                <w:noProof/>
              </w:rPr>
            </w:rPrChange>
          </w:rPr>
          <w:delText>Abbildung 24 Abmessungen der Scherprüfkörper (links) sowie Prüfkörper in der Prüfeinrichtung (rechts)</w:delText>
        </w:r>
        <w:r w:rsidDel="009737A6">
          <w:rPr>
            <w:noProof/>
            <w:webHidden/>
          </w:rPr>
          <w:tab/>
          <w:delText>50</w:delText>
        </w:r>
      </w:del>
    </w:p>
    <w:p w14:paraId="078EA283" w14:textId="1A83B328" w:rsidR="00420E44" w:rsidDel="009737A6" w:rsidRDefault="00420E44">
      <w:pPr>
        <w:pStyle w:val="Abbildungsverzeichnis"/>
        <w:tabs>
          <w:tab w:val="right" w:pos="9060"/>
        </w:tabs>
        <w:rPr>
          <w:del w:id="2413" w:author="Carsten Hein" w:date="2022-01-03T08:40:00Z"/>
          <w:rFonts w:asciiTheme="minorHAnsi" w:eastAsiaTheme="minorEastAsia" w:hAnsiTheme="minorHAnsi"/>
          <w:noProof/>
          <w:sz w:val="22"/>
          <w:lang w:eastAsia="de-DE"/>
        </w:rPr>
      </w:pPr>
      <w:del w:id="2414" w:author="Carsten Hein" w:date="2022-01-03T08:40:00Z">
        <w:r w:rsidRPr="009737A6" w:rsidDel="009737A6">
          <w:rPr>
            <w:rPrChange w:id="2415" w:author="Carsten Hein" w:date="2022-01-03T08:40:00Z">
              <w:rPr>
                <w:rStyle w:val="Hyperlink"/>
                <w:noProof/>
              </w:rPr>
            </w:rPrChange>
          </w:rPr>
          <w:delText>Abbildung 25 Auftrag des PU Klebstoffs auf das Holz mit Schaumstoffband gegen Ablaufen des Klebstoffs und als Abstandshalter</w:delText>
        </w:r>
        <w:r w:rsidDel="009737A6">
          <w:rPr>
            <w:noProof/>
            <w:webHidden/>
          </w:rPr>
          <w:tab/>
          <w:delText>51</w:delText>
        </w:r>
      </w:del>
    </w:p>
    <w:p w14:paraId="05FD27CD" w14:textId="06A63779" w:rsidR="00420E44" w:rsidDel="009737A6" w:rsidRDefault="00420E44">
      <w:pPr>
        <w:pStyle w:val="Abbildungsverzeichnis"/>
        <w:tabs>
          <w:tab w:val="right" w:pos="9060"/>
        </w:tabs>
        <w:rPr>
          <w:del w:id="2416" w:author="Carsten Hein" w:date="2022-01-03T08:40:00Z"/>
          <w:rFonts w:asciiTheme="minorHAnsi" w:eastAsiaTheme="minorEastAsia" w:hAnsiTheme="minorHAnsi"/>
          <w:noProof/>
          <w:sz w:val="22"/>
          <w:lang w:eastAsia="de-DE"/>
        </w:rPr>
      </w:pPr>
      <w:del w:id="2417" w:author="Carsten Hein" w:date="2022-01-03T08:40:00Z">
        <w:r w:rsidRPr="009737A6" w:rsidDel="009737A6">
          <w:rPr>
            <w:rPrChange w:id="2418" w:author="Carsten Hein" w:date="2022-01-03T08:40:00Z">
              <w:rPr>
                <w:rStyle w:val="Hyperlink"/>
                <w:noProof/>
              </w:rPr>
            </w:rPrChange>
          </w:rPr>
          <w:delText>Abbildung 26 Herstellung von Probekörpern für die Scherversuche mit dem Klebstoff C1</w:delText>
        </w:r>
        <w:r w:rsidDel="009737A6">
          <w:rPr>
            <w:noProof/>
            <w:webHidden/>
          </w:rPr>
          <w:tab/>
          <w:delText>51</w:delText>
        </w:r>
      </w:del>
    </w:p>
    <w:p w14:paraId="5BEC9D64" w14:textId="493E758C" w:rsidR="00420E44" w:rsidDel="009737A6" w:rsidRDefault="00420E44">
      <w:pPr>
        <w:pStyle w:val="Abbildungsverzeichnis"/>
        <w:tabs>
          <w:tab w:val="right" w:pos="9060"/>
        </w:tabs>
        <w:rPr>
          <w:del w:id="2419" w:author="Carsten Hein" w:date="2022-01-03T08:40:00Z"/>
          <w:rFonts w:asciiTheme="minorHAnsi" w:eastAsiaTheme="minorEastAsia" w:hAnsiTheme="minorHAnsi"/>
          <w:noProof/>
          <w:sz w:val="22"/>
          <w:lang w:eastAsia="de-DE"/>
        </w:rPr>
      </w:pPr>
      <w:del w:id="2420" w:author="Carsten Hein" w:date="2022-01-03T08:40:00Z">
        <w:r w:rsidRPr="009737A6" w:rsidDel="009737A6">
          <w:rPr>
            <w:rPrChange w:id="2421" w:author="Carsten Hein" w:date="2022-01-03T08:40:00Z">
              <w:rPr>
                <w:rStyle w:val="Hyperlink"/>
                <w:noProof/>
              </w:rPr>
            </w:rPrChange>
          </w:rPr>
          <w:delText>Abbildung 27 Scherversuchskörper in der Prüfeinrichtung</w:delText>
        </w:r>
        <w:r w:rsidDel="009737A6">
          <w:rPr>
            <w:noProof/>
            <w:webHidden/>
          </w:rPr>
          <w:tab/>
          <w:delText>52</w:delText>
        </w:r>
      </w:del>
    </w:p>
    <w:p w14:paraId="1F5EEED4" w14:textId="4C0689E9" w:rsidR="00420E44" w:rsidDel="009737A6" w:rsidRDefault="00420E44">
      <w:pPr>
        <w:pStyle w:val="Abbildungsverzeichnis"/>
        <w:tabs>
          <w:tab w:val="right" w:pos="9060"/>
        </w:tabs>
        <w:rPr>
          <w:del w:id="2422" w:author="Carsten Hein" w:date="2022-01-03T08:40:00Z"/>
          <w:rFonts w:asciiTheme="minorHAnsi" w:eastAsiaTheme="minorEastAsia" w:hAnsiTheme="minorHAnsi"/>
          <w:noProof/>
          <w:sz w:val="22"/>
          <w:lang w:eastAsia="de-DE"/>
        </w:rPr>
      </w:pPr>
      <w:del w:id="2423" w:author="Carsten Hein" w:date="2022-01-03T08:40:00Z">
        <w:r w:rsidRPr="009737A6" w:rsidDel="009737A6">
          <w:rPr>
            <w:rPrChange w:id="2424" w:author="Carsten Hein" w:date="2022-01-03T08:40:00Z">
              <w:rPr>
                <w:rStyle w:val="Hyperlink"/>
                <w:noProof/>
              </w:rPr>
            </w:rPrChange>
          </w:rPr>
          <w:delText>Abbildung 28 Bruchspannungen der Scherversuche nach Oberflächenbehandlung bzw. Klebtechnik getrennt (FG=geschliffen, FM= Matrizenschalung, FP =  Filmschalung mit Primer, FU= Filmschalung unbehandelt, LU = Luftseite unbehandelt, NK = Nassklebung, S1 = Schalöl, S2 = Schalölemulsion)</w:delText>
        </w:r>
        <w:r w:rsidDel="009737A6">
          <w:rPr>
            <w:noProof/>
            <w:webHidden/>
          </w:rPr>
          <w:tab/>
          <w:delText>56</w:delText>
        </w:r>
      </w:del>
    </w:p>
    <w:p w14:paraId="17FD0B44" w14:textId="14AC2E2E" w:rsidR="00420E44" w:rsidDel="009737A6" w:rsidRDefault="00420E44">
      <w:pPr>
        <w:pStyle w:val="Abbildungsverzeichnis"/>
        <w:tabs>
          <w:tab w:val="right" w:pos="9060"/>
        </w:tabs>
        <w:rPr>
          <w:del w:id="2425" w:author="Carsten Hein" w:date="2022-01-03T08:40:00Z"/>
          <w:rFonts w:asciiTheme="minorHAnsi" w:eastAsiaTheme="minorEastAsia" w:hAnsiTheme="minorHAnsi"/>
          <w:noProof/>
          <w:sz w:val="22"/>
          <w:lang w:eastAsia="de-DE"/>
        </w:rPr>
      </w:pPr>
      <w:del w:id="2426" w:author="Carsten Hein" w:date="2022-01-03T08:40:00Z">
        <w:r w:rsidRPr="009737A6" w:rsidDel="009737A6">
          <w:rPr>
            <w:rPrChange w:id="2427" w:author="Carsten Hein" w:date="2022-01-03T08:40:00Z">
              <w:rPr>
                <w:rStyle w:val="Hyperlink"/>
                <w:noProof/>
              </w:rPr>
            </w:rPrChange>
          </w:rPr>
          <w:delText>Abbildung 29 Bruchspannungen der Scherversuche unter Einbeziehung der Bruchbilder</w:delText>
        </w:r>
        <w:r w:rsidDel="009737A6">
          <w:rPr>
            <w:noProof/>
            <w:webHidden/>
          </w:rPr>
          <w:tab/>
          <w:delText>57</w:delText>
        </w:r>
      </w:del>
    </w:p>
    <w:p w14:paraId="61A5F7C8" w14:textId="51ECB135" w:rsidR="00420E44" w:rsidDel="009737A6" w:rsidRDefault="00420E44">
      <w:pPr>
        <w:pStyle w:val="Abbildungsverzeichnis"/>
        <w:tabs>
          <w:tab w:val="right" w:pos="9060"/>
        </w:tabs>
        <w:rPr>
          <w:del w:id="2428" w:author="Carsten Hein" w:date="2022-01-03T08:40:00Z"/>
          <w:rFonts w:asciiTheme="minorHAnsi" w:eastAsiaTheme="minorEastAsia" w:hAnsiTheme="minorHAnsi"/>
          <w:noProof/>
          <w:sz w:val="22"/>
          <w:lang w:eastAsia="de-DE"/>
        </w:rPr>
      </w:pPr>
      <w:del w:id="2429" w:author="Carsten Hein" w:date="2022-01-03T08:40:00Z">
        <w:r w:rsidRPr="009737A6" w:rsidDel="009737A6">
          <w:rPr>
            <w:rPrChange w:id="2430" w:author="Carsten Hein" w:date="2022-01-03T08:40:00Z">
              <w:rPr>
                <w:rStyle w:val="Hyperlink"/>
                <w:noProof/>
              </w:rPr>
            </w:rPrChange>
          </w:rPr>
          <w:delText>Abbildung 30 Bruchspannungen der im Holz versagten Probekörper nach Holzchargen</w:delText>
        </w:r>
        <w:r w:rsidDel="009737A6">
          <w:rPr>
            <w:noProof/>
            <w:webHidden/>
          </w:rPr>
          <w:tab/>
          <w:delText>57</w:delText>
        </w:r>
      </w:del>
    </w:p>
    <w:p w14:paraId="371FA9D2" w14:textId="658709DC" w:rsidR="00420E44" w:rsidDel="009737A6" w:rsidRDefault="00420E44">
      <w:pPr>
        <w:pStyle w:val="Abbildungsverzeichnis"/>
        <w:tabs>
          <w:tab w:val="right" w:pos="9060"/>
        </w:tabs>
        <w:rPr>
          <w:del w:id="2431" w:author="Carsten Hein" w:date="2022-01-03T08:40:00Z"/>
          <w:rFonts w:asciiTheme="minorHAnsi" w:eastAsiaTheme="minorEastAsia" w:hAnsiTheme="minorHAnsi"/>
          <w:noProof/>
          <w:sz w:val="22"/>
          <w:lang w:eastAsia="de-DE"/>
        </w:rPr>
      </w:pPr>
      <w:del w:id="2432" w:author="Carsten Hein" w:date="2022-01-03T08:40:00Z">
        <w:r w:rsidRPr="009737A6" w:rsidDel="009737A6">
          <w:rPr>
            <w:rPrChange w:id="2433" w:author="Carsten Hein" w:date="2022-01-03T08:40:00Z">
              <w:rPr>
                <w:rStyle w:val="Hyperlink"/>
                <w:noProof/>
              </w:rPr>
            </w:rPrChange>
          </w:rPr>
          <w:delText>Abbildung 31 Typisches Versagensbild bei Holzversagen (SF_t)</w:delText>
        </w:r>
        <w:r w:rsidDel="009737A6">
          <w:rPr>
            <w:noProof/>
            <w:webHidden/>
          </w:rPr>
          <w:tab/>
          <w:delText>57</w:delText>
        </w:r>
      </w:del>
    </w:p>
    <w:p w14:paraId="54C2A1EC" w14:textId="1BB3E4F0" w:rsidR="00420E44" w:rsidDel="009737A6" w:rsidRDefault="00420E44">
      <w:pPr>
        <w:pStyle w:val="Abbildungsverzeichnis"/>
        <w:tabs>
          <w:tab w:val="right" w:pos="9060"/>
        </w:tabs>
        <w:rPr>
          <w:del w:id="2434" w:author="Carsten Hein" w:date="2022-01-03T08:40:00Z"/>
          <w:rFonts w:asciiTheme="minorHAnsi" w:eastAsiaTheme="minorEastAsia" w:hAnsiTheme="minorHAnsi"/>
          <w:noProof/>
          <w:sz w:val="22"/>
          <w:lang w:eastAsia="de-DE"/>
        </w:rPr>
      </w:pPr>
      <w:del w:id="2435" w:author="Carsten Hein" w:date="2022-01-03T08:40:00Z">
        <w:r w:rsidRPr="009737A6" w:rsidDel="009737A6">
          <w:rPr>
            <w:rPrChange w:id="2436" w:author="Carsten Hein" w:date="2022-01-03T08:40:00Z">
              <w:rPr>
                <w:rStyle w:val="Hyperlink"/>
                <w:noProof/>
              </w:rPr>
            </w:rPrChange>
          </w:rPr>
          <w:delText>Abbildung 32 Gemischtes Versagen mit Anteilen von Holz- und Beton- sowie Adhäsionsversagen (M1)</w:delText>
        </w:r>
        <w:r w:rsidDel="009737A6">
          <w:rPr>
            <w:noProof/>
            <w:webHidden/>
          </w:rPr>
          <w:tab/>
          <w:delText>57</w:delText>
        </w:r>
      </w:del>
    </w:p>
    <w:p w14:paraId="49CAC342" w14:textId="5E12A43C" w:rsidR="00420E44" w:rsidDel="009737A6" w:rsidRDefault="00420E44">
      <w:pPr>
        <w:pStyle w:val="Abbildungsverzeichnis"/>
        <w:tabs>
          <w:tab w:val="right" w:pos="9060"/>
        </w:tabs>
        <w:rPr>
          <w:del w:id="2437" w:author="Carsten Hein" w:date="2022-01-03T08:40:00Z"/>
          <w:rFonts w:asciiTheme="minorHAnsi" w:eastAsiaTheme="minorEastAsia" w:hAnsiTheme="minorHAnsi"/>
          <w:noProof/>
          <w:sz w:val="22"/>
          <w:lang w:eastAsia="de-DE"/>
        </w:rPr>
      </w:pPr>
      <w:del w:id="2438" w:author="Carsten Hein" w:date="2022-01-03T08:40:00Z">
        <w:r w:rsidRPr="009737A6" w:rsidDel="009737A6">
          <w:rPr>
            <w:rPrChange w:id="2439" w:author="Carsten Hein" w:date="2022-01-03T08:40:00Z">
              <w:rPr>
                <w:rStyle w:val="Hyperlink"/>
                <w:noProof/>
              </w:rPr>
            </w:rPrChange>
          </w:rPr>
          <w:delText>Abbildung 33 Typisches Versagensbild bei vorwiegendem Betonversagen (SF_c)</w:delText>
        </w:r>
        <w:r w:rsidDel="009737A6">
          <w:rPr>
            <w:noProof/>
            <w:webHidden/>
          </w:rPr>
          <w:tab/>
          <w:delText>57</w:delText>
        </w:r>
      </w:del>
    </w:p>
    <w:p w14:paraId="02B1A3BB" w14:textId="5900AC88" w:rsidR="00420E44" w:rsidDel="009737A6" w:rsidRDefault="00420E44">
      <w:pPr>
        <w:pStyle w:val="Abbildungsverzeichnis"/>
        <w:tabs>
          <w:tab w:val="right" w:pos="9060"/>
        </w:tabs>
        <w:rPr>
          <w:del w:id="2440" w:author="Carsten Hein" w:date="2022-01-03T08:40:00Z"/>
          <w:rFonts w:asciiTheme="minorHAnsi" w:eastAsiaTheme="minorEastAsia" w:hAnsiTheme="minorHAnsi"/>
          <w:noProof/>
          <w:sz w:val="22"/>
          <w:lang w:eastAsia="de-DE"/>
        </w:rPr>
      </w:pPr>
      <w:del w:id="2441" w:author="Carsten Hein" w:date="2022-01-03T08:40:00Z">
        <w:r w:rsidRPr="009737A6" w:rsidDel="009737A6">
          <w:rPr>
            <w:rPrChange w:id="2442" w:author="Carsten Hein" w:date="2022-01-03T08:40:00Z">
              <w:rPr>
                <w:rStyle w:val="Hyperlink"/>
                <w:noProof/>
              </w:rPr>
            </w:rPrChange>
          </w:rPr>
          <w:delText>Abbildung 34 Typisches Versagensbild bei vorwiegendem Adhäsionsversagen (M2)</w:delText>
        </w:r>
        <w:r w:rsidDel="009737A6">
          <w:rPr>
            <w:noProof/>
            <w:webHidden/>
          </w:rPr>
          <w:tab/>
          <w:delText>57</w:delText>
        </w:r>
      </w:del>
    </w:p>
    <w:p w14:paraId="73E2EDDC" w14:textId="0E0BD7F4" w:rsidR="00420E44" w:rsidDel="009737A6" w:rsidRDefault="00420E44">
      <w:pPr>
        <w:pStyle w:val="Abbildungsverzeichnis"/>
        <w:tabs>
          <w:tab w:val="right" w:pos="9060"/>
        </w:tabs>
        <w:rPr>
          <w:del w:id="2443" w:author="Carsten Hein" w:date="2022-01-03T08:40:00Z"/>
          <w:rFonts w:asciiTheme="minorHAnsi" w:eastAsiaTheme="minorEastAsia" w:hAnsiTheme="minorHAnsi"/>
          <w:noProof/>
          <w:sz w:val="22"/>
          <w:lang w:eastAsia="de-DE"/>
        </w:rPr>
      </w:pPr>
      <w:del w:id="2444" w:author="Carsten Hein" w:date="2022-01-03T08:40:00Z">
        <w:r w:rsidRPr="009737A6" w:rsidDel="009737A6">
          <w:rPr>
            <w:rPrChange w:id="2445" w:author="Carsten Hein" w:date="2022-01-03T08:40:00Z">
              <w:rPr>
                <w:rStyle w:val="Hyperlink"/>
                <w:noProof/>
              </w:rPr>
            </w:rPrChange>
          </w:rPr>
          <w:delText>Abbildung 35 Ausblühungen an der Grenzschicht der zwischen Klebstoff C3 und Beton bei der Nassklebung</w:delText>
        </w:r>
        <w:r w:rsidDel="009737A6">
          <w:rPr>
            <w:noProof/>
            <w:webHidden/>
          </w:rPr>
          <w:tab/>
          <w:delText>58</w:delText>
        </w:r>
      </w:del>
    </w:p>
    <w:p w14:paraId="63CC0237" w14:textId="5C396335" w:rsidR="00420E44" w:rsidDel="009737A6" w:rsidRDefault="00420E44">
      <w:pPr>
        <w:pStyle w:val="Abbildungsverzeichnis"/>
        <w:tabs>
          <w:tab w:val="right" w:pos="9060"/>
        </w:tabs>
        <w:rPr>
          <w:del w:id="2446" w:author="Carsten Hein" w:date="2022-01-03T08:40:00Z"/>
          <w:rFonts w:asciiTheme="minorHAnsi" w:eastAsiaTheme="minorEastAsia" w:hAnsiTheme="minorHAnsi"/>
          <w:noProof/>
          <w:sz w:val="22"/>
          <w:lang w:eastAsia="de-DE"/>
        </w:rPr>
      </w:pPr>
      <w:del w:id="2447" w:author="Carsten Hein" w:date="2022-01-03T08:40:00Z">
        <w:r w:rsidRPr="009737A6" w:rsidDel="009737A6">
          <w:rPr>
            <w:rPrChange w:id="2448" w:author="Carsten Hein" w:date="2022-01-03T08:40:00Z">
              <w:rPr>
                <w:rStyle w:val="Hyperlink"/>
                <w:noProof/>
              </w:rPr>
            </w:rPrChange>
          </w:rPr>
          <w:delText>Abbildung 36 Nassklebung von Klebstoff E3 ohne Ausblühungen</w:delText>
        </w:r>
        <w:r w:rsidDel="009737A6">
          <w:rPr>
            <w:noProof/>
            <w:webHidden/>
          </w:rPr>
          <w:tab/>
          <w:delText>58</w:delText>
        </w:r>
      </w:del>
    </w:p>
    <w:p w14:paraId="247DDB1D" w14:textId="5E3659BA" w:rsidR="00420E44" w:rsidDel="009737A6" w:rsidRDefault="00420E44">
      <w:pPr>
        <w:pStyle w:val="Abbildungsverzeichnis"/>
        <w:tabs>
          <w:tab w:val="right" w:pos="9060"/>
        </w:tabs>
        <w:rPr>
          <w:del w:id="2449" w:author="Carsten Hein" w:date="2022-01-03T08:40:00Z"/>
          <w:rFonts w:asciiTheme="minorHAnsi" w:eastAsiaTheme="minorEastAsia" w:hAnsiTheme="minorHAnsi"/>
          <w:noProof/>
          <w:sz w:val="22"/>
          <w:lang w:eastAsia="de-DE"/>
        </w:rPr>
      </w:pPr>
      <w:del w:id="2450" w:author="Carsten Hein" w:date="2022-01-03T08:40:00Z">
        <w:r w:rsidRPr="009737A6" w:rsidDel="009737A6">
          <w:rPr>
            <w:rPrChange w:id="2451" w:author="Carsten Hein" w:date="2022-01-03T08:40:00Z">
              <w:rPr>
                <w:rStyle w:val="Hyperlink"/>
                <w:noProof/>
              </w:rPr>
            </w:rPrChange>
          </w:rPr>
          <w:delText>Abbildung 37 Aufbau der Schub-Biege-Versuche sowie Übersicht über die Messstellen</w:delText>
        </w:r>
        <w:r w:rsidDel="009737A6">
          <w:rPr>
            <w:noProof/>
            <w:webHidden/>
          </w:rPr>
          <w:tab/>
          <w:delText>59</w:delText>
        </w:r>
      </w:del>
    </w:p>
    <w:p w14:paraId="0B4BA6EE" w14:textId="103ECCA1" w:rsidR="00420E44" w:rsidDel="009737A6" w:rsidRDefault="00420E44">
      <w:pPr>
        <w:pStyle w:val="Abbildungsverzeichnis"/>
        <w:tabs>
          <w:tab w:val="right" w:pos="9060"/>
        </w:tabs>
        <w:rPr>
          <w:del w:id="2452" w:author="Carsten Hein" w:date="2022-01-03T08:40:00Z"/>
          <w:rFonts w:asciiTheme="minorHAnsi" w:eastAsiaTheme="minorEastAsia" w:hAnsiTheme="minorHAnsi"/>
          <w:noProof/>
          <w:sz w:val="22"/>
          <w:lang w:eastAsia="de-DE"/>
        </w:rPr>
      </w:pPr>
      <w:del w:id="2453" w:author="Carsten Hein" w:date="2022-01-03T08:40:00Z">
        <w:r w:rsidRPr="009737A6" w:rsidDel="009737A6">
          <w:rPr>
            <w:rPrChange w:id="2454" w:author="Carsten Hein" w:date="2022-01-03T08:40:00Z">
              <w:rPr>
                <w:rStyle w:val="Hyperlink"/>
                <w:noProof/>
              </w:rPr>
            </w:rPrChange>
          </w:rPr>
          <w:delText>Abbildung 38 Mit Klebstoff bestrichener Holzbalken vor Auflegen des Betonfertigteils (hier Prüfserie SBB-TK-E3-FG)</w:delText>
        </w:r>
        <w:r w:rsidDel="009737A6">
          <w:rPr>
            <w:noProof/>
            <w:webHidden/>
          </w:rPr>
          <w:tab/>
          <w:delText>60</w:delText>
        </w:r>
      </w:del>
    </w:p>
    <w:p w14:paraId="704F9F32" w14:textId="0C9680A5" w:rsidR="00420E44" w:rsidDel="009737A6" w:rsidRDefault="00420E44">
      <w:pPr>
        <w:pStyle w:val="Abbildungsverzeichnis"/>
        <w:tabs>
          <w:tab w:val="right" w:pos="9060"/>
        </w:tabs>
        <w:rPr>
          <w:del w:id="2455" w:author="Carsten Hein" w:date="2022-01-03T08:40:00Z"/>
          <w:rFonts w:asciiTheme="minorHAnsi" w:eastAsiaTheme="minorEastAsia" w:hAnsiTheme="minorHAnsi"/>
          <w:noProof/>
          <w:sz w:val="22"/>
          <w:lang w:eastAsia="de-DE"/>
        </w:rPr>
      </w:pPr>
      <w:del w:id="2456" w:author="Carsten Hein" w:date="2022-01-03T08:40:00Z">
        <w:r w:rsidRPr="009737A6" w:rsidDel="009737A6">
          <w:rPr>
            <w:rPrChange w:id="2457" w:author="Carsten Hein" w:date="2022-01-03T08:40:00Z">
              <w:rPr>
                <w:rStyle w:val="Hyperlink"/>
                <w:noProof/>
              </w:rPr>
            </w:rPrChange>
          </w:rPr>
          <w:delText>Abbildung 39 Betonagevorgang bei der Nassklebung (hier SBB-NK-E3)</w:delText>
        </w:r>
        <w:r w:rsidDel="009737A6">
          <w:rPr>
            <w:noProof/>
            <w:webHidden/>
          </w:rPr>
          <w:tab/>
          <w:delText>60</w:delText>
        </w:r>
      </w:del>
    </w:p>
    <w:p w14:paraId="399B3DD8" w14:textId="3F4CAEAF" w:rsidR="00420E44" w:rsidDel="009737A6" w:rsidRDefault="00420E44">
      <w:pPr>
        <w:pStyle w:val="Abbildungsverzeichnis"/>
        <w:tabs>
          <w:tab w:val="right" w:pos="9060"/>
        </w:tabs>
        <w:rPr>
          <w:del w:id="2458" w:author="Carsten Hein" w:date="2022-01-03T08:40:00Z"/>
          <w:rFonts w:asciiTheme="minorHAnsi" w:eastAsiaTheme="minorEastAsia" w:hAnsiTheme="minorHAnsi"/>
          <w:noProof/>
          <w:sz w:val="22"/>
          <w:lang w:eastAsia="de-DE"/>
        </w:rPr>
      </w:pPr>
      <w:del w:id="2459" w:author="Carsten Hein" w:date="2022-01-03T08:40:00Z">
        <w:r w:rsidRPr="009737A6" w:rsidDel="009737A6">
          <w:rPr>
            <w:rPrChange w:id="2460" w:author="Carsten Hein" w:date="2022-01-03T08:40:00Z">
              <w:rPr>
                <w:rStyle w:val="Hyperlink"/>
                <w:noProof/>
              </w:rPr>
            </w:rPrChange>
          </w:rPr>
          <w:delText>Abbildung 40 Belastungsschema der Schub-Biege-Balken</w:delText>
        </w:r>
        <w:r w:rsidDel="009737A6">
          <w:rPr>
            <w:noProof/>
            <w:webHidden/>
          </w:rPr>
          <w:tab/>
          <w:delText>61</w:delText>
        </w:r>
      </w:del>
    </w:p>
    <w:p w14:paraId="13A06AE7" w14:textId="751E20FC" w:rsidR="00420E44" w:rsidDel="009737A6" w:rsidRDefault="00420E44">
      <w:pPr>
        <w:pStyle w:val="Abbildungsverzeichnis"/>
        <w:tabs>
          <w:tab w:val="right" w:pos="9060"/>
        </w:tabs>
        <w:rPr>
          <w:del w:id="2461" w:author="Carsten Hein" w:date="2022-01-03T08:40:00Z"/>
          <w:rFonts w:asciiTheme="minorHAnsi" w:eastAsiaTheme="minorEastAsia" w:hAnsiTheme="minorHAnsi"/>
          <w:noProof/>
          <w:sz w:val="22"/>
          <w:lang w:eastAsia="de-DE"/>
        </w:rPr>
      </w:pPr>
      <w:del w:id="2462" w:author="Carsten Hein" w:date="2022-01-03T08:40:00Z">
        <w:r w:rsidRPr="009737A6" w:rsidDel="009737A6">
          <w:rPr>
            <w:rPrChange w:id="2463" w:author="Carsten Hein" w:date="2022-01-03T08:40:00Z">
              <w:rPr>
                <w:rStyle w:val="Hyperlink"/>
                <w:noProof/>
              </w:rPr>
            </w:rPrChange>
          </w:rPr>
          <w:delText>Abbildung 41 Schub-Biege-Balken in der Prüfeinrichtung</w:delText>
        </w:r>
        <w:r w:rsidDel="009737A6">
          <w:rPr>
            <w:noProof/>
            <w:webHidden/>
          </w:rPr>
          <w:tab/>
          <w:delText>61</w:delText>
        </w:r>
      </w:del>
    </w:p>
    <w:p w14:paraId="0C31D4D2" w14:textId="0B5DC0CF" w:rsidR="00420E44" w:rsidDel="009737A6" w:rsidRDefault="00420E44">
      <w:pPr>
        <w:pStyle w:val="Abbildungsverzeichnis"/>
        <w:tabs>
          <w:tab w:val="right" w:pos="9060"/>
        </w:tabs>
        <w:rPr>
          <w:del w:id="2464" w:author="Carsten Hein" w:date="2022-01-03T08:40:00Z"/>
          <w:rFonts w:asciiTheme="minorHAnsi" w:eastAsiaTheme="minorEastAsia" w:hAnsiTheme="minorHAnsi"/>
          <w:noProof/>
          <w:sz w:val="22"/>
          <w:lang w:eastAsia="de-DE"/>
        </w:rPr>
      </w:pPr>
      <w:del w:id="2465" w:author="Carsten Hein" w:date="2022-01-03T08:40:00Z">
        <w:r w:rsidRPr="009737A6" w:rsidDel="009737A6">
          <w:rPr>
            <w:rPrChange w:id="2466" w:author="Carsten Hein" w:date="2022-01-03T08:40:00Z">
              <w:rPr>
                <w:rStyle w:val="Hyperlink"/>
                <w:noProof/>
              </w:rPr>
            </w:rPrChange>
          </w:rPr>
          <w:delText>Abbildung 42 Platzhalter 1</w:delText>
        </w:r>
        <w:r w:rsidDel="009737A6">
          <w:rPr>
            <w:noProof/>
            <w:webHidden/>
          </w:rPr>
          <w:tab/>
          <w:delText>61</w:delText>
        </w:r>
      </w:del>
    </w:p>
    <w:p w14:paraId="6EBE38E7" w14:textId="766EEFDB" w:rsidR="00420E44" w:rsidDel="009737A6" w:rsidRDefault="00420E44">
      <w:pPr>
        <w:pStyle w:val="Abbildungsverzeichnis"/>
        <w:tabs>
          <w:tab w:val="right" w:pos="9060"/>
        </w:tabs>
        <w:rPr>
          <w:del w:id="2467" w:author="Carsten Hein" w:date="2022-01-03T08:40:00Z"/>
          <w:rFonts w:asciiTheme="minorHAnsi" w:eastAsiaTheme="minorEastAsia" w:hAnsiTheme="minorHAnsi"/>
          <w:noProof/>
          <w:sz w:val="22"/>
          <w:lang w:eastAsia="de-DE"/>
        </w:rPr>
      </w:pPr>
      <w:del w:id="2468" w:author="Carsten Hein" w:date="2022-01-03T08:40:00Z">
        <w:r w:rsidRPr="009737A6" w:rsidDel="009737A6">
          <w:rPr>
            <w:rPrChange w:id="2469" w:author="Carsten Hein" w:date="2022-01-03T08:40:00Z">
              <w:rPr>
                <w:rStyle w:val="Hyperlink"/>
                <w:noProof/>
              </w:rPr>
            </w:rPrChange>
          </w:rPr>
          <w:lastRenderedPageBreak/>
          <w:delText>Abbildung 43 Platzhalter2</w:delText>
        </w:r>
        <w:r w:rsidDel="009737A6">
          <w:rPr>
            <w:noProof/>
            <w:webHidden/>
          </w:rPr>
          <w:tab/>
          <w:delText>61</w:delText>
        </w:r>
      </w:del>
    </w:p>
    <w:p w14:paraId="1299F41A" w14:textId="198BE191" w:rsidR="00420E44" w:rsidDel="009737A6" w:rsidRDefault="00420E44">
      <w:pPr>
        <w:pStyle w:val="Abbildungsverzeichnis"/>
        <w:tabs>
          <w:tab w:val="right" w:pos="9060"/>
        </w:tabs>
        <w:rPr>
          <w:del w:id="2470" w:author="Carsten Hein" w:date="2022-01-03T08:40:00Z"/>
          <w:rFonts w:asciiTheme="minorHAnsi" w:eastAsiaTheme="minorEastAsia" w:hAnsiTheme="minorHAnsi"/>
          <w:noProof/>
          <w:sz w:val="22"/>
          <w:lang w:eastAsia="de-DE"/>
        </w:rPr>
      </w:pPr>
      <w:del w:id="2471" w:author="Carsten Hein" w:date="2022-01-03T08:40:00Z">
        <w:r w:rsidRPr="009737A6" w:rsidDel="009737A6">
          <w:rPr>
            <w:rPrChange w:id="2472" w:author="Carsten Hein" w:date="2022-01-03T08:40:00Z">
              <w:rPr>
                <w:rStyle w:val="Hyperlink"/>
                <w:noProof/>
              </w:rPr>
            </w:rPrChange>
          </w:rPr>
          <w:delText>Abbildung 44 PLatzhalter 3</w:delText>
        </w:r>
        <w:r w:rsidDel="009737A6">
          <w:rPr>
            <w:noProof/>
            <w:webHidden/>
          </w:rPr>
          <w:tab/>
          <w:delText>61</w:delText>
        </w:r>
      </w:del>
    </w:p>
    <w:p w14:paraId="3736386D" w14:textId="03162CFA" w:rsidR="00420E44" w:rsidDel="009737A6" w:rsidRDefault="00420E44">
      <w:pPr>
        <w:pStyle w:val="Abbildungsverzeichnis"/>
        <w:tabs>
          <w:tab w:val="right" w:pos="9060"/>
        </w:tabs>
        <w:rPr>
          <w:del w:id="2473" w:author="Carsten Hein" w:date="2022-01-03T08:40:00Z"/>
          <w:rFonts w:asciiTheme="minorHAnsi" w:eastAsiaTheme="minorEastAsia" w:hAnsiTheme="minorHAnsi"/>
          <w:noProof/>
          <w:sz w:val="22"/>
          <w:lang w:eastAsia="de-DE"/>
        </w:rPr>
      </w:pPr>
      <w:del w:id="2474" w:author="Carsten Hein" w:date="2022-01-03T08:40:00Z">
        <w:r w:rsidRPr="009737A6" w:rsidDel="009737A6">
          <w:rPr>
            <w:rPrChange w:id="2475" w:author="Carsten Hein" w:date="2022-01-03T08:40:00Z">
              <w:rPr>
                <w:rStyle w:val="Hyperlink"/>
                <w:noProof/>
              </w:rPr>
            </w:rPrChange>
          </w:rPr>
          <w:delText>Abbildung 45 Adhäsives Versagen einer Nassklebung mit Klebstoff C3 (Serie SBB-NK-C3)</w:delText>
        </w:r>
        <w:r w:rsidDel="009737A6">
          <w:rPr>
            <w:noProof/>
            <w:webHidden/>
          </w:rPr>
          <w:tab/>
          <w:delText>62</w:delText>
        </w:r>
      </w:del>
    </w:p>
    <w:p w14:paraId="361F832B" w14:textId="34E0BA31" w:rsidR="00420E44" w:rsidDel="009737A6" w:rsidRDefault="00420E44">
      <w:pPr>
        <w:pStyle w:val="Abbildungsverzeichnis"/>
        <w:tabs>
          <w:tab w:val="right" w:pos="9060"/>
        </w:tabs>
        <w:rPr>
          <w:del w:id="2476" w:author="Carsten Hein" w:date="2022-01-03T08:40:00Z"/>
          <w:rFonts w:asciiTheme="minorHAnsi" w:eastAsiaTheme="minorEastAsia" w:hAnsiTheme="minorHAnsi"/>
          <w:noProof/>
          <w:sz w:val="22"/>
          <w:lang w:eastAsia="de-DE"/>
        </w:rPr>
      </w:pPr>
      <w:del w:id="2477" w:author="Carsten Hein" w:date="2022-01-03T08:40:00Z">
        <w:r w:rsidRPr="009737A6" w:rsidDel="009737A6">
          <w:rPr>
            <w:rPrChange w:id="2478" w:author="Carsten Hein" w:date="2022-01-03T08:40:00Z">
              <w:rPr>
                <w:rStyle w:val="Hyperlink"/>
                <w:noProof/>
              </w:rPr>
            </w:rPrChange>
          </w:rPr>
          <w:delText>Abbildung 46 Adhäsives Verhalten mit leichten Restanhaftungen von Beton bei einer Trockenklebung mit C3 (Serie SBB-TK-C3-FU)</w:delText>
        </w:r>
        <w:r w:rsidDel="009737A6">
          <w:rPr>
            <w:noProof/>
            <w:webHidden/>
          </w:rPr>
          <w:tab/>
          <w:delText>62</w:delText>
        </w:r>
      </w:del>
    </w:p>
    <w:p w14:paraId="71F7CCBA" w14:textId="5AA2F968" w:rsidR="00420E44" w:rsidDel="009737A6" w:rsidRDefault="00420E44">
      <w:pPr>
        <w:pStyle w:val="Abbildungsverzeichnis"/>
        <w:tabs>
          <w:tab w:val="right" w:pos="9060"/>
        </w:tabs>
        <w:rPr>
          <w:del w:id="2479" w:author="Carsten Hein" w:date="2022-01-03T08:40:00Z"/>
          <w:rFonts w:asciiTheme="minorHAnsi" w:eastAsiaTheme="minorEastAsia" w:hAnsiTheme="minorHAnsi"/>
          <w:noProof/>
          <w:sz w:val="22"/>
          <w:lang w:eastAsia="de-DE"/>
        </w:rPr>
      </w:pPr>
      <w:del w:id="2480" w:author="Carsten Hein" w:date="2022-01-03T08:40:00Z">
        <w:r w:rsidRPr="009737A6" w:rsidDel="009737A6">
          <w:rPr>
            <w:rPrChange w:id="2481" w:author="Carsten Hein" w:date="2022-01-03T08:40:00Z">
              <w:rPr>
                <w:rStyle w:val="Hyperlink"/>
                <w:noProof/>
              </w:rPr>
            </w:rPrChange>
          </w:rPr>
          <w:delText>Abbildung 47 Bruchbild bei Holzversagen (hier am Beispiel einer Probe aus der Serie SBB-NK-C3)</w:delText>
        </w:r>
        <w:r w:rsidDel="009737A6">
          <w:rPr>
            <w:noProof/>
            <w:webHidden/>
          </w:rPr>
          <w:tab/>
          <w:delText>62</w:delText>
        </w:r>
      </w:del>
    </w:p>
    <w:p w14:paraId="4A76000B" w14:textId="78D85F1A" w:rsidR="00420E44" w:rsidDel="009737A6" w:rsidRDefault="00420E44">
      <w:pPr>
        <w:pStyle w:val="Abbildungsverzeichnis"/>
        <w:tabs>
          <w:tab w:val="right" w:pos="9060"/>
        </w:tabs>
        <w:rPr>
          <w:del w:id="2482" w:author="Carsten Hein" w:date="2022-01-03T08:40:00Z"/>
          <w:rFonts w:asciiTheme="minorHAnsi" w:eastAsiaTheme="minorEastAsia" w:hAnsiTheme="minorHAnsi"/>
          <w:noProof/>
          <w:sz w:val="22"/>
          <w:lang w:eastAsia="de-DE"/>
        </w:rPr>
      </w:pPr>
      <w:del w:id="2483" w:author="Carsten Hein" w:date="2022-01-03T08:40:00Z">
        <w:r w:rsidRPr="009737A6" w:rsidDel="009737A6">
          <w:rPr>
            <w:rPrChange w:id="2484" w:author="Carsten Hein" w:date="2022-01-03T08:40:00Z">
              <w:rPr>
                <w:rStyle w:val="Hyperlink"/>
                <w:noProof/>
              </w:rPr>
            </w:rPrChange>
          </w:rPr>
          <w:delText>Abbildung 48 Versagen von Holz und anfängliche Risse im Beton (hier am Beispiel einer Probe aus der Serie SBB-TK-C3-FP)</w:delText>
        </w:r>
        <w:r w:rsidDel="009737A6">
          <w:rPr>
            <w:noProof/>
            <w:webHidden/>
          </w:rPr>
          <w:tab/>
          <w:delText>62</w:delText>
        </w:r>
      </w:del>
    </w:p>
    <w:p w14:paraId="2BEC853B" w14:textId="56EBCF9E" w:rsidR="00420E44" w:rsidDel="009737A6" w:rsidRDefault="00420E44">
      <w:pPr>
        <w:pStyle w:val="Abbildungsverzeichnis"/>
        <w:tabs>
          <w:tab w:val="right" w:pos="9060"/>
        </w:tabs>
        <w:rPr>
          <w:del w:id="2485" w:author="Carsten Hein" w:date="2022-01-03T08:40:00Z"/>
          <w:rFonts w:asciiTheme="minorHAnsi" w:eastAsiaTheme="minorEastAsia" w:hAnsiTheme="minorHAnsi"/>
          <w:noProof/>
          <w:sz w:val="22"/>
          <w:lang w:eastAsia="de-DE"/>
        </w:rPr>
      </w:pPr>
      <w:del w:id="2486" w:author="Carsten Hein" w:date="2022-01-03T08:40:00Z">
        <w:r w:rsidRPr="009737A6" w:rsidDel="009737A6">
          <w:rPr>
            <w:rPrChange w:id="2487" w:author="Carsten Hein" w:date="2022-01-03T08:40:00Z">
              <w:rPr>
                <w:rStyle w:val="Hyperlink"/>
                <w:noProof/>
              </w:rPr>
            </w:rPrChange>
          </w:rPr>
          <w:delText>Abbildung 49 Aufbau der 4-Punkt-Biegeversuche</w:delText>
        </w:r>
        <w:r w:rsidDel="009737A6">
          <w:rPr>
            <w:noProof/>
            <w:webHidden/>
          </w:rPr>
          <w:tab/>
          <w:delText>63</w:delText>
        </w:r>
      </w:del>
    </w:p>
    <w:p w14:paraId="2BBFFD1B" w14:textId="1C0F5DF0" w:rsidR="00420E44" w:rsidDel="009737A6" w:rsidRDefault="00420E44">
      <w:pPr>
        <w:pStyle w:val="Abbildungsverzeichnis"/>
        <w:tabs>
          <w:tab w:val="right" w:pos="9060"/>
        </w:tabs>
        <w:rPr>
          <w:del w:id="2488" w:author="Carsten Hein" w:date="2022-01-03T08:40:00Z"/>
          <w:rFonts w:asciiTheme="minorHAnsi" w:eastAsiaTheme="minorEastAsia" w:hAnsiTheme="minorHAnsi"/>
          <w:noProof/>
          <w:sz w:val="22"/>
          <w:lang w:eastAsia="de-DE"/>
        </w:rPr>
      </w:pPr>
      <w:del w:id="2489" w:author="Carsten Hein" w:date="2022-01-03T08:40:00Z">
        <w:r w:rsidRPr="009737A6" w:rsidDel="009737A6">
          <w:rPr>
            <w:rPrChange w:id="2490" w:author="Carsten Hein" w:date="2022-01-03T08:40:00Z">
              <w:rPr>
                <w:rStyle w:val="Hyperlink"/>
                <w:noProof/>
              </w:rPr>
            </w:rPrChange>
          </w:rPr>
          <w:delText>Abbildung 50 Risse im Beton an den Probekörpern der Serie B-TK-C3-FG</w:delText>
        </w:r>
        <w:r w:rsidDel="009737A6">
          <w:rPr>
            <w:noProof/>
            <w:webHidden/>
          </w:rPr>
          <w:tab/>
          <w:delText>64</w:delText>
        </w:r>
      </w:del>
    </w:p>
    <w:p w14:paraId="7F5DB205" w14:textId="2CD8E32A" w:rsidR="00420E44" w:rsidDel="009737A6" w:rsidRDefault="00420E44">
      <w:pPr>
        <w:pStyle w:val="Abbildungsverzeichnis"/>
        <w:tabs>
          <w:tab w:val="right" w:pos="9060"/>
        </w:tabs>
        <w:rPr>
          <w:del w:id="2491" w:author="Carsten Hein" w:date="2022-01-03T08:40:00Z"/>
          <w:rFonts w:asciiTheme="minorHAnsi" w:eastAsiaTheme="minorEastAsia" w:hAnsiTheme="minorHAnsi"/>
          <w:noProof/>
          <w:sz w:val="22"/>
          <w:lang w:eastAsia="de-DE"/>
        </w:rPr>
      </w:pPr>
      <w:del w:id="2492" w:author="Carsten Hein" w:date="2022-01-03T08:40:00Z">
        <w:r w:rsidRPr="009737A6" w:rsidDel="009737A6">
          <w:rPr>
            <w:rPrChange w:id="2493" w:author="Carsten Hein" w:date="2022-01-03T08:40:00Z">
              <w:rPr>
                <w:rStyle w:val="Hyperlink"/>
                <w:noProof/>
              </w:rPr>
            </w:rPrChange>
          </w:rPr>
          <w:delText>Abbildung 51 Verschieben des Klebstoffs durch den Beton bei den Prüfkörpern der Serie B-NK-E3</w:delText>
        </w:r>
        <w:r w:rsidDel="009737A6">
          <w:rPr>
            <w:noProof/>
            <w:webHidden/>
          </w:rPr>
          <w:tab/>
          <w:delText>64</w:delText>
        </w:r>
      </w:del>
    </w:p>
    <w:p w14:paraId="48837961" w14:textId="5D772642" w:rsidR="00420E44" w:rsidDel="009737A6" w:rsidRDefault="00420E44">
      <w:pPr>
        <w:pStyle w:val="Abbildungsverzeichnis"/>
        <w:tabs>
          <w:tab w:val="right" w:pos="9060"/>
        </w:tabs>
        <w:rPr>
          <w:del w:id="2494" w:author="Carsten Hein" w:date="2022-01-03T08:40:00Z"/>
          <w:rFonts w:asciiTheme="minorHAnsi" w:eastAsiaTheme="minorEastAsia" w:hAnsiTheme="minorHAnsi"/>
          <w:noProof/>
          <w:sz w:val="22"/>
          <w:lang w:eastAsia="de-DE"/>
        </w:rPr>
      </w:pPr>
      <w:del w:id="2495" w:author="Carsten Hein" w:date="2022-01-03T08:40:00Z">
        <w:r w:rsidRPr="009737A6" w:rsidDel="009737A6">
          <w:rPr>
            <w:rPrChange w:id="2496" w:author="Carsten Hein" w:date="2022-01-03T08:40:00Z">
              <w:rPr>
                <w:rStyle w:val="Hyperlink"/>
                <w:noProof/>
              </w:rPr>
            </w:rPrChange>
          </w:rPr>
          <w:delText>Abbildung 52 Auftrag des Klebstoffs E3 für die Trockenklebung (Serie B-TK-E3-FG)</w:delText>
        </w:r>
        <w:r w:rsidDel="009737A6">
          <w:rPr>
            <w:noProof/>
            <w:webHidden/>
          </w:rPr>
          <w:tab/>
          <w:delText>65</w:delText>
        </w:r>
      </w:del>
    </w:p>
    <w:p w14:paraId="76D458F9" w14:textId="071D5BBA" w:rsidR="00420E44" w:rsidDel="009737A6" w:rsidRDefault="00420E44">
      <w:pPr>
        <w:pStyle w:val="Abbildungsverzeichnis"/>
        <w:tabs>
          <w:tab w:val="right" w:pos="9060"/>
        </w:tabs>
        <w:rPr>
          <w:del w:id="2497" w:author="Carsten Hein" w:date="2022-01-03T08:40:00Z"/>
          <w:rFonts w:asciiTheme="minorHAnsi" w:eastAsiaTheme="minorEastAsia" w:hAnsiTheme="minorHAnsi"/>
          <w:noProof/>
          <w:sz w:val="22"/>
          <w:lang w:eastAsia="de-DE"/>
        </w:rPr>
      </w:pPr>
      <w:del w:id="2498" w:author="Carsten Hein" w:date="2022-01-03T08:40:00Z">
        <w:r w:rsidRPr="009737A6" w:rsidDel="009737A6">
          <w:rPr>
            <w:rPrChange w:id="2499" w:author="Carsten Hein" w:date="2022-01-03T08:40:00Z">
              <w:rPr>
                <w:rStyle w:val="Hyperlink"/>
                <w:noProof/>
              </w:rPr>
            </w:rPrChange>
          </w:rPr>
          <w:delText>Abbildung 53 Vertiefungen in den Balken für den flächeigen Auftrag des Klebstoffs für die Nassklebung (B-NK-E3)</w:delText>
        </w:r>
        <w:r w:rsidDel="009737A6">
          <w:rPr>
            <w:noProof/>
            <w:webHidden/>
          </w:rPr>
          <w:tab/>
          <w:delText>65</w:delText>
        </w:r>
      </w:del>
    </w:p>
    <w:p w14:paraId="4B664763" w14:textId="1DE16EFC" w:rsidR="00420E44" w:rsidDel="009737A6" w:rsidRDefault="00420E44">
      <w:pPr>
        <w:pStyle w:val="Abbildungsverzeichnis"/>
        <w:tabs>
          <w:tab w:val="right" w:pos="9060"/>
        </w:tabs>
        <w:rPr>
          <w:del w:id="2500" w:author="Carsten Hein" w:date="2022-01-03T08:40:00Z"/>
          <w:rFonts w:asciiTheme="minorHAnsi" w:eastAsiaTheme="minorEastAsia" w:hAnsiTheme="minorHAnsi"/>
          <w:noProof/>
          <w:sz w:val="22"/>
          <w:lang w:eastAsia="de-DE"/>
        </w:rPr>
      </w:pPr>
      <w:del w:id="2501" w:author="Carsten Hein" w:date="2022-01-03T08:40:00Z">
        <w:r w:rsidRPr="009737A6" w:rsidDel="009737A6">
          <w:rPr>
            <w:rPrChange w:id="2502" w:author="Carsten Hein" w:date="2022-01-03T08:40:00Z">
              <w:rPr>
                <w:rStyle w:val="Hyperlink"/>
                <w:noProof/>
              </w:rPr>
            </w:rPrChange>
          </w:rPr>
          <w:delText>Abbildung 54 Übersicht über die Positionen der Messpunkte an den Biegeversuchsprobekörpern</w:delText>
        </w:r>
        <w:r w:rsidDel="009737A6">
          <w:rPr>
            <w:noProof/>
            <w:webHidden/>
          </w:rPr>
          <w:tab/>
          <w:delText>66</w:delText>
        </w:r>
      </w:del>
    </w:p>
    <w:p w14:paraId="2DCD6F6B" w14:textId="110D2C70" w:rsidR="00420E44" w:rsidDel="009737A6" w:rsidRDefault="00420E44">
      <w:pPr>
        <w:pStyle w:val="Abbildungsverzeichnis"/>
        <w:tabs>
          <w:tab w:val="right" w:pos="9060"/>
        </w:tabs>
        <w:rPr>
          <w:del w:id="2503" w:author="Carsten Hein" w:date="2022-01-03T08:40:00Z"/>
          <w:rFonts w:asciiTheme="minorHAnsi" w:eastAsiaTheme="minorEastAsia" w:hAnsiTheme="minorHAnsi"/>
          <w:noProof/>
          <w:sz w:val="22"/>
          <w:lang w:eastAsia="de-DE"/>
        </w:rPr>
      </w:pPr>
      <w:del w:id="2504" w:author="Carsten Hein" w:date="2022-01-03T08:40:00Z">
        <w:r w:rsidRPr="009737A6" w:rsidDel="009737A6">
          <w:rPr>
            <w:rPrChange w:id="2505" w:author="Carsten Hein" w:date="2022-01-03T08:40:00Z">
              <w:rPr>
                <w:rStyle w:val="Hyperlink"/>
                <w:noProof/>
              </w:rPr>
            </w:rPrChange>
          </w:rPr>
          <w:delText>Abbildung 55 Lastregime der 4-Punkt-Biegeversuche</w:delText>
        </w:r>
        <w:r w:rsidDel="009737A6">
          <w:rPr>
            <w:noProof/>
            <w:webHidden/>
          </w:rPr>
          <w:tab/>
          <w:delText>66</w:delText>
        </w:r>
      </w:del>
    </w:p>
    <w:p w14:paraId="3D38162A" w14:textId="555EF918" w:rsidR="00420E44" w:rsidDel="009737A6" w:rsidRDefault="00420E44">
      <w:pPr>
        <w:pStyle w:val="Abbildungsverzeichnis"/>
        <w:tabs>
          <w:tab w:val="right" w:pos="9060"/>
        </w:tabs>
        <w:rPr>
          <w:del w:id="2506" w:author="Carsten Hein" w:date="2022-01-03T08:40:00Z"/>
          <w:rFonts w:asciiTheme="minorHAnsi" w:eastAsiaTheme="minorEastAsia" w:hAnsiTheme="minorHAnsi"/>
          <w:noProof/>
          <w:sz w:val="22"/>
          <w:lang w:eastAsia="de-DE"/>
        </w:rPr>
      </w:pPr>
      <w:del w:id="2507" w:author="Carsten Hein" w:date="2022-01-03T08:40:00Z">
        <w:r w:rsidRPr="009737A6" w:rsidDel="009737A6">
          <w:rPr>
            <w:rPrChange w:id="2508" w:author="Carsten Hein" w:date="2022-01-03T08:40:00Z">
              <w:rPr>
                <w:rStyle w:val="Hyperlink"/>
                <w:noProof/>
              </w:rPr>
            </w:rPrChange>
          </w:rPr>
          <w:delText>Abbildung 56 Biegeversuchskörper in der Prüfeinrichtung</w:delText>
        </w:r>
        <w:r w:rsidDel="009737A6">
          <w:rPr>
            <w:noProof/>
            <w:webHidden/>
          </w:rPr>
          <w:tab/>
          <w:delText>66</w:delText>
        </w:r>
      </w:del>
    </w:p>
    <w:p w14:paraId="2BB72F3D" w14:textId="19372FB4" w:rsidR="00420E44" w:rsidDel="009737A6" w:rsidRDefault="00420E44">
      <w:pPr>
        <w:pStyle w:val="Abbildungsverzeichnis"/>
        <w:tabs>
          <w:tab w:val="right" w:pos="9060"/>
        </w:tabs>
        <w:rPr>
          <w:del w:id="2509" w:author="Carsten Hein" w:date="2022-01-03T08:40:00Z"/>
          <w:rFonts w:asciiTheme="minorHAnsi" w:eastAsiaTheme="minorEastAsia" w:hAnsiTheme="minorHAnsi"/>
          <w:noProof/>
          <w:sz w:val="22"/>
          <w:lang w:eastAsia="de-DE"/>
        </w:rPr>
      </w:pPr>
      <w:del w:id="2510" w:author="Carsten Hein" w:date="2022-01-03T08:40:00Z">
        <w:r w:rsidRPr="009737A6" w:rsidDel="009737A6">
          <w:rPr>
            <w:rPrChange w:id="2511" w:author="Carsten Hein" w:date="2022-01-03T08:40:00Z">
              <w:rPr>
                <w:rStyle w:val="Hyperlink"/>
                <w:noProof/>
              </w:rPr>
            </w:rPrChange>
          </w:rPr>
          <w:delText>Abbildung 57 Biegeversuchskörper nach Biegezugversagen des Holzes</w:delText>
        </w:r>
        <w:r w:rsidDel="009737A6">
          <w:rPr>
            <w:noProof/>
            <w:webHidden/>
          </w:rPr>
          <w:tab/>
          <w:delText>67</w:delText>
        </w:r>
      </w:del>
    </w:p>
    <w:p w14:paraId="2D9BF2CE" w14:textId="7C1D4A07" w:rsidR="00420E44" w:rsidDel="009737A6" w:rsidRDefault="00420E44">
      <w:pPr>
        <w:pStyle w:val="Abbildungsverzeichnis"/>
        <w:tabs>
          <w:tab w:val="right" w:pos="9060"/>
        </w:tabs>
        <w:rPr>
          <w:del w:id="2512" w:author="Carsten Hein" w:date="2022-01-03T08:40:00Z"/>
          <w:rFonts w:asciiTheme="minorHAnsi" w:eastAsiaTheme="minorEastAsia" w:hAnsiTheme="minorHAnsi"/>
          <w:noProof/>
          <w:sz w:val="22"/>
          <w:lang w:eastAsia="de-DE"/>
        </w:rPr>
      </w:pPr>
      <w:del w:id="2513" w:author="Carsten Hein" w:date="2022-01-03T08:40:00Z">
        <w:r w:rsidRPr="009737A6" w:rsidDel="009737A6">
          <w:rPr>
            <w:rPrChange w:id="2514" w:author="Carsten Hein" w:date="2022-01-03T08:40:00Z">
              <w:rPr>
                <w:rStyle w:val="Hyperlink"/>
                <w:noProof/>
              </w:rPr>
            </w:rPrChange>
          </w:rPr>
          <w:delText>Abbildung 58 Vergleich der Bruchlasten der 4-Punkt-Biegeversuche</w:delText>
        </w:r>
        <w:r w:rsidDel="009737A6">
          <w:rPr>
            <w:noProof/>
            <w:webHidden/>
          </w:rPr>
          <w:tab/>
          <w:delText>67</w:delText>
        </w:r>
      </w:del>
    </w:p>
    <w:p w14:paraId="52BE92CA" w14:textId="02BCCC44" w:rsidR="00420E44" w:rsidDel="009737A6" w:rsidRDefault="00420E44">
      <w:pPr>
        <w:pStyle w:val="Abbildungsverzeichnis"/>
        <w:tabs>
          <w:tab w:val="right" w:pos="9060"/>
        </w:tabs>
        <w:rPr>
          <w:del w:id="2515" w:author="Carsten Hein" w:date="2022-01-03T08:40:00Z"/>
          <w:rFonts w:asciiTheme="minorHAnsi" w:eastAsiaTheme="minorEastAsia" w:hAnsiTheme="minorHAnsi"/>
          <w:noProof/>
          <w:sz w:val="22"/>
          <w:lang w:eastAsia="de-DE"/>
        </w:rPr>
      </w:pPr>
      <w:del w:id="2516" w:author="Carsten Hein" w:date="2022-01-03T08:40:00Z">
        <w:r w:rsidRPr="009737A6" w:rsidDel="009737A6">
          <w:rPr>
            <w:rPrChange w:id="2517" w:author="Carsten Hein" w:date="2022-01-03T08:40:00Z">
              <w:rPr>
                <w:rStyle w:val="Hyperlink"/>
                <w:noProof/>
              </w:rPr>
            </w:rPrChange>
          </w:rPr>
          <w:delText>Abbildung 59 Vergleich der Kraft-Verformungsdiagramme der 4-Punkt-Biegeversuche</w:delText>
        </w:r>
        <w:r w:rsidDel="009737A6">
          <w:rPr>
            <w:noProof/>
            <w:webHidden/>
          </w:rPr>
          <w:tab/>
          <w:delText>68</w:delText>
        </w:r>
      </w:del>
    </w:p>
    <w:p w14:paraId="741233EF" w14:textId="4CA1E301" w:rsidR="00420E44" w:rsidDel="009737A6" w:rsidRDefault="00420E44">
      <w:pPr>
        <w:pStyle w:val="Abbildungsverzeichnis"/>
        <w:tabs>
          <w:tab w:val="right" w:pos="9060"/>
        </w:tabs>
        <w:rPr>
          <w:del w:id="2518" w:author="Carsten Hein" w:date="2022-01-03T08:40:00Z"/>
          <w:rFonts w:asciiTheme="minorHAnsi" w:eastAsiaTheme="minorEastAsia" w:hAnsiTheme="minorHAnsi"/>
          <w:noProof/>
          <w:sz w:val="22"/>
          <w:lang w:eastAsia="de-DE"/>
        </w:rPr>
      </w:pPr>
      <w:del w:id="2519" w:author="Carsten Hein" w:date="2022-01-03T08:40:00Z">
        <w:r w:rsidRPr="009737A6" w:rsidDel="009737A6">
          <w:rPr>
            <w:rPrChange w:id="2520" w:author="Carsten Hein" w:date="2022-01-03T08:40:00Z">
              <w:rPr>
                <w:rStyle w:val="Hyperlink"/>
                <w:noProof/>
              </w:rPr>
            </w:rPrChange>
          </w:rPr>
          <w:delText>Abbildung 60 Horizontale Verschiebung zwischen Holz und Beton an beiden Trägerenden der Biegeversuchskörper</w:delText>
        </w:r>
        <w:r w:rsidDel="009737A6">
          <w:rPr>
            <w:noProof/>
            <w:webHidden/>
          </w:rPr>
          <w:tab/>
          <w:delText>69</w:delText>
        </w:r>
      </w:del>
    </w:p>
    <w:p w14:paraId="795F4EE2" w14:textId="74B20CF9" w:rsidR="00420E44" w:rsidDel="009737A6" w:rsidRDefault="00420E44">
      <w:pPr>
        <w:pStyle w:val="Abbildungsverzeichnis"/>
        <w:tabs>
          <w:tab w:val="right" w:pos="9060"/>
        </w:tabs>
        <w:rPr>
          <w:del w:id="2521" w:author="Carsten Hein" w:date="2022-01-03T08:40:00Z"/>
          <w:rFonts w:asciiTheme="minorHAnsi" w:eastAsiaTheme="minorEastAsia" w:hAnsiTheme="minorHAnsi"/>
          <w:noProof/>
          <w:sz w:val="22"/>
          <w:lang w:eastAsia="de-DE"/>
        </w:rPr>
      </w:pPr>
      <w:del w:id="2522" w:author="Carsten Hein" w:date="2022-01-03T08:40:00Z">
        <w:r w:rsidRPr="009737A6" w:rsidDel="009737A6">
          <w:rPr>
            <w:rPrChange w:id="2523" w:author="Carsten Hein" w:date="2022-01-03T08:40:00Z">
              <w:rPr>
                <w:rStyle w:val="Hyperlink"/>
                <w:noProof/>
              </w:rPr>
            </w:rPrChange>
          </w:rPr>
          <w:delText>Abbildung 61 Gegenüberstellung des experimentell und des theoretisch ermittelten Schubspannungsverlauf in der Fuge der Biegeversuchsprobekörper bei einem Lastniveau von 100 kN</w:delText>
        </w:r>
        <w:r w:rsidDel="009737A6">
          <w:rPr>
            <w:noProof/>
            <w:webHidden/>
          </w:rPr>
          <w:tab/>
          <w:delText>70</w:delText>
        </w:r>
      </w:del>
    </w:p>
    <w:p w14:paraId="58622611" w14:textId="5EEE15CF" w:rsidR="00420E44" w:rsidDel="009737A6" w:rsidRDefault="00420E44">
      <w:pPr>
        <w:pStyle w:val="Abbildungsverzeichnis"/>
        <w:tabs>
          <w:tab w:val="right" w:pos="9060"/>
        </w:tabs>
        <w:rPr>
          <w:del w:id="2524" w:author="Carsten Hein" w:date="2022-01-03T08:40:00Z"/>
          <w:rFonts w:asciiTheme="minorHAnsi" w:eastAsiaTheme="minorEastAsia" w:hAnsiTheme="minorHAnsi"/>
          <w:noProof/>
          <w:sz w:val="22"/>
          <w:lang w:eastAsia="de-DE"/>
        </w:rPr>
      </w:pPr>
      <w:del w:id="2525" w:author="Carsten Hein" w:date="2022-01-03T08:40:00Z">
        <w:r w:rsidRPr="009737A6" w:rsidDel="009737A6">
          <w:rPr>
            <w:rPrChange w:id="2526" w:author="Carsten Hein" w:date="2022-01-03T08:40:00Z">
              <w:rPr>
                <w:rStyle w:val="Hyperlink"/>
                <w:noProof/>
              </w:rPr>
            </w:rPrChange>
          </w:rPr>
          <w:delText>Abbildung 62 Messtechnisch ermittelte Normalspannungsverläufe über die Höhe des Verbundquerschnitts in Feldmitte</w:delText>
        </w:r>
        <w:r w:rsidDel="009737A6">
          <w:rPr>
            <w:noProof/>
            <w:webHidden/>
          </w:rPr>
          <w:tab/>
          <w:delText>71</w:delText>
        </w:r>
      </w:del>
    </w:p>
    <w:p w14:paraId="485B3EA8" w14:textId="044BB82E" w:rsidR="00420E44" w:rsidDel="009737A6" w:rsidRDefault="00420E44">
      <w:pPr>
        <w:pStyle w:val="Abbildungsverzeichnis"/>
        <w:tabs>
          <w:tab w:val="right" w:pos="9060"/>
        </w:tabs>
        <w:rPr>
          <w:del w:id="2527" w:author="Carsten Hein" w:date="2022-01-03T08:40:00Z"/>
          <w:rFonts w:asciiTheme="minorHAnsi" w:eastAsiaTheme="minorEastAsia" w:hAnsiTheme="minorHAnsi"/>
          <w:noProof/>
          <w:sz w:val="22"/>
          <w:lang w:eastAsia="de-DE"/>
        </w:rPr>
      </w:pPr>
      <w:del w:id="2528" w:author="Carsten Hein" w:date="2022-01-03T08:40:00Z">
        <w:r w:rsidRPr="009737A6" w:rsidDel="009737A6">
          <w:rPr>
            <w:rPrChange w:id="2529" w:author="Carsten Hein" w:date="2022-01-03T08:40:00Z">
              <w:rPr>
                <w:rStyle w:val="Hyperlink"/>
                <w:noProof/>
              </w:rPr>
            </w:rPrChange>
          </w:rPr>
          <w:delText>Abbildung 63 Abgesetztes Auflager in einem hybriden Bürogebäude in Schöppingen (Quelle: brueninghoff.de)</w:delText>
        </w:r>
        <w:r w:rsidDel="009737A6">
          <w:rPr>
            <w:noProof/>
            <w:webHidden/>
          </w:rPr>
          <w:tab/>
          <w:delText>72</w:delText>
        </w:r>
      </w:del>
    </w:p>
    <w:p w14:paraId="6F7F7CC2" w14:textId="119450E6" w:rsidR="00420E44" w:rsidDel="009737A6" w:rsidRDefault="00420E44">
      <w:pPr>
        <w:pStyle w:val="Abbildungsverzeichnis"/>
        <w:tabs>
          <w:tab w:val="right" w:pos="9060"/>
        </w:tabs>
        <w:rPr>
          <w:del w:id="2530" w:author="Carsten Hein" w:date="2022-01-03T08:40:00Z"/>
          <w:rFonts w:asciiTheme="minorHAnsi" w:eastAsiaTheme="minorEastAsia" w:hAnsiTheme="minorHAnsi"/>
          <w:noProof/>
          <w:sz w:val="22"/>
          <w:lang w:eastAsia="de-DE"/>
        </w:rPr>
      </w:pPr>
      <w:del w:id="2531" w:author="Carsten Hein" w:date="2022-01-03T08:40:00Z">
        <w:r w:rsidRPr="009737A6" w:rsidDel="009737A6">
          <w:rPr>
            <w:rPrChange w:id="2532" w:author="Carsten Hein" w:date="2022-01-03T08:40:00Z">
              <w:rPr>
                <w:rStyle w:val="Hyperlink"/>
                <w:noProof/>
              </w:rPr>
            </w:rPrChange>
          </w:rPr>
          <w:delText>Abbildung 64 Abgesetzte Auflagerkonstruktion mit Schrauben</w:delText>
        </w:r>
        <w:r w:rsidDel="009737A6">
          <w:rPr>
            <w:noProof/>
            <w:webHidden/>
          </w:rPr>
          <w:tab/>
          <w:delText>72</w:delText>
        </w:r>
      </w:del>
    </w:p>
    <w:p w14:paraId="08E2147E" w14:textId="0A4E5BBC" w:rsidR="00420E44" w:rsidDel="009737A6" w:rsidRDefault="00420E44">
      <w:pPr>
        <w:pStyle w:val="Abbildungsverzeichnis"/>
        <w:tabs>
          <w:tab w:val="right" w:pos="9060"/>
        </w:tabs>
        <w:rPr>
          <w:del w:id="2533" w:author="Carsten Hein" w:date="2022-01-03T08:40:00Z"/>
          <w:rFonts w:asciiTheme="minorHAnsi" w:eastAsiaTheme="minorEastAsia" w:hAnsiTheme="minorHAnsi"/>
          <w:noProof/>
          <w:sz w:val="22"/>
          <w:lang w:eastAsia="de-DE"/>
        </w:rPr>
      </w:pPr>
      <w:del w:id="2534" w:author="Carsten Hein" w:date="2022-01-03T08:40:00Z">
        <w:r w:rsidRPr="009737A6" w:rsidDel="009737A6">
          <w:rPr>
            <w:rPrChange w:id="2535" w:author="Carsten Hein" w:date="2022-01-03T08:40:00Z">
              <w:rPr>
                <w:rStyle w:val="Hyperlink"/>
                <w:noProof/>
              </w:rPr>
            </w:rPrChange>
          </w:rPr>
          <w:delText>Abbildung 65 Aufbau und Messkonzept der Versuche an abgesetzen Auflagerkonstruktionen</w:delText>
        </w:r>
        <w:r w:rsidDel="009737A6">
          <w:rPr>
            <w:noProof/>
            <w:webHidden/>
          </w:rPr>
          <w:tab/>
          <w:delText>74</w:delText>
        </w:r>
      </w:del>
    </w:p>
    <w:p w14:paraId="6438DC8B" w14:textId="278E97E8" w:rsidR="00420E44" w:rsidDel="009737A6" w:rsidRDefault="00420E44">
      <w:pPr>
        <w:pStyle w:val="Abbildungsverzeichnis"/>
        <w:tabs>
          <w:tab w:val="right" w:pos="9060"/>
        </w:tabs>
        <w:rPr>
          <w:del w:id="2536" w:author="Carsten Hein" w:date="2022-01-03T08:40:00Z"/>
          <w:rFonts w:asciiTheme="minorHAnsi" w:eastAsiaTheme="minorEastAsia" w:hAnsiTheme="minorHAnsi"/>
          <w:noProof/>
          <w:sz w:val="22"/>
          <w:lang w:eastAsia="de-DE"/>
        </w:rPr>
      </w:pPr>
      <w:del w:id="2537" w:author="Carsten Hein" w:date="2022-01-03T08:40:00Z">
        <w:r w:rsidRPr="009737A6" w:rsidDel="009737A6">
          <w:rPr>
            <w:rPrChange w:id="2538" w:author="Carsten Hein" w:date="2022-01-03T08:40:00Z">
              <w:rPr>
                <w:rStyle w:val="Hyperlink"/>
                <w:noProof/>
              </w:rPr>
            </w:rPrChange>
          </w:rPr>
          <w:delText>Abbildung 66 Belastungsschema der Versuche an abgesetzten Auflagern</w:delText>
        </w:r>
        <w:r w:rsidDel="009737A6">
          <w:rPr>
            <w:noProof/>
            <w:webHidden/>
          </w:rPr>
          <w:tab/>
          <w:delText>74</w:delText>
        </w:r>
      </w:del>
    </w:p>
    <w:p w14:paraId="7471B83B" w14:textId="5B40CE33" w:rsidR="00420E44" w:rsidDel="009737A6" w:rsidRDefault="00420E44">
      <w:pPr>
        <w:pStyle w:val="Abbildungsverzeichnis"/>
        <w:tabs>
          <w:tab w:val="right" w:pos="9060"/>
        </w:tabs>
        <w:rPr>
          <w:del w:id="2539" w:author="Carsten Hein" w:date="2022-01-03T08:40:00Z"/>
          <w:rFonts w:asciiTheme="minorHAnsi" w:eastAsiaTheme="minorEastAsia" w:hAnsiTheme="minorHAnsi"/>
          <w:noProof/>
          <w:sz w:val="22"/>
          <w:lang w:eastAsia="de-DE"/>
        </w:rPr>
      </w:pPr>
      <w:del w:id="2540" w:author="Carsten Hein" w:date="2022-01-03T08:40:00Z">
        <w:r w:rsidRPr="009737A6" w:rsidDel="009737A6">
          <w:rPr>
            <w:rPrChange w:id="2541" w:author="Carsten Hein" w:date="2022-01-03T08:40:00Z">
              <w:rPr>
                <w:rStyle w:val="Hyperlink"/>
                <w:noProof/>
              </w:rPr>
            </w:rPrChange>
          </w:rPr>
          <w:delText>Abbildung 67 Typisches Bruchbild der Versuche zu abgesetzten Auflagern</w:delText>
        </w:r>
        <w:r w:rsidDel="009737A6">
          <w:rPr>
            <w:noProof/>
            <w:webHidden/>
          </w:rPr>
          <w:tab/>
          <w:delText>75</w:delText>
        </w:r>
      </w:del>
    </w:p>
    <w:p w14:paraId="49B59350" w14:textId="7437DB72" w:rsidR="00420E44" w:rsidDel="009737A6" w:rsidRDefault="00420E44">
      <w:pPr>
        <w:pStyle w:val="Abbildungsverzeichnis"/>
        <w:tabs>
          <w:tab w:val="right" w:pos="9060"/>
        </w:tabs>
        <w:rPr>
          <w:del w:id="2542" w:author="Carsten Hein" w:date="2022-01-03T08:40:00Z"/>
          <w:rFonts w:asciiTheme="minorHAnsi" w:eastAsiaTheme="minorEastAsia" w:hAnsiTheme="minorHAnsi"/>
          <w:noProof/>
          <w:sz w:val="22"/>
          <w:lang w:eastAsia="de-DE"/>
        </w:rPr>
      </w:pPr>
      <w:del w:id="2543" w:author="Carsten Hein" w:date="2022-01-03T08:40:00Z">
        <w:r w:rsidRPr="009737A6" w:rsidDel="009737A6">
          <w:rPr>
            <w:rPrChange w:id="2544" w:author="Carsten Hein" w:date="2022-01-03T08:40:00Z">
              <w:rPr>
                <w:rStyle w:val="Hyperlink"/>
                <w:noProof/>
              </w:rPr>
            </w:rPrChange>
          </w:rPr>
          <w:delText>Abbildung 68 Bruchlasten der Auflagerversuche</w:delText>
        </w:r>
        <w:r w:rsidDel="009737A6">
          <w:rPr>
            <w:noProof/>
            <w:webHidden/>
          </w:rPr>
          <w:tab/>
          <w:delText>76</w:delText>
        </w:r>
      </w:del>
    </w:p>
    <w:p w14:paraId="55E142D9" w14:textId="413870DB" w:rsidR="00420E44" w:rsidDel="009737A6" w:rsidRDefault="00420E44">
      <w:pPr>
        <w:pStyle w:val="Abbildungsverzeichnis"/>
        <w:tabs>
          <w:tab w:val="right" w:pos="9060"/>
        </w:tabs>
        <w:rPr>
          <w:del w:id="2545" w:author="Carsten Hein" w:date="2022-01-03T08:40:00Z"/>
          <w:rFonts w:asciiTheme="minorHAnsi" w:eastAsiaTheme="minorEastAsia" w:hAnsiTheme="minorHAnsi"/>
          <w:noProof/>
          <w:sz w:val="22"/>
          <w:lang w:eastAsia="de-DE"/>
        </w:rPr>
      </w:pPr>
      <w:del w:id="2546" w:author="Carsten Hein" w:date="2022-01-03T08:40:00Z">
        <w:r w:rsidRPr="009737A6" w:rsidDel="009737A6">
          <w:rPr>
            <w:rPrChange w:id="2547" w:author="Carsten Hein" w:date="2022-01-03T08:40:00Z">
              <w:rPr>
                <w:rStyle w:val="Hyperlink"/>
                <w:noProof/>
              </w:rPr>
            </w:rPrChange>
          </w:rPr>
          <w:delText>Abbildung 69 Last-Verformungs-Diagramm der Auflagersuche</w:delText>
        </w:r>
        <w:r w:rsidDel="009737A6">
          <w:rPr>
            <w:noProof/>
            <w:webHidden/>
          </w:rPr>
          <w:tab/>
          <w:delText>76</w:delText>
        </w:r>
      </w:del>
    </w:p>
    <w:p w14:paraId="3DCE500E" w14:textId="639016D4" w:rsidR="00420E44" w:rsidDel="009737A6" w:rsidRDefault="00420E44">
      <w:pPr>
        <w:pStyle w:val="Abbildungsverzeichnis"/>
        <w:tabs>
          <w:tab w:val="right" w:pos="9060"/>
        </w:tabs>
        <w:rPr>
          <w:del w:id="2548" w:author="Carsten Hein" w:date="2022-01-03T08:40:00Z"/>
          <w:rFonts w:asciiTheme="minorHAnsi" w:eastAsiaTheme="minorEastAsia" w:hAnsiTheme="minorHAnsi"/>
          <w:noProof/>
          <w:sz w:val="22"/>
          <w:lang w:eastAsia="de-DE"/>
        </w:rPr>
      </w:pPr>
      <w:del w:id="2549" w:author="Carsten Hein" w:date="2022-01-03T08:40:00Z">
        <w:r w:rsidRPr="009737A6" w:rsidDel="009737A6">
          <w:rPr>
            <w:rPrChange w:id="2550" w:author="Carsten Hein" w:date="2022-01-03T08:40:00Z">
              <w:rPr>
                <w:rStyle w:val="Hyperlink"/>
                <w:noProof/>
              </w:rPr>
            </w:rPrChange>
          </w:rPr>
          <w:delText>Abbildung 70 Vergleich der horizontalen und vertikalen Differentialverschiebungen zwischen Holz und Beton an den abgesetzten Auflagern</w:delText>
        </w:r>
        <w:r w:rsidDel="009737A6">
          <w:rPr>
            <w:noProof/>
            <w:webHidden/>
          </w:rPr>
          <w:tab/>
          <w:delText>76</w:delText>
        </w:r>
      </w:del>
    </w:p>
    <w:p w14:paraId="250B9BD3" w14:textId="28383E2E" w:rsidR="00C96EFE" w:rsidRPr="00E81B1B" w:rsidRDefault="00CA3813" w:rsidP="002A42A4">
      <w:pPr>
        <w:spacing w:after="120"/>
      </w:pPr>
      <w:r w:rsidRPr="00E81B1B">
        <w:fldChar w:fldCharType="end"/>
      </w:r>
      <w:commentRangeEnd w:id="2121"/>
      <w:r w:rsidR="00FD30E6" w:rsidRPr="00E81B1B">
        <w:rPr>
          <w:rStyle w:val="Kommentarzeichen"/>
        </w:rPr>
        <w:commentReference w:id="2121"/>
      </w:r>
    </w:p>
    <w:p w14:paraId="6214BE18" w14:textId="79D889F5" w:rsidR="00151349" w:rsidRPr="00E81B1B" w:rsidRDefault="00151349" w:rsidP="00E91B85">
      <w:pPr>
        <w:pStyle w:val="UntertitelUmschlagseite"/>
      </w:pPr>
      <w:r w:rsidRPr="00E81B1B">
        <w:lastRenderedPageBreak/>
        <w:br w:type="page"/>
      </w:r>
    </w:p>
    <w:p w14:paraId="03317CA9" w14:textId="441A64BF" w:rsidR="00C96EFE" w:rsidRPr="00E81B1B" w:rsidRDefault="00151349" w:rsidP="00151349">
      <w:pPr>
        <w:pStyle w:val="berschrift2"/>
      </w:pPr>
      <w:bookmarkStart w:id="2551" w:name="_Toc92091772"/>
      <w:bookmarkStart w:id="2552" w:name="_Toc92092214"/>
      <w:bookmarkStart w:id="2553" w:name="_Toc92092326"/>
      <w:bookmarkStart w:id="2554" w:name="_Toc93321090"/>
      <w:r w:rsidRPr="00E81B1B">
        <w:lastRenderedPageBreak/>
        <w:t>Tabellenverzeichnis</w:t>
      </w:r>
      <w:bookmarkEnd w:id="2551"/>
      <w:bookmarkEnd w:id="2552"/>
      <w:bookmarkEnd w:id="2553"/>
      <w:bookmarkEnd w:id="2554"/>
    </w:p>
    <w:commentRangeStart w:id="2555"/>
    <w:p w14:paraId="7E7CB29C" w14:textId="4ECD194F" w:rsidR="009737A6" w:rsidRDefault="002A42A4">
      <w:pPr>
        <w:pStyle w:val="Abbildungsverzeichnis"/>
        <w:tabs>
          <w:tab w:val="right" w:pos="9060"/>
        </w:tabs>
        <w:rPr>
          <w:ins w:id="2556" w:author="Carsten Hein" w:date="2022-01-03T08:40:00Z"/>
          <w:rFonts w:asciiTheme="minorHAnsi" w:eastAsiaTheme="minorEastAsia" w:hAnsiTheme="minorHAnsi"/>
          <w:noProof/>
          <w:sz w:val="22"/>
          <w:lang w:eastAsia="de-DE"/>
        </w:rPr>
      </w:pPr>
      <w:r w:rsidRPr="00E81B1B">
        <w:fldChar w:fldCharType="begin"/>
      </w:r>
      <w:r w:rsidRPr="00E81B1B">
        <w:instrText xml:space="preserve"> TOC \h \z \c "Tabelle" </w:instrText>
      </w:r>
      <w:r w:rsidRPr="00E81B1B">
        <w:fldChar w:fldCharType="separate"/>
      </w:r>
      <w:ins w:id="2557" w:author="Carsten Hein" w:date="2022-01-03T08:40:00Z">
        <w:r w:rsidR="009737A6" w:rsidRPr="000F7A0F">
          <w:rPr>
            <w:rStyle w:val="Hyperlink"/>
            <w:noProof/>
          </w:rPr>
          <w:fldChar w:fldCharType="begin"/>
        </w:r>
        <w:r w:rsidR="009737A6" w:rsidRPr="000F7A0F">
          <w:rPr>
            <w:rStyle w:val="Hyperlink"/>
            <w:noProof/>
          </w:rPr>
          <w:instrText xml:space="preserve"> </w:instrText>
        </w:r>
        <w:r w:rsidR="009737A6">
          <w:rPr>
            <w:noProof/>
          </w:rPr>
          <w:instrText>HYPERLINK \l "_Toc92091847"</w:instrText>
        </w:r>
        <w:r w:rsidR="009737A6" w:rsidRPr="000F7A0F">
          <w:rPr>
            <w:rStyle w:val="Hyperlink"/>
            <w:noProof/>
          </w:rPr>
          <w:instrText xml:space="preserve"> </w:instrText>
        </w:r>
        <w:r w:rsidR="009737A6" w:rsidRPr="000F7A0F">
          <w:rPr>
            <w:rStyle w:val="Hyperlink"/>
            <w:noProof/>
          </w:rPr>
          <w:fldChar w:fldCharType="separate"/>
        </w:r>
        <w:r w:rsidR="009737A6" w:rsidRPr="000F7A0F">
          <w:rPr>
            <w:rStyle w:val="Hyperlink"/>
            <w:noProof/>
          </w:rPr>
          <w:t>Tabelle 1  Schallschutztechnisch untersuchte Deckenvarianten</w:t>
        </w:r>
        <w:r w:rsidR="009737A6">
          <w:rPr>
            <w:noProof/>
            <w:webHidden/>
          </w:rPr>
          <w:tab/>
        </w:r>
        <w:r w:rsidR="009737A6">
          <w:rPr>
            <w:noProof/>
            <w:webHidden/>
          </w:rPr>
          <w:fldChar w:fldCharType="begin"/>
        </w:r>
        <w:r w:rsidR="009737A6">
          <w:rPr>
            <w:noProof/>
            <w:webHidden/>
          </w:rPr>
          <w:instrText xml:space="preserve"> PAGEREF _Toc92091847 \h </w:instrText>
        </w:r>
      </w:ins>
      <w:r w:rsidR="009737A6">
        <w:rPr>
          <w:noProof/>
          <w:webHidden/>
        </w:rPr>
      </w:r>
      <w:r w:rsidR="009737A6">
        <w:rPr>
          <w:noProof/>
          <w:webHidden/>
        </w:rPr>
        <w:fldChar w:fldCharType="separate"/>
      </w:r>
      <w:ins w:id="2558" w:author="Carsten Hein" w:date="2022-01-03T08:40:00Z">
        <w:r w:rsidR="009737A6">
          <w:rPr>
            <w:noProof/>
            <w:webHidden/>
          </w:rPr>
          <w:t>15</w:t>
        </w:r>
        <w:r w:rsidR="009737A6">
          <w:rPr>
            <w:noProof/>
            <w:webHidden/>
          </w:rPr>
          <w:fldChar w:fldCharType="end"/>
        </w:r>
        <w:r w:rsidR="009737A6" w:rsidRPr="000F7A0F">
          <w:rPr>
            <w:rStyle w:val="Hyperlink"/>
            <w:noProof/>
          </w:rPr>
          <w:fldChar w:fldCharType="end"/>
        </w:r>
      </w:ins>
    </w:p>
    <w:p w14:paraId="10DD0E19" w14:textId="3DB611E4" w:rsidR="009737A6" w:rsidRDefault="009737A6">
      <w:pPr>
        <w:pStyle w:val="Abbildungsverzeichnis"/>
        <w:tabs>
          <w:tab w:val="right" w:pos="9060"/>
        </w:tabs>
        <w:rPr>
          <w:ins w:id="2559" w:author="Carsten Hein" w:date="2022-01-03T08:40:00Z"/>
          <w:rFonts w:asciiTheme="minorHAnsi" w:eastAsiaTheme="minorEastAsia" w:hAnsiTheme="minorHAnsi"/>
          <w:noProof/>
          <w:sz w:val="22"/>
          <w:lang w:eastAsia="de-DE"/>
        </w:rPr>
      </w:pPr>
      <w:ins w:id="2560"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48"</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 Anforderungen an den Schallschutz nach DIN EN 4109</w:t>
        </w:r>
        <w:r>
          <w:rPr>
            <w:noProof/>
            <w:webHidden/>
          </w:rPr>
          <w:tab/>
        </w:r>
        <w:r>
          <w:rPr>
            <w:noProof/>
            <w:webHidden/>
          </w:rPr>
          <w:fldChar w:fldCharType="begin"/>
        </w:r>
        <w:r>
          <w:rPr>
            <w:noProof/>
            <w:webHidden/>
          </w:rPr>
          <w:instrText xml:space="preserve"> PAGEREF _Toc92091848 \h </w:instrText>
        </w:r>
      </w:ins>
      <w:r>
        <w:rPr>
          <w:noProof/>
          <w:webHidden/>
        </w:rPr>
      </w:r>
      <w:r>
        <w:rPr>
          <w:noProof/>
          <w:webHidden/>
        </w:rPr>
        <w:fldChar w:fldCharType="separate"/>
      </w:r>
      <w:ins w:id="2561" w:author="Carsten Hein" w:date="2022-01-03T08:40:00Z">
        <w:r>
          <w:rPr>
            <w:noProof/>
            <w:webHidden/>
          </w:rPr>
          <w:t>16</w:t>
        </w:r>
        <w:r>
          <w:rPr>
            <w:noProof/>
            <w:webHidden/>
          </w:rPr>
          <w:fldChar w:fldCharType="end"/>
        </w:r>
        <w:r w:rsidRPr="000F7A0F">
          <w:rPr>
            <w:rStyle w:val="Hyperlink"/>
            <w:noProof/>
          </w:rPr>
          <w:fldChar w:fldCharType="end"/>
        </w:r>
      </w:ins>
    </w:p>
    <w:p w14:paraId="0B729FA4" w14:textId="55595DAB" w:rsidR="009737A6" w:rsidRDefault="009737A6">
      <w:pPr>
        <w:pStyle w:val="Abbildungsverzeichnis"/>
        <w:tabs>
          <w:tab w:val="right" w:pos="9060"/>
        </w:tabs>
        <w:rPr>
          <w:ins w:id="2562" w:author="Carsten Hein" w:date="2022-01-03T08:40:00Z"/>
          <w:rFonts w:asciiTheme="minorHAnsi" w:eastAsiaTheme="minorEastAsia" w:hAnsiTheme="minorHAnsi"/>
          <w:noProof/>
          <w:sz w:val="22"/>
          <w:lang w:eastAsia="de-DE"/>
        </w:rPr>
      </w:pPr>
      <w:ins w:id="2563"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49"</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3 Berechnungsergebnisse für Deckenaufbau Typ B1</w:t>
        </w:r>
        <w:r>
          <w:rPr>
            <w:noProof/>
            <w:webHidden/>
          </w:rPr>
          <w:tab/>
        </w:r>
        <w:r>
          <w:rPr>
            <w:noProof/>
            <w:webHidden/>
          </w:rPr>
          <w:fldChar w:fldCharType="begin"/>
        </w:r>
        <w:r>
          <w:rPr>
            <w:noProof/>
            <w:webHidden/>
          </w:rPr>
          <w:instrText xml:space="preserve"> PAGEREF _Toc92091849 \h </w:instrText>
        </w:r>
      </w:ins>
      <w:r>
        <w:rPr>
          <w:noProof/>
          <w:webHidden/>
        </w:rPr>
      </w:r>
      <w:r>
        <w:rPr>
          <w:noProof/>
          <w:webHidden/>
        </w:rPr>
        <w:fldChar w:fldCharType="separate"/>
      </w:r>
      <w:ins w:id="2564" w:author="Carsten Hein" w:date="2022-01-03T08:40:00Z">
        <w:r>
          <w:rPr>
            <w:noProof/>
            <w:webHidden/>
          </w:rPr>
          <w:t>17</w:t>
        </w:r>
        <w:r>
          <w:rPr>
            <w:noProof/>
            <w:webHidden/>
          </w:rPr>
          <w:fldChar w:fldCharType="end"/>
        </w:r>
        <w:r w:rsidRPr="000F7A0F">
          <w:rPr>
            <w:rStyle w:val="Hyperlink"/>
            <w:noProof/>
          </w:rPr>
          <w:fldChar w:fldCharType="end"/>
        </w:r>
      </w:ins>
    </w:p>
    <w:p w14:paraId="4762FFCA" w14:textId="41144589" w:rsidR="009737A6" w:rsidRDefault="009737A6">
      <w:pPr>
        <w:pStyle w:val="Abbildungsverzeichnis"/>
        <w:tabs>
          <w:tab w:val="right" w:pos="9060"/>
        </w:tabs>
        <w:rPr>
          <w:ins w:id="2565" w:author="Carsten Hein" w:date="2022-01-03T08:40:00Z"/>
          <w:rFonts w:asciiTheme="minorHAnsi" w:eastAsiaTheme="minorEastAsia" w:hAnsiTheme="minorHAnsi"/>
          <w:noProof/>
          <w:sz w:val="22"/>
          <w:lang w:eastAsia="de-DE"/>
        </w:rPr>
      </w:pPr>
      <w:ins w:id="2566"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0"</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4 Berechnungsergebnisse für Deckenaufbau Typ W1 - ohne Unterdecke</w:t>
        </w:r>
        <w:r>
          <w:rPr>
            <w:noProof/>
            <w:webHidden/>
          </w:rPr>
          <w:tab/>
        </w:r>
        <w:r>
          <w:rPr>
            <w:noProof/>
            <w:webHidden/>
          </w:rPr>
          <w:fldChar w:fldCharType="begin"/>
        </w:r>
        <w:r>
          <w:rPr>
            <w:noProof/>
            <w:webHidden/>
          </w:rPr>
          <w:instrText xml:space="preserve"> PAGEREF _Toc92091850 \h </w:instrText>
        </w:r>
      </w:ins>
      <w:r>
        <w:rPr>
          <w:noProof/>
          <w:webHidden/>
        </w:rPr>
      </w:r>
      <w:r>
        <w:rPr>
          <w:noProof/>
          <w:webHidden/>
        </w:rPr>
        <w:fldChar w:fldCharType="separate"/>
      </w:r>
      <w:ins w:id="2567" w:author="Carsten Hein" w:date="2022-01-03T08:40:00Z">
        <w:r>
          <w:rPr>
            <w:noProof/>
            <w:webHidden/>
          </w:rPr>
          <w:t>18</w:t>
        </w:r>
        <w:r>
          <w:rPr>
            <w:noProof/>
            <w:webHidden/>
          </w:rPr>
          <w:fldChar w:fldCharType="end"/>
        </w:r>
        <w:r w:rsidRPr="000F7A0F">
          <w:rPr>
            <w:rStyle w:val="Hyperlink"/>
            <w:noProof/>
          </w:rPr>
          <w:fldChar w:fldCharType="end"/>
        </w:r>
      </w:ins>
    </w:p>
    <w:p w14:paraId="3BFBBE7A" w14:textId="02E35392" w:rsidR="009737A6" w:rsidRDefault="009737A6">
      <w:pPr>
        <w:pStyle w:val="Abbildungsverzeichnis"/>
        <w:tabs>
          <w:tab w:val="right" w:pos="9060"/>
        </w:tabs>
        <w:rPr>
          <w:ins w:id="2568" w:author="Carsten Hein" w:date="2022-01-03T08:40:00Z"/>
          <w:rFonts w:asciiTheme="minorHAnsi" w:eastAsiaTheme="minorEastAsia" w:hAnsiTheme="minorHAnsi"/>
          <w:noProof/>
          <w:sz w:val="22"/>
          <w:lang w:eastAsia="de-DE"/>
        </w:rPr>
      </w:pPr>
      <w:ins w:id="2569"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1"</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5 Berechnungsergebnisse für Deckenaufbau Typ "W2" - ohne Unterdecke</w:t>
        </w:r>
        <w:r>
          <w:rPr>
            <w:noProof/>
            <w:webHidden/>
          </w:rPr>
          <w:tab/>
        </w:r>
        <w:r>
          <w:rPr>
            <w:noProof/>
            <w:webHidden/>
          </w:rPr>
          <w:fldChar w:fldCharType="begin"/>
        </w:r>
        <w:r>
          <w:rPr>
            <w:noProof/>
            <w:webHidden/>
          </w:rPr>
          <w:instrText xml:space="preserve"> PAGEREF _Toc92091851 \h </w:instrText>
        </w:r>
      </w:ins>
      <w:r>
        <w:rPr>
          <w:noProof/>
          <w:webHidden/>
        </w:rPr>
      </w:r>
      <w:r>
        <w:rPr>
          <w:noProof/>
          <w:webHidden/>
        </w:rPr>
        <w:fldChar w:fldCharType="separate"/>
      </w:r>
      <w:ins w:id="2570" w:author="Carsten Hein" w:date="2022-01-03T08:40:00Z">
        <w:r>
          <w:rPr>
            <w:noProof/>
            <w:webHidden/>
          </w:rPr>
          <w:t>18</w:t>
        </w:r>
        <w:r>
          <w:rPr>
            <w:noProof/>
            <w:webHidden/>
          </w:rPr>
          <w:fldChar w:fldCharType="end"/>
        </w:r>
        <w:r w:rsidRPr="000F7A0F">
          <w:rPr>
            <w:rStyle w:val="Hyperlink"/>
            <w:noProof/>
          </w:rPr>
          <w:fldChar w:fldCharType="end"/>
        </w:r>
      </w:ins>
    </w:p>
    <w:p w14:paraId="43C71CD8" w14:textId="593DCEBD" w:rsidR="009737A6" w:rsidRDefault="009737A6">
      <w:pPr>
        <w:pStyle w:val="Abbildungsverzeichnis"/>
        <w:tabs>
          <w:tab w:val="right" w:pos="9060"/>
        </w:tabs>
        <w:rPr>
          <w:ins w:id="2571" w:author="Carsten Hein" w:date="2022-01-03T08:40:00Z"/>
          <w:rFonts w:asciiTheme="minorHAnsi" w:eastAsiaTheme="minorEastAsia" w:hAnsiTheme="minorHAnsi"/>
          <w:noProof/>
          <w:sz w:val="22"/>
          <w:lang w:eastAsia="de-DE"/>
        </w:rPr>
      </w:pPr>
      <w:ins w:id="2572"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2"</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6 Bodenaufbauten</w:t>
        </w:r>
        <w:r>
          <w:rPr>
            <w:noProof/>
            <w:webHidden/>
          </w:rPr>
          <w:tab/>
        </w:r>
        <w:r>
          <w:rPr>
            <w:noProof/>
            <w:webHidden/>
          </w:rPr>
          <w:fldChar w:fldCharType="begin"/>
        </w:r>
        <w:r>
          <w:rPr>
            <w:noProof/>
            <w:webHidden/>
          </w:rPr>
          <w:instrText xml:space="preserve"> PAGEREF _Toc92091852 \h </w:instrText>
        </w:r>
      </w:ins>
      <w:r>
        <w:rPr>
          <w:noProof/>
          <w:webHidden/>
        </w:rPr>
      </w:r>
      <w:r>
        <w:rPr>
          <w:noProof/>
          <w:webHidden/>
        </w:rPr>
        <w:fldChar w:fldCharType="separate"/>
      </w:r>
      <w:ins w:id="2573" w:author="Carsten Hein" w:date="2022-01-03T08:40:00Z">
        <w:r>
          <w:rPr>
            <w:noProof/>
            <w:webHidden/>
          </w:rPr>
          <w:t>20</w:t>
        </w:r>
        <w:r>
          <w:rPr>
            <w:noProof/>
            <w:webHidden/>
          </w:rPr>
          <w:fldChar w:fldCharType="end"/>
        </w:r>
        <w:r w:rsidRPr="000F7A0F">
          <w:rPr>
            <w:rStyle w:val="Hyperlink"/>
            <w:noProof/>
          </w:rPr>
          <w:fldChar w:fldCharType="end"/>
        </w:r>
      </w:ins>
    </w:p>
    <w:p w14:paraId="48AA7218" w14:textId="3C2DA9A7" w:rsidR="009737A6" w:rsidRDefault="009737A6">
      <w:pPr>
        <w:pStyle w:val="Abbildungsverzeichnis"/>
        <w:tabs>
          <w:tab w:val="right" w:pos="9060"/>
        </w:tabs>
        <w:rPr>
          <w:ins w:id="2574" w:author="Carsten Hein" w:date="2022-01-03T08:40:00Z"/>
          <w:rFonts w:asciiTheme="minorHAnsi" w:eastAsiaTheme="minorEastAsia" w:hAnsiTheme="minorHAnsi"/>
          <w:noProof/>
          <w:sz w:val="22"/>
          <w:lang w:eastAsia="de-DE"/>
        </w:rPr>
      </w:pPr>
      <w:ins w:id="2575"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3"</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7 Parameter und Stufen für die brandschutztechnische Vorbemessung der Balken</w:t>
        </w:r>
        <w:r>
          <w:rPr>
            <w:noProof/>
            <w:webHidden/>
          </w:rPr>
          <w:tab/>
        </w:r>
        <w:r>
          <w:rPr>
            <w:noProof/>
            <w:webHidden/>
          </w:rPr>
          <w:fldChar w:fldCharType="begin"/>
        </w:r>
        <w:r>
          <w:rPr>
            <w:noProof/>
            <w:webHidden/>
          </w:rPr>
          <w:instrText xml:space="preserve"> PAGEREF _Toc92091853 \h </w:instrText>
        </w:r>
      </w:ins>
      <w:r>
        <w:rPr>
          <w:noProof/>
          <w:webHidden/>
        </w:rPr>
      </w:r>
      <w:r>
        <w:rPr>
          <w:noProof/>
          <w:webHidden/>
        </w:rPr>
        <w:fldChar w:fldCharType="separate"/>
      </w:r>
      <w:ins w:id="2576" w:author="Carsten Hein" w:date="2022-01-03T08:40:00Z">
        <w:r>
          <w:rPr>
            <w:noProof/>
            <w:webHidden/>
          </w:rPr>
          <w:t>32</w:t>
        </w:r>
        <w:r>
          <w:rPr>
            <w:noProof/>
            <w:webHidden/>
          </w:rPr>
          <w:fldChar w:fldCharType="end"/>
        </w:r>
        <w:r w:rsidRPr="000F7A0F">
          <w:rPr>
            <w:rStyle w:val="Hyperlink"/>
            <w:noProof/>
          </w:rPr>
          <w:fldChar w:fldCharType="end"/>
        </w:r>
      </w:ins>
    </w:p>
    <w:p w14:paraId="4DE7E493" w14:textId="53E915CB" w:rsidR="009737A6" w:rsidRDefault="009737A6">
      <w:pPr>
        <w:pStyle w:val="Abbildungsverzeichnis"/>
        <w:tabs>
          <w:tab w:val="right" w:pos="9060"/>
        </w:tabs>
        <w:rPr>
          <w:ins w:id="2577" w:author="Carsten Hein" w:date="2022-01-03T08:40:00Z"/>
          <w:rFonts w:asciiTheme="minorHAnsi" w:eastAsiaTheme="minorEastAsia" w:hAnsiTheme="minorHAnsi"/>
          <w:noProof/>
          <w:sz w:val="22"/>
          <w:lang w:eastAsia="de-DE"/>
        </w:rPr>
      </w:pPr>
      <w:ins w:id="2578"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4"</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8 Verbundkriechzahlen für Holz, Beton und Verbundmittel in Abhängigkeit vond er Nutzungsklasse und der Endkriechzahl des Betons</w:t>
        </w:r>
        <w:r>
          <w:rPr>
            <w:noProof/>
            <w:webHidden/>
          </w:rPr>
          <w:tab/>
        </w:r>
        <w:r>
          <w:rPr>
            <w:noProof/>
            <w:webHidden/>
          </w:rPr>
          <w:fldChar w:fldCharType="begin"/>
        </w:r>
        <w:r>
          <w:rPr>
            <w:noProof/>
            <w:webHidden/>
          </w:rPr>
          <w:instrText xml:space="preserve"> PAGEREF _Toc92091854 \h </w:instrText>
        </w:r>
      </w:ins>
      <w:r>
        <w:rPr>
          <w:noProof/>
          <w:webHidden/>
        </w:rPr>
      </w:r>
      <w:r>
        <w:rPr>
          <w:noProof/>
          <w:webHidden/>
        </w:rPr>
        <w:fldChar w:fldCharType="separate"/>
      </w:r>
      <w:ins w:id="2579" w:author="Carsten Hein" w:date="2022-01-03T08:40:00Z">
        <w:r>
          <w:rPr>
            <w:noProof/>
            <w:webHidden/>
          </w:rPr>
          <w:t>34</w:t>
        </w:r>
        <w:r>
          <w:rPr>
            <w:noProof/>
            <w:webHidden/>
          </w:rPr>
          <w:fldChar w:fldCharType="end"/>
        </w:r>
        <w:r w:rsidRPr="000F7A0F">
          <w:rPr>
            <w:rStyle w:val="Hyperlink"/>
            <w:noProof/>
          </w:rPr>
          <w:fldChar w:fldCharType="end"/>
        </w:r>
      </w:ins>
    </w:p>
    <w:p w14:paraId="5438BDC8" w14:textId="16A6913B" w:rsidR="009737A6" w:rsidRDefault="009737A6">
      <w:pPr>
        <w:pStyle w:val="Abbildungsverzeichnis"/>
        <w:tabs>
          <w:tab w:val="right" w:pos="9060"/>
        </w:tabs>
        <w:rPr>
          <w:ins w:id="2580" w:author="Carsten Hein" w:date="2022-01-03T08:40:00Z"/>
          <w:rFonts w:asciiTheme="minorHAnsi" w:eastAsiaTheme="minorEastAsia" w:hAnsiTheme="minorHAnsi"/>
          <w:noProof/>
          <w:sz w:val="22"/>
          <w:lang w:eastAsia="de-DE"/>
        </w:rPr>
      </w:pPr>
      <w:ins w:id="2581"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5"</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9 Grenzwerte für Eigenfrequenz und Durchbiegung bei den Schwingungsnachweise von Decken nach (Hamm, 2018)</w:t>
        </w:r>
        <w:r>
          <w:rPr>
            <w:noProof/>
            <w:webHidden/>
          </w:rPr>
          <w:tab/>
        </w:r>
        <w:r>
          <w:rPr>
            <w:noProof/>
            <w:webHidden/>
          </w:rPr>
          <w:fldChar w:fldCharType="begin"/>
        </w:r>
        <w:r>
          <w:rPr>
            <w:noProof/>
            <w:webHidden/>
          </w:rPr>
          <w:instrText xml:space="preserve"> PAGEREF _Toc92091855 \h </w:instrText>
        </w:r>
      </w:ins>
      <w:r>
        <w:rPr>
          <w:noProof/>
          <w:webHidden/>
        </w:rPr>
      </w:r>
      <w:r>
        <w:rPr>
          <w:noProof/>
          <w:webHidden/>
        </w:rPr>
        <w:fldChar w:fldCharType="separate"/>
      </w:r>
      <w:ins w:id="2582" w:author="Carsten Hein" w:date="2022-01-03T08:40:00Z">
        <w:r>
          <w:rPr>
            <w:noProof/>
            <w:webHidden/>
          </w:rPr>
          <w:t>37</w:t>
        </w:r>
        <w:r>
          <w:rPr>
            <w:noProof/>
            <w:webHidden/>
          </w:rPr>
          <w:fldChar w:fldCharType="end"/>
        </w:r>
        <w:r w:rsidRPr="000F7A0F">
          <w:rPr>
            <w:rStyle w:val="Hyperlink"/>
            <w:noProof/>
          </w:rPr>
          <w:fldChar w:fldCharType="end"/>
        </w:r>
      </w:ins>
    </w:p>
    <w:p w14:paraId="1FD58E74" w14:textId="5B3DCB98" w:rsidR="009737A6" w:rsidRDefault="009737A6">
      <w:pPr>
        <w:pStyle w:val="Abbildungsverzeichnis"/>
        <w:tabs>
          <w:tab w:val="right" w:pos="9060"/>
        </w:tabs>
        <w:rPr>
          <w:ins w:id="2583" w:author="Carsten Hein" w:date="2022-01-03T08:40:00Z"/>
          <w:rFonts w:asciiTheme="minorHAnsi" w:eastAsiaTheme="minorEastAsia" w:hAnsiTheme="minorHAnsi"/>
          <w:noProof/>
          <w:sz w:val="22"/>
          <w:lang w:eastAsia="de-DE"/>
        </w:rPr>
      </w:pPr>
      <w:ins w:id="2584"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6"</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0 Lastfallkombinationen für die Bemessung der Holz-Beton-Verbundkonstruktion innerhalb der Parameterstudie</w:t>
        </w:r>
        <w:r>
          <w:rPr>
            <w:noProof/>
            <w:webHidden/>
          </w:rPr>
          <w:tab/>
        </w:r>
        <w:r>
          <w:rPr>
            <w:noProof/>
            <w:webHidden/>
          </w:rPr>
          <w:fldChar w:fldCharType="begin"/>
        </w:r>
        <w:r>
          <w:rPr>
            <w:noProof/>
            <w:webHidden/>
          </w:rPr>
          <w:instrText xml:space="preserve"> PAGEREF _Toc92091856 \h </w:instrText>
        </w:r>
      </w:ins>
      <w:r>
        <w:rPr>
          <w:noProof/>
          <w:webHidden/>
        </w:rPr>
      </w:r>
      <w:r>
        <w:rPr>
          <w:noProof/>
          <w:webHidden/>
        </w:rPr>
        <w:fldChar w:fldCharType="separate"/>
      </w:r>
      <w:ins w:id="2585" w:author="Carsten Hein" w:date="2022-01-03T08:40:00Z">
        <w:r>
          <w:rPr>
            <w:noProof/>
            <w:webHidden/>
          </w:rPr>
          <w:t>38</w:t>
        </w:r>
        <w:r>
          <w:rPr>
            <w:noProof/>
            <w:webHidden/>
          </w:rPr>
          <w:fldChar w:fldCharType="end"/>
        </w:r>
        <w:r w:rsidRPr="000F7A0F">
          <w:rPr>
            <w:rStyle w:val="Hyperlink"/>
            <w:noProof/>
          </w:rPr>
          <w:fldChar w:fldCharType="end"/>
        </w:r>
      </w:ins>
    </w:p>
    <w:p w14:paraId="5EC6C816" w14:textId="393CC0F9" w:rsidR="009737A6" w:rsidRDefault="009737A6">
      <w:pPr>
        <w:pStyle w:val="Abbildungsverzeichnis"/>
        <w:tabs>
          <w:tab w:val="right" w:pos="9060"/>
        </w:tabs>
        <w:rPr>
          <w:ins w:id="2586" w:author="Carsten Hein" w:date="2022-01-03T08:40:00Z"/>
          <w:rFonts w:asciiTheme="minorHAnsi" w:eastAsiaTheme="minorEastAsia" w:hAnsiTheme="minorHAnsi"/>
          <w:noProof/>
          <w:sz w:val="22"/>
          <w:lang w:eastAsia="de-DE"/>
        </w:rPr>
      </w:pPr>
      <w:ins w:id="2587"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7"</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1 Übersicht über die Schraubenversuche (je drei Probekörper pro Serie)</w:t>
        </w:r>
        <w:r w:rsidRPr="000F7A0F">
          <w:rPr>
            <w:rStyle w:val="Hyperlink"/>
            <w:b/>
            <w:bCs/>
            <w:i/>
            <w:noProof/>
            <w:lang w:val="en-US"/>
          </w:rPr>
          <w:t>Error! Not a valid link.</w:t>
        </w:r>
        <w:r>
          <w:rPr>
            <w:noProof/>
            <w:webHidden/>
          </w:rPr>
          <w:tab/>
        </w:r>
        <w:r>
          <w:rPr>
            <w:noProof/>
            <w:webHidden/>
          </w:rPr>
          <w:fldChar w:fldCharType="begin"/>
        </w:r>
        <w:r>
          <w:rPr>
            <w:noProof/>
            <w:webHidden/>
          </w:rPr>
          <w:instrText xml:space="preserve"> PAGEREF _Toc92091857 \h </w:instrText>
        </w:r>
      </w:ins>
      <w:r>
        <w:rPr>
          <w:noProof/>
          <w:webHidden/>
        </w:rPr>
      </w:r>
      <w:r>
        <w:rPr>
          <w:noProof/>
          <w:webHidden/>
        </w:rPr>
        <w:fldChar w:fldCharType="separate"/>
      </w:r>
      <w:ins w:id="2588" w:author="Carsten Hein" w:date="2022-01-03T08:40:00Z">
        <w:r>
          <w:rPr>
            <w:noProof/>
            <w:webHidden/>
          </w:rPr>
          <w:t>42</w:t>
        </w:r>
        <w:r>
          <w:rPr>
            <w:noProof/>
            <w:webHidden/>
          </w:rPr>
          <w:fldChar w:fldCharType="end"/>
        </w:r>
        <w:r w:rsidRPr="000F7A0F">
          <w:rPr>
            <w:rStyle w:val="Hyperlink"/>
            <w:noProof/>
          </w:rPr>
          <w:fldChar w:fldCharType="end"/>
        </w:r>
      </w:ins>
    </w:p>
    <w:p w14:paraId="0AF6ECEE" w14:textId="396E22A0" w:rsidR="009737A6" w:rsidRDefault="009737A6">
      <w:pPr>
        <w:pStyle w:val="Abbildungsverzeichnis"/>
        <w:tabs>
          <w:tab w:val="right" w:pos="9060"/>
        </w:tabs>
        <w:rPr>
          <w:ins w:id="2589" w:author="Carsten Hein" w:date="2022-01-03T08:40:00Z"/>
          <w:rFonts w:asciiTheme="minorHAnsi" w:eastAsiaTheme="minorEastAsia" w:hAnsiTheme="minorHAnsi"/>
          <w:noProof/>
          <w:sz w:val="22"/>
          <w:lang w:eastAsia="de-DE"/>
        </w:rPr>
      </w:pPr>
      <w:ins w:id="2590"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8"</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2 Übersicht über die untersuchten Klebstoffe</w:t>
        </w:r>
        <w:r>
          <w:rPr>
            <w:noProof/>
            <w:webHidden/>
          </w:rPr>
          <w:tab/>
        </w:r>
        <w:r>
          <w:rPr>
            <w:noProof/>
            <w:webHidden/>
          </w:rPr>
          <w:fldChar w:fldCharType="begin"/>
        </w:r>
        <w:r>
          <w:rPr>
            <w:noProof/>
            <w:webHidden/>
          </w:rPr>
          <w:instrText xml:space="preserve"> PAGEREF _Toc92091858 \h </w:instrText>
        </w:r>
      </w:ins>
      <w:r>
        <w:rPr>
          <w:noProof/>
          <w:webHidden/>
        </w:rPr>
      </w:r>
      <w:r>
        <w:rPr>
          <w:noProof/>
          <w:webHidden/>
        </w:rPr>
        <w:fldChar w:fldCharType="separate"/>
      </w:r>
      <w:ins w:id="2591" w:author="Carsten Hein" w:date="2022-01-03T08:40:00Z">
        <w:r>
          <w:rPr>
            <w:noProof/>
            <w:webHidden/>
          </w:rPr>
          <w:t>54</w:t>
        </w:r>
        <w:r>
          <w:rPr>
            <w:noProof/>
            <w:webHidden/>
          </w:rPr>
          <w:fldChar w:fldCharType="end"/>
        </w:r>
        <w:r w:rsidRPr="000F7A0F">
          <w:rPr>
            <w:rStyle w:val="Hyperlink"/>
            <w:noProof/>
          </w:rPr>
          <w:fldChar w:fldCharType="end"/>
        </w:r>
      </w:ins>
    </w:p>
    <w:p w14:paraId="3DEC2062" w14:textId="24C2D0A7" w:rsidR="009737A6" w:rsidRDefault="009737A6">
      <w:pPr>
        <w:pStyle w:val="Abbildungsverzeichnis"/>
        <w:tabs>
          <w:tab w:val="right" w:pos="9060"/>
        </w:tabs>
        <w:rPr>
          <w:ins w:id="2592" w:author="Carsten Hein" w:date="2022-01-03T08:40:00Z"/>
          <w:rFonts w:asciiTheme="minorHAnsi" w:eastAsiaTheme="minorEastAsia" w:hAnsiTheme="minorHAnsi"/>
          <w:noProof/>
          <w:sz w:val="22"/>
          <w:lang w:eastAsia="de-DE"/>
        </w:rPr>
      </w:pPr>
      <w:ins w:id="2593"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9"</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3 Gesamtes Versuchsprogramm: Scherversuche</w:t>
        </w:r>
        <w:r>
          <w:rPr>
            <w:noProof/>
            <w:webHidden/>
          </w:rPr>
          <w:tab/>
        </w:r>
        <w:r>
          <w:rPr>
            <w:noProof/>
            <w:webHidden/>
          </w:rPr>
          <w:fldChar w:fldCharType="begin"/>
        </w:r>
        <w:r>
          <w:rPr>
            <w:noProof/>
            <w:webHidden/>
          </w:rPr>
          <w:instrText xml:space="preserve"> PAGEREF _Toc92091859 \h </w:instrText>
        </w:r>
      </w:ins>
      <w:r>
        <w:rPr>
          <w:noProof/>
          <w:webHidden/>
        </w:rPr>
      </w:r>
      <w:r>
        <w:rPr>
          <w:noProof/>
          <w:webHidden/>
        </w:rPr>
        <w:fldChar w:fldCharType="separate"/>
      </w:r>
      <w:ins w:id="2594" w:author="Carsten Hein" w:date="2022-01-03T08:40:00Z">
        <w:r>
          <w:rPr>
            <w:noProof/>
            <w:webHidden/>
          </w:rPr>
          <w:t>57</w:t>
        </w:r>
        <w:r>
          <w:rPr>
            <w:noProof/>
            <w:webHidden/>
          </w:rPr>
          <w:fldChar w:fldCharType="end"/>
        </w:r>
        <w:r w:rsidRPr="000F7A0F">
          <w:rPr>
            <w:rStyle w:val="Hyperlink"/>
            <w:noProof/>
          </w:rPr>
          <w:fldChar w:fldCharType="end"/>
        </w:r>
      </w:ins>
    </w:p>
    <w:p w14:paraId="26A312BD" w14:textId="1201AB37" w:rsidR="009737A6" w:rsidRDefault="009737A6">
      <w:pPr>
        <w:pStyle w:val="Abbildungsverzeichnis"/>
        <w:tabs>
          <w:tab w:val="right" w:pos="9060"/>
        </w:tabs>
        <w:rPr>
          <w:ins w:id="2595" w:author="Carsten Hein" w:date="2022-01-03T08:40:00Z"/>
          <w:rFonts w:asciiTheme="minorHAnsi" w:eastAsiaTheme="minorEastAsia" w:hAnsiTheme="minorHAnsi"/>
          <w:noProof/>
          <w:sz w:val="22"/>
          <w:lang w:eastAsia="de-DE"/>
        </w:rPr>
      </w:pPr>
      <w:ins w:id="2596"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0"</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4 Bruchspannungen und Versagensmodi der Scherversuche</w:t>
        </w:r>
        <w:r>
          <w:rPr>
            <w:noProof/>
            <w:webHidden/>
          </w:rPr>
          <w:tab/>
        </w:r>
        <w:r>
          <w:rPr>
            <w:noProof/>
            <w:webHidden/>
          </w:rPr>
          <w:fldChar w:fldCharType="begin"/>
        </w:r>
        <w:r>
          <w:rPr>
            <w:noProof/>
            <w:webHidden/>
          </w:rPr>
          <w:instrText xml:space="preserve"> PAGEREF _Toc92091860 \h </w:instrText>
        </w:r>
      </w:ins>
      <w:r>
        <w:rPr>
          <w:noProof/>
          <w:webHidden/>
        </w:rPr>
      </w:r>
      <w:r>
        <w:rPr>
          <w:noProof/>
          <w:webHidden/>
        </w:rPr>
        <w:fldChar w:fldCharType="separate"/>
      </w:r>
      <w:ins w:id="2597" w:author="Carsten Hein" w:date="2022-01-03T08:40:00Z">
        <w:r>
          <w:rPr>
            <w:noProof/>
            <w:webHidden/>
          </w:rPr>
          <w:t>59</w:t>
        </w:r>
        <w:r>
          <w:rPr>
            <w:noProof/>
            <w:webHidden/>
          </w:rPr>
          <w:fldChar w:fldCharType="end"/>
        </w:r>
        <w:r w:rsidRPr="000F7A0F">
          <w:rPr>
            <w:rStyle w:val="Hyperlink"/>
            <w:noProof/>
          </w:rPr>
          <w:fldChar w:fldCharType="end"/>
        </w:r>
      </w:ins>
    </w:p>
    <w:p w14:paraId="5912ACE8" w14:textId="761E8F78" w:rsidR="009737A6" w:rsidRDefault="009737A6">
      <w:pPr>
        <w:pStyle w:val="Abbildungsverzeichnis"/>
        <w:tabs>
          <w:tab w:val="right" w:pos="9060"/>
        </w:tabs>
        <w:rPr>
          <w:ins w:id="2598" w:author="Carsten Hein" w:date="2022-01-03T08:40:00Z"/>
          <w:rFonts w:asciiTheme="minorHAnsi" w:eastAsiaTheme="minorEastAsia" w:hAnsiTheme="minorHAnsi"/>
          <w:noProof/>
          <w:sz w:val="22"/>
          <w:lang w:eastAsia="de-DE"/>
        </w:rPr>
      </w:pPr>
      <w:ins w:id="2599"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1"</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5 Übersicht über das Versuchsprogramm Schub-Biege-Versuche</w:t>
        </w:r>
        <w:r>
          <w:rPr>
            <w:noProof/>
            <w:webHidden/>
          </w:rPr>
          <w:tab/>
        </w:r>
        <w:r>
          <w:rPr>
            <w:noProof/>
            <w:webHidden/>
          </w:rPr>
          <w:fldChar w:fldCharType="begin"/>
        </w:r>
        <w:r>
          <w:rPr>
            <w:noProof/>
            <w:webHidden/>
          </w:rPr>
          <w:instrText xml:space="preserve"> PAGEREF _Toc92091861 \h </w:instrText>
        </w:r>
      </w:ins>
      <w:r>
        <w:rPr>
          <w:noProof/>
          <w:webHidden/>
        </w:rPr>
      </w:r>
      <w:r>
        <w:rPr>
          <w:noProof/>
          <w:webHidden/>
        </w:rPr>
        <w:fldChar w:fldCharType="separate"/>
      </w:r>
      <w:ins w:id="2600" w:author="Carsten Hein" w:date="2022-01-03T08:40:00Z">
        <w:r>
          <w:rPr>
            <w:noProof/>
            <w:webHidden/>
          </w:rPr>
          <w:t>66</w:t>
        </w:r>
        <w:r>
          <w:rPr>
            <w:noProof/>
            <w:webHidden/>
          </w:rPr>
          <w:fldChar w:fldCharType="end"/>
        </w:r>
        <w:r w:rsidRPr="000F7A0F">
          <w:rPr>
            <w:rStyle w:val="Hyperlink"/>
            <w:noProof/>
          </w:rPr>
          <w:fldChar w:fldCharType="end"/>
        </w:r>
      </w:ins>
    </w:p>
    <w:p w14:paraId="3C802EBA" w14:textId="71F1F933" w:rsidR="009737A6" w:rsidRDefault="009737A6">
      <w:pPr>
        <w:pStyle w:val="Abbildungsverzeichnis"/>
        <w:tabs>
          <w:tab w:val="right" w:pos="9060"/>
        </w:tabs>
        <w:rPr>
          <w:ins w:id="2601" w:author="Carsten Hein" w:date="2022-01-03T08:40:00Z"/>
          <w:rFonts w:asciiTheme="minorHAnsi" w:eastAsiaTheme="minorEastAsia" w:hAnsiTheme="minorHAnsi"/>
          <w:noProof/>
          <w:sz w:val="22"/>
          <w:lang w:eastAsia="de-DE"/>
        </w:rPr>
      </w:pPr>
      <w:ins w:id="2602"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2"</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6 Tabellenplatzhalter</w:t>
        </w:r>
        <w:r>
          <w:rPr>
            <w:noProof/>
            <w:webHidden/>
          </w:rPr>
          <w:tab/>
        </w:r>
        <w:r>
          <w:rPr>
            <w:noProof/>
            <w:webHidden/>
          </w:rPr>
          <w:fldChar w:fldCharType="begin"/>
        </w:r>
        <w:r>
          <w:rPr>
            <w:noProof/>
            <w:webHidden/>
          </w:rPr>
          <w:instrText xml:space="preserve"> PAGEREF _Toc92091862 \h </w:instrText>
        </w:r>
      </w:ins>
      <w:r>
        <w:rPr>
          <w:noProof/>
          <w:webHidden/>
        </w:rPr>
      </w:r>
      <w:r>
        <w:rPr>
          <w:noProof/>
          <w:webHidden/>
        </w:rPr>
        <w:fldChar w:fldCharType="separate"/>
      </w:r>
      <w:ins w:id="2603" w:author="Carsten Hein" w:date="2022-01-03T08:40:00Z">
        <w:r>
          <w:rPr>
            <w:noProof/>
            <w:webHidden/>
          </w:rPr>
          <w:t>68</w:t>
        </w:r>
        <w:r>
          <w:rPr>
            <w:noProof/>
            <w:webHidden/>
          </w:rPr>
          <w:fldChar w:fldCharType="end"/>
        </w:r>
        <w:r w:rsidRPr="000F7A0F">
          <w:rPr>
            <w:rStyle w:val="Hyperlink"/>
            <w:noProof/>
          </w:rPr>
          <w:fldChar w:fldCharType="end"/>
        </w:r>
      </w:ins>
    </w:p>
    <w:p w14:paraId="1C8D655F" w14:textId="2D30B921" w:rsidR="009737A6" w:rsidRDefault="009737A6">
      <w:pPr>
        <w:pStyle w:val="Abbildungsverzeichnis"/>
        <w:tabs>
          <w:tab w:val="right" w:pos="9060"/>
        </w:tabs>
        <w:rPr>
          <w:ins w:id="2604" w:author="Carsten Hein" w:date="2022-01-03T08:40:00Z"/>
          <w:rFonts w:asciiTheme="minorHAnsi" w:eastAsiaTheme="minorEastAsia" w:hAnsiTheme="minorHAnsi"/>
          <w:noProof/>
          <w:sz w:val="22"/>
          <w:lang w:eastAsia="de-DE"/>
        </w:rPr>
      </w:pPr>
      <w:ins w:id="2605"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3"</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7 Prüfprogramm der Biegeversuche</w:t>
        </w:r>
        <w:r>
          <w:rPr>
            <w:noProof/>
            <w:webHidden/>
          </w:rPr>
          <w:tab/>
        </w:r>
        <w:r>
          <w:rPr>
            <w:noProof/>
            <w:webHidden/>
          </w:rPr>
          <w:fldChar w:fldCharType="begin"/>
        </w:r>
        <w:r>
          <w:rPr>
            <w:noProof/>
            <w:webHidden/>
          </w:rPr>
          <w:instrText xml:space="preserve"> PAGEREF _Toc92091863 \h </w:instrText>
        </w:r>
      </w:ins>
      <w:r>
        <w:rPr>
          <w:noProof/>
          <w:webHidden/>
        </w:rPr>
      </w:r>
      <w:r>
        <w:rPr>
          <w:noProof/>
          <w:webHidden/>
        </w:rPr>
        <w:fldChar w:fldCharType="separate"/>
      </w:r>
      <w:ins w:id="2606" w:author="Carsten Hein" w:date="2022-01-03T08:40:00Z">
        <w:r>
          <w:rPr>
            <w:noProof/>
            <w:webHidden/>
          </w:rPr>
          <w:t>70</w:t>
        </w:r>
        <w:r>
          <w:rPr>
            <w:noProof/>
            <w:webHidden/>
          </w:rPr>
          <w:fldChar w:fldCharType="end"/>
        </w:r>
        <w:r w:rsidRPr="000F7A0F">
          <w:rPr>
            <w:rStyle w:val="Hyperlink"/>
            <w:noProof/>
          </w:rPr>
          <w:fldChar w:fldCharType="end"/>
        </w:r>
      </w:ins>
    </w:p>
    <w:p w14:paraId="7776B225" w14:textId="27472265" w:rsidR="009737A6" w:rsidRDefault="009737A6">
      <w:pPr>
        <w:pStyle w:val="Abbildungsverzeichnis"/>
        <w:tabs>
          <w:tab w:val="right" w:pos="9060"/>
        </w:tabs>
        <w:rPr>
          <w:ins w:id="2607" w:author="Carsten Hein" w:date="2022-01-03T08:40:00Z"/>
          <w:rFonts w:asciiTheme="minorHAnsi" w:eastAsiaTheme="minorEastAsia" w:hAnsiTheme="minorHAnsi"/>
          <w:noProof/>
          <w:sz w:val="22"/>
          <w:lang w:eastAsia="de-DE"/>
        </w:rPr>
      </w:pPr>
      <w:ins w:id="2608"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4"</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8 Bruchlasten der 4-Punkt-Biegeversuche</w:t>
        </w:r>
        <w:r>
          <w:rPr>
            <w:noProof/>
            <w:webHidden/>
          </w:rPr>
          <w:tab/>
        </w:r>
        <w:r>
          <w:rPr>
            <w:noProof/>
            <w:webHidden/>
          </w:rPr>
          <w:fldChar w:fldCharType="begin"/>
        </w:r>
        <w:r>
          <w:rPr>
            <w:noProof/>
            <w:webHidden/>
          </w:rPr>
          <w:instrText xml:space="preserve"> PAGEREF _Toc92091864 \h </w:instrText>
        </w:r>
      </w:ins>
      <w:r>
        <w:rPr>
          <w:noProof/>
          <w:webHidden/>
        </w:rPr>
      </w:r>
      <w:r>
        <w:rPr>
          <w:noProof/>
          <w:webHidden/>
        </w:rPr>
        <w:fldChar w:fldCharType="separate"/>
      </w:r>
      <w:ins w:id="2609" w:author="Carsten Hein" w:date="2022-01-03T08:40:00Z">
        <w:r>
          <w:rPr>
            <w:noProof/>
            <w:webHidden/>
          </w:rPr>
          <w:t>74</w:t>
        </w:r>
        <w:r>
          <w:rPr>
            <w:noProof/>
            <w:webHidden/>
          </w:rPr>
          <w:fldChar w:fldCharType="end"/>
        </w:r>
        <w:r w:rsidRPr="000F7A0F">
          <w:rPr>
            <w:rStyle w:val="Hyperlink"/>
            <w:noProof/>
          </w:rPr>
          <w:fldChar w:fldCharType="end"/>
        </w:r>
      </w:ins>
    </w:p>
    <w:p w14:paraId="1F9D1DF8" w14:textId="4A5A1990" w:rsidR="009737A6" w:rsidRDefault="009737A6">
      <w:pPr>
        <w:pStyle w:val="Abbildungsverzeichnis"/>
        <w:tabs>
          <w:tab w:val="right" w:pos="9060"/>
        </w:tabs>
        <w:rPr>
          <w:ins w:id="2610" w:author="Carsten Hein" w:date="2022-01-03T08:40:00Z"/>
          <w:rFonts w:asciiTheme="minorHAnsi" w:eastAsiaTheme="minorEastAsia" w:hAnsiTheme="minorHAnsi"/>
          <w:noProof/>
          <w:sz w:val="22"/>
          <w:lang w:eastAsia="de-DE"/>
        </w:rPr>
      </w:pPr>
      <w:ins w:id="2611"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5"</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9 Materialeigenschaften zur Modellierung und BemessungTabelle 19 der Biegeversuche</w:t>
        </w:r>
        <w:r>
          <w:rPr>
            <w:noProof/>
            <w:webHidden/>
          </w:rPr>
          <w:tab/>
        </w:r>
        <w:r>
          <w:rPr>
            <w:noProof/>
            <w:webHidden/>
          </w:rPr>
          <w:fldChar w:fldCharType="begin"/>
        </w:r>
        <w:r>
          <w:rPr>
            <w:noProof/>
            <w:webHidden/>
          </w:rPr>
          <w:instrText xml:space="preserve"> PAGEREF _Toc92091865 \h </w:instrText>
        </w:r>
      </w:ins>
      <w:r>
        <w:rPr>
          <w:noProof/>
          <w:webHidden/>
        </w:rPr>
      </w:r>
      <w:r>
        <w:rPr>
          <w:noProof/>
          <w:webHidden/>
        </w:rPr>
        <w:fldChar w:fldCharType="separate"/>
      </w:r>
      <w:ins w:id="2612" w:author="Carsten Hein" w:date="2022-01-03T08:40:00Z">
        <w:r>
          <w:rPr>
            <w:noProof/>
            <w:webHidden/>
          </w:rPr>
          <w:t>76</w:t>
        </w:r>
        <w:r>
          <w:rPr>
            <w:noProof/>
            <w:webHidden/>
          </w:rPr>
          <w:fldChar w:fldCharType="end"/>
        </w:r>
        <w:r w:rsidRPr="000F7A0F">
          <w:rPr>
            <w:rStyle w:val="Hyperlink"/>
            <w:noProof/>
          </w:rPr>
          <w:fldChar w:fldCharType="end"/>
        </w:r>
      </w:ins>
    </w:p>
    <w:p w14:paraId="6993758E" w14:textId="1BC70A90" w:rsidR="009737A6" w:rsidRDefault="009737A6">
      <w:pPr>
        <w:pStyle w:val="Abbildungsverzeichnis"/>
        <w:tabs>
          <w:tab w:val="right" w:pos="9060"/>
        </w:tabs>
        <w:rPr>
          <w:ins w:id="2613" w:author="Carsten Hein" w:date="2022-01-03T08:40:00Z"/>
          <w:rFonts w:asciiTheme="minorHAnsi" w:eastAsiaTheme="minorEastAsia" w:hAnsiTheme="minorHAnsi"/>
          <w:noProof/>
          <w:sz w:val="22"/>
          <w:lang w:eastAsia="de-DE"/>
        </w:rPr>
      </w:pPr>
      <w:ins w:id="2614"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6"</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0  Bemessungstragfähigkeit von Assy PLUS VG Schrauben, eingeschraubt in einem Winkel von 70° bei einer Einschraublänge von 300 mm, berechnet nach ETA-11/0190</w:t>
        </w:r>
        <w:r>
          <w:rPr>
            <w:noProof/>
            <w:webHidden/>
          </w:rPr>
          <w:tab/>
        </w:r>
        <w:r>
          <w:rPr>
            <w:noProof/>
            <w:webHidden/>
          </w:rPr>
          <w:fldChar w:fldCharType="begin"/>
        </w:r>
        <w:r>
          <w:rPr>
            <w:noProof/>
            <w:webHidden/>
          </w:rPr>
          <w:instrText xml:space="preserve"> PAGEREF _Toc92091866 \h </w:instrText>
        </w:r>
      </w:ins>
      <w:r>
        <w:rPr>
          <w:noProof/>
          <w:webHidden/>
        </w:rPr>
      </w:r>
      <w:r>
        <w:rPr>
          <w:noProof/>
          <w:webHidden/>
        </w:rPr>
        <w:fldChar w:fldCharType="separate"/>
      </w:r>
      <w:ins w:id="2615" w:author="Carsten Hein" w:date="2022-01-03T08:40:00Z">
        <w:r>
          <w:rPr>
            <w:noProof/>
            <w:webHidden/>
          </w:rPr>
          <w:t>80</w:t>
        </w:r>
        <w:r>
          <w:rPr>
            <w:noProof/>
            <w:webHidden/>
          </w:rPr>
          <w:fldChar w:fldCharType="end"/>
        </w:r>
        <w:r w:rsidRPr="000F7A0F">
          <w:rPr>
            <w:rStyle w:val="Hyperlink"/>
            <w:noProof/>
          </w:rPr>
          <w:fldChar w:fldCharType="end"/>
        </w:r>
      </w:ins>
    </w:p>
    <w:p w14:paraId="5911A6D8" w14:textId="1D32B828" w:rsidR="009737A6" w:rsidRDefault="009737A6">
      <w:pPr>
        <w:pStyle w:val="Abbildungsverzeichnis"/>
        <w:tabs>
          <w:tab w:val="right" w:pos="9060"/>
        </w:tabs>
        <w:rPr>
          <w:ins w:id="2616" w:author="Carsten Hein" w:date="2022-01-03T08:40:00Z"/>
          <w:rFonts w:asciiTheme="minorHAnsi" w:eastAsiaTheme="minorEastAsia" w:hAnsiTheme="minorHAnsi"/>
          <w:noProof/>
          <w:sz w:val="22"/>
          <w:lang w:eastAsia="de-DE"/>
        </w:rPr>
      </w:pPr>
      <w:ins w:id="2617"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7"</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1 Übersicht über die Vergabeverfahren</w:t>
        </w:r>
        <w:r>
          <w:rPr>
            <w:noProof/>
            <w:webHidden/>
          </w:rPr>
          <w:tab/>
        </w:r>
        <w:r>
          <w:rPr>
            <w:noProof/>
            <w:webHidden/>
          </w:rPr>
          <w:fldChar w:fldCharType="begin"/>
        </w:r>
        <w:r>
          <w:rPr>
            <w:noProof/>
            <w:webHidden/>
          </w:rPr>
          <w:instrText xml:space="preserve"> PAGEREF _Toc92091867 \h </w:instrText>
        </w:r>
      </w:ins>
      <w:r>
        <w:rPr>
          <w:noProof/>
          <w:webHidden/>
        </w:rPr>
      </w:r>
      <w:r>
        <w:rPr>
          <w:noProof/>
          <w:webHidden/>
        </w:rPr>
        <w:fldChar w:fldCharType="separate"/>
      </w:r>
      <w:ins w:id="2618" w:author="Carsten Hein" w:date="2022-01-03T08:40:00Z">
        <w:r>
          <w:rPr>
            <w:noProof/>
            <w:webHidden/>
          </w:rPr>
          <w:t>87</w:t>
        </w:r>
        <w:r>
          <w:rPr>
            <w:noProof/>
            <w:webHidden/>
          </w:rPr>
          <w:fldChar w:fldCharType="end"/>
        </w:r>
        <w:r w:rsidRPr="000F7A0F">
          <w:rPr>
            <w:rStyle w:val="Hyperlink"/>
            <w:noProof/>
          </w:rPr>
          <w:fldChar w:fldCharType="end"/>
        </w:r>
      </w:ins>
    </w:p>
    <w:p w14:paraId="014E2FFB" w14:textId="153A99A4" w:rsidR="00420E44" w:rsidDel="009737A6" w:rsidRDefault="00420E44">
      <w:pPr>
        <w:pStyle w:val="Abbildungsverzeichnis"/>
        <w:tabs>
          <w:tab w:val="right" w:pos="9060"/>
        </w:tabs>
        <w:rPr>
          <w:del w:id="2619" w:author="Carsten Hein" w:date="2022-01-03T08:40:00Z"/>
          <w:rFonts w:asciiTheme="minorHAnsi" w:eastAsiaTheme="minorEastAsia" w:hAnsiTheme="minorHAnsi"/>
          <w:noProof/>
          <w:sz w:val="22"/>
          <w:lang w:eastAsia="de-DE"/>
        </w:rPr>
      </w:pPr>
      <w:del w:id="2620" w:author="Carsten Hein" w:date="2022-01-03T08:40:00Z">
        <w:r w:rsidRPr="009737A6" w:rsidDel="009737A6">
          <w:rPr>
            <w:rPrChange w:id="2621" w:author="Carsten Hein" w:date="2022-01-03T08:40:00Z">
              <w:rPr>
                <w:rStyle w:val="Hyperlink"/>
                <w:noProof/>
              </w:rPr>
            </w:rPrChange>
          </w:rPr>
          <w:delText>Tabelle 1 Schallschutztechnisch untersuchte Deckenvarianten</w:delText>
        </w:r>
        <w:r w:rsidDel="009737A6">
          <w:rPr>
            <w:noProof/>
            <w:webHidden/>
          </w:rPr>
          <w:tab/>
          <w:delText>9</w:delText>
        </w:r>
      </w:del>
    </w:p>
    <w:p w14:paraId="2F935846" w14:textId="638F24F5" w:rsidR="00420E44" w:rsidDel="009737A6" w:rsidRDefault="00420E44">
      <w:pPr>
        <w:pStyle w:val="Abbildungsverzeichnis"/>
        <w:tabs>
          <w:tab w:val="right" w:pos="9060"/>
        </w:tabs>
        <w:rPr>
          <w:del w:id="2622" w:author="Carsten Hein" w:date="2022-01-03T08:40:00Z"/>
          <w:rFonts w:asciiTheme="minorHAnsi" w:eastAsiaTheme="minorEastAsia" w:hAnsiTheme="minorHAnsi"/>
          <w:noProof/>
          <w:sz w:val="22"/>
          <w:lang w:eastAsia="de-DE"/>
        </w:rPr>
      </w:pPr>
      <w:del w:id="2623" w:author="Carsten Hein" w:date="2022-01-03T08:40:00Z">
        <w:r w:rsidRPr="009737A6" w:rsidDel="009737A6">
          <w:rPr>
            <w:rPrChange w:id="2624" w:author="Carsten Hein" w:date="2022-01-03T08:40:00Z">
              <w:rPr>
                <w:rStyle w:val="Hyperlink"/>
                <w:noProof/>
              </w:rPr>
            </w:rPrChange>
          </w:rPr>
          <w:delText>Tabelle 2 Schalltechnische Anforderungen</w:delText>
        </w:r>
        <w:r w:rsidDel="009737A6">
          <w:rPr>
            <w:noProof/>
            <w:webHidden/>
          </w:rPr>
          <w:tab/>
          <w:delText>10</w:delText>
        </w:r>
      </w:del>
    </w:p>
    <w:p w14:paraId="42AE2FBA" w14:textId="13AB8392" w:rsidR="00420E44" w:rsidDel="009737A6" w:rsidRDefault="00420E44">
      <w:pPr>
        <w:pStyle w:val="Abbildungsverzeichnis"/>
        <w:tabs>
          <w:tab w:val="right" w:pos="9060"/>
        </w:tabs>
        <w:rPr>
          <w:del w:id="2625" w:author="Carsten Hein" w:date="2022-01-03T08:40:00Z"/>
          <w:rFonts w:asciiTheme="minorHAnsi" w:eastAsiaTheme="minorEastAsia" w:hAnsiTheme="minorHAnsi"/>
          <w:noProof/>
          <w:sz w:val="22"/>
          <w:lang w:eastAsia="de-DE"/>
        </w:rPr>
      </w:pPr>
      <w:del w:id="2626" w:author="Carsten Hein" w:date="2022-01-03T08:40:00Z">
        <w:r w:rsidRPr="009737A6" w:rsidDel="009737A6">
          <w:rPr>
            <w:rPrChange w:id="2627" w:author="Carsten Hein" w:date="2022-01-03T08:40:00Z">
              <w:rPr>
                <w:rStyle w:val="Hyperlink"/>
                <w:noProof/>
              </w:rPr>
            </w:rPrChange>
          </w:rPr>
          <w:delText>Tabelle 3 Berechnungsergebnisse für Deckenaufbau Typ B1</w:delText>
        </w:r>
        <w:r w:rsidDel="009737A6">
          <w:rPr>
            <w:noProof/>
            <w:webHidden/>
          </w:rPr>
          <w:tab/>
          <w:delText>11</w:delText>
        </w:r>
      </w:del>
    </w:p>
    <w:p w14:paraId="2F69BDB0" w14:textId="6D2D0C3F" w:rsidR="00420E44" w:rsidDel="009737A6" w:rsidRDefault="00420E44">
      <w:pPr>
        <w:pStyle w:val="Abbildungsverzeichnis"/>
        <w:tabs>
          <w:tab w:val="right" w:pos="9060"/>
        </w:tabs>
        <w:rPr>
          <w:del w:id="2628" w:author="Carsten Hein" w:date="2022-01-03T08:40:00Z"/>
          <w:rFonts w:asciiTheme="minorHAnsi" w:eastAsiaTheme="minorEastAsia" w:hAnsiTheme="minorHAnsi"/>
          <w:noProof/>
          <w:sz w:val="22"/>
          <w:lang w:eastAsia="de-DE"/>
        </w:rPr>
      </w:pPr>
      <w:del w:id="2629" w:author="Carsten Hein" w:date="2022-01-03T08:40:00Z">
        <w:r w:rsidRPr="009737A6" w:rsidDel="009737A6">
          <w:rPr>
            <w:rPrChange w:id="2630" w:author="Carsten Hein" w:date="2022-01-03T08:40:00Z">
              <w:rPr>
                <w:rStyle w:val="Hyperlink"/>
                <w:noProof/>
              </w:rPr>
            </w:rPrChange>
          </w:rPr>
          <w:delText>Tabelle 4 Berechnungsergebnisse für Deckenaufbau Typ W1 - ohne Unterdecke</w:delText>
        </w:r>
        <w:r w:rsidDel="009737A6">
          <w:rPr>
            <w:noProof/>
            <w:webHidden/>
          </w:rPr>
          <w:tab/>
          <w:delText>12</w:delText>
        </w:r>
      </w:del>
    </w:p>
    <w:p w14:paraId="069ED345" w14:textId="3E16AD77" w:rsidR="00420E44" w:rsidDel="009737A6" w:rsidRDefault="00420E44">
      <w:pPr>
        <w:pStyle w:val="Abbildungsverzeichnis"/>
        <w:tabs>
          <w:tab w:val="right" w:pos="9060"/>
        </w:tabs>
        <w:rPr>
          <w:del w:id="2631" w:author="Carsten Hein" w:date="2022-01-03T08:40:00Z"/>
          <w:rFonts w:asciiTheme="minorHAnsi" w:eastAsiaTheme="minorEastAsia" w:hAnsiTheme="minorHAnsi"/>
          <w:noProof/>
          <w:sz w:val="22"/>
          <w:lang w:eastAsia="de-DE"/>
        </w:rPr>
      </w:pPr>
      <w:del w:id="2632" w:author="Carsten Hein" w:date="2022-01-03T08:40:00Z">
        <w:r w:rsidRPr="009737A6" w:rsidDel="009737A6">
          <w:rPr>
            <w:rPrChange w:id="2633" w:author="Carsten Hein" w:date="2022-01-03T08:40:00Z">
              <w:rPr>
                <w:rStyle w:val="Hyperlink"/>
                <w:noProof/>
              </w:rPr>
            </w:rPrChange>
          </w:rPr>
          <w:delText>Tabelle 5 Berechnungsergebnisse für Deckenaufbau Typ "W2" - ohne Unterdecke</w:delText>
        </w:r>
        <w:r w:rsidDel="009737A6">
          <w:rPr>
            <w:noProof/>
            <w:webHidden/>
          </w:rPr>
          <w:tab/>
          <w:delText>12</w:delText>
        </w:r>
      </w:del>
    </w:p>
    <w:p w14:paraId="161BB8BD" w14:textId="47E30DDD" w:rsidR="00420E44" w:rsidDel="009737A6" w:rsidRDefault="00420E44">
      <w:pPr>
        <w:pStyle w:val="Abbildungsverzeichnis"/>
        <w:tabs>
          <w:tab w:val="right" w:pos="9060"/>
        </w:tabs>
        <w:rPr>
          <w:del w:id="2634" w:author="Carsten Hein" w:date="2022-01-03T08:40:00Z"/>
          <w:rFonts w:asciiTheme="minorHAnsi" w:eastAsiaTheme="minorEastAsia" w:hAnsiTheme="minorHAnsi"/>
          <w:noProof/>
          <w:sz w:val="22"/>
          <w:lang w:eastAsia="de-DE"/>
        </w:rPr>
      </w:pPr>
      <w:del w:id="2635" w:author="Carsten Hein" w:date="2022-01-03T08:40:00Z">
        <w:r w:rsidRPr="009737A6" w:rsidDel="009737A6">
          <w:rPr>
            <w:rPrChange w:id="2636" w:author="Carsten Hein" w:date="2022-01-03T08:40:00Z">
              <w:rPr>
                <w:rStyle w:val="Hyperlink"/>
                <w:noProof/>
              </w:rPr>
            </w:rPrChange>
          </w:rPr>
          <w:delText>Tabelle 6 Bodenaufbauten</w:delText>
        </w:r>
        <w:r w:rsidDel="009737A6">
          <w:rPr>
            <w:noProof/>
            <w:webHidden/>
          </w:rPr>
          <w:tab/>
          <w:delText>14</w:delText>
        </w:r>
      </w:del>
    </w:p>
    <w:p w14:paraId="408AE6C1" w14:textId="67C9790C" w:rsidR="00420E44" w:rsidDel="009737A6" w:rsidRDefault="00420E44">
      <w:pPr>
        <w:pStyle w:val="Abbildungsverzeichnis"/>
        <w:tabs>
          <w:tab w:val="right" w:pos="9060"/>
        </w:tabs>
        <w:rPr>
          <w:del w:id="2637" w:author="Carsten Hein" w:date="2022-01-03T08:40:00Z"/>
          <w:rFonts w:asciiTheme="minorHAnsi" w:eastAsiaTheme="minorEastAsia" w:hAnsiTheme="minorHAnsi"/>
          <w:noProof/>
          <w:sz w:val="22"/>
          <w:lang w:eastAsia="de-DE"/>
        </w:rPr>
      </w:pPr>
      <w:del w:id="2638" w:author="Carsten Hein" w:date="2022-01-03T08:40:00Z">
        <w:r w:rsidRPr="009737A6" w:rsidDel="009737A6">
          <w:rPr>
            <w:rPrChange w:id="2639" w:author="Carsten Hein" w:date="2022-01-03T08:40:00Z">
              <w:rPr>
                <w:rStyle w:val="Hyperlink"/>
                <w:noProof/>
              </w:rPr>
            </w:rPrChange>
          </w:rPr>
          <w:delText>Tabelle 7 Parameter und Stufen für die brandschutztechnische Vorbemessung der Balken</w:delText>
        </w:r>
        <w:r w:rsidDel="009737A6">
          <w:rPr>
            <w:noProof/>
            <w:webHidden/>
          </w:rPr>
          <w:tab/>
          <w:delText>26</w:delText>
        </w:r>
      </w:del>
    </w:p>
    <w:p w14:paraId="2BC34784" w14:textId="7E679E3C" w:rsidR="00420E44" w:rsidDel="009737A6" w:rsidRDefault="00420E44">
      <w:pPr>
        <w:pStyle w:val="Abbildungsverzeichnis"/>
        <w:tabs>
          <w:tab w:val="right" w:pos="9060"/>
        </w:tabs>
        <w:rPr>
          <w:del w:id="2640" w:author="Carsten Hein" w:date="2022-01-03T08:40:00Z"/>
          <w:rFonts w:asciiTheme="minorHAnsi" w:eastAsiaTheme="minorEastAsia" w:hAnsiTheme="minorHAnsi"/>
          <w:noProof/>
          <w:sz w:val="22"/>
          <w:lang w:eastAsia="de-DE"/>
        </w:rPr>
      </w:pPr>
      <w:del w:id="2641" w:author="Carsten Hein" w:date="2022-01-03T08:40:00Z">
        <w:r w:rsidRPr="009737A6" w:rsidDel="009737A6">
          <w:rPr>
            <w:rPrChange w:id="2642" w:author="Carsten Hein" w:date="2022-01-03T08:40:00Z">
              <w:rPr>
                <w:rStyle w:val="Hyperlink"/>
                <w:noProof/>
              </w:rPr>
            </w:rPrChange>
          </w:rPr>
          <w:delText>Tabelle 8 Verbundkriechzahlen für Holz, Beton und Verbundmittel in Abhängigkeit vond er Nutzungsklasse und der Endkriechzahl des Betons</w:delText>
        </w:r>
        <w:r w:rsidDel="009737A6">
          <w:rPr>
            <w:noProof/>
            <w:webHidden/>
          </w:rPr>
          <w:tab/>
          <w:delText>29</w:delText>
        </w:r>
      </w:del>
    </w:p>
    <w:p w14:paraId="7D9B5EC7" w14:textId="0324666F" w:rsidR="00420E44" w:rsidDel="009737A6" w:rsidRDefault="00420E44">
      <w:pPr>
        <w:pStyle w:val="Abbildungsverzeichnis"/>
        <w:tabs>
          <w:tab w:val="right" w:pos="9060"/>
        </w:tabs>
        <w:rPr>
          <w:del w:id="2643" w:author="Carsten Hein" w:date="2022-01-03T08:40:00Z"/>
          <w:rFonts w:asciiTheme="minorHAnsi" w:eastAsiaTheme="minorEastAsia" w:hAnsiTheme="minorHAnsi"/>
          <w:noProof/>
          <w:sz w:val="22"/>
          <w:lang w:eastAsia="de-DE"/>
        </w:rPr>
      </w:pPr>
      <w:del w:id="2644" w:author="Carsten Hein" w:date="2022-01-03T08:40:00Z">
        <w:r w:rsidRPr="009737A6" w:rsidDel="009737A6">
          <w:rPr>
            <w:rPrChange w:id="2645" w:author="Carsten Hein" w:date="2022-01-03T08:40:00Z">
              <w:rPr>
                <w:rStyle w:val="Hyperlink"/>
                <w:noProof/>
              </w:rPr>
            </w:rPrChange>
          </w:rPr>
          <w:delText>Tabelle 9 Grenzwerte für Eigenfrequenz und Durchbiegung bei den Schwingungsnachweise von Decken nach (Hamm, 2018)</w:delText>
        </w:r>
        <w:r w:rsidDel="009737A6">
          <w:rPr>
            <w:noProof/>
            <w:webHidden/>
          </w:rPr>
          <w:tab/>
          <w:delText>31</w:delText>
        </w:r>
      </w:del>
    </w:p>
    <w:p w14:paraId="4C8FF19A" w14:textId="6256E21A" w:rsidR="00420E44" w:rsidDel="009737A6" w:rsidRDefault="00420E44">
      <w:pPr>
        <w:pStyle w:val="Abbildungsverzeichnis"/>
        <w:tabs>
          <w:tab w:val="right" w:pos="9060"/>
        </w:tabs>
        <w:rPr>
          <w:del w:id="2646" w:author="Carsten Hein" w:date="2022-01-03T08:40:00Z"/>
          <w:rFonts w:asciiTheme="minorHAnsi" w:eastAsiaTheme="minorEastAsia" w:hAnsiTheme="minorHAnsi"/>
          <w:noProof/>
          <w:sz w:val="22"/>
          <w:lang w:eastAsia="de-DE"/>
        </w:rPr>
      </w:pPr>
      <w:del w:id="2647" w:author="Carsten Hein" w:date="2022-01-03T08:40:00Z">
        <w:r w:rsidRPr="009737A6" w:rsidDel="009737A6">
          <w:rPr>
            <w:rPrChange w:id="2648" w:author="Carsten Hein" w:date="2022-01-03T08:40:00Z">
              <w:rPr>
                <w:rStyle w:val="Hyperlink"/>
                <w:noProof/>
              </w:rPr>
            </w:rPrChange>
          </w:rPr>
          <w:lastRenderedPageBreak/>
          <w:delText>Tabelle 10 Lastfallkombinationen für die Bemessung der Holz-Beton-Verbundkonstruktion innerhalb der Parameterstudie</w:delText>
        </w:r>
        <w:r w:rsidDel="009737A6">
          <w:rPr>
            <w:noProof/>
            <w:webHidden/>
          </w:rPr>
          <w:tab/>
          <w:delText>32</w:delText>
        </w:r>
      </w:del>
    </w:p>
    <w:p w14:paraId="49347DC8" w14:textId="59714794" w:rsidR="00420E44" w:rsidDel="009737A6" w:rsidRDefault="00420E44">
      <w:pPr>
        <w:pStyle w:val="Abbildungsverzeichnis"/>
        <w:tabs>
          <w:tab w:val="right" w:pos="9060"/>
        </w:tabs>
        <w:rPr>
          <w:del w:id="2649" w:author="Carsten Hein" w:date="2022-01-03T08:40:00Z"/>
          <w:rFonts w:asciiTheme="minorHAnsi" w:eastAsiaTheme="minorEastAsia" w:hAnsiTheme="minorHAnsi"/>
          <w:noProof/>
          <w:sz w:val="22"/>
          <w:lang w:eastAsia="de-DE"/>
        </w:rPr>
      </w:pPr>
      <w:del w:id="2650" w:author="Carsten Hein" w:date="2022-01-03T08:40:00Z">
        <w:r w:rsidRPr="009737A6" w:rsidDel="009737A6">
          <w:rPr>
            <w:rPrChange w:id="2651" w:author="Carsten Hein" w:date="2022-01-03T08:40:00Z">
              <w:rPr>
                <w:rStyle w:val="Hyperlink"/>
                <w:noProof/>
              </w:rPr>
            </w:rPrChange>
          </w:rPr>
          <w:delText>Tabelle 11 Übersicht über die Schraubenversuche (je drei Probekörper pro Serie)</w:delText>
        </w:r>
        <w:r w:rsidDel="009737A6">
          <w:rPr>
            <w:noProof/>
            <w:webHidden/>
          </w:rPr>
          <w:tab/>
          <w:delText>35</w:delText>
        </w:r>
      </w:del>
    </w:p>
    <w:p w14:paraId="7DCA3D84" w14:textId="38471B99" w:rsidR="00420E44" w:rsidDel="009737A6" w:rsidRDefault="00420E44">
      <w:pPr>
        <w:pStyle w:val="Abbildungsverzeichnis"/>
        <w:tabs>
          <w:tab w:val="right" w:pos="9060"/>
        </w:tabs>
        <w:rPr>
          <w:del w:id="2652" w:author="Carsten Hein" w:date="2022-01-03T08:40:00Z"/>
          <w:rFonts w:asciiTheme="minorHAnsi" w:eastAsiaTheme="minorEastAsia" w:hAnsiTheme="minorHAnsi"/>
          <w:noProof/>
          <w:sz w:val="22"/>
          <w:lang w:eastAsia="de-DE"/>
        </w:rPr>
      </w:pPr>
      <w:del w:id="2653" w:author="Carsten Hein" w:date="2022-01-03T08:40:00Z">
        <w:r w:rsidRPr="009737A6" w:rsidDel="009737A6">
          <w:rPr>
            <w:rPrChange w:id="2654" w:author="Carsten Hein" w:date="2022-01-03T08:40:00Z">
              <w:rPr>
                <w:rStyle w:val="Hyperlink"/>
                <w:noProof/>
              </w:rPr>
            </w:rPrChange>
          </w:rPr>
          <w:delText>Tabelle 12 Übersicht über die untersuchten Klebstoffe</w:delText>
        </w:r>
        <w:r w:rsidDel="009737A6">
          <w:rPr>
            <w:noProof/>
            <w:webHidden/>
          </w:rPr>
          <w:tab/>
          <w:delText>49</w:delText>
        </w:r>
      </w:del>
    </w:p>
    <w:p w14:paraId="52A6E551" w14:textId="1CCFF61E" w:rsidR="00420E44" w:rsidDel="009737A6" w:rsidRDefault="00420E44">
      <w:pPr>
        <w:pStyle w:val="Abbildungsverzeichnis"/>
        <w:tabs>
          <w:tab w:val="right" w:pos="9060"/>
        </w:tabs>
        <w:rPr>
          <w:del w:id="2655" w:author="Carsten Hein" w:date="2022-01-03T08:40:00Z"/>
          <w:rFonts w:asciiTheme="minorHAnsi" w:eastAsiaTheme="minorEastAsia" w:hAnsiTheme="minorHAnsi"/>
          <w:noProof/>
          <w:sz w:val="22"/>
          <w:lang w:eastAsia="de-DE"/>
        </w:rPr>
      </w:pPr>
      <w:del w:id="2656" w:author="Carsten Hein" w:date="2022-01-03T08:40:00Z">
        <w:r w:rsidRPr="009737A6" w:rsidDel="009737A6">
          <w:rPr>
            <w:rPrChange w:id="2657" w:author="Carsten Hein" w:date="2022-01-03T08:40:00Z">
              <w:rPr>
                <w:rStyle w:val="Hyperlink"/>
                <w:noProof/>
              </w:rPr>
            </w:rPrChange>
          </w:rPr>
          <w:delText>Tabelle 13 Gesamtes Versuchsprogramm: Scherversuche</w:delText>
        </w:r>
        <w:r w:rsidDel="009737A6">
          <w:rPr>
            <w:noProof/>
            <w:webHidden/>
          </w:rPr>
          <w:tab/>
          <w:delText>50</w:delText>
        </w:r>
      </w:del>
    </w:p>
    <w:p w14:paraId="67B831B6" w14:textId="5ADAC54F" w:rsidR="00420E44" w:rsidDel="009737A6" w:rsidRDefault="00420E44">
      <w:pPr>
        <w:pStyle w:val="Abbildungsverzeichnis"/>
        <w:tabs>
          <w:tab w:val="right" w:pos="9060"/>
        </w:tabs>
        <w:rPr>
          <w:del w:id="2658" w:author="Carsten Hein" w:date="2022-01-03T08:40:00Z"/>
          <w:rFonts w:asciiTheme="minorHAnsi" w:eastAsiaTheme="minorEastAsia" w:hAnsiTheme="minorHAnsi"/>
          <w:noProof/>
          <w:sz w:val="22"/>
          <w:lang w:eastAsia="de-DE"/>
        </w:rPr>
      </w:pPr>
      <w:del w:id="2659" w:author="Carsten Hein" w:date="2022-01-03T08:40:00Z">
        <w:r w:rsidRPr="009737A6" w:rsidDel="009737A6">
          <w:rPr>
            <w:rPrChange w:id="2660" w:author="Carsten Hein" w:date="2022-01-03T08:40:00Z">
              <w:rPr>
                <w:rStyle w:val="Hyperlink"/>
                <w:noProof/>
              </w:rPr>
            </w:rPrChange>
          </w:rPr>
          <w:delText>Tabelle 14 Bruchspannungen und Versagensmodi der Scherversuche</w:delText>
        </w:r>
        <w:r w:rsidDel="009737A6">
          <w:rPr>
            <w:noProof/>
            <w:webHidden/>
          </w:rPr>
          <w:tab/>
          <w:delText>52</w:delText>
        </w:r>
      </w:del>
    </w:p>
    <w:p w14:paraId="2057F26E" w14:textId="1B54D6E4" w:rsidR="00420E44" w:rsidDel="009737A6" w:rsidRDefault="00420E44">
      <w:pPr>
        <w:pStyle w:val="Abbildungsverzeichnis"/>
        <w:tabs>
          <w:tab w:val="right" w:pos="9060"/>
        </w:tabs>
        <w:rPr>
          <w:del w:id="2661" w:author="Carsten Hein" w:date="2022-01-03T08:40:00Z"/>
          <w:rFonts w:asciiTheme="minorHAnsi" w:eastAsiaTheme="minorEastAsia" w:hAnsiTheme="minorHAnsi"/>
          <w:noProof/>
          <w:sz w:val="22"/>
          <w:lang w:eastAsia="de-DE"/>
        </w:rPr>
      </w:pPr>
      <w:del w:id="2662" w:author="Carsten Hein" w:date="2022-01-03T08:40:00Z">
        <w:r w:rsidRPr="009737A6" w:rsidDel="009737A6">
          <w:rPr>
            <w:rPrChange w:id="2663" w:author="Carsten Hein" w:date="2022-01-03T08:40:00Z">
              <w:rPr>
                <w:rStyle w:val="Hyperlink"/>
                <w:noProof/>
              </w:rPr>
            </w:rPrChange>
          </w:rPr>
          <w:delText>Tabelle 15 Übersicht über das Versuchsprogramm Schub-Biege-Versuche</w:delText>
        </w:r>
        <w:r w:rsidDel="009737A6">
          <w:rPr>
            <w:noProof/>
            <w:webHidden/>
          </w:rPr>
          <w:tab/>
          <w:delText>59</w:delText>
        </w:r>
      </w:del>
    </w:p>
    <w:p w14:paraId="68FC1B3C" w14:textId="51655A91" w:rsidR="00420E44" w:rsidDel="009737A6" w:rsidRDefault="00420E44">
      <w:pPr>
        <w:pStyle w:val="Abbildungsverzeichnis"/>
        <w:tabs>
          <w:tab w:val="right" w:pos="9060"/>
        </w:tabs>
        <w:rPr>
          <w:del w:id="2664" w:author="Carsten Hein" w:date="2022-01-03T08:40:00Z"/>
          <w:rFonts w:asciiTheme="minorHAnsi" w:eastAsiaTheme="minorEastAsia" w:hAnsiTheme="minorHAnsi"/>
          <w:noProof/>
          <w:sz w:val="22"/>
          <w:lang w:eastAsia="de-DE"/>
        </w:rPr>
      </w:pPr>
      <w:del w:id="2665" w:author="Carsten Hein" w:date="2022-01-03T08:40:00Z">
        <w:r w:rsidRPr="009737A6" w:rsidDel="009737A6">
          <w:rPr>
            <w:rPrChange w:id="2666" w:author="Carsten Hein" w:date="2022-01-03T08:40:00Z">
              <w:rPr>
                <w:rStyle w:val="Hyperlink"/>
                <w:noProof/>
              </w:rPr>
            </w:rPrChange>
          </w:rPr>
          <w:delText>Tabelle 16 Tabellenplatzhalter</w:delText>
        </w:r>
        <w:r w:rsidDel="009737A6">
          <w:rPr>
            <w:noProof/>
            <w:webHidden/>
          </w:rPr>
          <w:tab/>
          <w:delText>61</w:delText>
        </w:r>
      </w:del>
    </w:p>
    <w:p w14:paraId="2AADAC42" w14:textId="32C7082E" w:rsidR="00420E44" w:rsidDel="009737A6" w:rsidRDefault="00420E44">
      <w:pPr>
        <w:pStyle w:val="Abbildungsverzeichnis"/>
        <w:tabs>
          <w:tab w:val="right" w:pos="9060"/>
        </w:tabs>
        <w:rPr>
          <w:del w:id="2667" w:author="Carsten Hein" w:date="2022-01-03T08:40:00Z"/>
          <w:rFonts w:asciiTheme="minorHAnsi" w:eastAsiaTheme="minorEastAsia" w:hAnsiTheme="minorHAnsi"/>
          <w:noProof/>
          <w:sz w:val="22"/>
          <w:lang w:eastAsia="de-DE"/>
        </w:rPr>
      </w:pPr>
      <w:del w:id="2668" w:author="Carsten Hein" w:date="2022-01-03T08:40:00Z">
        <w:r w:rsidRPr="009737A6" w:rsidDel="009737A6">
          <w:rPr>
            <w:rPrChange w:id="2669" w:author="Carsten Hein" w:date="2022-01-03T08:40:00Z">
              <w:rPr>
                <w:rStyle w:val="Hyperlink"/>
                <w:noProof/>
              </w:rPr>
            </w:rPrChange>
          </w:rPr>
          <w:delText>Tabelle 17 Prüfprogramm der Biegeversuche</w:delText>
        </w:r>
        <w:r w:rsidDel="009737A6">
          <w:rPr>
            <w:noProof/>
            <w:webHidden/>
          </w:rPr>
          <w:tab/>
          <w:delText>63</w:delText>
        </w:r>
      </w:del>
    </w:p>
    <w:p w14:paraId="63B6232F" w14:textId="7ADD92FB" w:rsidR="00420E44" w:rsidDel="009737A6" w:rsidRDefault="00420E44">
      <w:pPr>
        <w:pStyle w:val="Abbildungsverzeichnis"/>
        <w:tabs>
          <w:tab w:val="right" w:pos="9060"/>
        </w:tabs>
        <w:rPr>
          <w:del w:id="2670" w:author="Carsten Hein" w:date="2022-01-03T08:40:00Z"/>
          <w:rFonts w:asciiTheme="minorHAnsi" w:eastAsiaTheme="minorEastAsia" w:hAnsiTheme="minorHAnsi"/>
          <w:noProof/>
          <w:sz w:val="22"/>
          <w:lang w:eastAsia="de-DE"/>
        </w:rPr>
      </w:pPr>
      <w:del w:id="2671" w:author="Carsten Hein" w:date="2022-01-03T08:40:00Z">
        <w:r w:rsidRPr="009737A6" w:rsidDel="009737A6">
          <w:rPr>
            <w:rPrChange w:id="2672" w:author="Carsten Hein" w:date="2022-01-03T08:40:00Z">
              <w:rPr>
                <w:rStyle w:val="Hyperlink"/>
                <w:noProof/>
              </w:rPr>
            </w:rPrChange>
          </w:rPr>
          <w:delText>Tabelle 18 Bruchlasten der 4-Punkt-Biegeversuche</w:delText>
        </w:r>
        <w:r w:rsidDel="009737A6">
          <w:rPr>
            <w:noProof/>
            <w:webHidden/>
          </w:rPr>
          <w:tab/>
          <w:delText>67</w:delText>
        </w:r>
      </w:del>
    </w:p>
    <w:p w14:paraId="5D70BFA7" w14:textId="31080024" w:rsidR="00420E44" w:rsidDel="009737A6" w:rsidRDefault="00420E44">
      <w:pPr>
        <w:pStyle w:val="Abbildungsverzeichnis"/>
        <w:tabs>
          <w:tab w:val="right" w:pos="9060"/>
        </w:tabs>
        <w:rPr>
          <w:del w:id="2673" w:author="Carsten Hein" w:date="2022-01-03T08:40:00Z"/>
          <w:rFonts w:asciiTheme="minorHAnsi" w:eastAsiaTheme="minorEastAsia" w:hAnsiTheme="minorHAnsi"/>
          <w:noProof/>
          <w:sz w:val="22"/>
          <w:lang w:eastAsia="de-DE"/>
        </w:rPr>
      </w:pPr>
      <w:del w:id="2674" w:author="Carsten Hein" w:date="2022-01-03T08:40:00Z">
        <w:r w:rsidRPr="009737A6" w:rsidDel="009737A6">
          <w:rPr>
            <w:rPrChange w:id="2675" w:author="Carsten Hein" w:date="2022-01-03T08:40:00Z">
              <w:rPr>
                <w:rStyle w:val="Hyperlink"/>
                <w:noProof/>
              </w:rPr>
            </w:rPrChange>
          </w:rPr>
          <w:delText>Tabelle 19 Materialeigenschaften zur Modellierung und Bemessung der Biegeversuche</w:delText>
        </w:r>
        <w:r w:rsidDel="009737A6">
          <w:rPr>
            <w:noProof/>
            <w:webHidden/>
          </w:rPr>
          <w:tab/>
          <w:delText>69</w:delText>
        </w:r>
      </w:del>
    </w:p>
    <w:p w14:paraId="497553FE" w14:textId="7D9907C3" w:rsidR="00420E44" w:rsidDel="009737A6" w:rsidRDefault="00420E44">
      <w:pPr>
        <w:pStyle w:val="Abbildungsverzeichnis"/>
        <w:tabs>
          <w:tab w:val="right" w:pos="9060"/>
        </w:tabs>
        <w:rPr>
          <w:del w:id="2676" w:author="Carsten Hein" w:date="2022-01-03T08:40:00Z"/>
          <w:rFonts w:asciiTheme="minorHAnsi" w:eastAsiaTheme="minorEastAsia" w:hAnsiTheme="minorHAnsi"/>
          <w:noProof/>
          <w:sz w:val="22"/>
          <w:lang w:eastAsia="de-DE"/>
        </w:rPr>
      </w:pPr>
      <w:del w:id="2677" w:author="Carsten Hein" w:date="2022-01-03T08:40:00Z">
        <w:r w:rsidRPr="009737A6" w:rsidDel="009737A6">
          <w:rPr>
            <w:rPrChange w:id="2678" w:author="Carsten Hein" w:date="2022-01-03T08:40:00Z">
              <w:rPr>
                <w:rStyle w:val="Hyperlink"/>
                <w:noProof/>
              </w:rPr>
            </w:rPrChange>
          </w:rPr>
          <w:delText>Tabelle 20  Bemessungstragfähigkeit von Assy PLUS VG Schrauben, eingeschraubt in einem Winkel von 70° bei einer Einschraublänge von 300 mm, berechnet nach ETA-11/0190</w:delText>
        </w:r>
        <w:r w:rsidDel="009737A6">
          <w:rPr>
            <w:noProof/>
            <w:webHidden/>
          </w:rPr>
          <w:tab/>
          <w:delText>73</w:delText>
        </w:r>
      </w:del>
    </w:p>
    <w:p w14:paraId="35240773" w14:textId="19D3D688" w:rsidR="00420E44" w:rsidDel="009737A6" w:rsidRDefault="00420E44">
      <w:pPr>
        <w:pStyle w:val="Abbildungsverzeichnis"/>
        <w:tabs>
          <w:tab w:val="right" w:pos="9060"/>
        </w:tabs>
        <w:rPr>
          <w:del w:id="2679" w:author="Carsten Hein" w:date="2022-01-03T08:40:00Z"/>
          <w:rFonts w:asciiTheme="minorHAnsi" w:eastAsiaTheme="minorEastAsia" w:hAnsiTheme="minorHAnsi"/>
          <w:noProof/>
          <w:sz w:val="22"/>
          <w:lang w:eastAsia="de-DE"/>
        </w:rPr>
      </w:pPr>
      <w:del w:id="2680" w:author="Carsten Hein" w:date="2022-01-03T08:40:00Z">
        <w:r w:rsidRPr="009737A6" w:rsidDel="009737A6">
          <w:rPr>
            <w:rPrChange w:id="2681" w:author="Carsten Hein" w:date="2022-01-03T08:40:00Z">
              <w:rPr>
                <w:rStyle w:val="Hyperlink"/>
                <w:noProof/>
              </w:rPr>
            </w:rPrChange>
          </w:rPr>
          <w:delText>Tabelle 21 Übersicht über die Vergabeverfahren</w:delText>
        </w:r>
        <w:r w:rsidDel="009737A6">
          <w:rPr>
            <w:noProof/>
            <w:webHidden/>
          </w:rPr>
          <w:tab/>
          <w:delText>78</w:delText>
        </w:r>
      </w:del>
    </w:p>
    <w:p w14:paraId="73D129CB" w14:textId="699B2E5A" w:rsidR="00151349" w:rsidRPr="00E81B1B" w:rsidRDefault="002A42A4" w:rsidP="002A42A4">
      <w:pPr>
        <w:spacing w:after="120"/>
      </w:pPr>
      <w:r w:rsidRPr="00E81B1B">
        <w:fldChar w:fldCharType="end"/>
      </w:r>
      <w:commentRangeEnd w:id="2555"/>
      <w:r w:rsidR="00FD30E6" w:rsidRPr="00E81B1B">
        <w:rPr>
          <w:rStyle w:val="Kommentarzeichen"/>
        </w:rPr>
        <w:commentReference w:id="2555"/>
      </w:r>
    </w:p>
    <w:p w14:paraId="0072C4D3" w14:textId="41217EAB" w:rsidR="00151349" w:rsidRPr="00E81B1B" w:rsidRDefault="00151349" w:rsidP="00151349"/>
    <w:p w14:paraId="3D052D9A" w14:textId="4B72013C" w:rsidR="00151349" w:rsidRPr="00E81B1B" w:rsidRDefault="00151349" w:rsidP="00151349">
      <w:r w:rsidRPr="00E81B1B">
        <w:br w:type="page"/>
      </w:r>
    </w:p>
    <w:p w14:paraId="325977CA" w14:textId="5368F159" w:rsidR="001F79D5" w:rsidRPr="00E81B1B" w:rsidRDefault="001F79D5" w:rsidP="00775F15">
      <w:pPr>
        <w:pStyle w:val="berschrift1"/>
      </w:pPr>
      <w:bookmarkStart w:id="2682" w:name="_Toc92091773"/>
      <w:bookmarkStart w:id="2683" w:name="_Toc92092215"/>
      <w:bookmarkStart w:id="2684" w:name="_Toc92092327"/>
      <w:bookmarkStart w:id="2685" w:name="_Toc93321091"/>
      <w:r w:rsidRPr="00E81B1B">
        <w:lastRenderedPageBreak/>
        <w:t>Anlagen</w:t>
      </w:r>
      <w:bookmarkEnd w:id="2682"/>
      <w:bookmarkEnd w:id="2683"/>
      <w:bookmarkEnd w:id="2684"/>
      <w:bookmarkEnd w:id="2685"/>
    </w:p>
    <w:p w14:paraId="355CF5C1" w14:textId="72FA7558" w:rsidR="001F79D5" w:rsidRPr="00E81B1B" w:rsidRDefault="00FD30E6" w:rsidP="001F79D5">
      <w:commentRangeStart w:id="2686"/>
      <w:r w:rsidRPr="00E81B1B">
        <w:t>Betonfestigkeit Würfel</w:t>
      </w:r>
    </w:p>
    <w:p w14:paraId="78C95E3D" w14:textId="4E088A1C" w:rsidR="001F79D5" w:rsidRPr="00E81B1B" w:rsidRDefault="001F79D5" w:rsidP="001F79D5"/>
    <w:p w14:paraId="38A7247F" w14:textId="1435DF41" w:rsidR="00FD30E6" w:rsidRPr="00E81B1B" w:rsidRDefault="00FD30E6" w:rsidP="001F79D5">
      <w:r w:rsidRPr="00E81B1B">
        <w:t>Ggf. Ergebnisse der Parameter studie</w:t>
      </w:r>
      <w:commentRangeEnd w:id="2686"/>
      <w:r w:rsidRPr="00E81B1B">
        <w:rPr>
          <w:rStyle w:val="Kommentarzeichen"/>
        </w:rPr>
        <w:commentReference w:id="2686"/>
      </w:r>
    </w:p>
    <w:p w14:paraId="139B336B" w14:textId="77777777" w:rsidR="00151349" w:rsidRPr="00E81B1B" w:rsidRDefault="00151349" w:rsidP="00151349"/>
    <w:p w14:paraId="014A5A11" w14:textId="77777777" w:rsidR="00151349" w:rsidRPr="00E81B1B" w:rsidRDefault="00151349" w:rsidP="00151349"/>
    <w:sectPr w:rsidR="00151349" w:rsidRPr="00E81B1B" w:rsidSect="007D720E">
      <w:footerReference w:type="first" r:id="rId127"/>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e" w:date="2021-09-29T23:20:00Z" w:initials="M">
    <w:p w14:paraId="7D6F5A38" w14:textId="5A368159" w:rsidR="00871883" w:rsidRDefault="00871883">
      <w:pPr>
        <w:pStyle w:val="Kommentartext"/>
      </w:pPr>
      <w:r>
        <w:rPr>
          <w:rStyle w:val="Kommentarzeichen"/>
        </w:rPr>
        <w:annotationRef/>
      </w:r>
      <w:r>
        <w:t>Titelvorschlag und Vorschlag für Titelbild (natürlich mit Angabe der Quelle im Impressum)</w:t>
      </w:r>
    </w:p>
  </w:comment>
  <w:comment w:id="11" w:author="Marie" w:date="2022-01-23T16:25:00Z" w:initials="M">
    <w:p w14:paraId="3306C284" w14:textId="5F34BCD3" w:rsidR="00871883" w:rsidRDefault="00871883">
      <w:pPr>
        <w:pStyle w:val="Kommentartext"/>
      </w:pPr>
      <w:r>
        <w:rPr>
          <w:rStyle w:val="Kommentarzeichen"/>
        </w:rPr>
        <w:annotationRef/>
      </w:r>
      <w:r>
        <w:t>Mail Adressen (ja/nein)?</w:t>
      </w:r>
    </w:p>
  </w:comment>
  <w:comment w:id="12" w:author="Marie" w:date="2022-01-17T14:09:00Z" w:initials="M">
    <w:p w14:paraId="47D8DA5B" w14:textId="653DA9A7" w:rsidR="00871883" w:rsidRDefault="00871883">
      <w:pPr>
        <w:pStyle w:val="Kommentartext"/>
      </w:pPr>
      <w:r>
        <w:rPr>
          <w:rStyle w:val="Kommentarzeichen"/>
        </w:rPr>
        <w:annotationRef/>
      </w:r>
    </w:p>
  </w:comment>
  <w:comment w:id="36" w:author="Marie" w:date="2021-09-29T23:19:00Z" w:initials="M">
    <w:p w14:paraId="7BE4AC17" w14:textId="32E738B6" w:rsidR="00871883" w:rsidRDefault="00871883">
      <w:pPr>
        <w:pStyle w:val="Kommentartext"/>
      </w:pPr>
      <w:r>
        <w:rPr>
          <w:rStyle w:val="Kommentarzeichen"/>
        </w:rPr>
        <w:annotationRef/>
      </w:r>
      <w:r>
        <w:t xml:space="preserve">Ergänzen </w:t>
      </w:r>
    </w:p>
  </w:comment>
  <w:comment w:id="43" w:author="Jan Wenker" w:date="2021-12-07T08:42:00Z" w:initials="JW">
    <w:p w14:paraId="5AFB1040" w14:textId="57576A90" w:rsidR="00871883" w:rsidRDefault="00871883">
      <w:pPr>
        <w:pStyle w:val="Kommentartext"/>
      </w:pPr>
      <w:r>
        <w:rPr>
          <w:rStyle w:val="Kommentarzeichen"/>
        </w:rPr>
        <w:annotationRef/>
      </w:r>
      <w:r>
        <w:t>Rolle von Berlinovo und Arup ist ausführlich dargestellt. Bitte Rolle von Brüninghoff ergänzen!</w:t>
      </w:r>
    </w:p>
  </w:comment>
  <w:comment w:id="44" w:author="Jan Wenker" w:date="2021-12-09T14:08:00Z" w:initials="JW">
    <w:p w14:paraId="13604CA1" w14:textId="6A209D7E" w:rsidR="00871883" w:rsidRDefault="00871883">
      <w:pPr>
        <w:pStyle w:val="Kommentartext"/>
      </w:pPr>
      <w:r>
        <w:rPr>
          <w:rStyle w:val="Kommentarzeichen"/>
        </w:rPr>
        <w:annotationRef/>
      </w:r>
      <w:r>
        <w:t>Ich habe gute Erfahrungen gemacht, zuerst die Kurzfassung auf Deutsch in finaler Version zu erstellen und dann zu übersetzen bzw. die englische Version zu schreiben. Dann sind beide Versionen inhaltlich gleich…ansonsten ändert man ständig an beiden Baustellen.</w:t>
      </w:r>
    </w:p>
    <w:p w14:paraId="17884AD0" w14:textId="5468D43E" w:rsidR="00871883" w:rsidRDefault="00871883">
      <w:pPr>
        <w:pStyle w:val="Kommentartext"/>
      </w:pPr>
      <w:hyperlink r:id="rId1" w:history="1">
        <w:r w:rsidRPr="00F80502">
          <w:rPr>
            <w:rStyle w:val="Hyperlink"/>
          </w:rPr>
          <w:t>www.deepl.com</w:t>
        </w:r>
      </w:hyperlink>
      <w:r>
        <w:t xml:space="preserve"> liefet mit KI eine ziemlich gute Grundlage für den englischen Text…</w:t>
      </w:r>
    </w:p>
  </w:comment>
  <w:comment w:id="45" w:author="Carsten Hein" w:date="2021-12-29T14:27:00Z" w:initials="CH">
    <w:p w14:paraId="374F7F8D" w14:textId="77777777" w:rsidR="00871883" w:rsidRDefault="00871883">
      <w:pPr>
        <w:pStyle w:val="Kommentartext"/>
      </w:pPr>
      <w:r>
        <w:rPr>
          <w:rStyle w:val="Kommentarzeichen"/>
        </w:rPr>
        <w:annotationRef/>
      </w:r>
      <w:r>
        <w:t>sehe ich auch so, erst das Ganze in Deutsch fertig machen und als allerletzten Schritt das englische Abstract ergänzen.</w:t>
      </w:r>
    </w:p>
    <w:p w14:paraId="4112C12E" w14:textId="322101D1" w:rsidR="00871883" w:rsidRDefault="00871883">
      <w:pPr>
        <w:pStyle w:val="Kommentartext"/>
      </w:pPr>
    </w:p>
  </w:comment>
  <w:comment w:id="58" w:author="Jan Wenker" w:date="2021-12-07T08:34:00Z" w:initials="JW">
    <w:p w14:paraId="6C171D4C" w14:textId="729EC25D" w:rsidR="00871883" w:rsidRDefault="00871883">
      <w:pPr>
        <w:pStyle w:val="Kommentartext"/>
      </w:pPr>
      <w:r>
        <w:rPr>
          <w:rStyle w:val="Kommentarzeichen"/>
        </w:rPr>
        <w:annotationRef/>
      </w:r>
      <w:r>
        <w:t>Absatzstruktur?</w:t>
      </w:r>
    </w:p>
  </w:comment>
  <w:comment w:id="59" w:author="Jan Wenker" w:date="2021-12-07T08:35:00Z" w:initials="JW">
    <w:p w14:paraId="6181D9C2" w14:textId="1634DAD6" w:rsidR="00871883" w:rsidRDefault="00871883">
      <w:pPr>
        <w:pStyle w:val="Kommentartext"/>
      </w:pPr>
      <w:r>
        <w:rPr>
          <w:rStyle w:val="Kommentarzeichen"/>
        </w:rPr>
        <w:annotationRef/>
      </w:r>
      <w:r>
        <w:t>Korrektes Englisch?</w:t>
      </w:r>
    </w:p>
  </w:comment>
  <w:comment w:id="81" w:author="Jan Wenker" w:date="2021-12-09T15:07:00Z" w:initials="JW">
    <w:p w14:paraId="377ADB25" w14:textId="22F1DDB6" w:rsidR="00871883" w:rsidRDefault="00871883">
      <w:pPr>
        <w:pStyle w:val="Kommentartext"/>
      </w:pPr>
      <w:r>
        <w:rPr>
          <w:rStyle w:val="Kommentarzeichen"/>
        </w:rPr>
        <w:annotationRef/>
      </w:r>
      <w:r>
        <w:t>Ein Kapitel „Stand der Technik“ fehlt bisher vollständig im Bericht.</w:t>
      </w:r>
    </w:p>
  </w:comment>
  <w:comment w:id="82" w:author="Marie" w:date="2022-01-23T16:31:00Z" w:initials="M">
    <w:p w14:paraId="06634807" w14:textId="39316E2F" w:rsidR="00871883" w:rsidRDefault="00871883">
      <w:pPr>
        <w:pStyle w:val="Kommentartext"/>
      </w:pPr>
      <w:r>
        <w:rPr>
          <w:rStyle w:val="Kommentarzeichen"/>
        </w:rPr>
        <w:annotationRef/>
      </w:r>
      <w:r>
        <w:t>Wird von mir noch überarbeitet, In Arbeit!</w:t>
      </w:r>
    </w:p>
  </w:comment>
  <w:comment w:id="110" w:author="Marie" w:date="2022-01-15T09:59:00Z" w:initials="M">
    <w:p w14:paraId="0C19FBBC" w14:textId="716EFEC7" w:rsidR="00871883" w:rsidRDefault="00871883">
      <w:pPr>
        <w:pStyle w:val="Kommentartext"/>
      </w:pPr>
      <w:r>
        <w:rPr>
          <w:rStyle w:val="Kommentarzeichen"/>
        </w:rPr>
        <w:annotationRef/>
      </w:r>
      <w:r>
        <w:t>Zu prüfen, in Arbeit!</w:t>
      </w:r>
    </w:p>
  </w:comment>
  <w:comment w:id="117" w:author="Marie" w:date="2022-01-23T16:32:00Z" w:initials="M">
    <w:p w14:paraId="21D616C3" w14:textId="1EB95722" w:rsidR="00871883" w:rsidRDefault="00871883">
      <w:pPr>
        <w:pStyle w:val="Kommentartext"/>
      </w:pPr>
      <w:r>
        <w:rPr>
          <w:rStyle w:val="Kommentarzeichen"/>
        </w:rPr>
        <w:annotationRef/>
      </w:r>
      <w:r>
        <w:t>Zu prüfen, in Arbeit</w:t>
      </w:r>
    </w:p>
  </w:comment>
  <w:comment w:id="209" w:author="Stefan Behring" w:date="2021-12-20T13:01:00Z" w:initials="SB">
    <w:p w14:paraId="3C95F566" w14:textId="57227C68" w:rsidR="00871883" w:rsidRDefault="00871883">
      <w:r>
        <w:t>Irgendwo müssen wir mal zum Thema hinführen. Dieser Einstieg ist nur ein Vorschlag von mir. Kannst du aber auch ganz anders machen.</w:t>
      </w:r>
      <w:r>
        <w:annotationRef/>
      </w:r>
    </w:p>
  </w:comment>
  <w:comment w:id="210" w:author="Marie" w:date="2022-01-15T10:45:00Z" w:initials="M">
    <w:p w14:paraId="5A3AD34C" w14:textId="08BCC374" w:rsidR="00871883" w:rsidRDefault="00871883">
      <w:pPr>
        <w:pStyle w:val="Kommentartext"/>
      </w:pPr>
      <w:r>
        <w:rPr>
          <w:rStyle w:val="Kommentarzeichen"/>
        </w:rPr>
        <w:annotationRef/>
      </w:r>
      <w:r>
        <w:t>Nochmal drüber nachdenken</w:t>
      </w:r>
    </w:p>
  </w:comment>
  <w:comment w:id="212" w:author="Stefan Behring" w:date="2021-12-20T15:34:00Z" w:initials="SB">
    <w:p w14:paraId="13E8C362" w14:textId="12F29D8C" w:rsidR="00871883" w:rsidRDefault="00871883">
      <w:r>
        <w:t>Verweis prüfen.</w:t>
      </w:r>
      <w:r>
        <w:annotationRef/>
      </w:r>
    </w:p>
  </w:comment>
  <w:comment w:id="211" w:author="Marie" w:date="2022-01-15T10:47:00Z" w:initials="M">
    <w:p w14:paraId="6C032FFB" w14:textId="4C4959CA" w:rsidR="00871883" w:rsidRDefault="00871883">
      <w:pPr>
        <w:pStyle w:val="Kommentartext"/>
      </w:pPr>
      <w:r>
        <w:rPr>
          <w:rStyle w:val="Kommentarzeichen"/>
        </w:rPr>
        <w:annotationRef/>
      </w:r>
      <w:r>
        <w:t>Link</w:t>
      </w:r>
    </w:p>
  </w:comment>
  <w:comment w:id="213" w:author="Jan Wenker" w:date="2021-12-09T15:05:00Z" w:initials="JW">
    <w:p w14:paraId="68257884" w14:textId="19FB1975" w:rsidR="00871883" w:rsidRDefault="00871883">
      <w:pPr>
        <w:pStyle w:val="Kommentartext"/>
      </w:pPr>
      <w:r>
        <w:rPr>
          <w:rStyle w:val="Kommentarzeichen"/>
        </w:rPr>
        <w:annotationRef/>
      </w:r>
      <w:r>
        <w:t>Völlig neu an dieser Stelle und vom Himmel gefallen?</w:t>
      </w:r>
      <w:r>
        <w:annotationRef/>
      </w:r>
    </w:p>
  </w:comment>
  <w:comment w:id="214" w:author="Marie" w:date="2022-01-15T10:46:00Z" w:initials="M">
    <w:p w14:paraId="798D0B00" w14:textId="4913BECA" w:rsidR="00871883" w:rsidRDefault="00871883">
      <w:pPr>
        <w:pStyle w:val="Kommentartext"/>
      </w:pPr>
      <w:r>
        <w:rPr>
          <w:rStyle w:val="Kommentarzeichen"/>
        </w:rPr>
        <w:annotationRef/>
      </w:r>
      <w:r>
        <w:t>mMn ist Brandschutz in der Einführung erwähnt worden. Wüsste nicht warum ich das hier nicht sagen darf, wo es ein absolut relevanter Punkt ist.</w:t>
      </w:r>
    </w:p>
  </w:comment>
  <w:comment w:id="220" w:author="Marie" w:date="2022-01-13T20:35:00Z" w:initials="M">
    <w:p w14:paraId="03D83741" w14:textId="7D19C85D" w:rsidR="00871883" w:rsidRDefault="00871883">
      <w:pPr>
        <w:pStyle w:val="Kommentartext"/>
      </w:pPr>
      <w:r>
        <w:rPr>
          <w:rStyle w:val="Kommentarzeichen"/>
        </w:rPr>
        <w:annotationRef/>
      </w:r>
      <w:r>
        <w:t>…</w:t>
      </w:r>
    </w:p>
  </w:comment>
  <w:comment w:id="230" w:author="Stefan Behring" w:date="2021-12-19T23:01:00Z" w:initials="SB">
    <w:p w14:paraId="4C99511D" w14:textId="65986B6F" w:rsidR="00871883" w:rsidRDefault="00871883">
      <w:r>
        <w:t>Der ganze Absatz gehört in den Abschnitt zum statischen Modell.</w:t>
      </w:r>
      <w:r>
        <w:annotationRef/>
      </w:r>
    </w:p>
  </w:comment>
  <w:comment w:id="244" w:author="Jan Wenker" w:date="2021-12-09T15:10:00Z" w:initials="JW">
    <w:p w14:paraId="1EE5B40E" w14:textId="77777777" w:rsidR="00871883" w:rsidRDefault="00871883">
      <w:pPr>
        <w:pStyle w:val="Kommentartext"/>
      </w:pPr>
      <w:r>
        <w:rPr>
          <w:rStyle w:val="Kommentarzeichen"/>
        </w:rPr>
        <w:annotationRef/>
      </w:r>
      <w:r>
        <w:t>Völlig neue Nomenklatur hier. Eher gebräuchlich aus dem Massivbau.</w:t>
      </w:r>
    </w:p>
    <w:p w14:paraId="6802F9B5" w14:textId="1984303E" w:rsidR="00871883" w:rsidRDefault="00871883">
      <w:pPr>
        <w:pStyle w:val="Kommentartext"/>
      </w:pPr>
      <w:r>
        <w:t>Vorschlag: HBV-Rippendecke</w:t>
      </w:r>
    </w:p>
  </w:comment>
  <w:comment w:id="245" w:author="Jan Wenker" w:date="2021-12-09T15:11:00Z" w:initials="JW">
    <w:p w14:paraId="771D1B51" w14:textId="77777777" w:rsidR="00871883" w:rsidRDefault="00871883">
      <w:pPr>
        <w:pStyle w:val="Kommentartext"/>
      </w:pPr>
      <w:r>
        <w:rPr>
          <w:rStyle w:val="Kommentarzeichen"/>
        </w:rPr>
        <w:annotationRef/>
      </w:r>
      <w:r>
        <w:t>Unverständlich. Ohne Doppelbalken am Elementstoß, oder wie?</w:t>
      </w:r>
    </w:p>
    <w:p w14:paraId="72463BDD" w14:textId="77777777" w:rsidR="00871883" w:rsidRDefault="00871883">
      <w:pPr>
        <w:pStyle w:val="Kommentartext"/>
      </w:pPr>
      <w:r>
        <w:t>Was sind Module in diesem Zusammenhang? Elemente?</w:t>
      </w:r>
    </w:p>
    <w:p w14:paraId="152208AB" w14:textId="18CD76B8" w:rsidR="00871883" w:rsidRDefault="00871883">
      <w:pPr>
        <w:pStyle w:val="Kommentartext"/>
      </w:pPr>
      <w:r>
        <w:t>Einheitliches Wording notwendig!</w:t>
      </w:r>
    </w:p>
  </w:comment>
  <w:comment w:id="249" w:author="Stefan Behring" w:date="2021-12-20T15:40:00Z" w:initials="SB">
    <w:p w14:paraId="7AE923A8" w14:textId="3786339E" w:rsidR="00871883" w:rsidRDefault="00871883">
      <w:r>
        <w:t>Weg oder so formulieren, dass nicht nur ich es verstehe.</w:t>
      </w:r>
      <w:r>
        <w:annotationRef/>
      </w:r>
    </w:p>
  </w:comment>
  <w:comment w:id="246" w:author="Stefan Behring" w:date="2021-12-19T23:09:00Z" w:initials="SB">
    <w:p w14:paraId="4E8F9E7F" w14:textId="6D45D781" w:rsidR="00871883" w:rsidRDefault="00871883">
      <w:r>
        <w:t>Entweder rausnehmen oder besser erklären.</w:t>
      </w:r>
      <w:r>
        <w:annotationRef/>
      </w:r>
    </w:p>
  </w:comment>
  <w:comment w:id="253" w:author="Jan Wenker" w:date="2021-12-09T15:12:00Z" w:initials="JW">
    <w:p w14:paraId="23A9F530" w14:textId="286CC3F0" w:rsidR="00871883" w:rsidRDefault="00871883">
      <w:pPr>
        <w:pStyle w:val="Kommentartext"/>
      </w:pPr>
      <w:r>
        <w:rPr>
          <w:rStyle w:val="Kommentarzeichen"/>
        </w:rPr>
        <w:annotationRef/>
      </w:r>
      <w:r>
        <w:t>Wording!</w:t>
      </w:r>
    </w:p>
  </w:comment>
  <w:comment w:id="258" w:author="Marie" w:date="2022-01-15T11:53:00Z" w:initials="M">
    <w:p w14:paraId="52BA5AD3" w14:textId="3E805783" w:rsidR="00871883" w:rsidRDefault="00871883">
      <w:pPr>
        <w:pStyle w:val="Kommentartext"/>
      </w:pPr>
      <w:r>
        <w:rPr>
          <w:rStyle w:val="Kommentarzeichen"/>
        </w:rPr>
        <w:annotationRef/>
      </w:r>
      <w:r>
        <w:t>Ggf. schöner formulieren</w:t>
      </w:r>
    </w:p>
  </w:comment>
  <w:comment w:id="269" w:author="Jan Wenker" w:date="2021-12-09T15:14:00Z" w:initials="JW">
    <w:p w14:paraId="10C4B6C7" w14:textId="183199E0" w:rsidR="00871883" w:rsidRDefault="00871883">
      <w:pPr>
        <w:pStyle w:val="Kommentartext"/>
      </w:pPr>
      <w:r>
        <w:rPr>
          <w:rStyle w:val="Kommentarzeichen"/>
        </w:rPr>
        <w:annotationRef/>
      </w:r>
      <w:r>
        <w:t>Sprache!</w:t>
      </w:r>
    </w:p>
  </w:comment>
  <w:comment w:id="271" w:author="Jan Wenker" w:date="2021-12-09T15:16:00Z" w:initials="JW">
    <w:p w14:paraId="1AD99065" w14:textId="77777777" w:rsidR="00871883" w:rsidRDefault="00871883" w:rsidP="00D963AA">
      <w:pPr>
        <w:pStyle w:val="Kommentartext"/>
      </w:pPr>
      <w:r>
        <w:rPr>
          <w:rStyle w:val="Kommentarzeichen"/>
        </w:rPr>
        <w:annotationRef/>
      </w:r>
      <w:r>
        <w:t>Abkürzung?</w:t>
      </w:r>
    </w:p>
  </w:comment>
  <w:comment w:id="284" w:author="Jan Wenker" w:date="2021-12-09T15:19:00Z" w:initials="JW">
    <w:p w14:paraId="1BDBF9A7" w14:textId="56D23E7C" w:rsidR="00871883" w:rsidRDefault="00871883" w:rsidP="6EB7351C">
      <w:r>
        <w:t>Quelle der Abbrandrate? EC5?</w:t>
      </w:r>
      <w:r>
        <w:annotationRef/>
      </w:r>
    </w:p>
  </w:comment>
  <w:comment w:id="299" w:author="Marie" w:date="2022-01-15T12:26:00Z" w:initials="M">
    <w:p w14:paraId="3EEF1BCB" w14:textId="12348735" w:rsidR="00871883" w:rsidRDefault="00871883">
      <w:pPr>
        <w:pStyle w:val="Kommentartext"/>
      </w:pPr>
      <w:r>
        <w:rPr>
          <w:rStyle w:val="Kommentarzeichen"/>
        </w:rPr>
        <w:annotationRef/>
      </w:r>
      <w:r>
        <w:t>Aneinander angrenzenden? Sich gegenüberliegenen? Innen liegenden? Inneren..</w:t>
      </w:r>
    </w:p>
  </w:comment>
  <w:comment w:id="300" w:author="Marie" w:date="2022-01-15T12:27:00Z" w:initials="M">
    <w:p w14:paraId="1BA62951" w14:textId="67552F26" w:rsidR="00871883" w:rsidRDefault="00871883">
      <w:pPr>
        <w:pStyle w:val="Kommentartext"/>
      </w:pPr>
      <w:r>
        <w:rPr>
          <w:rStyle w:val="Kommentarzeichen"/>
        </w:rPr>
        <w:annotationRef/>
      </w:r>
      <w:r>
        <w:t>Klären</w:t>
      </w:r>
    </w:p>
  </w:comment>
  <w:comment w:id="323" w:author="Marie" w:date="2022-01-15T12:33:00Z" w:initials="M">
    <w:p w14:paraId="3D2F11F0" w14:textId="46AD273C" w:rsidR="00871883" w:rsidRDefault="00871883">
      <w:pPr>
        <w:pStyle w:val="Kommentartext"/>
      </w:pPr>
      <w:r>
        <w:rPr>
          <w:rStyle w:val="Kommentarzeichen"/>
        </w:rPr>
        <w:annotationRef/>
      </w:r>
      <w:r>
        <w:t>Das passt noch nicht ganz. Das sind die Eingangsparameter für die Vorstudie</w:t>
      </w:r>
    </w:p>
  </w:comment>
  <w:comment w:id="332" w:author="Jan Wenker" w:date="2021-12-21T08:35:00Z" w:initials="JW">
    <w:p w14:paraId="42A6A44F" w14:textId="3541709A" w:rsidR="00871883" w:rsidRDefault="00871883">
      <w:pPr>
        <w:pStyle w:val="Kommentartext"/>
      </w:pPr>
      <w:r>
        <w:rPr>
          <w:rStyle w:val="Kommentarzeichen"/>
        </w:rPr>
        <w:annotationRef/>
      </w:r>
      <w:r>
        <w:t>Das Wort sollten wir bitte komplett vermeiden! Holzqualität, Holzfestigkeit, Festigkeitsklasse…sowas in der Art.</w:t>
      </w:r>
    </w:p>
  </w:comment>
  <w:comment w:id="336" w:author="Stefan Behring" w:date="2021-12-20T17:27:00Z" w:initials="SB">
    <w:p w14:paraId="39C78F2C" w14:textId="409AB11F" w:rsidR="00871883" w:rsidRDefault="00871883">
      <w:r>
        <w:t>Mit dem Symbol bei 0,24 stimmt etwas nicht.</w:t>
      </w:r>
      <w:r>
        <w:annotationRef/>
      </w:r>
    </w:p>
    <w:p w14:paraId="76F42A81" w14:textId="67EF57A3" w:rsidR="00871883" w:rsidRDefault="00871883">
      <w:r>
        <w:t>Stimmt das am Ende so auch mit dem GZG überein???</w:t>
      </w:r>
    </w:p>
  </w:comment>
  <w:comment w:id="337" w:author="Jan Wenker" w:date="2021-12-09T15:20:00Z" w:initials="JW">
    <w:p w14:paraId="75E35233" w14:textId="67F155CB" w:rsidR="00871883" w:rsidRDefault="00871883">
      <w:pPr>
        <w:pStyle w:val="Kommentartext"/>
      </w:pPr>
      <w:r>
        <w:rPr>
          <w:rStyle w:val="Kommentarzeichen"/>
        </w:rPr>
        <w:annotationRef/>
      </w:r>
      <w:r>
        <w:t>Erläuterung der Abbildung bzw. Bezug zum Text fehlt.</w:t>
      </w:r>
    </w:p>
  </w:comment>
  <w:comment w:id="338" w:author="Marie" w:date="2022-01-15T12:35:00Z" w:initials="M">
    <w:p w14:paraId="56790807" w14:textId="385F0DC4" w:rsidR="00871883" w:rsidRDefault="00871883">
      <w:pPr>
        <w:pStyle w:val="Kommentartext"/>
      </w:pPr>
      <w:r>
        <w:rPr>
          <w:rStyle w:val="Kommentarzeichen"/>
        </w:rPr>
        <w:annotationRef/>
      </w:r>
      <w:r>
        <w:t>Für mich nicht nachvollziehbar. Titel ggf. besser wählen</w:t>
      </w:r>
    </w:p>
  </w:comment>
  <w:comment w:id="349" w:author="Marie" w:date="2022-01-15T12:45:00Z" w:initials="M">
    <w:p w14:paraId="2952E1EB" w14:textId="7B31D092" w:rsidR="00871883" w:rsidRDefault="00871883">
      <w:pPr>
        <w:pStyle w:val="Kommentartext"/>
      </w:pPr>
      <w:r>
        <w:rPr>
          <w:rStyle w:val="Kommentarzeichen"/>
        </w:rPr>
        <w:annotationRef/>
      </w:r>
      <w:r>
        <w:t>Wollte Jan nicht?</w:t>
      </w:r>
    </w:p>
  </w:comment>
  <w:comment w:id="344" w:author="Stefan Behring" w:date="2021-12-19T23:01:00Z" w:initials="SB">
    <w:p w14:paraId="15C5D090" w14:textId="65986B6F" w:rsidR="00871883" w:rsidRDefault="00871883">
      <w:r>
        <w:t>Der ganze Absatz gehört in den Abschnitt zum statischen Modell.</w:t>
      </w:r>
      <w:r>
        <w:annotationRef/>
      </w:r>
    </w:p>
  </w:comment>
  <w:comment w:id="357" w:author="Jan Wenker" w:date="2021-12-09T15:21:00Z" w:initials="JW">
    <w:p w14:paraId="605399EB" w14:textId="77777777" w:rsidR="00871883" w:rsidRDefault="00871883">
      <w:pPr>
        <w:pStyle w:val="Kommentartext"/>
      </w:pPr>
      <w:r>
        <w:rPr>
          <w:rStyle w:val="Kommentarzeichen"/>
        </w:rPr>
        <w:annotationRef/>
      </w:r>
      <w:r>
        <w:t>Grosse et al.</w:t>
      </w:r>
    </w:p>
    <w:p w14:paraId="789CE9E6" w14:textId="0037429B" w:rsidR="00871883" w:rsidRDefault="00871883">
      <w:pPr>
        <w:pStyle w:val="Kommentartext"/>
      </w:pPr>
      <w:r>
        <w:t>Einheitlicher Zitierstil</w:t>
      </w:r>
    </w:p>
  </w:comment>
  <w:comment w:id="370" w:author="Stefan Behring" w:date="2021-12-20T20:07:00Z" w:initials="SB">
    <w:p w14:paraId="61D4079D" w14:textId="0D5BE081" w:rsidR="00871883" w:rsidRDefault="00871883">
      <w:r>
        <w:t>Gut wäre an dieser Stelle ein statisches System. Auflagerung des Balkens und nicht der Platte.</w:t>
      </w:r>
      <w:r>
        <w:annotationRef/>
      </w:r>
    </w:p>
  </w:comment>
  <w:comment w:id="372" w:author="Jan Wenker" w:date="2021-12-09T15:21:00Z" w:initials="JW">
    <w:p w14:paraId="286D4664" w14:textId="740334BE" w:rsidR="00871883" w:rsidRDefault="00871883">
      <w:pPr>
        <w:pStyle w:val="Kommentartext"/>
      </w:pPr>
      <w:r>
        <w:rPr>
          <w:rStyle w:val="Kommentarzeichen"/>
        </w:rPr>
        <w:annotationRef/>
      </w:r>
      <w:r>
        <w:t>In Anlehnung an Grosse et al.?</w:t>
      </w:r>
    </w:p>
  </w:comment>
  <w:comment w:id="379" w:author="Jan Wenker" w:date="2021-12-09T15:22:00Z" w:initials="JW">
    <w:p w14:paraId="58306AC4" w14:textId="343A13CA" w:rsidR="00871883" w:rsidRDefault="00871883">
      <w:pPr>
        <w:pStyle w:val="Kommentartext"/>
      </w:pPr>
      <w:r>
        <w:rPr>
          <w:rStyle w:val="Kommentarzeichen"/>
        </w:rPr>
        <w:annotationRef/>
      </w:r>
      <w:r>
        <w:t>…durch Stäbe modelliert, die….</w:t>
      </w:r>
    </w:p>
  </w:comment>
  <w:comment w:id="435" w:author="Stefan Behring" w:date="2021-12-20T18:54:00Z" w:initials="SB">
    <w:p w14:paraId="5AED2F08" w14:textId="4C4B8F35" w:rsidR="00871883" w:rsidRDefault="00871883">
      <w:r>
        <w:t>Format??</w:t>
      </w:r>
      <w:r>
        <w:annotationRef/>
      </w:r>
    </w:p>
  </w:comment>
  <w:comment w:id="446" w:author="Jan Wenker" w:date="2021-12-09T15:27:00Z" w:initials="JW">
    <w:p w14:paraId="6EC5EC6F" w14:textId="045177D4" w:rsidR="00871883" w:rsidRDefault="00871883">
      <w:pPr>
        <w:pStyle w:val="Kommentartext"/>
      </w:pPr>
      <w:r>
        <w:rPr>
          <w:rStyle w:val="Kommentarzeichen"/>
        </w:rPr>
        <w:annotationRef/>
      </w:r>
      <w:r>
        <w:t>Bildquelle in Bildunterschrift.</w:t>
      </w:r>
    </w:p>
  </w:comment>
  <w:comment w:id="482" w:author="Jan Wenker" w:date="2021-12-09T15:30:00Z" w:initials="JW">
    <w:p w14:paraId="1F28CF79" w14:textId="181B8040" w:rsidR="00871883" w:rsidRDefault="00871883">
      <w:pPr>
        <w:pStyle w:val="Kommentartext"/>
      </w:pPr>
      <w:r>
        <w:rPr>
          <w:rStyle w:val="Kommentarzeichen"/>
        </w:rPr>
        <w:annotationRef/>
      </w:r>
      <w:r>
        <w:t>Ach, hier werden die Abkürzungen eingeführt….s. deren Verwendung weiter oben : -)</w:t>
      </w:r>
    </w:p>
  </w:comment>
  <w:comment w:id="484" w:author="Stefan Behring" w:date="2021-12-20T19:08:00Z" w:initials="SB">
    <w:p w14:paraId="2E054F34" w14:textId="73B7E788" w:rsidR="00871883" w:rsidRDefault="00871883">
      <w:r>
        <w:t>musst du auch für beide</w:t>
      </w:r>
      <w:r>
        <w:annotationRef/>
      </w:r>
    </w:p>
  </w:comment>
  <w:comment w:id="486" w:author="Jan Wenker" w:date="2021-12-09T15:33:00Z" w:initials="JW">
    <w:p w14:paraId="78EFBE01" w14:textId="3DFB41A6" w:rsidR="00871883" w:rsidRDefault="00871883">
      <w:pPr>
        <w:pStyle w:val="Kommentartext"/>
      </w:pPr>
      <w:r>
        <w:rPr>
          <w:rStyle w:val="Kommentarzeichen"/>
        </w:rPr>
        <w:annotationRef/>
      </w:r>
      <w:r>
        <w:t>Ist das Quellen/Schwinden des Holzes quer zur Faser nicht auch in NKL 1 bei wenigen % Holzfeuchteänderung größer als das Betonschwinden?</w:t>
      </w:r>
    </w:p>
  </w:comment>
  <w:comment w:id="498" w:author="Stefan Behring" w:date="2021-12-20T19:36:00Z" w:initials="SB">
    <w:p w14:paraId="03CE42B6" w14:textId="06972DB5" w:rsidR="00871883" w:rsidRDefault="00871883">
      <w:r>
        <w:t>vorher kommen die Lastkombis</w:t>
      </w:r>
      <w:r>
        <w:annotationRef/>
      </w:r>
    </w:p>
  </w:comment>
  <w:comment w:id="499" w:author="Stefan Behring" w:date="2021-12-20T19:35:00Z" w:initials="SB">
    <w:p w14:paraId="7E41156D" w14:textId="2A084F81" w:rsidR="00871883" w:rsidRDefault="00871883">
      <w:r>
        <w:t>Die Abbildung erschließt sich mir nicht sofort???</w:t>
      </w:r>
      <w:r>
        <w:annotationRef/>
      </w:r>
    </w:p>
  </w:comment>
  <w:comment w:id="528" w:author="Stefan Behring" w:date="2021-12-20T20:23:00Z" w:initials="SB">
    <w:p w14:paraId="24B3700D" w14:textId="502FE888" w:rsidR="00871883" w:rsidRDefault="00871883">
      <w:r>
        <w:t>Stellt sich die Frage, wo sie sind, die Ergebnisse. ????????</w:t>
      </w:r>
      <w:r>
        <w:annotationRef/>
      </w:r>
    </w:p>
  </w:comment>
  <w:comment w:id="536" w:author="Stefan Behring" w:date="2021-12-20T20:24:00Z" w:initials="SB">
    <w:p w14:paraId="35A1FA80" w14:textId="788F988A" w:rsidR="00871883" w:rsidRDefault="00871883">
      <w:r>
        <w:t>Vor Bemessungsablauf.</w:t>
      </w:r>
      <w:r>
        <w:annotationRef/>
      </w:r>
    </w:p>
  </w:comment>
  <w:comment w:id="537" w:author="Jan Wenker" w:date="2021-12-09T15:35:00Z" w:initials="JW">
    <w:p w14:paraId="6A96893F" w14:textId="77777777" w:rsidR="00871883" w:rsidRDefault="00871883">
      <w:pPr>
        <w:pStyle w:val="Kommentartext"/>
      </w:pPr>
      <w:r>
        <w:rPr>
          <w:rStyle w:val="Kommentarzeichen"/>
        </w:rPr>
        <w:annotationRef/>
      </w:r>
      <w:r>
        <w:t>Wurden/Werden</w:t>
      </w:r>
    </w:p>
    <w:p w14:paraId="513585AB" w14:textId="413E7289" w:rsidR="00871883" w:rsidRDefault="00871883">
      <w:pPr>
        <w:pStyle w:val="Kommentartext"/>
      </w:pPr>
      <w:r>
        <w:t>Grundsätzlich in welcher Zeit schreiben?</w:t>
      </w:r>
    </w:p>
  </w:comment>
  <w:comment w:id="540" w:author="Stefan Behring" w:date="2021-12-20T20:26:00Z" w:initials="SB">
    <w:p w14:paraId="68F136E4" w14:textId="76FBDEF3" w:rsidR="00871883" w:rsidRDefault="00871883">
      <w:r>
        <w:t>Wo sind die erwähnt???</w:t>
      </w:r>
      <w:r>
        <w:annotationRef/>
      </w:r>
    </w:p>
  </w:comment>
  <w:comment w:id="545" w:author="Stefan Behring" w:date="2021-12-20T20:27:00Z" w:initials="SB">
    <w:p w14:paraId="7A61B057" w14:textId="31B9675E" w:rsidR="00871883" w:rsidRDefault="00871883">
      <w:r>
        <w:t>Vor Bemessungsablauf</w:t>
      </w:r>
      <w:r>
        <w:annotationRef/>
      </w:r>
    </w:p>
  </w:comment>
  <w:comment w:id="546" w:author="Stefan Behring" w:date="2021-12-20T20:33:00Z" w:initials="SB">
    <w:p w14:paraId="3F1A3E28" w14:textId="068AA3D1" w:rsidR="00871883" w:rsidRDefault="00871883">
      <w:r>
        <w:t>Absatz ist nicht gut verständlich.</w:t>
      </w:r>
      <w:r>
        <w:annotationRef/>
      </w:r>
    </w:p>
    <w:p w14:paraId="4A91A430" w14:textId="531B78E3" w:rsidR="00871883" w:rsidRDefault="00871883">
      <w:r>
        <w:t>Lastfall Schwinden des Betons ist noch nicht eingeführt.</w:t>
      </w:r>
    </w:p>
    <w:p w14:paraId="2459C8A4" w14:textId="2DEA1FF1" w:rsidR="00871883" w:rsidRDefault="00871883">
      <w:r>
        <w:t>Also entweder richtig alles erklären oder halt nur die Tabelle.</w:t>
      </w:r>
    </w:p>
  </w:comment>
  <w:comment w:id="547" w:author="Jan Wenker" w:date="2021-12-09T15:36:00Z" w:initials="JW">
    <w:p w14:paraId="26F465D0" w14:textId="77777777" w:rsidR="00871883" w:rsidRDefault="00871883">
      <w:pPr>
        <w:pStyle w:val="Kommentartext"/>
      </w:pPr>
      <w:r>
        <w:rPr>
          <w:rStyle w:val="Kommentarzeichen"/>
        </w:rPr>
        <w:annotationRef/>
      </w:r>
      <w:r>
        <w:t>Einheitlicher Zitierstil. Dias et al.</w:t>
      </w:r>
    </w:p>
    <w:p w14:paraId="7730A92B" w14:textId="111C68BF" w:rsidR="00871883" w:rsidRDefault="00871883">
      <w:pPr>
        <w:pStyle w:val="Kommentartext"/>
      </w:pPr>
      <w:r>
        <w:t>20118???</w:t>
      </w:r>
    </w:p>
  </w:comment>
  <w:comment w:id="556" w:author="Jan Wenker" w:date="2021-12-09T15:38:00Z" w:initials="JW">
    <w:p w14:paraId="4B034CCB" w14:textId="6E6F4727" w:rsidR="00871883" w:rsidRDefault="00871883">
      <w:pPr>
        <w:pStyle w:val="Kommentartext"/>
      </w:pPr>
      <w:r>
        <w:rPr>
          <w:rStyle w:val="Kommentarzeichen"/>
        </w:rPr>
        <w:annotationRef/>
      </w:r>
      <w:r>
        <w:t>Wording. Verbundmittel = Verbindungsmittel?!</w:t>
      </w:r>
    </w:p>
  </w:comment>
  <w:comment w:id="557" w:author="Jan Wenker" w:date="2021-12-09T15:41:00Z" w:initials="JW">
    <w:p w14:paraId="23B5E752" w14:textId="2FC8EEEC" w:rsidR="00871883" w:rsidRDefault="00871883">
      <w:pPr>
        <w:pStyle w:val="Kommentartext"/>
      </w:pPr>
      <w:r>
        <w:rPr>
          <w:rStyle w:val="Kommentarzeichen"/>
        </w:rPr>
        <w:annotationRef/>
      </w:r>
      <w:r>
        <w:t>Vereinheitlichen? Im ges. Dokument 11x Verbundmittel, 25x Verbindungsmittel.</w:t>
      </w:r>
    </w:p>
  </w:comment>
  <w:comment w:id="589" w:author="Jan Wenker" w:date="2021-12-09T15:52:00Z" w:initials="JW">
    <w:p w14:paraId="74B90309" w14:textId="4F3317A9" w:rsidR="00871883" w:rsidRDefault="00871883">
      <w:pPr>
        <w:pStyle w:val="Kommentartext"/>
      </w:pPr>
      <w:r>
        <w:rPr>
          <w:rStyle w:val="Kommentarzeichen"/>
        </w:rPr>
        <w:annotationRef/>
      </w:r>
      <w:r>
        <w:t>s. o. Vereinheitlichen?</w:t>
      </w:r>
    </w:p>
  </w:comment>
  <w:comment w:id="597" w:author="Jan Wenker" w:date="2021-12-09T15:56:00Z" w:initials="JW">
    <w:p w14:paraId="71F48866" w14:textId="177ACE17" w:rsidR="00871883" w:rsidRDefault="00871883">
      <w:pPr>
        <w:pStyle w:val="Kommentartext"/>
      </w:pPr>
      <w:r>
        <w:rPr>
          <w:rStyle w:val="Kommentarzeichen"/>
        </w:rPr>
        <w:annotationRef/>
      </w:r>
      <w:r>
        <w:t>Unterkapitel 6.1</w:t>
      </w:r>
    </w:p>
  </w:comment>
  <w:comment w:id="598" w:author="Stefan Behring [2]" w:date="2021-12-21T17:58:00Z" w:initials="SB">
    <w:p w14:paraId="1AA5B798" w14:textId="753CD614" w:rsidR="00871883" w:rsidRDefault="00871883">
      <w:pPr>
        <w:pStyle w:val="Kommentartext"/>
      </w:pPr>
      <w:r>
        <w:rPr>
          <w:rStyle w:val="Kommentarzeichen"/>
        </w:rPr>
        <w:annotationRef/>
      </w:r>
      <w:r>
        <w:t>Vor dem Hintergrund der etwas angpassten Struktur bleibt die Nummerierung so erhalten.</w:t>
      </w:r>
    </w:p>
  </w:comment>
  <w:comment w:id="606" w:author="Stefan Behring" w:date="2021-12-20T20:50:00Z" w:initials="SB">
    <w:p w14:paraId="56BCF92D" w14:textId="7F0BC0F3" w:rsidR="00871883" w:rsidRDefault="00871883">
      <w:r>
        <w:t>Marie, denk an eine Einheitliche Zeitform.</w:t>
      </w:r>
      <w:r>
        <w:annotationRef/>
      </w:r>
    </w:p>
    <w:p w14:paraId="500098A4" w14:textId="0ED2F644" w:rsidR="00871883" w:rsidRDefault="00871883">
      <w:r>
        <w:t>Ich mache das auch, dass ich hin und her springe. Hier passt das aber nicht so recht.</w:t>
      </w:r>
    </w:p>
  </w:comment>
  <w:comment w:id="617" w:author="Stefan Behring" w:date="2021-12-20T21:04:00Z" w:initials="SB">
    <w:p w14:paraId="2DCB7F53" w14:textId="40085D0E" w:rsidR="00871883" w:rsidRDefault="00871883">
      <w:r>
        <w:t>Ist alle wahr, haben wir im Projekt aber meines Wissens nach nicht gemacht.</w:t>
      </w:r>
      <w:r>
        <w:annotationRef/>
      </w:r>
    </w:p>
    <w:p w14:paraId="6B215593" w14:textId="043EA65F" w:rsidR="00871883" w:rsidRDefault="00871883">
      <w:r>
        <w:t>Also umschreiben.</w:t>
      </w:r>
    </w:p>
  </w:comment>
  <w:comment w:id="618" w:author="Jan Wenker" w:date="2021-12-10T12:56:00Z" w:initials="JW">
    <w:p w14:paraId="349620D2" w14:textId="3BBA57D6" w:rsidR="00871883" w:rsidRDefault="00871883">
      <w:pPr>
        <w:pStyle w:val="Kommentartext"/>
      </w:pPr>
      <w:r>
        <w:rPr>
          <w:rStyle w:val="Kommentarzeichen"/>
        </w:rPr>
        <w:annotationRef/>
      </w:r>
      <w:r>
        <w:t>Satz?</w:t>
      </w:r>
    </w:p>
  </w:comment>
  <w:comment w:id="623" w:author="Jan Wenker" w:date="2021-12-10T12:59:00Z" w:initials="JW">
    <w:p w14:paraId="3D440B53" w14:textId="77777777" w:rsidR="00871883" w:rsidRDefault="00871883" w:rsidP="004C1276">
      <w:pPr>
        <w:pStyle w:val="Kommentartext"/>
      </w:pPr>
      <w:r>
        <w:rPr>
          <w:rStyle w:val="Kommentarzeichen"/>
        </w:rPr>
        <w:annotationRef/>
      </w:r>
      <w:r>
        <w:t>Diese Variante ist bisher nicht beschrieben worden. Kann sie daher als bekannt und „üblich“ vorausgesetzt werden?</w:t>
      </w:r>
    </w:p>
  </w:comment>
  <w:comment w:id="627" w:author="Stefan Behring" w:date="2021-12-20T22:02:00Z" w:initials="SB">
    <w:p w14:paraId="3A255A8F" w14:textId="0E4CF22E" w:rsidR="00871883" w:rsidRDefault="00871883">
      <w:r>
        <w:t xml:space="preserve">Ergänze die Tabelle um eine Spalte in der du den Versuch beschreibst. </w:t>
      </w:r>
      <w:r>
        <w:annotationRef/>
      </w:r>
    </w:p>
    <w:p w14:paraId="67610139" w14:textId="4C8955B7" w:rsidR="00871883" w:rsidRDefault="00871883">
      <w:r>
        <w:t>Z.B. Gewinde einbetoniert oder abisoliert. Kannst du auch anderweitig beschreiben. So aber versteht es kein Mensch.</w:t>
      </w:r>
    </w:p>
  </w:comment>
  <w:comment w:id="628" w:author="Stefan Behring" w:date="2021-12-20T21:48:00Z" w:initials="SB">
    <w:p w14:paraId="1F11AA7D" w14:textId="76BD6192" w:rsidR="00871883" w:rsidRDefault="00871883">
      <w:r>
        <w:t>Die Teilgewindeschraube ist eine Tellerkopfschraube, die hatte meines Erachtens nach keine U-Scheibe.</w:t>
      </w:r>
      <w:r>
        <w:annotationRef/>
      </w:r>
    </w:p>
    <w:p w14:paraId="42A1739B" w14:textId="4D088D36" w:rsidR="00871883" w:rsidRDefault="00871883">
      <w:r>
        <w:t>Die Gewindelänge ist hier glaube ich auch nur 80mm</w:t>
      </w:r>
    </w:p>
  </w:comment>
  <w:comment w:id="629" w:author="Marie" w:date="2022-01-15T14:21:00Z" w:initials="M">
    <w:p w14:paraId="2B4DE19B" w14:textId="7B6DCEA1" w:rsidR="00871883" w:rsidRDefault="00871883">
      <w:pPr>
        <w:pStyle w:val="Kommentartext"/>
      </w:pPr>
      <w:r>
        <w:rPr>
          <w:rStyle w:val="Kommentarzeichen"/>
        </w:rPr>
        <w:annotationRef/>
      </w:r>
      <w:r>
        <w:t>Bezeichnungen noch einmal durchgehen</w:t>
      </w:r>
    </w:p>
  </w:comment>
  <w:comment w:id="631" w:author="Stefan Behring" w:date="2021-12-20T21:59:00Z" w:initials="SB">
    <w:p w14:paraId="5306CA1E" w14:textId="77777777" w:rsidR="00871883" w:rsidRDefault="00871883" w:rsidP="004C1276">
      <w:r>
        <w:t>Groß- oder Kleinschreibung gleiche mit deiner Gleichung ab.</w:t>
      </w:r>
      <w:r>
        <w:annotationRef/>
      </w:r>
    </w:p>
  </w:comment>
  <w:comment w:id="632" w:author="Marie" w:date="2022-01-30T18:02:00Z" w:initials="M">
    <w:p w14:paraId="6760E42D" w14:textId="0B1E7CD3" w:rsidR="00883811" w:rsidRDefault="00883811">
      <w:pPr>
        <w:pStyle w:val="Kommentartext"/>
      </w:pPr>
      <w:r>
        <w:rPr>
          <w:rStyle w:val="Kommentarzeichen"/>
        </w:rPr>
        <w:annotationRef/>
      </w:r>
    </w:p>
  </w:comment>
  <w:comment w:id="635" w:author="Stefan Behring" w:date="2021-12-20T22:05:00Z" w:initials="SB">
    <w:p w14:paraId="4684D0EB" w14:textId="77777777" w:rsidR="00871883" w:rsidRDefault="00871883" w:rsidP="004C1276">
      <w:r>
        <w:t>Die Struktur des Absatzes ist sehr ungünstig. Sehr durcheinander und schwer zu verstehen. Füge doch eine Tabelle mit den Verschiebungsmoduln ein. Das würde vieles besser erklären. Vorschlag: mach 2 Tabellen in einer beschreibe die PK in der anderen kommen die Werte.</w:t>
      </w:r>
      <w:r>
        <w:annotationRef/>
      </w:r>
    </w:p>
  </w:comment>
  <w:comment w:id="636" w:author="Marie" w:date="2022-01-15T14:19:00Z" w:initials="M">
    <w:p w14:paraId="704F900D" w14:textId="77777777" w:rsidR="00871883" w:rsidRDefault="00871883" w:rsidP="004C1276">
      <w:pPr>
        <w:pStyle w:val="Kommentartext"/>
      </w:pPr>
      <w:r>
        <w:rPr>
          <w:rStyle w:val="Kommentarzeichen"/>
        </w:rPr>
        <w:annotationRef/>
      </w:r>
      <w:r>
        <w:t xml:space="preserve">1 x Tabelle mit Bezeichnung + Piktogramm + </w:t>
      </w:r>
    </w:p>
  </w:comment>
  <w:comment w:id="638" w:author="Stefan Behring" w:date="2021-12-20T22:07:00Z" w:initials="SB">
    <w:p w14:paraId="0EE4899E" w14:textId="77777777" w:rsidR="00871883" w:rsidRDefault="00871883" w:rsidP="004C1276">
      <w:r>
        <w:t>Nummerierung prüfen.</w:t>
      </w:r>
      <w:r>
        <w:annotationRef/>
      </w:r>
    </w:p>
  </w:comment>
  <w:comment w:id="639" w:author="Marie" w:date="2022-01-15T14:18:00Z" w:initials="M">
    <w:p w14:paraId="5B40A84A" w14:textId="04772A1C" w:rsidR="00871883" w:rsidRDefault="00871883">
      <w:pPr>
        <w:pStyle w:val="Kommentartext"/>
      </w:pPr>
      <w:r>
        <w:rPr>
          <w:rStyle w:val="Kommentarzeichen"/>
        </w:rPr>
        <w:annotationRef/>
      </w:r>
      <w:r>
        <w:t>Übersichtsgrafik mit Varianten + Beschreibung zur Schraube (abisoliert, etc.)</w:t>
      </w:r>
    </w:p>
  </w:comment>
  <w:comment w:id="640" w:author="Marie" w:date="2022-01-15T14:18:00Z" w:initials="M">
    <w:p w14:paraId="6303C531" w14:textId="22B0D5F4" w:rsidR="00871883" w:rsidRDefault="00871883">
      <w:pPr>
        <w:pStyle w:val="Kommentartext"/>
      </w:pPr>
      <w:r>
        <w:rPr>
          <w:rStyle w:val="Kommentarzeichen"/>
        </w:rPr>
        <w:annotationRef/>
      </w:r>
    </w:p>
  </w:comment>
  <w:comment w:id="641" w:author="Marie" w:date="2022-01-15T14:15:00Z" w:initials="M">
    <w:p w14:paraId="318874D7" w14:textId="18F15DA9" w:rsidR="00871883" w:rsidRDefault="00871883">
      <w:pPr>
        <w:pStyle w:val="Kommentartext"/>
      </w:pPr>
      <w:r>
        <w:rPr>
          <w:rStyle w:val="Kommentarzeichen"/>
        </w:rPr>
        <w:annotationRef/>
      </w:r>
      <w:r>
        <w:t>Vorr die Tabelle</w:t>
      </w:r>
    </w:p>
  </w:comment>
  <w:comment w:id="644" w:author="Stefan Behring" w:date="2021-12-20T22:08:00Z" w:initials="SB">
    <w:p w14:paraId="5AB80B58" w14:textId="136E6DCF" w:rsidR="00871883" w:rsidRDefault="00871883">
      <w:r>
        <w:t>Lag der Bügel wirklich so??</w:t>
      </w:r>
      <w:r>
        <w:annotationRef/>
      </w:r>
    </w:p>
  </w:comment>
  <w:comment w:id="653" w:author="Stefan Behring" w:date="2021-12-20T22:09:00Z" w:initials="SB">
    <w:p w14:paraId="28C1F803" w14:textId="266A60AC" w:rsidR="00871883" w:rsidRDefault="00871883">
      <w:r>
        <w:t>Eine Abbildung muss immer eingeführt werden.</w:t>
      </w:r>
      <w:r>
        <w:annotationRef/>
      </w:r>
    </w:p>
  </w:comment>
  <w:comment w:id="654" w:author="Jan Wenker" w:date="2021-12-21T08:37:00Z" w:initials="JW">
    <w:p w14:paraId="5002A82B" w14:textId="08DA9D08" w:rsidR="00871883" w:rsidRDefault="00871883">
      <w:pPr>
        <w:pStyle w:val="Kommentartext"/>
      </w:pPr>
      <w:r>
        <w:rPr>
          <w:rStyle w:val="Kommentarzeichen"/>
        </w:rPr>
        <w:annotationRef/>
      </w:r>
      <w:r>
        <w:t>Sprich, im Text erwähnt, bezuggenommen werden und erlätuert. S. bitte auch einen meiner Kommentare.</w:t>
      </w:r>
    </w:p>
  </w:comment>
  <w:comment w:id="659" w:author="Stefan Behring" w:date="2021-12-20T22:13:00Z" w:initials="SB">
    <w:p w14:paraId="29BAC2BB" w14:textId="0D4A21FD" w:rsidR="00871883" w:rsidRDefault="00871883">
      <w:r>
        <w:t>Wo ist die Abbildung???????</w:t>
      </w:r>
      <w:r>
        <w:annotationRef/>
      </w:r>
    </w:p>
  </w:comment>
  <w:comment w:id="660" w:author="Stefan Behring" w:date="2021-12-20T22:14:00Z" w:initials="SB">
    <w:p w14:paraId="08524C9B" w14:textId="736218F9" w:rsidR="00871883" w:rsidRDefault="00871883">
      <w:r>
        <w:t>Wo ist die Abbildung???</w:t>
      </w:r>
      <w:r>
        <w:annotationRef/>
      </w:r>
    </w:p>
  </w:comment>
  <w:comment w:id="661" w:author="Stefan Behring" w:date="2021-12-20T22:20:00Z" w:initials="SB">
    <w:p w14:paraId="7B8AB24D" w14:textId="299F1DBC" w:rsidR="00871883" w:rsidRDefault="00871883">
      <w:r>
        <w:t>Gleichung einfügen, wie du es gemacht hast.</w:t>
      </w:r>
      <w:r>
        <w:annotationRef/>
      </w:r>
    </w:p>
    <w:p w14:paraId="6B5D0DD9" w14:textId="446010C4" w:rsidR="00871883" w:rsidRDefault="00871883">
      <w:r>
        <w:t>Ich nehme an, du bist über den Spannungsquerschnitt gegangen??</w:t>
      </w:r>
    </w:p>
  </w:comment>
  <w:comment w:id="662" w:author="Stefan Behring" w:date="2021-12-20T22:16:00Z" w:initials="SB">
    <w:p w14:paraId="46252DA3" w14:textId="65124E81" w:rsidR="00871883" w:rsidRDefault="00871883">
      <w:r>
        <w:t>Nummerierung??</w:t>
      </w:r>
      <w:r>
        <w:annotationRef/>
      </w:r>
    </w:p>
  </w:comment>
  <w:comment w:id="663" w:author="Stefan Behring" w:date="2021-12-20T22:26:00Z" w:initials="SB">
    <w:p w14:paraId="063A6A35" w14:textId="5073B1BB" w:rsidR="00871883" w:rsidRDefault="00871883">
      <w:r>
        <w:t>Beschreibe, was du damit meinst. Einbetoniertes Gewinde, abisoliert???</w:t>
      </w:r>
      <w:r>
        <w:annotationRef/>
      </w:r>
    </w:p>
  </w:comment>
  <w:comment w:id="664" w:author="Stefan Behring" w:date="2021-12-20T22:34:00Z" w:initials="SB">
    <w:p w14:paraId="5D363DC0" w14:textId="6DDF3BA4" w:rsidR="00871883" w:rsidRDefault="00871883">
      <w:r>
        <w:t>Beschreibe die einzelnen Schrauben. Es sind zu wenig Versuche, lass den Versuch der Interpretation.</w:t>
      </w:r>
      <w:r>
        <w:annotationRef/>
      </w:r>
    </w:p>
  </w:comment>
  <w:comment w:id="665" w:author="Stefan Behring" w:date="2021-12-20T22:37:00Z" w:initials="SB">
    <w:p w14:paraId="453C7416" w14:textId="657BA5AE" w:rsidR="00871883" w:rsidRDefault="00871883">
      <w:r>
        <w:t>Woran könnte das liegen??</w:t>
      </w:r>
      <w:r>
        <w:annotationRef/>
      </w:r>
    </w:p>
  </w:comment>
  <w:comment w:id="666" w:author="Jan Wenker" w:date="2021-12-10T13:04:00Z" w:initials="JW">
    <w:p w14:paraId="684A798B" w14:textId="7114031B" w:rsidR="00871883" w:rsidRDefault="00871883">
      <w:pPr>
        <w:pStyle w:val="Kommentartext"/>
      </w:pPr>
      <w:r>
        <w:rPr>
          <w:rStyle w:val="Kommentarzeichen"/>
        </w:rPr>
        <w:annotationRef/>
      </w:r>
      <w:r>
        <w:t>Welche, oben wurden noch die Nachteile beleuchtet…viel Aufwand…</w:t>
      </w:r>
    </w:p>
  </w:comment>
  <w:comment w:id="672" w:author="Stefan Behring" w:date="2021-12-20T22:36:00Z" w:initials="SB">
    <w:p w14:paraId="075F8ADB" w14:textId="5AD47529" w:rsidR="00871883" w:rsidRDefault="00871883">
      <w:r>
        <w:t>Größer machen, erkennt man nicht.</w:t>
      </w:r>
      <w:r>
        <w:annotationRef/>
      </w:r>
    </w:p>
  </w:comment>
  <w:comment w:id="675" w:author="Stefan Behring" w:date="2021-12-20T22:36:00Z" w:initials="SB">
    <w:p w14:paraId="58B16730" w14:textId="2941EB46" w:rsidR="00871883" w:rsidRDefault="00871883">
      <w:r>
        <w:t>Bild einführen oder ganz rauslassen.</w:t>
      </w:r>
      <w:r>
        <w:annotationRef/>
      </w:r>
    </w:p>
  </w:comment>
  <w:comment w:id="681" w:author="Stefan Behring" w:date="2021-12-20T23:04:00Z" w:initials="SB">
    <w:p w14:paraId="3A6B4348" w14:textId="48A5AB5E" w:rsidR="00871883" w:rsidRDefault="00871883">
      <w:r>
        <w:t>Unterabsatz von HBV</w:t>
      </w:r>
      <w:r>
        <w:annotationRef/>
      </w:r>
    </w:p>
  </w:comment>
  <w:comment w:id="683" w:author="Jan Wenker" w:date="2021-12-14T12:53:00Z" w:initials="JW">
    <w:p w14:paraId="4441A8E9" w14:textId="47BC376D" w:rsidR="00871883" w:rsidRDefault="00871883">
      <w:pPr>
        <w:pStyle w:val="Kommentartext"/>
      </w:pPr>
      <w:r>
        <w:rPr>
          <w:rStyle w:val="Kommentarzeichen"/>
        </w:rPr>
        <w:annotationRef/>
      </w:r>
      <w:r>
        <w:t>Kurze Definition von Normalbeton bzw. dessen Eigenschaften?</w:t>
      </w:r>
    </w:p>
  </w:comment>
  <w:comment w:id="682" w:author="Marie" w:date="2022-01-15T19:47:00Z" w:initials="M">
    <w:p w14:paraId="38692D7F" w14:textId="4135FE0F" w:rsidR="00871883" w:rsidRDefault="00871883">
      <w:pPr>
        <w:pStyle w:val="Kommentartext"/>
      </w:pPr>
      <w:r>
        <w:rPr>
          <w:rStyle w:val="Kommentarzeichen"/>
        </w:rPr>
        <w:annotationRef/>
      </w:r>
      <w:r>
        <w:t>Überarbeiten</w:t>
      </w:r>
    </w:p>
  </w:comment>
  <w:comment w:id="688" w:author="Stefan Behring" w:date="2021-12-20T23:14:00Z" w:initials="SB">
    <w:p w14:paraId="6C054BEA" w14:textId="65113331" w:rsidR="00871883" w:rsidRDefault="00871883">
      <w:r>
        <w:t>Gleiderung</w:t>
      </w:r>
      <w:r>
        <w:annotationRef/>
      </w:r>
    </w:p>
  </w:comment>
  <w:comment w:id="690" w:author="Jan Wenker" w:date="2021-12-14T12:57:00Z" w:initials="JW">
    <w:p w14:paraId="6F081187" w14:textId="56C41A56" w:rsidR="00871883" w:rsidRDefault="00871883">
      <w:pPr>
        <w:pStyle w:val="Kommentartext"/>
      </w:pPr>
      <w:r>
        <w:rPr>
          <w:rStyle w:val="Kommentarzeichen"/>
        </w:rPr>
        <w:annotationRef/>
      </w:r>
      <w:r>
        <w:t>Feuchtklima 20°C / 85 % rF ???</w:t>
      </w:r>
    </w:p>
  </w:comment>
  <w:comment w:id="692" w:author="Jan Wenker" w:date="2021-12-14T12:59:00Z" w:initials="JW">
    <w:p w14:paraId="607B6411" w14:textId="18F16B04" w:rsidR="00871883" w:rsidRDefault="00871883">
      <w:pPr>
        <w:pStyle w:val="Kommentartext"/>
      </w:pPr>
      <w:r>
        <w:rPr>
          <w:rStyle w:val="Kommentarzeichen"/>
        </w:rPr>
        <w:annotationRef/>
      </w:r>
      <w:r>
        <w:t>Nicht das Schwinden, sondern die Erhöhung der Holzfeuchte!</w:t>
      </w:r>
    </w:p>
  </w:comment>
  <w:comment w:id="693" w:author="Jan Wenker" w:date="2021-12-14T13:00:00Z" w:initials="JW">
    <w:p w14:paraId="357AAECD" w14:textId="323D15C3" w:rsidR="00871883" w:rsidRDefault="00871883">
      <w:pPr>
        <w:pStyle w:val="Kommentartext"/>
      </w:pPr>
      <w:r>
        <w:rPr>
          <w:rStyle w:val="Kommentarzeichen"/>
        </w:rPr>
        <w:annotationRef/>
      </w:r>
      <w:r>
        <w:t>Aber auch nur der Verbundfestigkeit! Die Festigkeit des Holzes sinkt mit steigender Holzfeuchte. Das muss m. E. klarer beschrieben werden.</w:t>
      </w:r>
    </w:p>
  </w:comment>
  <w:comment w:id="694" w:author="Marie" w:date="2022-01-15T19:52:00Z" w:initials="M">
    <w:p w14:paraId="671CF9F7" w14:textId="1026D12F" w:rsidR="00871883" w:rsidRDefault="00871883">
      <w:pPr>
        <w:pStyle w:val="Kommentartext"/>
      </w:pPr>
      <w:r>
        <w:rPr>
          <w:rStyle w:val="Kommentarzeichen"/>
        </w:rPr>
        <w:annotationRef/>
      </w:r>
      <w:r>
        <w:t>Wenn ich das hier mache muss ich das bei mir auch</w:t>
      </w:r>
    </w:p>
  </w:comment>
  <w:comment w:id="700" w:author="Jan Wenker" w:date="2021-12-14T13:12:00Z" w:initials="JW">
    <w:p w14:paraId="6F3EAC52" w14:textId="45A8576D" w:rsidR="00871883" w:rsidRDefault="00871883">
      <w:pPr>
        <w:pStyle w:val="Kommentartext"/>
      </w:pPr>
      <w:r>
        <w:rPr>
          <w:rStyle w:val="Kommentarzeichen"/>
        </w:rPr>
        <w:annotationRef/>
      </w:r>
      <w:r>
        <w:t>Abkürzung bei erster Verwendung ausschreiben.</w:t>
      </w:r>
    </w:p>
  </w:comment>
  <w:comment w:id="701" w:author="Jan Wenker" w:date="2021-12-14T13:12:00Z" w:initials="JW">
    <w:p w14:paraId="347404D1" w14:textId="55EE06D8" w:rsidR="00871883" w:rsidRDefault="00871883">
      <w:pPr>
        <w:pStyle w:val="Kommentartext"/>
      </w:pPr>
      <w:r>
        <w:rPr>
          <w:rStyle w:val="Kommentarzeichen"/>
        </w:rPr>
        <w:annotationRef/>
      </w:r>
      <w:r>
        <w:t>Plural?</w:t>
      </w:r>
    </w:p>
  </w:comment>
  <w:comment w:id="702" w:author="Jan Wenker" w:date="2021-12-14T13:13:00Z" w:initials="JW">
    <w:p w14:paraId="6E8C7F43" w14:textId="73242ED7" w:rsidR="00871883" w:rsidRDefault="00871883">
      <w:pPr>
        <w:pStyle w:val="Kommentartext"/>
      </w:pPr>
      <w:r>
        <w:rPr>
          <w:rStyle w:val="Kommentarzeichen"/>
        </w:rPr>
        <w:annotationRef/>
      </w:r>
      <w:r>
        <w:t>Nadel- oder Laub FSH?</w:t>
      </w:r>
    </w:p>
  </w:comment>
  <w:comment w:id="703" w:author="Jan Wenker" w:date="2021-12-14T13:14:00Z" w:initials="JW">
    <w:p w14:paraId="0BFFD60F" w14:textId="08890997" w:rsidR="00871883" w:rsidRDefault="00871883">
      <w:pPr>
        <w:pStyle w:val="Kommentartext"/>
      </w:pPr>
      <w:r>
        <w:rPr>
          <w:rStyle w:val="Kommentarzeichen"/>
        </w:rPr>
        <w:annotationRef/>
      </w:r>
      <w:r>
        <w:t>M. E. gilt: Keine Zahl ohne Einheit!</w:t>
      </w:r>
    </w:p>
  </w:comment>
  <w:comment w:id="704" w:author="Jan Wenker" w:date="2021-12-14T13:22:00Z" w:initials="JW">
    <w:p w14:paraId="1ACBE67B" w14:textId="7D573801" w:rsidR="00871883" w:rsidRDefault="00871883">
      <w:pPr>
        <w:pStyle w:val="Kommentartext"/>
      </w:pPr>
      <w:r>
        <w:rPr>
          <w:rStyle w:val="Kommentarzeichen"/>
        </w:rPr>
        <w:annotationRef/>
      </w:r>
      <w:r>
        <w:t>Wort?</w:t>
      </w:r>
    </w:p>
  </w:comment>
  <w:comment w:id="708" w:author="Jan Wenker" w:date="2021-12-14T13:23:00Z" w:initials="JW">
    <w:p w14:paraId="20B9884B" w14:textId="39E0D4E5" w:rsidR="00871883" w:rsidRDefault="00871883">
      <w:pPr>
        <w:pStyle w:val="Kommentartext"/>
      </w:pPr>
      <w:r>
        <w:rPr>
          <w:rStyle w:val="Kommentarzeichen"/>
        </w:rPr>
        <w:annotationRef/>
      </w:r>
      <w:r>
        <w:t>Nadel-FSH?</w:t>
      </w:r>
    </w:p>
  </w:comment>
  <w:comment w:id="711" w:author="Stefan Behring" w:date="2021-12-20T23:30:00Z" w:initials="SB">
    <w:p w14:paraId="6205E2BC" w14:textId="79E306C6" w:rsidR="00871883" w:rsidRDefault="00871883">
      <w:r>
        <w:t>Vergleiche das einmal mit den anrechenbaren Einklebelängen von Stahlstäben. Mir ist, als wäre das ähnlich.</w:t>
      </w:r>
      <w:r>
        <w:annotationRef/>
      </w:r>
    </w:p>
  </w:comment>
  <w:comment w:id="712" w:author="Stefan Behring" w:date="2021-12-20T23:40:00Z" w:initials="SB">
    <w:p w14:paraId="51B86E29" w14:textId="7C7B2EF5" w:rsidR="00871883" w:rsidRDefault="00871883">
      <w:r>
        <w:t>Wo ist die 4.??</w:t>
      </w:r>
      <w:r>
        <w:annotationRef/>
      </w:r>
    </w:p>
  </w:comment>
  <w:comment w:id="718" w:author="Marie" w:date="2022-01-15T20:17:00Z" w:initials="M">
    <w:p w14:paraId="4BF2BE52" w14:textId="3A7C2F9F" w:rsidR="00871883" w:rsidRDefault="00871883">
      <w:pPr>
        <w:pStyle w:val="Kommentartext"/>
      </w:pPr>
      <w:r>
        <w:rPr>
          <w:rStyle w:val="Kommentarzeichen"/>
        </w:rPr>
        <w:annotationRef/>
      </w:r>
    </w:p>
  </w:comment>
  <w:comment w:id="719" w:author="Marie" w:date="2022-01-15T20:30:00Z" w:initials="M">
    <w:p w14:paraId="56FC9ABE" w14:textId="33C94876" w:rsidR="00871883" w:rsidRDefault="00871883">
      <w:pPr>
        <w:pStyle w:val="Kommentartext"/>
      </w:pPr>
      <w:r>
        <w:rPr>
          <w:rStyle w:val="Kommentarzeichen"/>
        </w:rPr>
        <w:annotationRef/>
      </w:r>
    </w:p>
  </w:comment>
  <w:comment w:id="720" w:author="Marie" w:date="2022-01-15T20:32:00Z" w:initials="M">
    <w:p w14:paraId="07E78ABB" w14:textId="20D289A3" w:rsidR="00871883" w:rsidRDefault="00871883">
      <w:pPr>
        <w:pStyle w:val="Kommentartext"/>
      </w:pPr>
      <w:r>
        <w:rPr>
          <w:rStyle w:val="Kommentarzeichen"/>
        </w:rPr>
        <w:annotationRef/>
      </w:r>
      <w:r>
        <w:t>?? Auf jeden Fall Quelle einfügen</w:t>
      </w:r>
    </w:p>
  </w:comment>
  <w:comment w:id="721" w:author="Stefan Behring" w:date="2021-12-21T11:54:00Z" w:initials="SB">
    <w:p w14:paraId="59751A90" w14:textId="77777777" w:rsidR="00871883" w:rsidRDefault="00871883">
      <w:r>
        <w:t>Das es nicht funktioniert hat, musst du dann noch einarbeiten.</w:t>
      </w:r>
      <w:r>
        <w:annotationRef/>
      </w:r>
    </w:p>
    <w:p w14:paraId="0C03206F" w14:textId="282084FC" w:rsidR="00871883" w:rsidRDefault="00871883">
      <w:r>
        <w:t>Zuerst gute Ergebnisse, dann weniger gute</w:t>
      </w:r>
    </w:p>
  </w:comment>
  <w:comment w:id="726" w:author="Stefan Behring" w:date="2021-12-21T11:57:00Z" w:initials="SB">
    <w:p w14:paraId="29DC0B1A" w14:textId="1B9AF248" w:rsidR="00871883" w:rsidRDefault="00871883">
      <w:r>
        <w:t>In diesem Abschnitt kannst du dann erklären, warum wir die Oberfläche dann doch behandelt haben.</w:t>
      </w:r>
      <w:r>
        <w:annotationRef/>
      </w:r>
    </w:p>
  </w:comment>
  <w:comment w:id="729" w:author="Jan Wenker" w:date="2021-12-14T14:11:00Z" w:initials="JW">
    <w:p w14:paraId="272EB372" w14:textId="36389E53" w:rsidR="00871883" w:rsidRDefault="00871883">
      <w:pPr>
        <w:pStyle w:val="Kommentartext"/>
      </w:pPr>
      <w:r>
        <w:rPr>
          <w:rStyle w:val="Kommentarzeichen"/>
        </w:rPr>
        <w:annotationRef/>
      </w:r>
      <w:r>
        <w:t>Verweis worauf?</w:t>
      </w:r>
    </w:p>
  </w:comment>
  <w:comment w:id="731" w:author="Stefan Behring" w:date="2021-12-21T11:59:00Z" w:initials="SB">
    <w:p w14:paraId="0EC22145" w14:textId="191D6003" w:rsidR="00871883" w:rsidRDefault="00871883">
      <w:r>
        <w:t>Ja das war ein Aspekt. Darauf gehen wir aber nicht weiter ein.</w:t>
      </w:r>
      <w:r>
        <w:annotationRef/>
      </w:r>
    </w:p>
    <w:p w14:paraId="16A18D39" w14:textId="4651B294" w:rsidR="00871883" w:rsidRDefault="00871883">
      <w:r>
        <w:t>Es ist nämlich so, wenn man ein Bauteil einmal recyclen will, dann ist der Anker besser nicht mit dem Holz verschraubt. Dann brauchst du den Stahl wieder.</w:t>
      </w:r>
    </w:p>
  </w:comment>
  <w:comment w:id="732" w:author="Jan Wenker" w:date="2021-12-14T14:11:00Z" w:initials="JW">
    <w:p w14:paraId="43B97B63" w14:textId="7237028C" w:rsidR="00871883" w:rsidRDefault="00871883">
      <w:pPr>
        <w:pStyle w:val="Kommentartext"/>
      </w:pPr>
      <w:r>
        <w:rPr>
          <w:rStyle w:val="Kommentarzeichen"/>
        </w:rPr>
        <w:annotationRef/>
      </w:r>
      <w:r>
        <w:t>Wirklich? Ich muss doch das fertige HBV-Deckenelement dann insgesamt heben…mit Hebepunkten, oder?</w:t>
      </w:r>
    </w:p>
  </w:comment>
  <w:comment w:id="733" w:author="Marie" w:date="2022-01-15T14:37:00Z" w:initials="M">
    <w:p w14:paraId="12D598E7" w14:textId="489EA763" w:rsidR="00871883" w:rsidRDefault="00871883">
      <w:pPr>
        <w:pStyle w:val="Kommentartext"/>
      </w:pPr>
      <w:r>
        <w:rPr>
          <w:rStyle w:val="Kommentarzeichen"/>
        </w:rPr>
        <w:annotationRef/>
      </w:r>
      <w:r>
        <w:t>Legene / bzw. Erklärung</w:t>
      </w:r>
    </w:p>
  </w:comment>
  <w:comment w:id="736" w:author="Stefan Behring" w:date="2021-12-21T11:06:00Z" w:initials="SB">
    <w:p w14:paraId="47BEE270" w14:textId="2234E7BF" w:rsidR="00871883" w:rsidRDefault="00871883">
      <w:r>
        <w:t>Ich weiß, was du meinst, aber ein Fachfremder wird deine Zeichnung nicht verstehen.</w:t>
      </w:r>
      <w:r>
        <w:annotationRef/>
      </w:r>
    </w:p>
    <w:p w14:paraId="0CC7B3BB" w14:textId="572C6009" w:rsidR="00871883" w:rsidRDefault="00871883">
      <w:r>
        <w:t xml:space="preserve">Vorschlag: Beschrifte deine Arbeitsschritte (Schalen, Klebstoffauftrag, Betonierern etc.) Oder/ und füge eine Legende ein. </w:t>
      </w:r>
    </w:p>
    <w:p w14:paraId="71767D4C" w14:textId="45019E60" w:rsidR="00871883" w:rsidRDefault="00871883">
      <w:r>
        <w:t>Arbeite und beschreibe deine Zeichnung, das ist viel einfacher als alles andere.</w:t>
      </w:r>
    </w:p>
  </w:comment>
  <w:comment w:id="737" w:author="Stefan Behring" w:date="2021-12-21T12:07:00Z" w:initials="SB">
    <w:p w14:paraId="5DCD6ED5" w14:textId="593CED62" w:rsidR="00871883" w:rsidRDefault="00871883">
      <w:r>
        <w:t>Die Behandlung der Betonoberfläche kann auch ohne Drehen erfolgen. Das ist maschinell möglich.</w:t>
      </w:r>
      <w:r>
        <w:annotationRef/>
      </w:r>
    </w:p>
  </w:comment>
  <w:comment w:id="743" w:author="Jan Wenker" w:date="2021-12-14T14:13:00Z" w:initials="JW">
    <w:p w14:paraId="3BEBDBB6" w14:textId="0BD83A92" w:rsidR="00871883" w:rsidRDefault="00871883">
      <w:pPr>
        <w:pStyle w:val="Kommentartext"/>
      </w:pPr>
      <w:r>
        <w:rPr>
          <w:rStyle w:val="Kommentarzeichen"/>
        </w:rPr>
        <w:annotationRef/>
      </w:r>
      <w:r>
        <w:t>Zusätzlich Zementleim an der Oberfläche?</w:t>
      </w:r>
    </w:p>
  </w:comment>
  <w:comment w:id="744" w:author="Marie" w:date="2022-01-16T10:51:00Z" w:initials="M">
    <w:p w14:paraId="44963D09" w14:textId="0F8BB084" w:rsidR="00871883" w:rsidRDefault="00871883">
      <w:pPr>
        <w:pStyle w:val="Kommentartext"/>
      </w:pPr>
      <w:r>
        <w:rPr>
          <w:rStyle w:val="Kommentarzeichen"/>
        </w:rPr>
        <w:annotationRef/>
      </w:r>
      <w:r>
        <w:t>Hier ggf. noch anfüren dass zusätzliche Scherversuche durchgeführt wurden.</w:t>
      </w:r>
    </w:p>
  </w:comment>
  <w:comment w:id="749" w:author="Marie" w:date="2022-01-16T11:07:00Z" w:initials="M">
    <w:p w14:paraId="13C530B8" w14:textId="0EEAB25A" w:rsidR="00871883" w:rsidRDefault="00871883">
      <w:pPr>
        <w:pStyle w:val="Kommentartext"/>
      </w:pPr>
      <w:r>
        <w:rPr>
          <w:rStyle w:val="Kommentarzeichen"/>
        </w:rPr>
        <w:annotationRef/>
      </w:r>
    </w:p>
  </w:comment>
  <w:comment w:id="756" w:author="Marie" w:date="2022-01-16T11:16:00Z" w:initials="M">
    <w:p w14:paraId="10419B4A" w14:textId="29EF6773" w:rsidR="00871883" w:rsidRDefault="00871883">
      <w:pPr>
        <w:pStyle w:val="Kommentartext"/>
      </w:pPr>
      <w:r>
        <w:rPr>
          <w:rStyle w:val="Kommentarzeichen"/>
        </w:rPr>
        <w:annotationRef/>
      </w:r>
      <w:r>
        <w:t>Gehört hier meiner Meinung nach nicht hin</w:t>
      </w:r>
    </w:p>
  </w:comment>
  <w:comment w:id="757" w:author="Stefan Behring [2]" w:date="2021-12-21T18:23:00Z" w:initials="SB">
    <w:p w14:paraId="06DBA2F5" w14:textId="4789C994" w:rsidR="00871883" w:rsidRDefault="00871883">
      <w:pPr>
        <w:pStyle w:val="Kommentartext"/>
      </w:pPr>
      <w:r>
        <w:rPr>
          <w:rStyle w:val="Kommentarzeichen"/>
        </w:rPr>
        <w:annotationRef/>
      </w:r>
      <w:r>
        <w:t>sind es nicht 4mm?</w:t>
      </w:r>
    </w:p>
  </w:comment>
  <w:comment w:id="759" w:author="Marie" w:date="2022-01-16T11:18:00Z" w:initials="M">
    <w:p w14:paraId="29EE5595" w14:textId="77777777" w:rsidR="00871883" w:rsidRPr="00B447E5" w:rsidRDefault="00871883" w:rsidP="0016707D">
      <w:pPr>
        <w:rPr>
          <w:rFonts w:eastAsia="Calibri"/>
          <w:szCs w:val="20"/>
        </w:rPr>
      </w:pPr>
      <w:r>
        <w:rPr>
          <w:rStyle w:val="Kommentarzeichen"/>
        </w:rPr>
        <w:annotationRef/>
      </w:r>
      <w:r w:rsidRPr="00B447E5">
        <w:rPr>
          <w:rFonts w:eastAsia="Calibri"/>
          <w:szCs w:val="20"/>
        </w:rPr>
        <w:t>Hier kommt deine Tabelle mit den Klebstoffen. Beschreibe anschließend, was du meinst und zwar für jeden Klebstoff deiner Tabelle. Beschreibe hier auch ganz kurz, warum du den Rampf mit aufnimmst, mit Verweis auf das entsprechende Kapitel.</w:t>
      </w:r>
    </w:p>
    <w:p w14:paraId="0512F980" w14:textId="43FA4A76" w:rsidR="00871883" w:rsidRDefault="00871883">
      <w:pPr>
        <w:pStyle w:val="Kommentartext"/>
      </w:pPr>
    </w:p>
  </w:comment>
  <w:comment w:id="758" w:author="Marie" w:date="2022-01-16T11:18:00Z" w:initials="M">
    <w:p w14:paraId="29E70433" w14:textId="1E98D2D3" w:rsidR="00871883" w:rsidRDefault="00871883">
      <w:pPr>
        <w:pStyle w:val="Kommentartext"/>
      </w:pPr>
      <w:r>
        <w:rPr>
          <w:rStyle w:val="Kommentarzeichen"/>
        </w:rPr>
        <w:annotationRef/>
      </w:r>
    </w:p>
  </w:comment>
  <w:comment w:id="760" w:author="Marie" w:date="2022-01-16T11:32:00Z" w:initials="M">
    <w:p w14:paraId="48558E49" w14:textId="32734548" w:rsidR="00871883" w:rsidRDefault="00871883">
      <w:pPr>
        <w:pStyle w:val="Kommentartext"/>
      </w:pPr>
      <w:r>
        <w:rPr>
          <w:rStyle w:val="Kommentarzeichen"/>
        </w:rPr>
        <w:annotationRef/>
      </w:r>
      <w:r>
        <w:t>?</w:t>
      </w:r>
    </w:p>
  </w:comment>
  <w:comment w:id="765" w:author="Marie" w:date="2021-09-12T11:11:00Z" w:initials="M">
    <w:p w14:paraId="6DF14D08" w14:textId="77777777" w:rsidR="00871883" w:rsidRDefault="00871883" w:rsidP="008F3C89">
      <w:pPr>
        <w:pStyle w:val="Kommentartext"/>
      </w:pPr>
      <w:r>
        <w:rPr>
          <w:rStyle w:val="Kommentarzeichen"/>
        </w:rPr>
        <w:annotationRef/>
      </w:r>
      <w:r>
        <w:t>Anhang, sobald die letzten Prüfungen abgeschlossen sind</w:t>
      </w:r>
    </w:p>
  </w:comment>
  <w:comment w:id="766" w:author="Jan Wenker" w:date="2021-12-14T14:24:00Z" w:initials="JW">
    <w:p w14:paraId="5D2525E3" w14:textId="77777777" w:rsidR="00871883" w:rsidRDefault="00871883" w:rsidP="008F3C89">
      <w:pPr>
        <w:pStyle w:val="Kommentartext"/>
      </w:pPr>
      <w:r>
        <w:rPr>
          <w:rStyle w:val="Kommentarzeichen"/>
        </w:rPr>
        <w:annotationRef/>
      </w:r>
      <w:r>
        <w:t>Von der TU Berlin?</w:t>
      </w:r>
    </w:p>
  </w:comment>
  <w:comment w:id="767" w:author="Stefan Behring [2]" w:date="2021-12-21T18:08:00Z" w:initials="SB">
    <w:p w14:paraId="752B6A93" w14:textId="77777777" w:rsidR="00871883" w:rsidRDefault="00871883" w:rsidP="008F3C89">
      <w:pPr>
        <w:pStyle w:val="Kommentartext"/>
      </w:pPr>
      <w:r>
        <w:rPr>
          <w:rStyle w:val="Kommentarzeichen"/>
        </w:rPr>
        <w:annotationRef/>
      </w:r>
      <w:r>
        <w:t>Das ist wohl so gewesen, aber so etwas schriebt man nicht. Dann hält man einfach den Mund.</w:t>
      </w:r>
    </w:p>
  </w:comment>
  <w:comment w:id="770" w:author="Stefan Behring [2]" w:date="2021-12-21T18:49:00Z" w:initials="SB">
    <w:p w14:paraId="13402578" w14:textId="71865D5B" w:rsidR="00871883" w:rsidRDefault="00871883">
      <w:pPr>
        <w:pStyle w:val="Kommentartext"/>
      </w:pPr>
      <w:r>
        <w:rPr>
          <w:rStyle w:val="Kommentarzeichen"/>
        </w:rPr>
        <w:annotationRef/>
      </w:r>
      <w:r>
        <w:t>mit einer Tabelle kannst du sehr schön zeigen, welcher Probekörper mit welchen Holz hergestellt wurde.</w:t>
      </w:r>
    </w:p>
  </w:comment>
  <w:comment w:id="782" w:author="Stefan Behring" w:date="2021-12-21T13:26:00Z" w:initials="SB">
    <w:p w14:paraId="6ACE60E5" w14:textId="05F89046" w:rsidR="00871883" w:rsidRDefault="00871883">
      <w:r>
        <w:t>Struktur: Stell erst einmal dar, was du überhaupt vorhast.</w:t>
      </w:r>
      <w:r>
        <w:annotationRef/>
      </w:r>
    </w:p>
  </w:comment>
  <w:comment w:id="834" w:author="Stefan Behring" w:date="2021-12-21T13:36:00Z" w:initials="SB">
    <w:p w14:paraId="59CA563C" w14:textId="6B15B7F7" w:rsidR="00871883" w:rsidRDefault="00871883">
      <w:r>
        <w:t>Sind es nicht 4??</w:t>
      </w:r>
      <w:r>
        <w:annotationRef/>
      </w:r>
    </w:p>
  </w:comment>
  <w:comment w:id="882" w:author="Jan Wenker" w:date="2021-12-14T14:20:00Z" w:initials="JW">
    <w:p w14:paraId="6F8214EC" w14:textId="5E5EB882" w:rsidR="00871883" w:rsidRDefault="00871883">
      <w:pPr>
        <w:pStyle w:val="Kommentartext"/>
      </w:pPr>
      <w:r>
        <w:rPr>
          <w:rStyle w:val="Kommentarzeichen"/>
        </w:rPr>
        <w:annotationRef/>
      </w:r>
      <w:r>
        <w:t>Das ist schon Ergebnis/Diskussion und passt m. E. nicht zu der Kapitelüberschrift.</w:t>
      </w:r>
    </w:p>
  </w:comment>
  <w:comment w:id="902" w:author="Jan Wenker" w:date="2021-12-14T14:21:00Z" w:initials="JW">
    <w:p w14:paraId="29E202F7" w14:textId="29331367" w:rsidR="00871883" w:rsidRDefault="00871883">
      <w:pPr>
        <w:pStyle w:val="Kommentartext"/>
      </w:pPr>
      <w:r>
        <w:rPr>
          <w:rStyle w:val="Kommentarzeichen"/>
        </w:rPr>
        <w:annotationRef/>
      </w:r>
      <w:r>
        <w:t>s. o. passt nicht zur Überschrift.</w:t>
      </w:r>
    </w:p>
  </w:comment>
  <w:comment w:id="878" w:author="Stefan Behring [2]" w:date="2021-12-21T19:00:00Z" w:initials="SB">
    <w:p w14:paraId="3FD8A933" w14:textId="75DFD833" w:rsidR="00871883" w:rsidRDefault="00871883">
      <w:pPr>
        <w:pStyle w:val="Kommentartext"/>
      </w:pPr>
      <w:r>
        <w:rPr>
          <w:rStyle w:val="Kommentarzeichen"/>
        </w:rPr>
        <w:annotationRef/>
      </w:r>
    </w:p>
  </w:comment>
  <w:comment w:id="879" w:author="Stefan Behring [2]" w:date="2021-12-21T19:01:00Z" w:initials="SB">
    <w:p w14:paraId="03611795" w14:textId="7EDA927D" w:rsidR="00871883" w:rsidRDefault="00871883">
      <w:pPr>
        <w:pStyle w:val="Kommentartext"/>
      </w:pPr>
      <w:r>
        <w:rPr>
          <w:rStyle w:val="Kommentarzeichen"/>
        </w:rPr>
        <w:annotationRef/>
      </w:r>
      <w:r>
        <w:t>Dieser gesamte Absatz wird bitte zur Ergebnisdiskussion deiner Slipblockversuche umgesetzt und dort entsprechend verarbeitet.</w:t>
      </w:r>
    </w:p>
  </w:comment>
  <w:comment w:id="922" w:author="Jan Wenker" w:date="2021-12-14T14:22:00Z" w:initials="JW">
    <w:p w14:paraId="50F5E171" w14:textId="77777777" w:rsidR="00871883" w:rsidRDefault="00871883">
      <w:pPr>
        <w:pStyle w:val="Kommentartext"/>
      </w:pPr>
      <w:r>
        <w:rPr>
          <w:rStyle w:val="Kommentarzeichen"/>
        </w:rPr>
        <w:annotationRef/>
      </w:r>
      <w:r>
        <w:t>Abkürzungen in der Abbildung FU, …</w:t>
      </w:r>
    </w:p>
    <w:p w14:paraId="35C1099B" w14:textId="77777777" w:rsidR="00871883" w:rsidRDefault="00871883">
      <w:pPr>
        <w:pStyle w:val="Kommentartext"/>
      </w:pPr>
      <w:r>
        <w:t>Abbildungsbeschriftung?</w:t>
      </w:r>
    </w:p>
    <w:p w14:paraId="383A950D" w14:textId="654CFD96" w:rsidR="00871883" w:rsidRDefault="00871883">
      <w:pPr>
        <w:pStyle w:val="Kommentartext"/>
      </w:pPr>
      <w:r>
        <w:t>Bezug auf Abbildung im Text?</w:t>
      </w:r>
    </w:p>
  </w:comment>
  <w:comment w:id="1171" w:author="Marie" w:date="2021-09-12T11:11:00Z" w:initials="M">
    <w:p w14:paraId="374B89A6" w14:textId="6072C185" w:rsidR="00871883" w:rsidRDefault="00871883">
      <w:pPr>
        <w:pStyle w:val="Kommentartext"/>
      </w:pPr>
      <w:r>
        <w:rPr>
          <w:rStyle w:val="Kommentarzeichen"/>
        </w:rPr>
        <w:annotationRef/>
      </w:r>
      <w:r>
        <w:t>Anhang, sobald die letzten Prüfungen abgeschlossen sind</w:t>
      </w:r>
    </w:p>
  </w:comment>
  <w:comment w:id="1179" w:author="Jan Wenker" w:date="2021-12-14T14:24:00Z" w:initials="JW">
    <w:p w14:paraId="26A0DF70" w14:textId="6BCB8BD3" w:rsidR="00871883" w:rsidRDefault="00871883">
      <w:pPr>
        <w:pStyle w:val="Kommentartext"/>
      </w:pPr>
      <w:r>
        <w:rPr>
          <w:rStyle w:val="Kommentarzeichen"/>
        </w:rPr>
        <w:annotationRef/>
      </w:r>
      <w:r>
        <w:t>Von der TU Berlin?</w:t>
      </w:r>
    </w:p>
  </w:comment>
  <w:comment w:id="1180" w:author="Marie" w:date="2022-01-13T17:34:00Z" w:initials="M">
    <w:p w14:paraId="7089C47F" w14:textId="4419C0D7" w:rsidR="00871883" w:rsidRDefault="00871883">
      <w:pPr>
        <w:pStyle w:val="Kommentartext"/>
      </w:pPr>
      <w:r>
        <w:rPr>
          <w:rStyle w:val="Kommentarzeichen"/>
        </w:rPr>
        <w:annotationRef/>
      </w:r>
      <w:r>
        <w:t>Ja.</w:t>
      </w:r>
    </w:p>
  </w:comment>
  <w:comment w:id="1183" w:author="Stefan Behring [2]" w:date="2021-12-21T18:08:00Z" w:initials="SB">
    <w:p w14:paraId="2BDA328D" w14:textId="2AFB8737" w:rsidR="00871883" w:rsidRDefault="00871883">
      <w:pPr>
        <w:pStyle w:val="Kommentartext"/>
      </w:pPr>
      <w:r>
        <w:rPr>
          <w:rStyle w:val="Kommentarzeichen"/>
        </w:rPr>
        <w:annotationRef/>
      </w:r>
      <w:r>
        <w:t>Das ist wohl so gewesen, aber so etwas schriebt man nicht. Dann hält man einfach den Mund.</w:t>
      </w:r>
    </w:p>
  </w:comment>
  <w:comment w:id="1207" w:author="Stefan Behring [2]" w:date="2021-12-21T19:11:00Z" w:initials="SB">
    <w:p w14:paraId="47FEE34D" w14:textId="4C10174F" w:rsidR="00871883" w:rsidRDefault="00871883">
      <w:pPr>
        <w:pStyle w:val="Kommentartext"/>
      </w:pPr>
      <w:r>
        <w:rPr>
          <w:rStyle w:val="Kommentarzeichen"/>
        </w:rPr>
        <w:annotationRef/>
      </w:r>
      <w:r>
        <w:t xml:space="preserve">Ich denke hier kannst du dich austoben was deine Klebstofferkenntnisse anbelangt und wie du daher weiter vorgehst. Sei kreativ. </w:t>
      </w:r>
    </w:p>
  </w:comment>
  <w:comment w:id="1208" w:author="Stefan Behring [2]" w:date="2021-12-21T19:53:00Z" w:initials="SB">
    <w:p w14:paraId="4EC44910" w14:textId="0BB1BD2B" w:rsidR="00871883" w:rsidRDefault="00871883">
      <w:pPr>
        <w:pStyle w:val="Kommentartext"/>
      </w:pPr>
      <w:r>
        <w:rPr>
          <w:rStyle w:val="Kommentarzeichen"/>
        </w:rPr>
        <w:annotationRef/>
      </w:r>
      <w:r>
        <w:t>Zeichne die Kraftpfeile in deine Zeichnung ein.</w:t>
      </w:r>
    </w:p>
  </w:comment>
  <w:comment w:id="1216" w:author="Stefan Behring [2]" w:date="2021-12-21T20:21:00Z" w:initials="SB">
    <w:p w14:paraId="69700010" w14:textId="77777777" w:rsidR="00871883" w:rsidRDefault="00871883">
      <w:pPr>
        <w:pStyle w:val="Kommentartext"/>
      </w:pPr>
      <w:r>
        <w:rPr>
          <w:rStyle w:val="Kommentarzeichen"/>
        </w:rPr>
        <w:annotationRef/>
      </w:r>
      <w:r>
        <w:t>Baustoffe sehe ich da nicht.</w:t>
      </w:r>
    </w:p>
    <w:p w14:paraId="3B683F41" w14:textId="5DD5DD1D" w:rsidR="00871883" w:rsidRDefault="00871883">
      <w:pPr>
        <w:pStyle w:val="Kommentartext"/>
      </w:pPr>
      <w:r>
        <w:t>Schreibe es irgendwie klarer, selbst für mich liest es sich sehr schwer.</w:t>
      </w:r>
    </w:p>
  </w:comment>
  <w:comment w:id="1219" w:author="Jan Wenker" w:date="2021-12-14T14:29:00Z" w:initials="JW">
    <w:p w14:paraId="204200B4" w14:textId="2D4CA9CC" w:rsidR="00871883" w:rsidRDefault="00871883">
      <w:pPr>
        <w:pStyle w:val="Kommentartext"/>
      </w:pPr>
      <w:r>
        <w:rPr>
          <w:rStyle w:val="Kommentarzeichen"/>
        </w:rPr>
        <w:annotationRef/>
      </w:r>
      <w:r>
        <w:t>Abkürzungen werden schon weiter vorne in einer Abbildung verwendet ohne Erläuterung</w:t>
      </w:r>
    </w:p>
  </w:comment>
  <w:comment w:id="1224" w:author="Stefan Behring [2]" w:date="2021-12-21T20:27:00Z" w:initials="SB">
    <w:p w14:paraId="057EA718" w14:textId="77777777" w:rsidR="00871883" w:rsidRDefault="00871883">
      <w:pPr>
        <w:pStyle w:val="Kommentartext"/>
      </w:pPr>
      <w:r>
        <w:rPr>
          <w:rStyle w:val="Kommentarzeichen"/>
        </w:rPr>
        <w:annotationRef/>
      </w:r>
      <w:r>
        <w:t>Nenne alle Klebstoffe beim Namen und mit Abkürzung.</w:t>
      </w:r>
    </w:p>
    <w:p w14:paraId="2D5A1330" w14:textId="17064348" w:rsidR="00871883" w:rsidRDefault="00871883">
      <w:pPr>
        <w:pStyle w:val="Kommentartext"/>
      </w:pPr>
      <w:r>
        <w:t>Wir müssen nicht jeden Irrweg bis aufs letzte auswalzen.</w:t>
      </w:r>
    </w:p>
  </w:comment>
  <w:comment w:id="1233" w:author="Stefan Behring [2]" w:date="2021-12-21T20:30:00Z" w:initials="SB">
    <w:p w14:paraId="71B531DD" w14:textId="258CB762" w:rsidR="00871883" w:rsidRDefault="00871883">
      <w:pPr>
        <w:pStyle w:val="Kommentartext"/>
      </w:pPr>
      <w:r>
        <w:rPr>
          <w:rStyle w:val="Kommentarzeichen"/>
        </w:rPr>
        <w:annotationRef/>
      </w:r>
      <w:r>
        <w:t>Hier auch Abdichtband, warum dann noch dann noch Distanzstücken. Überlege ob du das wegschweigen willst. Nu du weißt, was du gemacht hast.</w:t>
      </w:r>
    </w:p>
  </w:comment>
  <w:comment w:id="1238" w:author="Stefan Behring [2]" w:date="2021-12-21T20:31:00Z" w:initials="SB">
    <w:p w14:paraId="62FE5A72" w14:textId="76B2B139" w:rsidR="00871883" w:rsidRDefault="00871883">
      <w:pPr>
        <w:pStyle w:val="Kommentartext"/>
      </w:pPr>
      <w:r>
        <w:rPr>
          <w:rStyle w:val="Kommentarzeichen"/>
        </w:rPr>
        <w:annotationRef/>
      </w:r>
      <w:r>
        <w:t>Genaue Maschinenbeschreibung mit Baujahr und Prüflast, wie es sich gehört!</w:t>
      </w:r>
    </w:p>
  </w:comment>
  <w:comment w:id="1246" w:author="Stefan Behring [2]" w:date="2021-12-21T20:43:00Z" w:initials="SB">
    <w:p w14:paraId="6255B3D8" w14:textId="77777777" w:rsidR="00871883" w:rsidRDefault="00871883">
      <w:pPr>
        <w:pStyle w:val="Kommentartext"/>
      </w:pPr>
      <w:r>
        <w:rPr>
          <w:rStyle w:val="Kommentarzeichen"/>
        </w:rPr>
        <w:annotationRef/>
      </w:r>
      <w:r>
        <w:t>Kannst du die Bilder vor die Tabelle ziehen.</w:t>
      </w:r>
    </w:p>
    <w:p w14:paraId="72215CD0" w14:textId="6210C188" w:rsidR="00871883" w:rsidRDefault="00871883">
      <w:pPr>
        <w:pStyle w:val="Kommentartext"/>
      </w:pPr>
      <w:r>
        <w:t>Meiner Meinung nach vereinfacht das die Lesbarkeit.</w:t>
      </w:r>
    </w:p>
  </w:comment>
  <w:comment w:id="1249" w:author="Stefan Behring [2]" w:date="2021-12-21T20:44:00Z" w:initials="SB">
    <w:p w14:paraId="1EB5C2FB" w14:textId="4FDD733E" w:rsidR="00871883" w:rsidRDefault="00871883">
      <w:pPr>
        <w:pStyle w:val="Kommentartext"/>
      </w:pPr>
      <w:r>
        <w:rPr>
          <w:rStyle w:val="Kommentarzeichen"/>
        </w:rPr>
        <w:annotationRef/>
      </w:r>
      <w:r>
        <w:t>Ich würde vor die Tabelle oder dahinter noch einmal eine Legende für die Bezeichnungen machen. Hilft vielleicht der Lesbarkeit. Musst du aber entscheiden. bei meiner Arbeit hatte ich ein ähnliches Problem.</w:t>
      </w:r>
    </w:p>
  </w:comment>
  <w:comment w:id="1250" w:author="Stefan Behring [2]" w:date="2021-12-21T20:48:00Z" w:initials="SB">
    <w:p w14:paraId="4D0B499D" w14:textId="4C75FB88" w:rsidR="00871883" w:rsidRDefault="00871883">
      <w:pPr>
        <w:pStyle w:val="Kommentartext"/>
      </w:pPr>
      <w:r>
        <w:rPr>
          <w:rStyle w:val="Kommentarzeichen"/>
        </w:rPr>
        <w:annotationRef/>
      </w:r>
      <w:r>
        <w:t>Für die Standardabweichung gibt es eine Abkürzung nach Norm.</w:t>
      </w:r>
    </w:p>
  </w:comment>
  <w:comment w:id="1251" w:author="Marie" w:date="2021-09-22T23:58:00Z" w:initials="M">
    <w:p w14:paraId="0CFE0795" w14:textId="77777777" w:rsidR="00871883" w:rsidRDefault="00871883">
      <w:pPr>
        <w:pStyle w:val="Kommentartext"/>
      </w:pPr>
      <w:r>
        <w:rPr>
          <w:rStyle w:val="Kommentarzeichen"/>
        </w:rPr>
        <w:annotationRef/>
      </w:r>
    </w:p>
  </w:comment>
  <w:comment w:id="1254" w:author="Stefan Behring [2]" w:date="2021-12-21T22:02:00Z" w:initials="SB">
    <w:p w14:paraId="471B44BA" w14:textId="77777777" w:rsidR="00871883" w:rsidRDefault="00871883" w:rsidP="00517A2B">
      <w:pPr>
        <w:pStyle w:val="Kommentartext"/>
      </w:pPr>
      <w:r>
        <w:rPr>
          <w:rStyle w:val="Kommentarzeichen"/>
        </w:rPr>
        <w:annotationRef/>
      </w:r>
      <w:r>
        <w:t>größeren  Bildausschnitt wählen.</w:t>
      </w:r>
    </w:p>
  </w:comment>
  <w:comment w:id="1255" w:author="Marie" w:date="2022-01-13T17:38:00Z" w:initials="M">
    <w:p w14:paraId="7C285D12" w14:textId="77777777" w:rsidR="00871883" w:rsidRDefault="00871883" w:rsidP="00517A2B">
      <w:pPr>
        <w:pStyle w:val="Kommentartext"/>
      </w:pPr>
      <w:r>
        <w:rPr>
          <w:rStyle w:val="Kommentarzeichen"/>
        </w:rPr>
        <w:annotationRef/>
      </w:r>
      <w:r>
        <w:t>Dann wird’s leider zum Suchbild, es sei denn ich nehem komplett gespaltener Holz, kam aber weniger häufig vor, daher nicht ganz passend.</w:t>
      </w:r>
    </w:p>
  </w:comment>
  <w:comment w:id="1262" w:author="Stefan Behring [2]" w:date="2021-12-21T21:59:00Z" w:initials="SB">
    <w:p w14:paraId="5B4230C2" w14:textId="407501EE" w:rsidR="00871883" w:rsidRDefault="00871883">
      <w:pPr>
        <w:pStyle w:val="Kommentartext"/>
      </w:pPr>
      <w:r>
        <w:rPr>
          <w:rStyle w:val="Kommentarzeichen"/>
        </w:rPr>
        <w:annotationRef/>
      </w:r>
      <w:r>
        <w:t>Arbeite mehr mit Bildern.</w:t>
      </w:r>
    </w:p>
  </w:comment>
  <w:comment w:id="1263" w:author="Stefan Behring [2]" w:date="2021-12-21T21:57:00Z" w:initials="SB">
    <w:p w14:paraId="29715CD7" w14:textId="77777777" w:rsidR="00871883" w:rsidRDefault="00871883">
      <w:pPr>
        <w:pStyle w:val="Kommentartext"/>
      </w:pPr>
      <w:r>
        <w:rPr>
          <w:rStyle w:val="Kommentarzeichen"/>
        </w:rPr>
        <w:annotationRef/>
      </w:r>
      <w:r>
        <w:t>Definiere das anders, versteht ein Außenstehender schwer.</w:t>
      </w:r>
    </w:p>
    <w:p w14:paraId="49D9A5D5" w14:textId="504020EF" w:rsidR="00871883" w:rsidRDefault="00871883">
      <w:pPr>
        <w:pStyle w:val="Kommentartext"/>
      </w:pPr>
      <w:r>
        <w:t>Vielleicht Plattenoberseite.</w:t>
      </w:r>
    </w:p>
  </w:comment>
  <w:comment w:id="1264" w:author="Stefan Behring [2]" w:date="2021-12-21T22:00:00Z" w:initials="SB">
    <w:p w14:paraId="4D5857BC" w14:textId="77777777" w:rsidR="00871883" w:rsidRDefault="00871883">
      <w:pPr>
        <w:pStyle w:val="Kommentartext"/>
      </w:pPr>
      <w:r>
        <w:rPr>
          <w:rStyle w:val="Kommentarzeichen"/>
        </w:rPr>
        <w:annotationRef/>
      </w:r>
      <w:r>
        <w:t>Sage hier noch einmal was das ist und Bild dazu nicht irgendwann am Ende.</w:t>
      </w:r>
    </w:p>
    <w:p w14:paraId="3903D164" w14:textId="7918F595" w:rsidR="00871883" w:rsidRDefault="00871883">
      <w:pPr>
        <w:pStyle w:val="Kommentartext"/>
      </w:pPr>
      <w:r>
        <w:t>Oder wie gesagt, das Bild vor die Tabelle, dann weiß man, was einen erwartet.</w:t>
      </w:r>
    </w:p>
  </w:comment>
  <w:comment w:id="1265" w:author="Jan Wenker" w:date="2021-12-14T14:41:00Z" w:initials="JW">
    <w:p w14:paraId="6E3571E0" w14:textId="2FDD1424" w:rsidR="00871883" w:rsidRDefault="00871883">
      <w:pPr>
        <w:pStyle w:val="Kommentartext"/>
      </w:pPr>
      <w:r>
        <w:rPr>
          <w:rStyle w:val="Kommentarzeichen"/>
        </w:rPr>
        <w:annotationRef/>
      </w:r>
      <w:r>
        <w:t>Formatierung der Feldfunktion?</w:t>
      </w:r>
    </w:p>
  </w:comment>
  <w:comment w:id="1266" w:author="Stefan Behring [2]" w:date="2021-12-21T22:04:00Z" w:initials="SB">
    <w:p w14:paraId="3D92A6ED" w14:textId="340DE9CE" w:rsidR="00871883" w:rsidRDefault="00871883">
      <w:pPr>
        <w:pStyle w:val="Kommentartext"/>
      </w:pPr>
      <w:r>
        <w:rPr>
          <w:rStyle w:val="Kommentarzeichen"/>
        </w:rPr>
        <w:annotationRef/>
      </w:r>
      <w:r>
        <w:t>Bilder bilder bilder und arbeite damit.</w:t>
      </w:r>
    </w:p>
  </w:comment>
  <w:comment w:id="1270" w:author="Marie" w:date="2022-01-16T12:51:00Z" w:initials="M">
    <w:p w14:paraId="76ACD07E" w14:textId="5829C25A" w:rsidR="00871883" w:rsidRDefault="00871883">
      <w:pPr>
        <w:pStyle w:val="Kommentartext"/>
      </w:pPr>
      <w:r>
        <w:rPr>
          <w:rStyle w:val="Kommentarzeichen"/>
        </w:rPr>
        <w:annotationRef/>
      </w:r>
      <w:r>
        <w:t>Weiter ausformulieren</w:t>
      </w:r>
    </w:p>
  </w:comment>
  <w:comment w:id="1271" w:author="Stefan Behring [2]" w:date="2021-12-21T22:20:00Z" w:initials="SB">
    <w:p w14:paraId="23F9CFCB" w14:textId="04786366" w:rsidR="00871883" w:rsidRDefault="00871883">
      <w:pPr>
        <w:pStyle w:val="Kommentartext"/>
      </w:pPr>
      <w:r>
        <w:rPr>
          <w:rStyle w:val="Kommentarzeichen"/>
        </w:rPr>
        <w:annotationRef/>
      </w:r>
      <w:r>
        <w:t>Formuliere etwas vorsichtiger. Lass das mit den Thesen, du bist nicht Luther.</w:t>
      </w:r>
    </w:p>
  </w:comment>
  <w:comment w:id="1274" w:author="Jan Wenker" w:date="2021-12-14T15:51:00Z" w:initials="JW">
    <w:p w14:paraId="50945026" w14:textId="77777777" w:rsidR="00871883" w:rsidRDefault="00871883" w:rsidP="0020514B">
      <w:pPr>
        <w:pStyle w:val="Kommentartext"/>
      </w:pPr>
      <w:r>
        <w:rPr>
          <w:rStyle w:val="Kommentarzeichen"/>
        </w:rPr>
        <w:annotationRef/>
      </w:r>
      <w:r>
        <w:t>Ist das irgendwie nachgewiesen? Bewegt sich das in den Toleranzen nach Norm? So ist das erstmal die stramme Behauptung, dass die BSH-Hersteller nicht korrekt sortieren! Halte ich für sehr problematisch, diese Aussage!!!!</w:t>
      </w:r>
    </w:p>
  </w:comment>
  <w:comment w:id="1277" w:author="Jan Wenker" w:date="2021-12-14T15:52:00Z" w:initials="JW">
    <w:p w14:paraId="64D39B31" w14:textId="77777777" w:rsidR="00871883" w:rsidRDefault="00871883" w:rsidP="0020514B">
      <w:pPr>
        <w:pStyle w:val="Kommentartext"/>
      </w:pPr>
      <w:r>
        <w:rPr>
          <w:rStyle w:val="Kommentarzeichen"/>
        </w:rPr>
        <w:annotationRef/>
      </w:r>
      <w:r>
        <w:t>Ist das aufgrund der Prüfkörperanzahl statistisch signifikant? Ist hier entsprechend Statistik gerechnet worden? S. o. stramme Behauptung….</w:t>
      </w:r>
    </w:p>
  </w:comment>
  <w:comment w:id="1289" w:author="Jan Wenker" w:date="2021-12-15T12:55:00Z" w:initials="JW">
    <w:p w14:paraId="4B8994BC" w14:textId="2DCBE8F1" w:rsidR="00871883" w:rsidRDefault="00871883">
      <w:pPr>
        <w:pStyle w:val="Kommentartext"/>
      </w:pPr>
      <w:r>
        <w:rPr>
          <w:rStyle w:val="Kommentarzeichen"/>
        </w:rPr>
        <w:annotationRef/>
      </w:r>
      <w:r>
        <w:t>Schon wieder eine stramme Behauptung. Woher erschließt sich das? Das können wir m. E. so nicht stehen lassen.</w:t>
      </w:r>
    </w:p>
  </w:comment>
  <w:comment w:id="1290" w:author="Marie" w:date="2022-01-15T15:59:00Z" w:initials="M">
    <w:p w14:paraId="77724567" w14:textId="66CFA781" w:rsidR="00871883" w:rsidRDefault="00871883">
      <w:pPr>
        <w:pStyle w:val="Kommentartext"/>
      </w:pPr>
      <w:r>
        <w:rPr>
          <w:rStyle w:val="Kommentarzeichen"/>
        </w:rPr>
        <w:annotationRef/>
      </w:r>
      <w:r>
        <w:t>Verweis auf Literatur</w:t>
      </w:r>
    </w:p>
  </w:comment>
  <w:comment w:id="1291" w:author="Stefan Behring [2]" w:date="2021-12-21T22:38:00Z" w:initials="SB">
    <w:p w14:paraId="7C7D906B" w14:textId="344278FC" w:rsidR="00871883" w:rsidRDefault="00871883">
      <w:pPr>
        <w:pStyle w:val="Kommentartext"/>
      </w:pPr>
      <w:r>
        <w:rPr>
          <w:rStyle w:val="Kommentarzeichen"/>
        </w:rPr>
        <w:annotationRef/>
      </w:r>
      <w:r>
        <w:t xml:space="preserve">vollständigen Namen nennen. </w:t>
      </w:r>
    </w:p>
  </w:comment>
  <w:comment w:id="1316" w:author="Stefan Behring [2]" w:date="2021-12-21T22:44:00Z" w:initials="SB">
    <w:p w14:paraId="6484A035" w14:textId="77777777" w:rsidR="00871883" w:rsidRDefault="00871883">
      <w:pPr>
        <w:pStyle w:val="Kommentartext"/>
      </w:pPr>
      <w:r>
        <w:rPr>
          <w:rStyle w:val="Kommentarzeichen"/>
        </w:rPr>
        <w:annotationRef/>
      </w:r>
      <w:r>
        <w:t>Legende IWA Dms was ist das.</w:t>
      </w:r>
    </w:p>
    <w:p w14:paraId="02F84D54" w14:textId="77777777" w:rsidR="00871883" w:rsidRDefault="00871883">
      <w:pPr>
        <w:pStyle w:val="Kommentartext"/>
      </w:pPr>
      <w:r>
        <w:t>Mach die Instrumentierung genauer.</w:t>
      </w:r>
    </w:p>
    <w:p w14:paraId="1F0A3FBE" w14:textId="5DA26CC1" w:rsidR="00871883" w:rsidRDefault="00871883">
      <w:pPr>
        <w:pStyle w:val="Kommentartext"/>
      </w:pPr>
      <w:r>
        <w:t>Aber Achtung in deiner Disse musst du das dann zietieren. PGH.</w:t>
      </w:r>
    </w:p>
  </w:comment>
  <w:comment w:id="1317" w:author="Marie" w:date="2022-01-13T17:41:00Z" w:initials="M">
    <w:p w14:paraId="24EE8BEE" w14:textId="28C2CD59" w:rsidR="00871883" w:rsidRDefault="00871883">
      <w:pPr>
        <w:pStyle w:val="Kommentartext"/>
      </w:pPr>
      <w:r>
        <w:rPr>
          <w:rStyle w:val="Kommentarzeichen"/>
        </w:rPr>
        <w:annotationRef/>
      </w:r>
      <w:r>
        <w:t xml:space="preserve">Habe für die eh schönere Vektorgrafiken para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 xml:space="preserve"> </w:t>
      </w:r>
    </w:p>
  </w:comment>
  <w:comment w:id="1325" w:author="Jan Wenker" w:date="2021-12-15T13:00:00Z" w:initials="JW">
    <w:p w14:paraId="4BD47020" w14:textId="3A4C61C1" w:rsidR="00871883" w:rsidRDefault="00871883">
      <w:pPr>
        <w:pStyle w:val="Kommentartext"/>
      </w:pPr>
      <w:r>
        <w:rPr>
          <w:rStyle w:val="Kommentarzeichen"/>
        </w:rPr>
        <w:annotationRef/>
      </w:r>
      <w:r>
        <w:t>Klima dieser Halle?</w:t>
      </w:r>
    </w:p>
  </w:comment>
  <w:comment w:id="1326" w:author="Marie" w:date="2022-01-13T17:47:00Z" w:initials="M">
    <w:p w14:paraId="305E5A41" w14:textId="0B371EE6" w:rsidR="00871883" w:rsidRDefault="00871883">
      <w:pPr>
        <w:pStyle w:val="Kommentartext"/>
      </w:pPr>
      <w:r>
        <w:rPr>
          <w:rStyle w:val="Kommentarzeichen"/>
        </w:rPr>
        <w:annotationRef/>
      </w:r>
      <w:r>
        <w:t>Wenn sich das so leicht beantworten ließe. Angeblich Normklima.</w:t>
      </w:r>
    </w:p>
  </w:comment>
  <w:comment w:id="1327" w:author="Stefan Behring [2]" w:date="2021-12-21T22:53:00Z" w:initials="SB">
    <w:p w14:paraId="4B804671" w14:textId="1E5929B3" w:rsidR="00871883" w:rsidRDefault="00871883">
      <w:pPr>
        <w:pStyle w:val="Kommentartext"/>
      </w:pPr>
      <w:r>
        <w:rPr>
          <w:rStyle w:val="Kommentarzeichen"/>
        </w:rPr>
        <w:annotationRef/>
      </w:r>
      <w:r>
        <w:t>Würde ich als Riss bezeichnen.</w:t>
      </w:r>
    </w:p>
  </w:comment>
  <w:comment w:id="1328" w:author="Stefan Behring [2]" w:date="2021-12-21T22:54:00Z" w:initials="SB">
    <w:p w14:paraId="30742E92" w14:textId="42A4F1CD" w:rsidR="00871883" w:rsidRDefault="00871883">
      <w:pPr>
        <w:pStyle w:val="Kommentartext"/>
      </w:pPr>
      <w:r>
        <w:rPr>
          <w:rStyle w:val="Kommentarzeichen"/>
        </w:rPr>
        <w:annotationRef/>
      </w:r>
      <w:r>
        <w:t>Sind doch eher Vermutungen.</w:t>
      </w:r>
    </w:p>
  </w:comment>
  <w:comment w:id="1337" w:author="Jan Wenker" w:date="2021-12-15T13:02:00Z" w:initials="JW">
    <w:p w14:paraId="12A8648F" w14:textId="77777777" w:rsidR="00871883" w:rsidRDefault="00871883">
      <w:pPr>
        <w:pStyle w:val="Kommentartext"/>
      </w:pPr>
      <w:r>
        <w:rPr>
          <w:rStyle w:val="Kommentarzeichen"/>
        </w:rPr>
        <w:annotationRef/>
      </w:r>
      <w:r>
        <w:t>Maschinentyp?</w:t>
      </w:r>
    </w:p>
    <w:p w14:paraId="0F6E1B8E" w14:textId="164C6069" w:rsidR="00871883" w:rsidRDefault="00871883">
      <w:pPr>
        <w:pStyle w:val="Kommentartext"/>
      </w:pPr>
      <w:r>
        <w:t>Und vollständige Beschreibung frag Willi.</w:t>
      </w:r>
    </w:p>
  </w:comment>
  <w:comment w:id="1338" w:author="Marie" w:date="2022-01-13T17:48:00Z" w:initials="M">
    <w:p w14:paraId="5D84AD46" w14:textId="0E0B5CBF" w:rsidR="00871883" w:rsidRDefault="00871883">
      <w:pPr>
        <w:pStyle w:val="Kommentartext"/>
      </w:pPr>
      <w:r>
        <w:rPr>
          <w:rStyle w:val="Kommentarzeichen"/>
        </w:rPr>
        <w:annotationRef/>
      </w:r>
      <w:r>
        <w:t>Gibt es nicht. Habe soar die Org. Pläne aus den 80ern in die Hände gedrückt bekommen. Das Ding heißt Plattenbiegemaschine.</w:t>
      </w:r>
    </w:p>
  </w:comment>
  <w:comment w:id="1356" w:author="Marie" w:date="2021-09-12T22:30:00Z" w:initials="M">
    <w:p w14:paraId="4AEEE05E" w14:textId="4D070365" w:rsidR="00871883" w:rsidRDefault="00871883">
      <w:pPr>
        <w:pStyle w:val="Kommentartext"/>
      </w:pPr>
      <w:r>
        <w:rPr>
          <w:rStyle w:val="Kommentarzeichen"/>
        </w:rPr>
        <w:annotationRef/>
      </w:r>
      <w:r>
        <w:t>Ergänzen, sobald Ergebnisse der Wiederholung von Prüfserie SBB-TK-E3-FG vorhanden sind</w:t>
      </w:r>
    </w:p>
  </w:comment>
  <w:comment w:id="1369" w:author="Marie" w:date="2021-09-12T22:29:00Z" w:initials="M">
    <w:p w14:paraId="149B3876" w14:textId="60A5123E" w:rsidR="00871883" w:rsidRDefault="00871883">
      <w:pPr>
        <w:pStyle w:val="Kommentartext"/>
      </w:pPr>
      <w:r>
        <w:rPr>
          <w:rStyle w:val="Kommentarzeichen"/>
        </w:rPr>
        <w:annotationRef/>
      </w:r>
      <w:r>
        <w:t>Ergänzen, sobald Ergebnisse von der Wiederholung der Prüfserie SBB-TK-E3-FG vorhanden sind</w:t>
      </w:r>
    </w:p>
  </w:comment>
  <w:comment w:id="1372" w:author="Stefan Behring [2]" w:date="2021-12-21T23:23:00Z" w:initials="SB">
    <w:p w14:paraId="2ADD9096" w14:textId="5615EC34" w:rsidR="00871883" w:rsidRDefault="00871883">
      <w:pPr>
        <w:pStyle w:val="Kommentartext"/>
      </w:pPr>
      <w:r>
        <w:rPr>
          <w:rStyle w:val="Kommentarzeichen"/>
        </w:rPr>
        <w:annotationRef/>
      </w:r>
      <w:r>
        <w:t>wie viel?</w:t>
      </w:r>
    </w:p>
  </w:comment>
  <w:comment w:id="1379" w:author="Stefan Behring [2]" w:date="2021-12-21T23:30:00Z" w:initials="SB">
    <w:p w14:paraId="68714081" w14:textId="77777777" w:rsidR="00871883" w:rsidRDefault="00871883">
      <w:pPr>
        <w:pStyle w:val="Kommentartext"/>
      </w:pPr>
      <w:r>
        <w:rPr>
          <w:rStyle w:val="Kommentarzeichen"/>
        </w:rPr>
        <w:annotationRef/>
      </w:r>
      <w:r>
        <w:t xml:space="preserve">Marie, </w:t>
      </w:r>
    </w:p>
    <w:p w14:paraId="1D290B4C" w14:textId="77777777" w:rsidR="00871883" w:rsidRDefault="00871883">
      <w:pPr>
        <w:pStyle w:val="Kommentartext"/>
      </w:pPr>
      <w:r>
        <w:t>das sind alles nur Vermutungen, die sind zwar nicht abwegig, wir können sie aber nicht beweisen.</w:t>
      </w:r>
    </w:p>
    <w:p w14:paraId="37F50285" w14:textId="755A8865" w:rsidR="00871883" w:rsidRDefault="00871883">
      <w:pPr>
        <w:pStyle w:val="Kommentartext"/>
      </w:pPr>
      <w:r>
        <w:t>Daher denke ich, ist es besser wir schweigen und sagen, der Grund lässt sich nicht zweifelsfrei klären.</w:t>
      </w:r>
    </w:p>
  </w:comment>
  <w:comment w:id="1402" w:author="Stefan Behring [2]" w:date="2021-12-21T23:34:00Z" w:initials="SB">
    <w:p w14:paraId="11E24241" w14:textId="5E4BF3D9" w:rsidR="00871883" w:rsidRDefault="00871883">
      <w:pPr>
        <w:pStyle w:val="Kommentartext"/>
      </w:pPr>
      <w:r>
        <w:rPr>
          <w:rStyle w:val="Kommentarzeichen"/>
        </w:rPr>
        <w:annotationRef/>
      </w:r>
      <w:r>
        <w:t>Das mit den Rissen infolge der Zwangsbeanspruchungen durch das Betonschwinden kann man schon bringen. Dann halt mal eine Schwindkurve für Normalbeton hernehmen und mit unseren Verklebezeiten vergleichen und dann rechnen.</w:t>
      </w:r>
    </w:p>
  </w:comment>
  <w:comment w:id="1412" w:author="Jan Wenker" w:date="2021-12-15T13:09:00Z" w:initials="JW">
    <w:p w14:paraId="46C0843F" w14:textId="12C2E6E4" w:rsidR="00871883" w:rsidRDefault="00871883">
      <w:pPr>
        <w:pStyle w:val="Kommentartext"/>
      </w:pPr>
      <w:r>
        <w:rPr>
          <w:rStyle w:val="Kommentarzeichen"/>
        </w:rPr>
        <w:annotationRef/>
      </w:r>
      <w:r>
        <w:t>Wird das Klima aufgezeichnet? Mittelwert der Temperatur und rel. Luftfeuchtigkeit währende der 2 Monate Lagerdauer wäre interessant.</w:t>
      </w:r>
    </w:p>
  </w:comment>
  <w:comment w:id="1427" w:author="Marie" w:date="2022-01-18T12:32:00Z" w:initials="M">
    <w:p w14:paraId="02216ED4" w14:textId="6B37BF0E" w:rsidR="00871883" w:rsidRDefault="00871883">
      <w:pPr>
        <w:pStyle w:val="Kommentartext"/>
      </w:pPr>
      <w:r>
        <w:rPr>
          <w:rStyle w:val="Kommentarzeichen"/>
        </w:rPr>
        <w:annotationRef/>
      </w:r>
      <w:r>
        <w:t>Unerwünschtes Adhäsionsversagen? Spezifizieren?</w:t>
      </w:r>
    </w:p>
  </w:comment>
  <w:comment w:id="1432" w:author="Stefan Behring [2]" w:date="2021-12-21T23:53:00Z" w:initials="SB">
    <w:p w14:paraId="7B20F9C1" w14:textId="77777777" w:rsidR="00871883" w:rsidRDefault="00871883">
      <w:pPr>
        <w:pStyle w:val="Kommentartext"/>
      </w:pPr>
      <w:r>
        <w:rPr>
          <w:rStyle w:val="Kommentarzeichen"/>
        </w:rPr>
        <w:annotationRef/>
      </w:r>
      <w:r>
        <w:t>überprüfe die gesamte Tabelle.</w:t>
      </w:r>
    </w:p>
    <w:p w14:paraId="160139A5" w14:textId="02E973A2" w:rsidR="00871883" w:rsidRDefault="00871883">
      <w:pPr>
        <w:pStyle w:val="Kommentartext"/>
      </w:pPr>
      <w:r>
        <w:t>plus Legende für die Namen.</w:t>
      </w:r>
    </w:p>
  </w:comment>
  <w:comment w:id="1449" w:author="Marie" w:date="2021-07-16T15:53:00Z" w:initials="M">
    <w:p w14:paraId="12D20AAA" w14:textId="77777777" w:rsidR="00871883" w:rsidRDefault="00871883">
      <w:pPr>
        <w:pStyle w:val="Kommentartext"/>
      </w:pPr>
      <w:r>
        <w:rPr>
          <w:rStyle w:val="Kommentarzeichen"/>
        </w:rPr>
        <w:annotationRef/>
      </w:r>
      <w:r>
        <w:t>Zeichnung Messkonzept und Zeichnung Lastregime</w:t>
      </w:r>
    </w:p>
    <w:p w14:paraId="30594CC1" w14:textId="3980DE2B" w:rsidR="00871883" w:rsidRDefault="00871883">
      <w:pPr>
        <w:pStyle w:val="Kommentartext"/>
      </w:pPr>
      <w:r>
        <w:t>Foto Pk in Versuchseinrichtung</w:t>
      </w:r>
    </w:p>
  </w:comment>
  <w:comment w:id="1452" w:author="Stefan Behring [2]" w:date="2021-12-22T00:05:00Z" w:initials="SB">
    <w:p w14:paraId="766683BC" w14:textId="77777777" w:rsidR="00871883" w:rsidRDefault="00871883">
      <w:pPr>
        <w:pStyle w:val="Kommentartext"/>
      </w:pPr>
      <w:r>
        <w:rPr>
          <w:rStyle w:val="Kommentarzeichen"/>
        </w:rPr>
        <w:annotationRef/>
      </w:r>
      <w:r>
        <w:t>Definiere die Ansichten, ist sonst sehr schwer zu lesen.</w:t>
      </w:r>
    </w:p>
    <w:p w14:paraId="5FA06494" w14:textId="58D4E9A5" w:rsidR="00871883" w:rsidRDefault="00871883">
      <w:pPr>
        <w:pStyle w:val="Kommentartext"/>
      </w:pPr>
      <w:r>
        <w:t>Legende einfügen, sonst nicht verständlich.</w:t>
      </w:r>
    </w:p>
  </w:comment>
  <w:comment w:id="1463" w:author="Jan Wenker" w:date="2021-12-15T13:25:00Z" w:initials="JW">
    <w:p w14:paraId="3F263B7E" w14:textId="7A274618" w:rsidR="00871883" w:rsidRDefault="00871883">
      <w:pPr>
        <w:pStyle w:val="Kommentartext"/>
      </w:pPr>
      <w:r>
        <w:rPr>
          <w:rStyle w:val="Kommentarzeichen"/>
        </w:rPr>
        <w:annotationRef/>
      </w:r>
      <w:r>
        <w:t>??? Was ist das für ein Maß? Abweichung jeder Serie vom Mittelwert???</w:t>
      </w:r>
    </w:p>
  </w:comment>
  <w:comment w:id="1465" w:author="Stefan Behring [2]" w:date="2021-12-22T00:10:00Z" w:initials="SB">
    <w:p w14:paraId="69892406" w14:textId="72376F1B" w:rsidR="00871883" w:rsidRDefault="00871883">
      <w:pPr>
        <w:pStyle w:val="Kommentartext"/>
      </w:pPr>
      <w:r>
        <w:rPr>
          <w:rStyle w:val="Kommentarzeichen"/>
        </w:rPr>
        <w:annotationRef/>
      </w:r>
      <w:r>
        <w:t>Könnte das an der geringeren Betondicke liegen???</w:t>
      </w:r>
    </w:p>
  </w:comment>
  <w:comment w:id="1466" w:author="Marie" w:date="2022-01-15T16:25:00Z" w:initials="M">
    <w:p w14:paraId="4F9EE6F4" w14:textId="6A95AC9B" w:rsidR="00871883" w:rsidRDefault="00871883">
      <w:pPr>
        <w:pStyle w:val="Kommentartext"/>
      </w:pPr>
      <w:r>
        <w:rPr>
          <w:rStyle w:val="Kommentarzeichen"/>
        </w:rPr>
        <w:annotationRef/>
      </w:r>
      <w:r>
        <w:t>Geschätzte bruchlasten noch oben bei Begründung unterschiedlicher Plattenstärken einbringen</w:t>
      </w:r>
    </w:p>
  </w:comment>
  <w:comment w:id="1472" w:author="Stefan Behring [2]" w:date="2021-12-22T00:17:00Z" w:initials="SB">
    <w:p w14:paraId="2916A45A" w14:textId="77777777" w:rsidR="00871883" w:rsidRDefault="00871883">
      <w:pPr>
        <w:pStyle w:val="Kommentartext"/>
      </w:pPr>
      <w:r>
        <w:rPr>
          <w:rStyle w:val="Kommentarzeichen"/>
        </w:rPr>
        <w:annotationRef/>
      </w:r>
      <w:r>
        <w:t>Welche? In Feldmitte?</w:t>
      </w:r>
    </w:p>
    <w:p w14:paraId="0AA85D93" w14:textId="30653848" w:rsidR="00871883" w:rsidRDefault="00871883">
      <w:pPr>
        <w:pStyle w:val="Kommentartext"/>
      </w:pPr>
      <w:r>
        <w:t>Das wäre dann nicht verwunderlich, da die Betonplatte dünner ist.</w:t>
      </w:r>
    </w:p>
  </w:comment>
  <w:comment w:id="1473" w:author="Stefan Behring [2]" w:date="2021-12-22T00:17:00Z" w:initials="SB">
    <w:p w14:paraId="565CA335" w14:textId="148FC8F6" w:rsidR="00871883" w:rsidRDefault="00871883">
      <w:pPr>
        <w:pStyle w:val="Kommentartext"/>
      </w:pPr>
      <w:r>
        <w:rPr>
          <w:rStyle w:val="Kommentarzeichen"/>
        </w:rPr>
        <w:annotationRef/>
      </w:r>
      <w:r>
        <w:t>Füge bitte ein Bild ein, an welcher Stelle die Verschiebungen uaftreten.</w:t>
      </w:r>
    </w:p>
  </w:comment>
  <w:comment w:id="1475" w:author="Stefan Behring [2]" w:date="2021-12-22T00:20:00Z" w:initials="SB">
    <w:p w14:paraId="468CAE88" w14:textId="127E6DA5" w:rsidR="00871883" w:rsidRDefault="00871883">
      <w:pPr>
        <w:pStyle w:val="Kommentartext"/>
      </w:pPr>
      <w:r>
        <w:rPr>
          <w:rStyle w:val="Kommentarzeichen"/>
        </w:rPr>
        <w:annotationRef/>
      </w:r>
      <w:r>
        <w:t>naja</w:t>
      </w:r>
    </w:p>
  </w:comment>
  <w:comment w:id="1479" w:author="Stefan Behring [2]" w:date="2021-12-22T00:23:00Z" w:initials="SB">
    <w:p w14:paraId="1EE91592" w14:textId="3984DA62" w:rsidR="00871883" w:rsidRDefault="00871883">
      <w:pPr>
        <w:pStyle w:val="Kommentartext"/>
      </w:pPr>
      <w:r>
        <w:rPr>
          <w:rStyle w:val="Kommentarzeichen"/>
        </w:rPr>
        <w:annotationRef/>
      </w:r>
      <w:r>
        <w:t>Bild einfügen, sonst nicht nachvollziehbar.</w:t>
      </w:r>
    </w:p>
  </w:comment>
  <w:comment w:id="1480" w:author="Marie" w:date="2022-01-18T14:39:00Z" w:initials="M">
    <w:p w14:paraId="6EE92D89" w14:textId="0284C853" w:rsidR="00871883" w:rsidRDefault="00871883">
      <w:pPr>
        <w:pStyle w:val="Kommentartext"/>
      </w:pPr>
      <w:r>
        <w:rPr>
          <w:rStyle w:val="Kommentarzeichen"/>
        </w:rPr>
        <w:annotationRef/>
      </w:r>
    </w:p>
  </w:comment>
  <w:comment w:id="1481" w:author="Jan Wenker" w:date="2021-12-16T11:20:00Z" w:initials="JW">
    <w:p w14:paraId="31936462" w14:textId="5333AF7E" w:rsidR="00871883" w:rsidRDefault="00871883">
      <w:pPr>
        <w:pStyle w:val="Kommentartext"/>
      </w:pPr>
      <w:r>
        <w:rPr>
          <w:rStyle w:val="Kommentarzeichen"/>
        </w:rPr>
        <w:annotationRef/>
      </w:r>
      <w:r>
        <w:t>Während der Belastung bei der Versuchsdurchführung…?</w:t>
      </w:r>
    </w:p>
  </w:comment>
  <w:comment w:id="1485" w:author="Stefan Behring [2]" w:date="2021-12-22T00:31:00Z" w:initials="SB">
    <w:p w14:paraId="055988AD" w14:textId="10931C85" w:rsidR="00871883" w:rsidRDefault="00871883">
      <w:pPr>
        <w:pStyle w:val="Kommentartext"/>
      </w:pPr>
      <w:r>
        <w:rPr>
          <w:rStyle w:val="Kommentarzeichen"/>
        </w:rPr>
        <w:annotationRef/>
      </w:r>
      <w:r>
        <w:t>Was ist h1 und h2? Zeichnung!</w:t>
      </w:r>
    </w:p>
  </w:comment>
  <w:comment w:id="1488" w:author="Marie" w:date="2022-01-18T15:17:00Z" w:initials="M">
    <w:p w14:paraId="547431E7" w14:textId="4B07F62A" w:rsidR="00871883" w:rsidRDefault="00871883">
      <w:pPr>
        <w:pStyle w:val="Kommentartext"/>
      </w:pPr>
      <w:r>
        <w:rPr>
          <w:rStyle w:val="Kommentarzeichen"/>
        </w:rPr>
        <w:annotationRef/>
      </w:r>
      <w:r>
        <w:t>Nochmal ändern</w:t>
      </w:r>
    </w:p>
  </w:comment>
  <w:comment w:id="1507" w:author="Stefan Behring [2]" w:date="2021-12-22T00:44:00Z" w:initials="SB">
    <w:p w14:paraId="73EF0B4D" w14:textId="28E68872" w:rsidR="00871883" w:rsidRDefault="00871883">
      <w:pPr>
        <w:pStyle w:val="Kommentartext"/>
      </w:pPr>
      <w:r>
        <w:rPr>
          <w:rStyle w:val="Kommentarzeichen"/>
        </w:rPr>
        <w:annotationRef/>
      </w:r>
      <w:r>
        <w:t>Verstehe ich nicht, stimmt doch zu 100%. Oder deine berechneten Werte stimmen nicht.</w:t>
      </w:r>
    </w:p>
  </w:comment>
  <w:comment w:id="1509" w:author="Stefan Behring [2]" w:date="2021-12-22T00:47:00Z" w:initials="SB">
    <w:p w14:paraId="2CBEBE0E" w14:textId="677290A7" w:rsidR="00871883" w:rsidRDefault="00871883">
      <w:pPr>
        <w:pStyle w:val="Kommentartext"/>
      </w:pPr>
      <w:r>
        <w:rPr>
          <w:rStyle w:val="Kommentarzeichen"/>
        </w:rPr>
        <w:annotationRef/>
      </w:r>
      <w:r>
        <w:t>Arbeite mit Absätzen.</w:t>
      </w:r>
    </w:p>
  </w:comment>
  <w:comment w:id="1510" w:author="Jan Wenker" w:date="2021-12-16T11:24:00Z" w:initials="JW">
    <w:p w14:paraId="74C4FC34" w14:textId="117B1ED3" w:rsidR="00871883" w:rsidRDefault="00871883">
      <w:pPr>
        <w:pStyle w:val="Kommentartext"/>
      </w:pPr>
      <w:r>
        <w:rPr>
          <w:rStyle w:val="Kommentarzeichen"/>
        </w:rPr>
        <w:annotationRef/>
      </w:r>
      <w:r>
        <w:t>Anhand was? Oder „anhand“ raus…</w:t>
      </w:r>
    </w:p>
  </w:comment>
  <w:comment w:id="1511" w:author="Stefan Behring [2]" w:date="2021-12-22T00:51:00Z" w:initials="SB">
    <w:p w14:paraId="05577C9C" w14:textId="570FF647" w:rsidR="00871883" w:rsidRDefault="00871883">
      <w:pPr>
        <w:pStyle w:val="Kommentartext"/>
      </w:pPr>
      <w:r>
        <w:rPr>
          <w:rStyle w:val="Kommentarzeichen"/>
        </w:rPr>
        <w:annotationRef/>
      </w:r>
      <w:r>
        <w:t>Zeichnung</w:t>
      </w:r>
    </w:p>
  </w:comment>
  <w:comment w:id="1512" w:author="Stefan Behring [2]" w:date="2021-12-22T00:51:00Z" w:initials="SB">
    <w:p w14:paraId="564EF784" w14:textId="62C94A28" w:rsidR="00871883" w:rsidRDefault="00871883">
      <w:pPr>
        <w:pStyle w:val="Kommentartext"/>
      </w:pPr>
      <w:r>
        <w:rPr>
          <w:rStyle w:val="Kommentarzeichen"/>
        </w:rPr>
        <w:annotationRef/>
      </w:r>
      <w:r>
        <w:t>Den Satz verstehe ich nicht.</w:t>
      </w:r>
    </w:p>
  </w:comment>
  <w:comment w:id="1513" w:author="Jan Wenker" w:date="2021-12-16T11:25:00Z" w:initials="JW">
    <w:p w14:paraId="37823046" w14:textId="27B01A62" w:rsidR="00871883" w:rsidRDefault="00871883">
      <w:pPr>
        <w:pStyle w:val="Kommentartext"/>
      </w:pPr>
      <w:r>
        <w:rPr>
          <w:rStyle w:val="Kommentarzeichen"/>
        </w:rPr>
        <w:annotationRef/>
      </w:r>
      <w:r>
        <w:t>Satz unvollständig?</w:t>
      </w:r>
    </w:p>
  </w:comment>
  <w:comment w:id="1516" w:author="Marie" w:date="2021-09-29T22:43:00Z" w:initials="M">
    <w:p w14:paraId="70311D54" w14:textId="71D67C88" w:rsidR="00871883" w:rsidRDefault="00871883">
      <w:pPr>
        <w:pStyle w:val="Kommentartext"/>
      </w:pPr>
      <w:r>
        <w:rPr>
          <w:rStyle w:val="Kommentarzeichen"/>
        </w:rPr>
        <w:annotationRef/>
      </w:r>
      <w:r>
        <w:t>Noch aktualisieren / Letzte Messreihe</w:t>
      </w:r>
    </w:p>
  </w:comment>
  <w:comment w:id="1520" w:author="Jan Wenker" w:date="2021-12-16T11:28:00Z" w:initials="JW">
    <w:p w14:paraId="3BCDBCFA" w14:textId="77777777" w:rsidR="00871883" w:rsidRDefault="00871883" w:rsidP="00213170">
      <w:pPr>
        <w:pStyle w:val="Kommentartext"/>
      </w:pPr>
      <w:r>
        <w:rPr>
          <w:rStyle w:val="Kommentarzeichen"/>
        </w:rPr>
        <w:annotationRef/>
      </w:r>
      <w:r>
        <w:t xml:space="preserve">Komma als Dezimaltrennzeichen in deutsch verfassten Bericht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519" w:author="Jan Wenker" w:date="2021-12-16T11:28:00Z" w:initials="JW">
    <w:p w14:paraId="1E3DBC78" w14:textId="196A7602" w:rsidR="00871883" w:rsidRDefault="00871883">
      <w:pPr>
        <w:pStyle w:val="Kommentartext"/>
      </w:pPr>
      <w:r>
        <w:rPr>
          <w:rStyle w:val="Kommentarzeichen"/>
        </w:rPr>
        <w:annotationRef/>
      </w:r>
      <w:r>
        <w:t xml:space="preserve">Komma als Dezimaltrennzeichen in deutsch verfassten Bericht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530" w:author="Jan Wenker" w:date="2021-12-16T11:36:00Z" w:initials="JW">
    <w:p w14:paraId="6BD051C5" w14:textId="77777777" w:rsidR="00871883" w:rsidRDefault="00871883">
      <w:pPr>
        <w:pStyle w:val="Kommentartext"/>
      </w:pPr>
      <w:r>
        <w:rPr>
          <w:rStyle w:val="Kommentarzeichen"/>
        </w:rPr>
        <w:annotationRef/>
      </w:r>
      <w:r>
        <w:t>Der Stand der Technik für das abgesetzte Auflager fehlt völlig im vorderen Teil des Berichts. Diese Versuche sind „nachträglich“ aufgenommen worden in den Projekt- und Prüfplan, sollten m. E. dann aber im Berichtswesen konsistent eingebunden werden und nicht „vom Himmel fallen“.</w:t>
      </w:r>
    </w:p>
    <w:p w14:paraId="37104D4B" w14:textId="23653BDF" w:rsidR="00871883" w:rsidRDefault="00871883">
      <w:pPr>
        <w:pStyle w:val="Kommentartext"/>
      </w:pPr>
      <w:r>
        <w:t>Kap. 8.1 entsprechend ergänzen?!</w:t>
      </w:r>
    </w:p>
  </w:comment>
  <w:comment w:id="1536" w:author="Stefan Behring [2]" w:date="2021-12-22T01:22:00Z" w:initials="SB">
    <w:p w14:paraId="09AEACF5" w14:textId="77777777" w:rsidR="00871883" w:rsidRDefault="00871883">
      <w:pPr>
        <w:pStyle w:val="Kommentartext"/>
      </w:pPr>
      <w:r>
        <w:rPr>
          <w:rStyle w:val="Kommentarzeichen"/>
        </w:rPr>
        <w:annotationRef/>
      </w:r>
      <w:r>
        <w:t>Aktualisieren.</w:t>
      </w:r>
    </w:p>
    <w:p w14:paraId="7E781A8F" w14:textId="1F8CA521" w:rsidR="00871883" w:rsidRDefault="00871883">
      <w:pPr>
        <w:pStyle w:val="Kommentartext"/>
      </w:pPr>
      <w:r>
        <w:t>Ich sehe keine Zeichnung zum Stabwerksmodell.</w:t>
      </w:r>
    </w:p>
  </w:comment>
  <w:comment w:id="1537" w:author="Marie" w:date="2022-01-23T12:04:00Z" w:initials="M">
    <w:p w14:paraId="65C18C89" w14:textId="0ECE8D6B" w:rsidR="00871883" w:rsidRDefault="00871883">
      <w:pPr>
        <w:pStyle w:val="Kommentartext"/>
      </w:pPr>
      <w:r>
        <w:rPr>
          <w:rStyle w:val="Kommentarzeichen"/>
        </w:rPr>
        <w:annotationRef/>
      </w:r>
      <w:r>
        <w:t>Löschen?</w:t>
      </w:r>
    </w:p>
  </w:comment>
  <w:comment w:id="1540" w:author="Marie" w:date="2022-01-15T16:40:00Z" w:initials="M">
    <w:p w14:paraId="5E6D2D28" w14:textId="0E1B6F30" w:rsidR="00871883" w:rsidRDefault="00871883">
      <w:pPr>
        <w:pStyle w:val="Kommentartext"/>
      </w:pPr>
      <w:r>
        <w:rPr>
          <w:rStyle w:val="Kommentarzeichen"/>
        </w:rPr>
        <w:annotationRef/>
      </w:r>
      <w:r>
        <w:t>Druckstab / Zugstab Legende</w:t>
      </w:r>
    </w:p>
  </w:comment>
  <w:comment w:id="1543" w:author="Stefan Behring [2]" w:date="2021-12-22T01:54:00Z" w:initials="SB">
    <w:p w14:paraId="01BCC867" w14:textId="2DB6298E" w:rsidR="00871883" w:rsidRDefault="00871883">
      <w:pPr>
        <w:pStyle w:val="Kommentartext"/>
      </w:pPr>
      <w:r>
        <w:rPr>
          <w:rStyle w:val="Kommentarzeichen"/>
        </w:rPr>
        <w:annotationRef/>
      </w:r>
      <w:r>
        <w:t>oder irre ich mich?</w:t>
      </w:r>
    </w:p>
  </w:comment>
  <w:comment w:id="1544" w:author="Marie" w:date="2021-09-12T18:04:00Z" w:initials="M">
    <w:p w14:paraId="22BB8C42" w14:textId="77777777" w:rsidR="00871883" w:rsidRDefault="00871883">
      <w:pPr>
        <w:pStyle w:val="Kommentartext"/>
      </w:pPr>
      <w:r>
        <w:rPr>
          <w:rStyle w:val="Kommentarzeichen"/>
        </w:rPr>
        <w:annotationRef/>
      </w:r>
      <w:r>
        <w:t>Tempus</w:t>
      </w:r>
    </w:p>
    <w:p w14:paraId="44F1DB0F" w14:textId="510A7B4E" w:rsidR="00871883" w:rsidRDefault="00871883">
      <w:pPr>
        <w:pStyle w:val="Kommentartext"/>
      </w:pPr>
      <w:r>
        <w:t>Wurden…die Versuche sind Vergangenheit.</w:t>
      </w:r>
    </w:p>
  </w:comment>
  <w:comment w:id="1547" w:author="Stefan Behring [2]" w:date="2021-12-22T01:28:00Z" w:initials="SB">
    <w:p w14:paraId="15404CFE" w14:textId="1DD4A5A7" w:rsidR="00871883" w:rsidRDefault="00871883">
      <w:pPr>
        <w:pStyle w:val="Kommentartext"/>
      </w:pPr>
      <w:r>
        <w:rPr>
          <w:rStyle w:val="Kommentarzeichen"/>
        </w:rPr>
        <w:annotationRef/>
      </w:r>
      <w:r>
        <w:t>12 und 14 würde ich rauswerfen, mach wie du denkst.</w:t>
      </w:r>
    </w:p>
  </w:comment>
  <w:comment w:id="1552" w:author="Jan Wenker" w:date="2021-12-16T11:40:00Z" w:initials="JW">
    <w:p w14:paraId="3C4AFAB7" w14:textId="527726CE" w:rsidR="00871883" w:rsidRDefault="00871883">
      <w:pPr>
        <w:pStyle w:val="Kommentartext"/>
      </w:pPr>
      <w:r>
        <w:rPr>
          <w:rStyle w:val="Kommentarzeichen"/>
        </w:rPr>
        <w:annotationRef/>
      </w:r>
      <w:r>
        <w:t>Seltsame Absatzformatierung in Teilen des Textes…ohne Abstand „nach“….oben schon teilweise angepasst.</w:t>
      </w:r>
    </w:p>
  </w:comment>
  <w:comment w:id="1557" w:author="Stefan Behring [2]" w:date="2021-12-22T01:39:00Z" w:initials="SB">
    <w:p w14:paraId="329992F0" w14:textId="069DA295" w:rsidR="00871883" w:rsidRDefault="00871883">
      <w:pPr>
        <w:pStyle w:val="Kommentartext"/>
      </w:pPr>
      <w:r>
        <w:rPr>
          <w:rStyle w:val="Kommentarzeichen"/>
        </w:rPr>
        <w:annotationRef/>
      </w:r>
      <w:r>
        <w:t>Legende für die Messtechnik</w:t>
      </w:r>
    </w:p>
  </w:comment>
  <w:comment w:id="1558" w:author="Marie" w:date="2022-01-23T12:44:00Z" w:initials="M">
    <w:p w14:paraId="2B92F74D" w14:textId="40260C14" w:rsidR="00871883" w:rsidRDefault="00871883">
      <w:pPr>
        <w:pStyle w:val="Kommentartext"/>
      </w:pPr>
      <w:r>
        <w:rPr>
          <w:rStyle w:val="Kommentarzeichen"/>
        </w:rPr>
        <w:annotationRef/>
      </w:r>
    </w:p>
  </w:comment>
  <w:comment w:id="1563" w:author="Jan Wenker" w:date="2021-12-16T11:42:00Z" w:initials="JW">
    <w:p w14:paraId="3DD751EA" w14:textId="3D54694B" w:rsidR="00871883" w:rsidRDefault="00871883">
      <w:pPr>
        <w:pStyle w:val="Kommentartext"/>
      </w:pPr>
      <w:r>
        <w:rPr>
          <w:rStyle w:val="Kommentarzeichen"/>
        </w:rPr>
        <w:annotationRef/>
      </w:r>
      <w:r>
        <w:fldChar w:fldCharType="begin"/>
      </w:r>
      <w:r>
        <w:instrText xml:space="preserve"> HYPERLINK "mailto:stefan.behring@brueninghoff.de" </w:instrText>
      </w:r>
      <w:bookmarkStart w:id="1564" w:name="_@_41C624E0BDEC408FA48E623EB1E7F707Z"/>
      <w:r>
        <w:rPr>
          <w:rStyle w:val="Mention1"/>
        </w:rPr>
        <w:fldChar w:fldCharType="separate"/>
      </w:r>
      <w:bookmarkEnd w:id="1564"/>
      <w:r w:rsidRPr="00A76CEB">
        <w:rPr>
          <w:rStyle w:val="Mention1"/>
          <w:noProof/>
        </w:rPr>
        <w:t>@Stefan Behring</w:t>
      </w:r>
      <w:r>
        <w:fldChar w:fldCharType="end"/>
      </w:r>
      <w:r>
        <w:t xml:space="preserve"> Könntest du an dieser Stelle bitte einige aussagekräftige Bilder einfügen?</w:t>
      </w:r>
    </w:p>
  </w:comment>
  <w:comment w:id="1570" w:author="Jan Wenker" w:date="2021-12-16T11:45:00Z" w:initials="JW">
    <w:p w14:paraId="6B0003F6" w14:textId="34E11C6B" w:rsidR="00871883" w:rsidRDefault="00871883">
      <w:pPr>
        <w:pStyle w:val="Kommentartext"/>
      </w:pPr>
      <w:r>
        <w:rPr>
          <w:rStyle w:val="Kommentarzeichen"/>
        </w:rPr>
        <w:annotationRef/>
      </w:r>
      <w:r>
        <w:t>Kann man das irgendwie „schöner“ formulieren? Durch einen Berechnungsfehler bei der Versuchskonzeptionierung….</w:t>
      </w:r>
    </w:p>
  </w:comment>
  <w:comment w:id="1580" w:author="Marie" w:date="2022-01-23T12:56:00Z" w:initials="M">
    <w:p w14:paraId="21644D07" w14:textId="2D79FDD5" w:rsidR="00871883" w:rsidRDefault="00871883">
      <w:pPr>
        <w:pStyle w:val="Kommentartext"/>
      </w:pPr>
      <w:r>
        <w:rPr>
          <w:rStyle w:val="Kommentarzeichen"/>
        </w:rPr>
        <w:annotationRef/>
      </w:r>
      <w:r>
        <w:t>Ggf. Bild suchen</w:t>
      </w:r>
    </w:p>
  </w:comment>
  <w:comment w:id="1581" w:author="Jan Wenker" w:date="2021-12-16T11:48:00Z" w:initials="JW">
    <w:p w14:paraId="0504A97C" w14:textId="2DF8BCC5" w:rsidR="00871883" w:rsidRDefault="00871883">
      <w:pPr>
        <w:pStyle w:val="Kommentartext"/>
      </w:pPr>
      <w:r>
        <w:rPr>
          <w:rStyle w:val="Kommentarzeichen"/>
        </w:rPr>
        <w:annotationRef/>
      </w:r>
      <w:r>
        <w:t xml:space="preserve">Abminderung führt nicht zu Verlust??? Satz? Oder bin ich zu unbegabt, was Statik anbelang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582" w:author="Marie" w:date="2022-01-23T13:23:00Z" w:initials="M">
    <w:p w14:paraId="37C3FBBA" w14:textId="749CE183" w:rsidR="00871883" w:rsidRDefault="00871883">
      <w:pPr>
        <w:pStyle w:val="Kommentartext"/>
      </w:pPr>
      <w:r>
        <w:rPr>
          <w:rStyle w:val="Kommentarzeichen"/>
        </w:rPr>
        <w:annotationRef/>
      </w:r>
    </w:p>
  </w:comment>
  <w:comment w:id="1585" w:author="Stefan Behring [2]" w:date="2021-12-22T01:36:00Z" w:initials="SB">
    <w:p w14:paraId="7297C5E9" w14:textId="662F7A0A" w:rsidR="00871883" w:rsidRDefault="00871883">
      <w:pPr>
        <w:pStyle w:val="Kommentartext"/>
      </w:pPr>
      <w:r>
        <w:rPr>
          <w:rStyle w:val="Kommentarzeichen"/>
        </w:rPr>
        <w:annotationRef/>
      </w:r>
      <w:r>
        <w:t>Namen der Probekörper sind nicht eingeführt.</w:t>
      </w:r>
    </w:p>
  </w:comment>
  <w:comment w:id="1586" w:author="Stefan Behring [2]" w:date="2021-12-22T01:55:00Z" w:initials="SB">
    <w:p w14:paraId="4AD698A9" w14:textId="77777777" w:rsidR="00871883" w:rsidRDefault="00871883">
      <w:pPr>
        <w:pStyle w:val="Kommentartext"/>
      </w:pPr>
      <w:r>
        <w:rPr>
          <w:rStyle w:val="Kommentarzeichen"/>
        </w:rPr>
        <w:annotationRef/>
      </w:r>
      <w:r>
        <w:t xml:space="preserve">Bitte eine Tabelle mit Bruchlasten. </w:t>
      </w:r>
    </w:p>
    <w:p w14:paraId="3BC9CB65" w14:textId="559A3D63" w:rsidR="00871883" w:rsidRDefault="00871883">
      <w:pPr>
        <w:pStyle w:val="Kommentartext"/>
      </w:pPr>
      <w:r>
        <w:t>Es reicht mir auch, wenn ich die nachher habe.</w:t>
      </w:r>
    </w:p>
  </w:comment>
  <w:comment w:id="1597" w:author="Stefan Behring [2]" w:date="2021-12-22T01:48:00Z" w:initials="SB">
    <w:p w14:paraId="15CC2CF6" w14:textId="6C9A0370" w:rsidR="00871883" w:rsidRDefault="00871883">
      <w:pPr>
        <w:pStyle w:val="Kommentartext"/>
      </w:pPr>
      <w:r>
        <w:rPr>
          <w:rStyle w:val="Kommentarzeichen"/>
        </w:rPr>
        <w:annotationRef/>
      </w:r>
      <w:r>
        <w:t>Das ist ein sehr schöner Absatz.</w:t>
      </w:r>
    </w:p>
  </w:comment>
  <w:comment w:id="1598" w:author="Marie" w:date="2022-01-13T17:54:00Z" w:initials="M">
    <w:p w14:paraId="565D1423" w14:textId="6AC2BB30" w:rsidR="00871883" w:rsidRDefault="00871883">
      <w:pPr>
        <w:pStyle w:val="Kommentartext"/>
      </w:pPr>
      <w:r>
        <w:rPr>
          <w:rStyle w:val="Kommentarzeichen"/>
        </w:rPr>
        <w:annotationRef/>
      </w:r>
      <w:r>
        <w:t>Woher kommt das? Das Problem hatten wir eigentlich nur recht selten, und nur beim Trockenklebung. Müsste man irgendwie einzeln aufführen</w:t>
      </w:r>
    </w:p>
  </w:comment>
  <w:comment w:id="1604" w:author="Marie" w:date="2022-01-23T16:00:00Z" w:initials="M">
    <w:p w14:paraId="06D83491" w14:textId="402F38FB" w:rsidR="00871883" w:rsidRDefault="00871883">
      <w:pPr>
        <w:pStyle w:val="Kommentartext"/>
      </w:pPr>
      <w:r>
        <w:rPr>
          <w:rStyle w:val="Kommentarzeichen"/>
        </w:rPr>
        <w:annotationRef/>
      </w:r>
      <w:r>
        <w:t xml:space="preserve">Bitte etwas mehr ins Thema einführen. Warum ist der Schallschutz so relevant? Was ist heute Standard? Welches Ziel verfolgen die folgenden Betrachtungen? </w:t>
      </w:r>
    </w:p>
  </w:comment>
  <w:comment w:id="1606" w:author="Jan Wenker" w:date="2021-12-08T11:29:00Z" w:initials="JW">
    <w:p w14:paraId="011D0047" w14:textId="77777777" w:rsidR="00871883" w:rsidRDefault="00871883" w:rsidP="0075290C">
      <w:pPr>
        <w:pStyle w:val="Kommentartext"/>
      </w:pPr>
      <w:r>
        <w:rPr>
          <w:rStyle w:val="Kommentarzeichen"/>
        </w:rPr>
        <w:annotationRef/>
      </w:r>
      <w:r>
        <w:t>Nicht nur aufgelagert, sondern schubfest verbunden!</w:t>
      </w:r>
    </w:p>
  </w:comment>
  <w:comment w:id="1607" w:author="Marie" w:date="2022-01-23T16:03:00Z" w:initials="M">
    <w:p w14:paraId="210ADD95" w14:textId="77777777" w:rsidR="00871883" w:rsidRDefault="00871883">
      <w:pPr>
        <w:pStyle w:val="Kommentartext"/>
      </w:pPr>
      <w:r>
        <w:rPr>
          <w:rStyle w:val="Kommentarzeichen"/>
        </w:rPr>
        <w:annotationRef/>
      </w:r>
      <w:r>
        <w:t>Wie bereits bei der TGA. Bitte nicht als Bild einfügen sondern in Word einpflegen. Zugunsten eineitlicher Schriftgrößen, Formatierung etc.</w:t>
      </w:r>
    </w:p>
    <w:p w14:paraId="4962F5F1" w14:textId="47262067" w:rsidR="00871883" w:rsidRDefault="00871883">
      <w:pPr>
        <w:pStyle w:val="Kommentartext"/>
      </w:pPr>
      <w:r>
        <w:t>Wir müssen das ganze am Ende auch noch einmal an einen Grafiker von Zukunft Bau geben. Spätestens  da wird es vermutlich Probleme geben!</w:t>
      </w:r>
    </w:p>
  </w:comment>
  <w:comment w:id="1609" w:author="Jan Wenker" w:date="2021-12-08T11:37:00Z" w:initials="JW">
    <w:p w14:paraId="09D8F74E" w14:textId="77777777" w:rsidR="00871883" w:rsidRDefault="00871883" w:rsidP="007B714A">
      <w:pPr>
        <w:pStyle w:val="Kommentartext"/>
      </w:pPr>
      <w:r>
        <w:rPr>
          <w:rStyle w:val="Kommentarzeichen"/>
        </w:rPr>
        <w:annotationRef/>
      </w:r>
      <w:r>
        <w:t>Anforderungen an den Schallschutz</w:t>
      </w:r>
    </w:p>
  </w:comment>
  <w:comment w:id="1611" w:author="Jan Wenker" w:date="2021-12-08T11:43:00Z" w:initials="JW">
    <w:p w14:paraId="63941E36" w14:textId="77777777" w:rsidR="00871883" w:rsidRDefault="00871883" w:rsidP="007B714A">
      <w:pPr>
        <w:pStyle w:val="Kommentartext"/>
      </w:pPr>
      <w:r>
        <w:rPr>
          <w:rStyle w:val="Kommentarzeichen"/>
        </w:rPr>
        <w:annotationRef/>
      </w:r>
      <w:r>
        <w:t>Bitte Absatzgestaltung überdenken….logische Strukturen einführen. Warum ein Absatz, wenn in dem markierten Bereich von Korrekturfaktoren die Rede ist? Ggf. Absatz schon vor „Der Einfluss…“, Inhalte zusammenhalten?</w:t>
      </w:r>
    </w:p>
  </w:comment>
  <w:comment w:id="1612" w:author="Marie" w:date="2022-01-23T15:59:00Z" w:initials="M">
    <w:p w14:paraId="29DEFBF8" w14:textId="6708BB26" w:rsidR="00871883" w:rsidRDefault="00871883">
      <w:pPr>
        <w:pStyle w:val="Kommentartext"/>
      </w:pPr>
      <w:r>
        <w:rPr>
          <w:rStyle w:val="Kommentarzeichen"/>
        </w:rPr>
        <w:annotationRef/>
      </w:r>
      <w:r>
        <w:t>Bitte die DIN nennen oder „obige Vorschriften“ oder ähnliches. Nur DIN etwas „unwissenschaftlich“</w:t>
      </w:r>
    </w:p>
  </w:comment>
  <w:comment w:id="1614" w:author="Jan Wenker" w:date="2021-12-08T15:41:00Z" w:initials="JW">
    <w:p w14:paraId="4457E445" w14:textId="77777777" w:rsidR="00871883" w:rsidRDefault="00871883" w:rsidP="007B714A">
      <w:pPr>
        <w:pStyle w:val="Kommentartext"/>
      </w:pPr>
      <w:r>
        <w:rPr>
          <w:rStyle w:val="Kommentarzeichen"/>
        </w:rPr>
        <w:annotationRef/>
      </w:r>
      <w:r>
        <w:t>Ist das wirklich Forschung? Es sind lediglich Werte nach Norm berechnet worden mit Formeln aus der Norm.</w:t>
      </w:r>
    </w:p>
  </w:comment>
  <w:comment w:id="1616" w:author="Marie" w:date="2021-08-18T10:07:00Z" w:initials="M">
    <w:p w14:paraId="7ADCFF0F" w14:textId="77777777" w:rsidR="00871883" w:rsidRDefault="00871883" w:rsidP="007B714A">
      <w:pPr>
        <w:pStyle w:val="Kommentartext"/>
      </w:pPr>
      <w:r>
        <w:rPr>
          <w:rStyle w:val="Kommentarzeichen"/>
        </w:rPr>
        <w:annotationRef/>
      </w:r>
      <w:r>
        <w:t>Annahme aus Erfahrung, dass das normalerweise gewährleistet ist?</w:t>
      </w:r>
    </w:p>
  </w:comment>
  <w:comment w:id="1615" w:author="Marie" w:date="2022-01-23T15:54:00Z" w:initials="M">
    <w:p w14:paraId="4F9C6D76" w14:textId="564B0574" w:rsidR="00871883" w:rsidRDefault="00871883">
      <w:pPr>
        <w:pStyle w:val="Kommentartext"/>
      </w:pPr>
      <w:r>
        <w:rPr>
          <w:rStyle w:val="Kommentarzeichen"/>
        </w:rPr>
        <w:annotationRef/>
      </w:r>
      <w:r>
        <w:t>Geht hier etwas unter zwischen den Tabellen? Ggf. weiter oben oder weiter unten einarbeiten?</w:t>
      </w:r>
    </w:p>
  </w:comment>
  <w:comment w:id="1620" w:author="Marie" w:date="2021-08-18T10:11:00Z" w:initials="M">
    <w:p w14:paraId="0B31D40B" w14:textId="77777777" w:rsidR="00871883" w:rsidRDefault="00871883" w:rsidP="007B714A">
      <w:pPr>
        <w:pStyle w:val="Kommentartext"/>
      </w:pPr>
      <w:r>
        <w:rPr>
          <w:rStyle w:val="Kommentarzeichen"/>
        </w:rPr>
        <w:annotationRef/>
      </w:r>
      <w:r>
        <w:t>Hier ginge also von Seite des Luftschalls her im Prinzip auch dünner, oder? Da gibt es aber keinen Fußboden mehr, der das bringt? Wenn ja, kann man vllt an den Anfang des Kapitels schreiben, dass hier eine sinnvolle Grenze gesetzt wurde?</w:t>
      </w:r>
    </w:p>
  </w:comment>
  <w:comment w:id="1621" w:author="Jan Wenker" w:date="2021-12-08T11:59:00Z" w:initials="JW">
    <w:p w14:paraId="11A06B90" w14:textId="77777777" w:rsidR="00871883" w:rsidRDefault="00871883" w:rsidP="007B714A">
      <w:pPr>
        <w:pStyle w:val="Kommentartext"/>
      </w:pPr>
      <w:r>
        <w:rPr>
          <w:rStyle w:val="Kommentarzeichen"/>
        </w:rPr>
        <w:annotationRef/>
      </w:r>
      <w:r>
        <w:t>Diese extrem verschachtelten Sätze mit dem am Ende nachgeschobenen Teil würde ich gerne auflösen.</w:t>
      </w:r>
    </w:p>
  </w:comment>
  <w:comment w:id="1622" w:author="Jan Wenker" w:date="2021-12-08T12:06:00Z" w:initials="JW">
    <w:p w14:paraId="524B2451" w14:textId="77777777" w:rsidR="00871883" w:rsidRDefault="00871883" w:rsidP="007B714A">
      <w:pPr>
        <w:pStyle w:val="Kommentartext"/>
      </w:pPr>
      <w:r>
        <w:rPr>
          <w:rStyle w:val="Kommentarzeichen"/>
        </w:rPr>
        <w:annotationRef/>
      </w:r>
      <w:r>
        <w:t>Kontext dieses Satzes? Absatzgestaltung?</w:t>
      </w:r>
    </w:p>
  </w:comment>
  <w:comment w:id="1623" w:author="Marie" w:date="2022-01-23T15:52:00Z" w:initials="M">
    <w:p w14:paraId="09664325" w14:textId="6FA98EB9" w:rsidR="00871883" w:rsidRDefault="00871883">
      <w:pPr>
        <w:pStyle w:val="Kommentartext"/>
      </w:pPr>
      <w:r>
        <w:rPr>
          <w:rStyle w:val="Kommentarzeichen"/>
        </w:rPr>
        <w:annotationRef/>
      </w:r>
      <w:r>
        <w:t>Bitte nicht nur ein Satz pro Absatz</w:t>
      </w:r>
    </w:p>
  </w:comment>
  <w:comment w:id="1624" w:author="Marie" w:date="2022-01-23T14:09:00Z" w:initials="M">
    <w:p w14:paraId="7E9562FF" w14:textId="1CA41A30" w:rsidR="00871883" w:rsidRDefault="00871883">
      <w:pPr>
        <w:pStyle w:val="Kommentartext"/>
      </w:pPr>
      <w:r>
        <w:rPr>
          <w:rStyle w:val="Kommentarzeichen"/>
        </w:rPr>
        <w:annotationRef/>
      </w:r>
      <w:r>
        <w:t xml:space="preserve">Bitte aussagekräftiger. </w:t>
      </w:r>
    </w:p>
  </w:comment>
  <w:comment w:id="1626" w:author="Jan Wenker" w:date="2021-12-08T12:07:00Z" w:initials="JW">
    <w:p w14:paraId="27BD0953" w14:textId="77777777" w:rsidR="00871883" w:rsidRDefault="00871883" w:rsidP="007B714A">
      <w:pPr>
        <w:pStyle w:val="Kommentartext"/>
      </w:pPr>
      <w:r>
        <w:rPr>
          <w:rStyle w:val="Kommentarzeichen"/>
        </w:rPr>
        <w:annotationRef/>
      </w:r>
      <w:r>
        <w:t>Satz? Markierung entfernen?</w:t>
      </w:r>
    </w:p>
  </w:comment>
  <w:comment w:id="1628" w:author="Jan Wenker" w:date="2021-12-08T12:10:00Z" w:initials="JW">
    <w:p w14:paraId="1A1B7D16" w14:textId="77777777" w:rsidR="00871883" w:rsidRDefault="00871883" w:rsidP="007B714A">
      <w:pPr>
        <w:pStyle w:val="Kommentartext"/>
      </w:pPr>
      <w:r>
        <w:rPr>
          <w:rStyle w:val="Kommentarzeichen"/>
        </w:rPr>
        <w:annotationRef/>
      </w:r>
      <w:r>
        <w:t>…und dreiseitig einsehbar sein…?</w:t>
      </w:r>
    </w:p>
  </w:comment>
  <w:comment w:id="1629" w:author="Carsten Hein" w:date="2022-01-03T09:18:00Z" w:initials="CH">
    <w:p w14:paraId="2B9A76DB" w14:textId="77777777" w:rsidR="00871883" w:rsidRDefault="00871883" w:rsidP="007B714A">
      <w:pPr>
        <w:pStyle w:val="Kommentartext"/>
      </w:pPr>
      <w:r>
        <w:rPr>
          <w:rStyle w:val="Kommentarzeichen"/>
        </w:rPr>
        <w:annotationRef/>
      </w:r>
      <w:r>
        <w:t>Evtl. „nur“ einsehbare Fuge zwische TGA Register und Balken (muss ich vom H7 prüfen)</w:t>
      </w:r>
    </w:p>
  </w:comment>
  <w:comment w:id="1630" w:author="Marie" w:date="2022-01-23T15:50:00Z" w:initials="M">
    <w:p w14:paraId="081C4A5F" w14:textId="5D7B057B" w:rsidR="00871883" w:rsidRDefault="00871883">
      <w:pPr>
        <w:pStyle w:val="Kommentartext"/>
      </w:pPr>
      <w:r>
        <w:rPr>
          <w:rStyle w:val="Kommentarzeichen"/>
        </w:rPr>
        <w:annotationRef/>
      </w:r>
      <w:r>
        <w:t>Bitte im Satz erklären oder Verweis auf entsprechendes Unterkapitel. Liest sich sonst sehr „stichwortartig“</w:t>
      </w:r>
    </w:p>
  </w:comment>
  <w:comment w:id="1627" w:author="Marie" w:date="2022-01-23T15:50:00Z" w:initials="M">
    <w:p w14:paraId="50144B92" w14:textId="1836F08A" w:rsidR="00871883" w:rsidRDefault="00871883">
      <w:pPr>
        <w:pStyle w:val="Kommentartext"/>
      </w:pPr>
      <w:r>
        <w:rPr>
          <w:rStyle w:val="Kommentarzeichen"/>
        </w:rPr>
        <w:annotationRef/>
      </w:r>
      <w:r>
        <w:t>Verweis auf TGA Kapitel einarbeiten</w:t>
      </w:r>
    </w:p>
  </w:comment>
  <w:comment w:id="1632" w:author="Jan Wenker" w:date="2021-12-08T12:11:00Z" w:initials="JW">
    <w:p w14:paraId="5FCE7C6F" w14:textId="77777777" w:rsidR="00871883" w:rsidRDefault="00871883" w:rsidP="007B714A">
      <w:pPr>
        <w:pStyle w:val="Kommentartext"/>
      </w:pPr>
      <w:r>
        <w:rPr>
          <w:rStyle w:val="Kommentarzeichen"/>
        </w:rPr>
        <w:annotationRef/>
      </w:r>
      <w:r>
        <w:t>Ein Satz kann m. E. kein Absatz sein!</w:t>
      </w:r>
    </w:p>
  </w:comment>
  <w:comment w:id="1635" w:author="Marie" w:date="2022-01-23T15:39:00Z" w:initials="M">
    <w:p w14:paraId="1F7F2697" w14:textId="6C4CB451" w:rsidR="00871883" w:rsidRDefault="00871883">
      <w:pPr>
        <w:pStyle w:val="Kommentartext"/>
      </w:pPr>
      <w:r>
        <w:rPr>
          <w:rStyle w:val="Kommentarzeichen"/>
        </w:rPr>
        <w:annotationRef/>
      </w:r>
      <w:r>
        <w:t>Bitte als Quelle</w:t>
      </w:r>
    </w:p>
  </w:comment>
  <w:comment w:id="1634" w:author="Jan Wenker" w:date="2021-12-08T12:12:00Z" w:initials="JW">
    <w:p w14:paraId="0F88961A" w14:textId="77777777" w:rsidR="00871883" w:rsidRDefault="00871883" w:rsidP="007B714A">
      <w:pPr>
        <w:pStyle w:val="Kommentartext"/>
      </w:pPr>
      <w:r>
        <w:rPr>
          <w:rStyle w:val="Kommentarzeichen"/>
        </w:rPr>
        <w:annotationRef/>
      </w:r>
      <w:r>
        <w:t>Man kommt also in der Planungsphase nicht um dieses leidige „Mockup-Bauen“ herum?</w:t>
      </w:r>
    </w:p>
  </w:comment>
  <w:comment w:id="1636" w:author="Jan Wenker" w:date="2021-12-08T12:13:00Z" w:initials="JW">
    <w:p w14:paraId="05F32CE1" w14:textId="77777777" w:rsidR="00871883" w:rsidRDefault="00871883" w:rsidP="007B714A">
      <w:pPr>
        <w:pStyle w:val="Kommentartext"/>
      </w:pPr>
      <w:r>
        <w:rPr>
          <w:rStyle w:val="Kommentarzeichen"/>
        </w:rPr>
        <w:annotationRef/>
      </w:r>
      <w:r>
        <w:t>s. o. TEUER!</w:t>
      </w:r>
    </w:p>
  </w:comment>
  <w:comment w:id="1637" w:author="Marie" w:date="2022-01-23T15:48:00Z" w:initials="M">
    <w:p w14:paraId="566E73BD" w14:textId="2248106B" w:rsidR="00871883" w:rsidRDefault="00871883">
      <w:pPr>
        <w:pStyle w:val="Kommentartext"/>
      </w:pPr>
      <w:r>
        <w:rPr>
          <w:rStyle w:val="Kommentarzeichen"/>
        </w:rPr>
        <w:annotationRef/>
      </w:r>
      <w:r>
        <w:t xml:space="preserve">4x frühzeitig in diesen paar Absätzen. </w:t>
      </w:r>
    </w:p>
  </w:comment>
  <w:comment w:id="1639" w:author="Marie" w:date="2022-01-23T15:55:00Z" w:initials="M">
    <w:p w14:paraId="503A2E6F" w14:textId="27600C5C" w:rsidR="00871883" w:rsidRDefault="00871883">
      <w:pPr>
        <w:pStyle w:val="Kommentartext"/>
      </w:pPr>
      <w:r>
        <w:rPr>
          <w:rStyle w:val="Kommentarzeichen"/>
        </w:rPr>
        <w:annotationRef/>
      </w:r>
      <w:r>
        <w:t>In der Zusammenfassung fehlt ein Fazit zu den betrachteten Varianten usw. Also 90 % des  Kapitels. Hier findet sich v.a. das letzte Kapitel zusammengefasst.</w:t>
      </w:r>
    </w:p>
  </w:comment>
  <w:comment w:id="1669" w:author="Marie" w:date="2022-01-23T15:56:00Z" w:initials="M">
    <w:p w14:paraId="57839840" w14:textId="77777777" w:rsidR="00871883" w:rsidRDefault="00871883">
      <w:pPr>
        <w:pStyle w:val="Kommentartext"/>
      </w:pPr>
      <w:r>
        <w:rPr>
          <w:rStyle w:val="Kommentarzeichen"/>
        </w:rPr>
        <w:annotationRef/>
      </w:r>
      <w:r>
        <w:t>Wie ist denn jetzt eigentlich des Fazit zu den verschiedenen Decken-Aufbau Varianten? Gibt es eins? Welche Plattendicke wird final empfohlen? Ich würde darauf gerne in meinen Kapiteln verweisen!</w:t>
      </w:r>
    </w:p>
    <w:p w14:paraId="7EB1A634" w14:textId="45C735E5" w:rsidR="00871883" w:rsidRDefault="00871883">
      <w:pPr>
        <w:pStyle w:val="Kommentartext"/>
      </w:pPr>
      <w:r>
        <w:t>Gehört m.e. in die Zusammenfassung rein.</w:t>
      </w:r>
    </w:p>
  </w:comment>
  <w:comment w:id="1672" w:author="Marie" w:date="2022-01-23T14:44:00Z" w:initials="M">
    <w:p w14:paraId="6BA734B6" w14:textId="5DB1A089" w:rsidR="00871883" w:rsidRDefault="00871883">
      <w:pPr>
        <w:pStyle w:val="Kommentartext"/>
      </w:pPr>
      <w:r>
        <w:rPr>
          <w:rStyle w:val="Kommentarzeichen"/>
        </w:rPr>
        <w:annotationRef/>
      </w:r>
      <w:r>
        <w:t>Sinnvoll das hier noch einmal zu ändern? Das haben wir bisher nie so genannt. Name taucht so später auch nicht mehr auf. Ggf. Namen einführen der im weiteren auch konsequent verwendet wird (statt Deckenelement, siehe Kommentar unten)</w:t>
      </w:r>
    </w:p>
  </w:comment>
  <w:comment w:id="1673" w:author="Marie" w:date="2022-01-23T13:56:00Z" w:initials="M">
    <w:p w14:paraId="1C9C9650" w14:textId="77777777" w:rsidR="00871883" w:rsidRDefault="00871883">
      <w:pPr>
        <w:pStyle w:val="Kommentartext"/>
      </w:pPr>
      <w:r>
        <w:rPr>
          <w:rStyle w:val="Kommentarzeichen"/>
        </w:rPr>
        <w:annotationRef/>
      </w:r>
      <w:r>
        <w:t xml:space="preserve">Bitte keinen leeren Überschriften! </w:t>
      </w:r>
    </w:p>
    <w:p w14:paraId="512AB96D" w14:textId="527C3A38" w:rsidR="00871883" w:rsidRDefault="00871883">
      <w:pPr>
        <w:pStyle w:val="Kommentartext"/>
      </w:pPr>
      <w:r>
        <w:t xml:space="preserve">Hier bitte allgemeine Infos worum es in diesem Kapitel gehen soll und ggf. welche Aufgabe TGA Register haben etc.  Wie sehen solche Register überhaupt aus (Leitungen + Abschluss durch ein Deckensegel)? Wo werden sie angeordnet? Wann kommen sie zum Einsatz? Wer keine Vorstellung von sowas hat wird mit den folgenden Ausführungen nicht klar kommen! </w:t>
      </w:r>
    </w:p>
  </w:comment>
  <w:comment w:id="1674" w:author="Marie" w:date="2022-01-23T14:44:00Z" w:initials="M">
    <w:p w14:paraId="5C839CAA" w14:textId="6091DD99" w:rsidR="00871883" w:rsidRDefault="00871883">
      <w:pPr>
        <w:pStyle w:val="Kommentartext"/>
      </w:pPr>
      <w:r>
        <w:rPr>
          <w:rStyle w:val="Kommentarzeichen"/>
        </w:rPr>
        <w:annotationRef/>
      </w:r>
      <w:r>
        <w:t>Bitte für eins entscheiden</w:t>
      </w:r>
    </w:p>
  </w:comment>
  <w:comment w:id="1675" w:author="Marie" w:date="2022-01-23T14:37:00Z" w:initials="M">
    <w:p w14:paraId="5A96184B" w14:textId="025636FA" w:rsidR="00871883" w:rsidRDefault="00871883">
      <w:pPr>
        <w:pStyle w:val="Kommentartext"/>
      </w:pPr>
      <w:r>
        <w:rPr>
          <w:rStyle w:val="Kommentarzeichen"/>
        </w:rPr>
        <w:annotationRef/>
      </w:r>
      <w:r>
        <w:t>Deckenregister? Panel? Die Decke selbst besteht aus Holz und Beton.</w:t>
      </w:r>
    </w:p>
  </w:comment>
  <w:comment w:id="1676" w:author="Marie" w:date="2022-01-23T14:38:00Z" w:initials="M">
    <w:p w14:paraId="73FD7C4B" w14:textId="7EA21CB1" w:rsidR="00871883" w:rsidRDefault="00871883">
      <w:pPr>
        <w:pStyle w:val="Kommentartext"/>
      </w:pPr>
      <w:r>
        <w:rPr>
          <w:rStyle w:val="Kommentarzeichen"/>
        </w:rPr>
        <w:annotationRef/>
      </w:r>
      <w:r>
        <w:t>Bitte Deckenelemente vermeiden. Das verwenden wir im Rest des Berichts rein für Holz- und Beton. TGA-Element oder irgendwas anderes wäre hier besser.</w:t>
      </w:r>
    </w:p>
  </w:comment>
  <w:comment w:id="1685" w:author="Marie" w:date="2022-01-23T14:38:00Z" w:initials="M">
    <w:p w14:paraId="7EACCD76" w14:textId="02C80F85" w:rsidR="00871883" w:rsidRDefault="00871883">
      <w:pPr>
        <w:pStyle w:val="Kommentartext"/>
      </w:pPr>
      <w:r>
        <w:rPr>
          <w:rStyle w:val="Kommentarzeichen"/>
        </w:rPr>
        <w:annotationRef/>
      </w:r>
      <w:r>
        <w:t>Siehe oben</w:t>
      </w:r>
    </w:p>
  </w:comment>
  <w:comment w:id="1686" w:author="Marie" w:date="2022-01-23T14:31:00Z" w:initials="M">
    <w:p w14:paraId="6700DC78" w14:textId="1374A513" w:rsidR="00871883" w:rsidRDefault="00871883">
      <w:pPr>
        <w:pStyle w:val="Kommentartext"/>
      </w:pPr>
      <w:r>
        <w:rPr>
          <w:rStyle w:val="Kommentarzeichen"/>
        </w:rPr>
        <w:annotationRef/>
      </w:r>
      <w:r>
        <w:t>Achtung das klingt sehr umgangssprachlich und wenig differenziert</w:t>
      </w:r>
    </w:p>
  </w:comment>
  <w:comment w:id="1687" w:author="Jan Wenker" w:date="2021-12-08T15:08:00Z" w:initials="JW">
    <w:p w14:paraId="2BA5D7CA" w14:textId="77777777" w:rsidR="00871883" w:rsidRDefault="00871883" w:rsidP="00E161C3">
      <w:pPr>
        <w:pStyle w:val="Kommentartext"/>
      </w:pPr>
      <w:r>
        <w:rPr>
          <w:rStyle w:val="Kommentarzeichen"/>
        </w:rPr>
        <w:annotationRef/>
      </w:r>
      <w:r>
        <w:t>Was hat das in diesem Abschnitt zu suchen? Erschließt sich m. E. nicht.</w:t>
      </w:r>
    </w:p>
  </w:comment>
  <w:comment w:id="1688" w:author="Marie" w:date="2022-01-23T14:39:00Z" w:initials="M">
    <w:p w14:paraId="3CA67A2F" w14:textId="39F931F1" w:rsidR="00871883" w:rsidRDefault="00871883">
      <w:pPr>
        <w:pStyle w:val="Kommentartext"/>
      </w:pPr>
      <w:r>
        <w:rPr>
          <w:rStyle w:val="Kommentarzeichen"/>
        </w:rPr>
        <w:annotationRef/>
      </w:r>
      <w:r>
        <w:t>Hier ist Deckenelement korrekt</w:t>
      </w:r>
    </w:p>
  </w:comment>
  <w:comment w:id="1689" w:author="Marie" w:date="2022-01-23T14:32:00Z" w:initials="M">
    <w:p w14:paraId="18A115AF" w14:textId="1C0A46A3" w:rsidR="00871883" w:rsidRDefault="00871883">
      <w:pPr>
        <w:pStyle w:val="Kommentartext"/>
      </w:pPr>
      <w:r>
        <w:rPr>
          <w:rStyle w:val="Kommentarzeichen"/>
        </w:rPr>
        <w:annotationRef/>
      </w:r>
      <w:r>
        <w:t xml:space="preserve">Bitte vollständige und in sich logisch abgeschlossene Sätze und nicht so viele Satzaneinanderreihungen mit Kommas und Gedankenstrichen.  </w:t>
      </w:r>
    </w:p>
  </w:comment>
  <w:comment w:id="1684" w:author="Marie" w:date="2022-01-23T14:35:00Z" w:initials="M">
    <w:p w14:paraId="49E0AA84" w14:textId="4C0616E9" w:rsidR="00871883" w:rsidRDefault="00871883">
      <w:pPr>
        <w:pStyle w:val="Kommentartext"/>
      </w:pPr>
      <w:r>
        <w:rPr>
          <w:rStyle w:val="Kommentarzeichen"/>
        </w:rPr>
        <w:annotationRef/>
      </w:r>
      <w:r>
        <w:t>Bitte Satz und Absatzstruktur überdenken. 1 Satz alleine kann kein Absatz sein. Bitte innerhalb der Absätze Sätze logisch anordnen. Das ist alles etwas zusammengewürfelt!</w:t>
      </w:r>
    </w:p>
  </w:comment>
  <w:comment w:id="1690" w:author="Marie" w:date="2022-01-23T14:39:00Z" w:initials="M">
    <w:p w14:paraId="7E12301C" w14:textId="1E844E49" w:rsidR="00871883" w:rsidRDefault="00871883">
      <w:pPr>
        <w:pStyle w:val="Kommentartext"/>
      </w:pPr>
      <w:r>
        <w:rPr>
          <w:rStyle w:val="Kommentarzeichen"/>
        </w:rPr>
        <w:annotationRef/>
      </w:r>
      <w:r>
        <w:t>Die Abbildung steht hier in keinem kontext  und wird nicht textlich erwähnt. Zwischen enger und normaler Belegung wurde noch nicht unterschieden! Bitte sinnvoller positionieren und im Text erwähnen</w:t>
      </w:r>
    </w:p>
  </w:comment>
  <w:comment w:id="1691" w:author="Marie" w:date="2022-01-23T14:40:00Z" w:initials="M">
    <w:p w14:paraId="7B87AE39" w14:textId="60BE339A" w:rsidR="00871883" w:rsidRDefault="00871883">
      <w:pPr>
        <w:pStyle w:val="Kommentartext"/>
      </w:pPr>
      <w:r>
        <w:rPr>
          <w:rStyle w:val="Kommentarzeichen"/>
        </w:rPr>
        <w:annotationRef/>
      </w:r>
      <w:r>
        <w:t xml:space="preserve">Das sagt nicht aus, was das Bild darstellt. Auf dem Bild ist ein beispielhafter Bürogrundriss mit beispielhaften Belegungen dargestellt. bitte aussagekräfter gestalten. </w:t>
      </w:r>
    </w:p>
  </w:comment>
  <w:comment w:id="1692" w:author="Jan Wenker" w:date="2021-12-08T15:10:00Z" w:initials="JW">
    <w:p w14:paraId="510D5695" w14:textId="77777777" w:rsidR="00871883" w:rsidRDefault="00871883" w:rsidP="00E161C3">
      <w:pPr>
        <w:pStyle w:val="Kommentartext"/>
      </w:pPr>
      <w:r>
        <w:rPr>
          <w:rStyle w:val="Kommentarzeichen"/>
        </w:rPr>
        <w:annotationRef/>
      </w:r>
      <w:r>
        <w:t>Grundsätzlich und immer kommt ein Leerzeichen zwischen Zahlenwert und Einheit.</w:t>
      </w:r>
    </w:p>
  </w:comment>
  <w:comment w:id="1693" w:author="Marie" w:date="2021-08-18T10:24:00Z" w:initials="M">
    <w:p w14:paraId="07BF7FD4" w14:textId="77777777" w:rsidR="00871883" w:rsidRDefault="00871883" w:rsidP="00E161C3">
      <w:pPr>
        <w:pStyle w:val="Kommentartext"/>
      </w:pPr>
      <w:r>
        <w:rPr>
          <w:rStyle w:val="Kommentarzeichen"/>
        </w:rPr>
        <w:annotationRef/>
      </w:r>
      <w:r>
        <w:t>Abkürzung einmal ausschreiben bitte</w:t>
      </w:r>
    </w:p>
  </w:comment>
  <w:comment w:id="1694" w:author="Marie" w:date="2021-08-18T10:36:00Z" w:initials="M">
    <w:p w14:paraId="05E4CD3D" w14:textId="77777777" w:rsidR="00871883" w:rsidRDefault="00871883" w:rsidP="007B714A">
      <w:pPr>
        <w:pStyle w:val="Kommentartext"/>
      </w:pPr>
      <w:r>
        <w:rPr>
          <w:rStyle w:val="Kommentarzeichen"/>
        </w:rPr>
        <w:annotationRef/>
      </w:r>
      <w:r>
        <w:t>Ggf. noch ein paar Sätze zur Unterscheidung zwischen Minimalausführung und voll belegtem Register</w:t>
      </w:r>
    </w:p>
  </w:comment>
  <w:comment w:id="1695" w:author="Marie" w:date="2021-08-17T16:02:00Z" w:initials="M">
    <w:p w14:paraId="35A2519C" w14:textId="77777777" w:rsidR="00871883" w:rsidRDefault="00871883" w:rsidP="007B714A">
      <w:pPr>
        <w:pStyle w:val="Kommentartext"/>
      </w:pPr>
      <w:r>
        <w:rPr>
          <w:rStyle w:val="Kommentarzeichen"/>
        </w:rPr>
        <w:annotationRef/>
      </w:r>
      <w:r>
        <w:t>Abb. Mit lesbarer Beschriftung , ggf nur zwei Module abbilden, größer Skalieren und Luftraum stauchen</w:t>
      </w:r>
    </w:p>
  </w:comment>
  <w:comment w:id="1696" w:author="Jan Wenker" w:date="2021-12-09T14:31:00Z" w:initials="JW">
    <w:p w14:paraId="2F21AD35" w14:textId="77777777" w:rsidR="00871883" w:rsidRDefault="00871883" w:rsidP="007B714A">
      <w:pPr>
        <w:pStyle w:val="Kommentartext"/>
      </w:pPr>
      <w:r>
        <w:rPr>
          <w:rStyle w:val="Kommentarzeichen"/>
        </w:rPr>
        <w:annotationRef/>
      </w:r>
      <w:r>
        <w:t>Das ist unbedingt notwendig. Qualität der Abbildung verbessern!</w:t>
      </w:r>
    </w:p>
  </w:comment>
  <w:comment w:id="1697" w:author="Marie" w:date="2022-01-23T14:46:00Z" w:initials="M">
    <w:p w14:paraId="4F596C56" w14:textId="017C2DE9" w:rsidR="00871883" w:rsidRDefault="00871883">
      <w:pPr>
        <w:pStyle w:val="Kommentartext"/>
      </w:pPr>
      <w:r>
        <w:rPr>
          <w:rStyle w:val="Kommentarzeichen"/>
        </w:rPr>
        <w:annotationRef/>
      </w:r>
      <w:r>
        <w:t>Hier nochmal ausdrücklich die Bitte das zu ändern!!!</w:t>
      </w:r>
    </w:p>
  </w:comment>
  <w:comment w:id="1698" w:author="Marie" w:date="2022-01-23T14:47:00Z" w:initials="M">
    <w:p w14:paraId="1E5A2958" w14:textId="44342C3E" w:rsidR="00871883" w:rsidRDefault="00871883">
      <w:pPr>
        <w:pStyle w:val="Kommentartext"/>
      </w:pPr>
      <w:r>
        <w:rPr>
          <w:rStyle w:val="Kommentarzeichen"/>
        </w:rPr>
        <w:annotationRef/>
      </w:r>
      <w:r>
        <w:t>Das steht oben schon. Die Annahme der Raumhöhe sollte entsprechend vor den Satz oben kommen, sonst liest sich das sehr unstrukuriert.</w:t>
      </w:r>
    </w:p>
  </w:comment>
  <w:comment w:id="1699" w:author="Marie" w:date="2022-01-23T14:49:00Z" w:initials="M">
    <w:p w14:paraId="230353B1" w14:textId="7ACCD2F1" w:rsidR="00871883" w:rsidRDefault="00871883">
      <w:pPr>
        <w:pStyle w:val="Kommentartext"/>
      </w:pPr>
      <w:r>
        <w:rPr>
          <w:rStyle w:val="Kommentarzeichen"/>
        </w:rPr>
        <w:annotationRef/>
      </w:r>
      <w:r>
        <w:t>Sind die irgendwo geregelt?</w:t>
      </w:r>
    </w:p>
  </w:comment>
  <w:comment w:id="1700" w:author="Jan Wenker" w:date="2021-12-08T15:11:00Z" w:initials="JW">
    <w:p w14:paraId="39FE946F" w14:textId="77777777" w:rsidR="00871883" w:rsidRDefault="00871883" w:rsidP="007B714A">
      <w:pPr>
        <w:pStyle w:val="Kommentartext"/>
      </w:pPr>
      <w:r>
        <w:rPr>
          <w:rStyle w:val="Kommentarzeichen"/>
        </w:rPr>
        <w:annotationRef/>
      </w:r>
      <w:r>
        <w:t>s. o. ?</w:t>
      </w:r>
    </w:p>
  </w:comment>
  <w:comment w:id="1701" w:author="Marie" w:date="2022-01-23T14:50:00Z" w:initials="M">
    <w:p w14:paraId="762E447A" w14:textId="55685199" w:rsidR="00871883" w:rsidRDefault="00871883">
      <w:pPr>
        <w:pStyle w:val="Kommentartext"/>
      </w:pPr>
      <w:r>
        <w:rPr>
          <w:rStyle w:val="Kommentarzeichen"/>
        </w:rPr>
        <w:annotationRef/>
      </w:r>
      <w:r>
        <w:t>Was machen wir stattdessen?</w:t>
      </w:r>
    </w:p>
  </w:comment>
  <w:comment w:id="1702" w:author="Marie" w:date="2022-01-23T14:51:00Z" w:initials="M">
    <w:p w14:paraId="05FCC6A4" w14:textId="51E61C9A" w:rsidR="00871883" w:rsidRDefault="00871883">
      <w:pPr>
        <w:pStyle w:val="Kommentartext"/>
      </w:pPr>
      <w:r>
        <w:rPr>
          <w:rStyle w:val="Kommentarzeichen"/>
        </w:rPr>
        <w:annotationRef/>
      </w:r>
      <w:r>
        <w:t>Jetzt heißt es plötzlich wieder TGA Register und nicht mehr multifunktionales xy Element. Lieber oben wieder als Überschrift TGA Register (aber ausgeschrieben  z,b) Deckenregister für Technische Gebäudeausrüstung oder so</w:t>
      </w:r>
    </w:p>
  </w:comment>
  <w:comment w:id="1703" w:author="Marie" w:date="2022-01-23T14:52:00Z" w:initials="M">
    <w:p w14:paraId="30563829" w14:textId="0888E50D" w:rsidR="00871883" w:rsidRDefault="00871883">
      <w:pPr>
        <w:pStyle w:val="Kommentartext"/>
      </w:pPr>
      <w:r>
        <w:rPr>
          <w:rStyle w:val="Kommentarzeichen"/>
        </w:rPr>
        <w:annotationRef/>
      </w:r>
      <w:r>
        <w:t>Ist das jetzt ein Unterkapitel? Legen wir nicht im ganzen Kapitel schon Eingangsparameter fest? Warum diese „Überschrift“</w:t>
      </w:r>
    </w:p>
  </w:comment>
  <w:comment w:id="1704" w:author="Marie" w:date="2022-01-23T14:54:00Z" w:initials="M">
    <w:p w14:paraId="7B86DE31" w14:textId="74FEAE35" w:rsidR="00871883" w:rsidRDefault="00871883">
      <w:pPr>
        <w:pStyle w:val="Kommentartext"/>
      </w:pPr>
      <w:r>
        <w:rPr>
          <w:rStyle w:val="Kommentarzeichen"/>
        </w:rPr>
        <w:annotationRef/>
      </w:r>
      <w:r>
        <w:t>Sollte dieser Satz zur Allgemeinen Vorgehensweise nicht sinnvollerweise vor den Annahmen zur Raumgröße und den Lasten stehen?</w:t>
      </w:r>
    </w:p>
  </w:comment>
  <w:comment w:id="1705" w:author="Jan Wenker" w:date="2021-12-08T15:11:00Z" w:initials="JW">
    <w:p w14:paraId="7691396B" w14:textId="77777777" w:rsidR="00871883" w:rsidRDefault="00871883" w:rsidP="007B714A">
      <w:pPr>
        <w:pStyle w:val="Kommentartext"/>
      </w:pPr>
      <w:r>
        <w:rPr>
          <w:rStyle w:val="Kommentarzeichen"/>
        </w:rPr>
        <w:annotationRef/>
      </w:r>
      <w:r>
        <w:t>Abb. Beschriftung fehlt. Was soll diese Abbildung illustrieren?</w:t>
      </w:r>
    </w:p>
  </w:comment>
  <w:comment w:id="1706" w:author="Marie" w:date="2021-07-16T10:03:00Z" w:initials="M">
    <w:p w14:paraId="3C54A892" w14:textId="77777777" w:rsidR="00871883" w:rsidRDefault="00871883" w:rsidP="007B714A">
      <w:pPr>
        <w:pStyle w:val="Kommentartext"/>
      </w:pPr>
      <w:r>
        <w:rPr>
          <w:rStyle w:val="Kommentarzeichen"/>
        </w:rPr>
        <w:annotationRef/>
      </w:r>
      <w:r>
        <w:t>Quelle / Bildunterschrift</w:t>
      </w:r>
    </w:p>
  </w:comment>
  <w:comment w:id="1707" w:author="Marie" w:date="2022-01-23T14:03:00Z" w:initials="M">
    <w:p w14:paraId="43C9527C" w14:textId="1DCD7350" w:rsidR="00871883" w:rsidRDefault="00871883">
      <w:pPr>
        <w:pStyle w:val="Kommentartext"/>
      </w:pPr>
      <w:r>
        <w:rPr>
          <w:rStyle w:val="Kommentarzeichen"/>
        </w:rPr>
        <w:annotationRef/>
      </w:r>
      <w:r>
        <w:t>Abbildung in Text einführen! Sonst ist fraglich welchen Nutzen das Bild überhaupt erfüllen soll…</w:t>
      </w:r>
    </w:p>
  </w:comment>
  <w:comment w:id="1708" w:author="Marie" w:date="2022-01-23T14:54:00Z" w:initials="M">
    <w:p w14:paraId="47FF4FB3" w14:textId="413FF34B" w:rsidR="00871883" w:rsidRDefault="00871883">
      <w:pPr>
        <w:pStyle w:val="Kommentartext"/>
      </w:pPr>
      <w:r>
        <w:rPr>
          <w:rStyle w:val="Kommentarzeichen"/>
        </w:rPr>
        <w:annotationRef/>
      </w:r>
      <w:r>
        <w:t>Bitte nicht ein Satz pro Absatz!</w:t>
      </w:r>
    </w:p>
  </w:comment>
  <w:comment w:id="1709" w:author="Jan Wenker" w:date="2021-12-09T14:32:00Z" w:initials="JW">
    <w:p w14:paraId="16D3B5B2" w14:textId="77777777" w:rsidR="00871883" w:rsidRDefault="00871883" w:rsidP="007B714A">
      <w:pPr>
        <w:pStyle w:val="Kommentartext"/>
      </w:pPr>
      <w:r>
        <w:rPr>
          <w:rStyle w:val="Kommentarzeichen"/>
        </w:rPr>
        <w:annotationRef/>
      </w:r>
      <w:r>
        <w:t>Text zu klein, Grafik zu klein. Qualität der Abbildung verbessern.</w:t>
      </w:r>
    </w:p>
  </w:comment>
  <w:comment w:id="1711" w:author="Marie" w:date="2022-01-23T14:06:00Z" w:initials="M">
    <w:p w14:paraId="474EFDC6" w14:textId="4E29CC76" w:rsidR="00871883" w:rsidRDefault="00871883">
      <w:pPr>
        <w:pStyle w:val="Kommentartext"/>
      </w:pPr>
      <w:r>
        <w:rPr>
          <w:rStyle w:val="Kommentarzeichen"/>
        </w:rPr>
        <w:annotationRef/>
      </w:r>
      <w:r>
        <w:t>Bitte besseren Bilduntertitel wählen</w:t>
      </w:r>
    </w:p>
  </w:comment>
  <w:comment w:id="1712" w:author="Marie" w:date="2022-01-23T14:05:00Z" w:initials="M">
    <w:p w14:paraId="58853049" w14:textId="37B760CE" w:rsidR="00871883" w:rsidRDefault="00871883">
      <w:pPr>
        <w:pStyle w:val="Kommentartext"/>
      </w:pPr>
      <w:r>
        <w:rPr>
          <w:rStyle w:val="Kommentarzeichen"/>
        </w:rPr>
        <w:annotationRef/>
      </w:r>
      <w:r>
        <w:t xml:space="preserve">Das kann kein einziger Absatz sein!  Außerdem gehört das eher in die Bildunterschrift selbst! </w:t>
      </w:r>
    </w:p>
  </w:comment>
  <w:comment w:id="1713" w:author="Jan Wenker" w:date="2021-12-09T14:32:00Z" w:initials="JW">
    <w:p w14:paraId="1F8BAE4F" w14:textId="77777777" w:rsidR="00871883" w:rsidRDefault="00871883" w:rsidP="007B714A">
      <w:pPr>
        <w:pStyle w:val="Kommentartext"/>
      </w:pPr>
      <w:r>
        <w:rPr>
          <w:rStyle w:val="Kommentarzeichen"/>
        </w:rPr>
        <w:annotationRef/>
      </w:r>
      <w:r>
        <w:t>Tabelle nicht als Grafik einfügen, sondern als Tabelle in Word.</w:t>
      </w:r>
    </w:p>
  </w:comment>
  <w:comment w:id="1714" w:author="Marie" w:date="2022-01-23T15:37:00Z" w:initials="M">
    <w:p w14:paraId="19517C4D" w14:textId="7F4B6D6D" w:rsidR="00871883" w:rsidRDefault="00871883">
      <w:pPr>
        <w:pStyle w:val="Kommentartext"/>
      </w:pPr>
      <w:r>
        <w:rPr>
          <w:rStyle w:val="Kommentarzeichen"/>
        </w:rPr>
        <w:annotationRef/>
      </w:r>
      <w:r>
        <w:t xml:space="preserve">Bitte die tabelle besser in den Text einbinden (Querverweis) und erklären was da genau passiert.  </w:t>
      </w:r>
    </w:p>
  </w:comment>
  <w:comment w:id="1715" w:author="Jan Wenker" w:date="2021-12-09T14:32:00Z" w:initials="JW">
    <w:p w14:paraId="355B7954" w14:textId="77777777" w:rsidR="00871883" w:rsidRDefault="00871883" w:rsidP="00E161C3">
      <w:pPr>
        <w:pStyle w:val="Kommentartext"/>
      </w:pPr>
      <w:r>
        <w:rPr>
          <w:rStyle w:val="Kommentarzeichen"/>
        </w:rPr>
        <w:annotationRef/>
      </w:r>
      <w:r>
        <w:t>Tabelle nicht als Grafik einfügen, sondern als Tabelle in Word.</w:t>
      </w:r>
    </w:p>
  </w:comment>
  <w:comment w:id="1716" w:author="Carsten Hein" w:date="2022-01-14T10:28:00Z" w:initials="CH">
    <w:p w14:paraId="114A5C4B" w14:textId="77777777" w:rsidR="00871883" w:rsidRDefault="00871883" w:rsidP="00E161C3">
      <w:pPr>
        <w:pStyle w:val="Kommentartext"/>
      </w:pPr>
      <w:r>
        <w:rPr>
          <w:rStyle w:val="Kommentarzeichen"/>
        </w:rPr>
        <w:annotationRef/>
      </w:r>
      <w:r>
        <w:t xml:space="preserve">Tabelle werden als Windows Metafile eingefügt, das erzeugt die beste Auflösung auch bei skalierter Grafik. </w:t>
      </w:r>
    </w:p>
  </w:comment>
  <w:comment w:id="1717" w:author="Marie" w:date="2022-01-23T14:10:00Z" w:initials="M">
    <w:p w14:paraId="54AC93ED" w14:textId="77777777" w:rsidR="00871883" w:rsidRDefault="00871883">
      <w:pPr>
        <w:pStyle w:val="Kommentartext"/>
      </w:pPr>
      <w:r>
        <w:rPr>
          <w:rStyle w:val="Kommentarzeichen"/>
        </w:rPr>
        <w:annotationRef/>
      </w:r>
      <w:r>
        <w:t>Die Auflösung wird aber nicht schlechter, wenn die Tabelle in Word direkt erstellt wird!</w:t>
      </w:r>
    </w:p>
    <w:p w14:paraId="0685313F" w14:textId="1A929C23" w:rsidR="00871883" w:rsidRDefault="00871883">
      <w:pPr>
        <w:pStyle w:val="Kommentartext"/>
      </w:pPr>
      <w:r>
        <w:t xml:space="preserve">So können wir keine ordentlichen Seitenumbrüche gewährleisten und keine einheitliche Formatierung erreichen! </w:t>
      </w:r>
    </w:p>
    <w:p w14:paraId="5901121C" w14:textId="66D8B073" w:rsidR="00871883" w:rsidRDefault="00871883">
      <w:pPr>
        <w:pStyle w:val="Kommentartext"/>
      </w:pPr>
      <w:r>
        <w:t>Eine Tabelle als Abbildung ist nicht gerade best practice</w:t>
      </w:r>
    </w:p>
  </w:comment>
  <w:comment w:id="1718" w:author="Marie" w:date="2022-01-23T15:37:00Z" w:initials="M">
    <w:p w14:paraId="517F1E32" w14:textId="14B63D2F" w:rsidR="00871883" w:rsidRDefault="00871883">
      <w:pPr>
        <w:pStyle w:val="Kommentartext"/>
      </w:pPr>
      <w:r>
        <w:rPr>
          <w:rStyle w:val="Kommentarzeichen"/>
        </w:rPr>
        <w:annotationRef/>
      </w:r>
    </w:p>
  </w:comment>
  <w:comment w:id="1721" w:author="Marie" w:date="2022-01-23T15:37:00Z" w:initials="M">
    <w:p w14:paraId="2A48105B" w14:textId="5D605309" w:rsidR="00871883" w:rsidRDefault="00871883">
      <w:pPr>
        <w:pStyle w:val="Kommentartext"/>
      </w:pPr>
      <w:r>
        <w:rPr>
          <w:rStyle w:val="Kommentarzeichen"/>
        </w:rPr>
        <w:annotationRef/>
      </w:r>
      <w:r>
        <w:t>Was ist jetzt das Ergebnis dieser Betrachtung? Welchen Schluss ziehen wir hier?</w:t>
      </w:r>
    </w:p>
  </w:comment>
  <w:comment w:id="1723" w:author="Marie" w:date="2022-01-23T14:56:00Z" w:initials="M">
    <w:p w14:paraId="12532C56" w14:textId="6143D861" w:rsidR="00871883" w:rsidRDefault="00871883">
      <w:pPr>
        <w:pStyle w:val="Kommentartext"/>
      </w:pPr>
      <w:r>
        <w:rPr>
          <w:rStyle w:val="Kommentarzeichen"/>
        </w:rPr>
        <w:annotationRef/>
      </w:r>
      <w:r>
        <w:t>Wie groß wäre das?</w:t>
      </w:r>
    </w:p>
  </w:comment>
  <w:comment w:id="1728" w:author="Marie" w:date="2022-01-23T15:01:00Z" w:initials="M">
    <w:p w14:paraId="2108FE67" w14:textId="0413C634" w:rsidR="00871883" w:rsidRDefault="00871883">
      <w:pPr>
        <w:pStyle w:val="Kommentartext"/>
      </w:pPr>
      <w:r>
        <w:rPr>
          <w:rStyle w:val="Kommentarzeichen"/>
        </w:rPr>
        <w:annotationRef/>
      </w:r>
      <w:r>
        <w:t>Vom Duden empfohlene Schreibweise</w:t>
      </w:r>
    </w:p>
  </w:comment>
  <w:comment w:id="1738" w:author="Marie" w:date="2022-01-23T15:00:00Z" w:initials="M">
    <w:p w14:paraId="394067DC" w14:textId="76110DBC" w:rsidR="00871883" w:rsidRDefault="00871883">
      <w:pPr>
        <w:pStyle w:val="Kommentartext"/>
      </w:pPr>
      <w:r>
        <w:rPr>
          <w:rStyle w:val="Kommentarzeichen"/>
        </w:rPr>
        <w:annotationRef/>
      </w:r>
      <w:r>
        <w:t>In Bezug auf was? Heizen? Kühlen? Lüftung?</w:t>
      </w:r>
    </w:p>
  </w:comment>
  <w:comment w:id="1751" w:author="Jan Wenker" w:date="2021-12-08T15:13:00Z" w:initials="JW">
    <w:p w14:paraId="0ED1DFFE" w14:textId="77777777" w:rsidR="00871883" w:rsidRDefault="00871883" w:rsidP="000D73A7">
      <w:pPr>
        <w:pStyle w:val="Kommentartext"/>
      </w:pPr>
      <w:r>
        <w:rPr>
          <w:rStyle w:val="Kommentarzeichen"/>
        </w:rPr>
        <w:annotationRef/>
      </w:r>
      <w:r>
        <w:t>Erstmalige Verwendung der Abkürzung, daher Ausschreiben und Abkürzung einführen.</w:t>
      </w:r>
    </w:p>
  </w:comment>
  <w:comment w:id="1752" w:author="Marie" w:date="2022-01-23T15:02:00Z" w:initials="M">
    <w:p w14:paraId="35EFBA67" w14:textId="51A67E97" w:rsidR="00871883" w:rsidRDefault="00871883">
      <w:pPr>
        <w:pStyle w:val="Kommentartext"/>
      </w:pPr>
      <w:r>
        <w:rPr>
          <w:rStyle w:val="Kommentarzeichen"/>
        </w:rPr>
        <w:annotationRef/>
      </w:r>
      <w:r>
        <w:t>15-20 enthält m.e. das circa schon</w:t>
      </w:r>
    </w:p>
  </w:comment>
  <w:comment w:id="1754" w:author="Marie" w:date="2022-01-23T15:02:00Z" w:initials="M">
    <w:p w14:paraId="2BBEEE3A" w14:textId="1F1FFDE6" w:rsidR="00871883" w:rsidRDefault="00871883">
      <w:pPr>
        <w:pStyle w:val="Kommentartext"/>
      </w:pPr>
      <w:r>
        <w:rPr>
          <w:rStyle w:val="Kommentarzeichen"/>
        </w:rPr>
        <w:annotationRef/>
      </w:r>
      <w:r>
        <w:t>Bitte für ein Wort entscheiden.</w:t>
      </w:r>
    </w:p>
  </w:comment>
  <w:comment w:id="1757" w:author="Marie" w:date="2022-01-23T15:04:00Z" w:initials="M">
    <w:p w14:paraId="7DE7F146" w14:textId="70D87E7A" w:rsidR="00871883" w:rsidRDefault="00871883">
      <w:pPr>
        <w:pStyle w:val="Kommentartext"/>
      </w:pPr>
      <w:r>
        <w:rPr>
          <w:rStyle w:val="Kommentarzeichen"/>
        </w:rPr>
        <w:annotationRef/>
      </w:r>
      <w:r>
        <w:t>Aus? Als?</w:t>
      </w:r>
    </w:p>
  </w:comment>
  <w:comment w:id="1762" w:author="Marie" w:date="2021-09-11T11:24:00Z" w:initials="M">
    <w:p w14:paraId="248AC28E" w14:textId="77777777" w:rsidR="00871883" w:rsidRDefault="00871883" w:rsidP="000D73A7">
      <w:pPr>
        <w:pStyle w:val="Kommentartext"/>
      </w:pPr>
      <w:r>
        <w:rPr>
          <w:rStyle w:val="Kommentarzeichen"/>
        </w:rPr>
        <w:annotationRef/>
      </w:r>
      <w:r>
        <w:t>Bitte noch ausführlicher werden/Material aus Protokollen zufügen</w:t>
      </w:r>
    </w:p>
  </w:comment>
  <w:comment w:id="1771" w:author="Marie" w:date="2022-01-23T15:26:00Z" w:initials="M">
    <w:p w14:paraId="083071A4" w14:textId="70C2C95E" w:rsidR="00871883" w:rsidRDefault="00871883">
      <w:pPr>
        <w:pStyle w:val="Kommentartext"/>
      </w:pPr>
      <w:r>
        <w:rPr>
          <w:rStyle w:val="Kommentarzeichen"/>
        </w:rPr>
        <w:annotationRef/>
      </w:r>
      <w:r>
        <w:t>Bitte klarere Trennung der Verwendung Deckensegel und TGA Register! So wie ich es verstehe sit das TGA-Register das ganze Teil und das Segel nur der untere Abschluss? Bitte konsequent verwenden. Ggf. auch an den Anfang des Kapitels eine Skizze mit Bezeicnungen</w:t>
      </w:r>
    </w:p>
  </w:comment>
  <w:comment w:id="1789" w:author="Marie" w:date="2022-01-23T15:32:00Z" w:initials="M">
    <w:p w14:paraId="4336FF52" w14:textId="61033A6E" w:rsidR="00871883" w:rsidRDefault="00871883">
      <w:pPr>
        <w:pStyle w:val="Kommentartext"/>
      </w:pPr>
      <w:r>
        <w:rPr>
          <w:rStyle w:val="Kommentarzeichen"/>
        </w:rPr>
        <w:annotationRef/>
      </w:r>
      <w:r>
        <w:t xml:space="preserve">Bitte die Aufzählung noch einmal überdenken. Meines erachtens ist das eher ein Fließtext. Einige der Absätze bedingen einander, sodass ich die Aufzählung nicht 100% passend finde. </w:t>
      </w:r>
    </w:p>
  </w:comment>
  <w:comment w:id="1788" w:author="Marie" w:date="2022-01-23T15:31:00Z" w:initials="M">
    <w:p w14:paraId="115AE587" w14:textId="2CC720B9" w:rsidR="00871883" w:rsidRDefault="00871883">
      <w:pPr>
        <w:pStyle w:val="Kommentartext"/>
      </w:pPr>
      <w:r>
        <w:rPr>
          <w:rStyle w:val="Kommentarzeichen"/>
        </w:rPr>
        <w:annotationRef/>
      </w:r>
      <w:r>
        <w:t xml:space="preserve">Für mich nicht ganz verständlich. </w:t>
      </w:r>
    </w:p>
  </w:comment>
  <w:comment w:id="1791" w:author="Jan Wenker" w:date="2021-12-08T15:43:00Z" w:initials="JW">
    <w:p w14:paraId="6178C508" w14:textId="77777777" w:rsidR="00871883" w:rsidRDefault="00871883" w:rsidP="007B714A">
      <w:pPr>
        <w:pStyle w:val="Kommentartext"/>
      </w:pPr>
      <w:r>
        <w:rPr>
          <w:rStyle w:val="Kommentarzeichen"/>
        </w:rPr>
        <w:annotationRef/>
      </w:r>
      <w:r>
        <w:t>Hier fehlt fast alles, was eine Zusammenfassung ausmacht!</w:t>
      </w:r>
    </w:p>
  </w:comment>
  <w:comment w:id="1792" w:author="Marie" w:date="2022-01-23T15:38:00Z" w:initials="M">
    <w:p w14:paraId="53631F4D" w14:textId="3CFC9C57" w:rsidR="00871883" w:rsidRDefault="00871883">
      <w:pPr>
        <w:pStyle w:val="Kommentartext"/>
      </w:pPr>
      <w:r>
        <w:rPr>
          <w:rStyle w:val="Kommentarzeichen"/>
        </w:rPr>
        <w:annotationRef/>
      </w:r>
      <w:r>
        <w:t>Diese Zusammenfassung fasst eigentlich nur den vorhergehenden Absatz zu den übrigen Gewerken zusammen. Der ganze Rest vom Kapitel fehlt!</w:t>
      </w:r>
    </w:p>
  </w:comment>
  <w:comment w:id="1793" w:author="Marie" w:date="2022-01-23T15:34:00Z" w:initials="M">
    <w:p w14:paraId="1924D6DC" w14:textId="0C0E492D" w:rsidR="00871883" w:rsidRDefault="00871883">
      <w:pPr>
        <w:pStyle w:val="Kommentartext"/>
      </w:pPr>
      <w:r>
        <w:rPr>
          <w:rStyle w:val="Kommentarzeichen"/>
        </w:rPr>
        <w:annotationRef/>
      </w:r>
      <w:r>
        <w:t>Dieser Satz steht EXAKT so schon oben!</w:t>
      </w:r>
    </w:p>
  </w:comment>
  <w:comment w:id="1807" w:author="Jan Wenker" w:date="2021-12-16T12:00:00Z" w:initials="JW">
    <w:p w14:paraId="57481442" w14:textId="7F0567D7" w:rsidR="00871883" w:rsidRDefault="00871883">
      <w:pPr>
        <w:pStyle w:val="Kommentartext"/>
      </w:pPr>
      <w:r>
        <w:rPr>
          <w:rStyle w:val="Kommentarzeichen"/>
        </w:rPr>
        <w:annotationRef/>
      </w:r>
      <w:r>
        <w:t>Relevant wofür?</w:t>
      </w:r>
    </w:p>
  </w:comment>
  <w:comment w:id="1808" w:author="Jan Wenker" w:date="2021-12-16T12:00:00Z" w:initials="JW">
    <w:p w14:paraId="0E00E1CA" w14:textId="524AA001" w:rsidR="00871883" w:rsidRDefault="00871883">
      <w:pPr>
        <w:pStyle w:val="Kommentartext"/>
      </w:pPr>
      <w:r>
        <w:rPr>
          <w:rStyle w:val="Kommentarzeichen"/>
        </w:rPr>
        <w:annotationRef/>
      </w:r>
      <w:r>
        <w:t>Ausgewählt vor welchem Hintergrund? Was ist das Ziel der Übung?</w:t>
      </w:r>
    </w:p>
  </w:comment>
  <w:comment w:id="1809" w:author="Jan Wenker" w:date="2021-12-16T12:01:00Z" w:initials="JW">
    <w:p w14:paraId="1A9313E0" w14:textId="41EE4B67" w:rsidR="00871883" w:rsidRDefault="00871883">
      <w:pPr>
        <w:pStyle w:val="Kommentartext"/>
      </w:pPr>
      <w:r>
        <w:rPr>
          <w:rStyle w:val="Kommentarzeichen"/>
        </w:rPr>
        <w:annotationRef/>
      </w:r>
      <w:r>
        <w:t>s. o. Was ist das Ziel? Vorteilhaft wofür?</w:t>
      </w:r>
    </w:p>
  </w:comment>
  <w:comment w:id="1810" w:author="Jan Wenker" w:date="2021-12-16T12:03:00Z" w:initials="JW">
    <w:p w14:paraId="301AF75B" w14:textId="6EE28C97" w:rsidR="00871883" w:rsidRDefault="00871883">
      <w:pPr>
        <w:pStyle w:val="Kommentartext"/>
      </w:pPr>
      <w:r>
        <w:rPr>
          <w:rStyle w:val="Kommentarzeichen"/>
        </w:rPr>
        <w:annotationRef/>
      </w:r>
      <w:r>
        <w:t>Warum nicht, handelt es sich bei geklebtem HBV nicht um eine Neuentwicklung im Sinne der Innovationspartnerschaft?</w:t>
      </w:r>
    </w:p>
  </w:comment>
  <w:comment w:id="1813" w:author="Marie" w:date="2021-08-30T16:27:00Z" w:initials="M">
    <w:p w14:paraId="128FD4BC" w14:textId="56E396BE" w:rsidR="00871883" w:rsidRDefault="00871883">
      <w:pPr>
        <w:pStyle w:val="Kommentartext"/>
      </w:pPr>
      <w:r>
        <w:rPr>
          <w:rStyle w:val="Kommentarzeichen"/>
        </w:rPr>
        <w:annotationRef/>
      </w:r>
      <w:r>
        <w:rPr>
          <w:noProof/>
        </w:rPr>
        <w:t>Fomatierung noch anpassen, ggf. Queformat</w:t>
      </w:r>
    </w:p>
  </w:comment>
  <w:comment w:id="1834" w:author="Marie" w:date="2021-09-12T22:55:00Z" w:initials="M">
    <w:p w14:paraId="4FAD9B04" w14:textId="5220D33A" w:rsidR="00871883" w:rsidRDefault="00871883">
      <w:pPr>
        <w:pStyle w:val="Kommentartext"/>
      </w:pPr>
      <w:r>
        <w:rPr>
          <w:rStyle w:val="Kommentarzeichen"/>
        </w:rPr>
        <w:annotationRef/>
      </w:r>
    </w:p>
  </w:comment>
  <w:comment w:id="1835" w:author="Jan Wenker" w:date="2021-12-16T12:04:00Z" w:initials="JW">
    <w:p w14:paraId="6B8E0D69" w14:textId="29D5E7D6" w:rsidR="00871883" w:rsidRDefault="00871883">
      <w:pPr>
        <w:pStyle w:val="Kommentartext"/>
      </w:pPr>
      <w:r>
        <w:rPr>
          <w:rStyle w:val="Kommentarzeichen"/>
        </w:rPr>
        <w:annotationRef/>
      </w:r>
      <w:r>
        <w:t>Teilweise vorweggenommen durch „Teilausblick“ zu geklebten Konstruktionen in Kap. 8.9. An dieser Stelle Wiederholung?</w:t>
      </w:r>
    </w:p>
  </w:comment>
  <w:comment w:id="1840" w:author="Jan Wenker" w:date="2021-12-07T08:27:00Z" w:initials="JW">
    <w:p w14:paraId="5391B578" w14:textId="658ED331" w:rsidR="00871883" w:rsidRDefault="00871883">
      <w:pPr>
        <w:pStyle w:val="Kommentartext"/>
      </w:pPr>
      <w:r>
        <w:rPr>
          <w:rStyle w:val="Kommentarzeichen"/>
        </w:rPr>
        <w:annotationRef/>
      </w:r>
      <w:r>
        <w:t>Bitte aus dem Hause Brüninghoff GmbH &amp; Co. KG als Autoren Stefan Behring und Jan L. Wenker, als weiterer Mitwirkender Frank Steffens.</w:t>
      </w:r>
    </w:p>
  </w:comment>
  <w:comment w:id="1841" w:author="Marie" w:date="2022-01-23T14:20:00Z" w:initials="M">
    <w:p w14:paraId="1001F6FD" w14:textId="366D01E8" w:rsidR="00871883" w:rsidRDefault="00871883">
      <w:pPr>
        <w:pStyle w:val="Kommentartext"/>
      </w:pPr>
      <w:r>
        <w:rPr>
          <w:rStyle w:val="Kommentarzeichen"/>
        </w:rPr>
        <w:annotationRef/>
      </w:r>
    </w:p>
  </w:comment>
  <w:comment w:id="1843" w:author="Marie" w:date="2021-09-29T23:29:00Z" w:initials="M">
    <w:p w14:paraId="6EE17A5B" w14:textId="37FF45E5" w:rsidR="00871883" w:rsidRDefault="00871883">
      <w:pPr>
        <w:pStyle w:val="Kommentartext"/>
      </w:pPr>
      <w:r>
        <w:rPr>
          <w:rStyle w:val="Kommentarzeichen"/>
        </w:rPr>
        <w:annotationRef/>
      </w:r>
      <w:r>
        <w:t>Noch zu vervollständigen</w:t>
      </w:r>
    </w:p>
  </w:comment>
  <w:comment w:id="1844" w:author="Marie" w:date="2022-01-23T14:22:00Z" w:initials="M">
    <w:p w14:paraId="25A325F8" w14:textId="36248CDC" w:rsidR="00871883" w:rsidRDefault="00871883">
      <w:pPr>
        <w:pStyle w:val="Kommentartext"/>
      </w:pPr>
      <w:r>
        <w:rPr>
          <w:rStyle w:val="Kommentarzeichen"/>
        </w:rPr>
        <w:annotationRef/>
      </w:r>
    </w:p>
  </w:comment>
  <w:comment w:id="1849" w:author="Marie" w:date="2021-09-12T22:52:00Z" w:initials="M">
    <w:p w14:paraId="33360176" w14:textId="52EA1B76" w:rsidR="00871883" w:rsidRDefault="00871883">
      <w:pPr>
        <w:pStyle w:val="Kommentartext"/>
      </w:pPr>
      <w:r>
        <w:rPr>
          <w:rStyle w:val="Kommentarzeichen"/>
        </w:rPr>
        <w:annotationRef/>
      </w:r>
      <w:r>
        <w:t>Sammel-Mail verfassen mit Bitte um Fotos, etc.</w:t>
      </w:r>
    </w:p>
  </w:comment>
  <w:comment w:id="1851" w:author="Marie" w:date="2021-09-29T23:25:00Z" w:initials="M">
    <w:p w14:paraId="09D6A19D" w14:textId="77777777" w:rsidR="00871883" w:rsidRDefault="00871883" w:rsidP="0028279F">
      <w:pPr>
        <w:pStyle w:val="Kommentartext"/>
      </w:pPr>
      <w:r>
        <w:rPr>
          <w:rStyle w:val="Kommentarzeichen"/>
        </w:rPr>
        <w:annotationRef/>
      </w:r>
      <w:r>
        <w:t>Noch abzustimmen</w:t>
      </w:r>
    </w:p>
  </w:comment>
  <w:comment w:id="1856" w:author="Marie" w:date="2021-09-12T22:51:00Z" w:initials="M">
    <w:p w14:paraId="12492D78" w14:textId="7A6C2918" w:rsidR="00871883" w:rsidRDefault="00871883">
      <w:pPr>
        <w:pStyle w:val="Kommentartext"/>
      </w:pPr>
      <w:r>
        <w:rPr>
          <w:rStyle w:val="Kommentarzeichen"/>
        </w:rPr>
        <w:annotationRef/>
      </w:r>
      <w:r>
        <w:t>Quellenverzeichnis beifügen</w:t>
      </w:r>
    </w:p>
  </w:comment>
  <w:comment w:id="2121" w:author="Marie" w:date="2021-09-12T22:51:00Z" w:initials="M">
    <w:p w14:paraId="5DAD6D77" w14:textId="61F61403" w:rsidR="00871883" w:rsidRDefault="00871883">
      <w:pPr>
        <w:pStyle w:val="Kommentartext"/>
      </w:pPr>
      <w:r>
        <w:rPr>
          <w:rStyle w:val="Kommentarzeichen"/>
        </w:rPr>
        <w:annotationRef/>
      </w:r>
      <w:r>
        <w:t>Aktualisieren nicht vergessen</w:t>
      </w:r>
    </w:p>
  </w:comment>
  <w:comment w:id="2555" w:author="Marie" w:date="2021-09-12T22:51:00Z" w:initials="M">
    <w:p w14:paraId="64BDD5BE" w14:textId="342F129D" w:rsidR="00871883" w:rsidRDefault="00871883">
      <w:pPr>
        <w:pStyle w:val="Kommentartext"/>
      </w:pPr>
      <w:r>
        <w:rPr>
          <w:rStyle w:val="Kommentarzeichen"/>
        </w:rPr>
        <w:annotationRef/>
      </w:r>
      <w:r>
        <w:t>Aktualisieren nicht vergessen</w:t>
      </w:r>
    </w:p>
  </w:comment>
  <w:comment w:id="2686" w:author="Marie" w:date="2021-09-12T22:50:00Z" w:initials="M">
    <w:p w14:paraId="6CE24FE1" w14:textId="60D866D1" w:rsidR="00871883" w:rsidRDefault="00871883">
      <w:pPr>
        <w:pStyle w:val="Kommentartext"/>
      </w:pPr>
      <w:r>
        <w:rPr>
          <w:rStyle w:val="Kommentarzeichen"/>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F5A38" w15:done="0"/>
  <w15:commentEx w15:paraId="3306C284" w15:done="0"/>
  <w15:commentEx w15:paraId="47D8DA5B" w15:done="0"/>
  <w15:commentEx w15:paraId="7BE4AC17" w15:done="0"/>
  <w15:commentEx w15:paraId="5AFB1040" w15:done="0"/>
  <w15:commentEx w15:paraId="17884AD0" w15:done="0"/>
  <w15:commentEx w15:paraId="4112C12E" w15:paraIdParent="17884AD0" w15:done="0"/>
  <w15:commentEx w15:paraId="6C171D4C" w15:done="0"/>
  <w15:commentEx w15:paraId="6181D9C2" w15:done="0"/>
  <w15:commentEx w15:paraId="377ADB25" w15:done="1"/>
  <w15:commentEx w15:paraId="06634807" w15:done="0"/>
  <w15:commentEx w15:paraId="0C19FBBC" w15:done="0"/>
  <w15:commentEx w15:paraId="21D616C3" w15:done="0"/>
  <w15:commentEx w15:paraId="3C95F566" w15:done="0"/>
  <w15:commentEx w15:paraId="5A3AD34C" w15:done="0"/>
  <w15:commentEx w15:paraId="13E8C362" w15:done="0"/>
  <w15:commentEx w15:paraId="6C032FFB" w15:done="0"/>
  <w15:commentEx w15:paraId="68257884" w15:done="0"/>
  <w15:commentEx w15:paraId="798D0B00" w15:paraIdParent="68257884" w15:done="0"/>
  <w15:commentEx w15:paraId="03D83741" w15:done="0"/>
  <w15:commentEx w15:paraId="4C99511D" w15:done="0"/>
  <w15:commentEx w15:paraId="6802F9B5" w15:done="1"/>
  <w15:commentEx w15:paraId="152208AB" w15:done="0"/>
  <w15:commentEx w15:paraId="7AE923A8" w15:done="0"/>
  <w15:commentEx w15:paraId="4E8F9E7F" w15:done="0"/>
  <w15:commentEx w15:paraId="23A9F530" w15:done="1"/>
  <w15:commentEx w15:paraId="52BA5AD3" w15:done="0"/>
  <w15:commentEx w15:paraId="10C4B6C7" w15:done="0"/>
  <w15:commentEx w15:paraId="1AD99065" w15:done="0"/>
  <w15:commentEx w15:paraId="1BDBF9A7" w15:done="1"/>
  <w15:commentEx w15:paraId="3EEF1BCB" w15:done="0"/>
  <w15:commentEx w15:paraId="1BA62951" w15:done="0"/>
  <w15:commentEx w15:paraId="3D2F11F0" w15:done="0"/>
  <w15:commentEx w15:paraId="42A6A44F" w15:done="1"/>
  <w15:commentEx w15:paraId="76F42A81" w15:done="0"/>
  <w15:commentEx w15:paraId="75E35233" w15:done="0"/>
  <w15:commentEx w15:paraId="56790807" w15:paraIdParent="75E35233" w15:done="0"/>
  <w15:commentEx w15:paraId="2952E1EB" w15:done="0"/>
  <w15:commentEx w15:paraId="15C5D090" w15:done="0"/>
  <w15:commentEx w15:paraId="789CE9E6" w15:done="0"/>
  <w15:commentEx w15:paraId="61D4079D" w15:done="0"/>
  <w15:commentEx w15:paraId="286D4664" w15:done="0"/>
  <w15:commentEx w15:paraId="58306AC4" w15:done="0"/>
  <w15:commentEx w15:paraId="5AED2F08" w15:done="0"/>
  <w15:commentEx w15:paraId="6EC5EC6F" w15:done="0"/>
  <w15:commentEx w15:paraId="1F28CF79" w15:done="0"/>
  <w15:commentEx w15:paraId="2E054F34" w15:done="0"/>
  <w15:commentEx w15:paraId="78EFBE01" w15:done="0"/>
  <w15:commentEx w15:paraId="03CE42B6" w15:done="0"/>
  <w15:commentEx w15:paraId="7E41156D" w15:done="0"/>
  <w15:commentEx w15:paraId="24B3700D" w15:done="0"/>
  <w15:commentEx w15:paraId="35A1FA80" w15:done="0"/>
  <w15:commentEx w15:paraId="513585AB" w15:done="0"/>
  <w15:commentEx w15:paraId="68F136E4" w15:done="0"/>
  <w15:commentEx w15:paraId="7A61B057" w15:done="0"/>
  <w15:commentEx w15:paraId="2459C8A4" w15:done="0"/>
  <w15:commentEx w15:paraId="7730A92B" w15:done="0"/>
  <w15:commentEx w15:paraId="4B034CCB" w15:done="1"/>
  <w15:commentEx w15:paraId="23B5E752" w15:paraIdParent="4B034CCB" w15:done="1"/>
  <w15:commentEx w15:paraId="74B90309" w15:done="1"/>
  <w15:commentEx w15:paraId="71F48866" w15:done="1"/>
  <w15:commentEx w15:paraId="1AA5B798" w15:paraIdParent="71F48866" w15:done="1"/>
  <w15:commentEx w15:paraId="500098A4" w15:done="0"/>
  <w15:commentEx w15:paraId="6B215593" w15:done="0"/>
  <w15:commentEx w15:paraId="349620D2" w15:done="1"/>
  <w15:commentEx w15:paraId="3D440B53" w15:done="0"/>
  <w15:commentEx w15:paraId="67610139" w15:done="0"/>
  <w15:commentEx w15:paraId="42A1739B" w15:done="0"/>
  <w15:commentEx w15:paraId="2B4DE19B" w15:done="0"/>
  <w15:commentEx w15:paraId="5306CA1E" w15:done="0"/>
  <w15:commentEx w15:paraId="6760E42D" w15:done="0"/>
  <w15:commentEx w15:paraId="4684D0EB" w15:done="0"/>
  <w15:commentEx w15:paraId="704F900D" w15:paraIdParent="4684D0EB" w15:done="0"/>
  <w15:commentEx w15:paraId="0EE4899E" w15:done="1"/>
  <w15:commentEx w15:paraId="5B40A84A" w15:done="0"/>
  <w15:commentEx w15:paraId="6303C531" w15:paraIdParent="5B40A84A" w15:done="0"/>
  <w15:commentEx w15:paraId="318874D7" w15:done="0"/>
  <w15:commentEx w15:paraId="5AB80B58" w15:done="0"/>
  <w15:commentEx w15:paraId="28C1F803" w15:done="0"/>
  <w15:commentEx w15:paraId="5002A82B" w15:paraIdParent="28C1F803" w15:done="0"/>
  <w15:commentEx w15:paraId="29BAC2BB" w15:done="0"/>
  <w15:commentEx w15:paraId="08524C9B" w15:done="0"/>
  <w15:commentEx w15:paraId="6B5D0DD9" w15:done="0"/>
  <w15:commentEx w15:paraId="46252DA3" w15:done="0"/>
  <w15:commentEx w15:paraId="063A6A35" w15:done="0"/>
  <w15:commentEx w15:paraId="5D363DC0" w15:done="0"/>
  <w15:commentEx w15:paraId="453C7416" w15:done="0"/>
  <w15:commentEx w15:paraId="684A798B" w15:done="0"/>
  <w15:commentEx w15:paraId="075F8ADB" w15:done="0"/>
  <w15:commentEx w15:paraId="58B16730" w15:done="0"/>
  <w15:commentEx w15:paraId="3A6B4348" w15:done="0"/>
  <w15:commentEx w15:paraId="4441A8E9" w15:done="0"/>
  <w15:commentEx w15:paraId="38692D7F" w15:done="0"/>
  <w15:commentEx w15:paraId="6C054BEA" w15:done="0"/>
  <w15:commentEx w15:paraId="6F081187" w15:done="0"/>
  <w15:commentEx w15:paraId="607B6411" w15:done="0"/>
  <w15:commentEx w15:paraId="357AAECD" w15:done="0"/>
  <w15:commentEx w15:paraId="671CF9F7" w15:done="0"/>
  <w15:commentEx w15:paraId="6F3EAC52" w15:done="1"/>
  <w15:commentEx w15:paraId="347404D1" w15:done="0"/>
  <w15:commentEx w15:paraId="6E8C7F43" w15:done="0"/>
  <w15:commentEx w15:paraId="0BFFD60F" w15:done="1"/>
  <w15:commentEx w15:paraId="1ACBE67B" w15:done="0"/>
  <w15:commentEx w15:paraId="20B9884B" w15:done="0"/>
  <w15:commentEx w15:paraId="6205E2BC" w15:done="1"/>
  <w15:commentEx w15:paraId="51B86E29" w15:done="1"/>
  <w15:commentEx w15:paraId="4BF2BE52" w15:done="1"/>
  <w15:commentEx w15:paraId="56FC9ABE" w15:done="0"/>
  <w15:commentEx w15:paraId="07E78ABB" w15:done="0"/>
  <w15:commentEx w15:paraId="0C03206F" w15:done="0"/>
  <w15:commentEx w15:paraId="29DC0B1A" w15:done="0"/>
  <w15:commentEx w15:paraId="272EB372" w15:done="0"/>
  <w15:commentEx w15:paraId="16A18D39" w15:done="1"/>
  <w15:commentEx w15:paraId="43B97B63" w15:done="1"/>
  <w15:commentEx w15:paraId="12D598E7" w15:done="1"/>
  <w15:commentEx w15:paraId="71767D4C" w15:done="1"/>
  <w15:commentEx w15:paraId="5DCD6ED5" w15:done="0"/>
  <w15:commentEx w15:paraId="3BEBDBB6" w15:done="0"/>
  <w15:commentEx w15:paraId="44963D09" w15:done="0"/>
  <w15:commentEx w15:paraId="13C530B8" w15:done="0"/>
  <w15:commentEx w15:paraId="10419B4A" w15:done="0"/>
  <w15:commentEx w15:paraId="06DBA2F5" w15:done="0"/>
  <w15:commentEx w15:paraId="0512F980" w15:done="0"/>
  <w15:commentEx w15:paraId="29E70433" w15:done="0"/>
  <w15:commentEx w15:paraId="48558E49" w15:done="0"/>
  <w15:commentEx w15:paraId="6DF14D08" w15:done="0"/>
  <w15:commentEx w15:paraId="5D2525E3" w15:done="1"/>
  <w15:commentEx w15:paraId="752B6A93" w15:done="0"/>
  <w15:commentEx w15:paraId="13402578" w15:done="0"/>
  <w15:commentEx w15:paraId="6ACE60E5" w15:done="0"/>
  <w15:commentEx w15:paraId="59CA563C" w15:done="0"/>
  <w15:commentEx w15:paraId="6F8214EC" w15:done="0"/>
  <w15:commentEx w15:paraId="29E202F7" w15:done="0"/>
  <w15:commentEx w15:paraId="3FD8A933" w15:done="0"/>
  <w15:commentEx w15:paraId="03611795" w15:paraIdParent="3FD8A933" w15:done="0"/>
  <w15:commentEx w15:paraId="383A950D" w15:done="0"/>
  <w15:commentEx w15:paraId="374B89A6" w15:done="0"/>
  <w15:commentEx w15:paraId="26A0DF70" w15:done="0"/>
  <w15:commentEx w15:paraId="7089C47F" w15:paraIdParent="26A0DF70" w15:done="0"/>
  <w15:commentEx w15:paraId="2BDA328D" w15:done="0"/>
  <w15:commentEx w15:paraId="47FEE34D" w15:done="1"/>
  <w15:commentEx w15:paraId="4EC44910" w15:done="0"/>
  <w15:commentEx w15:paraId="3B683F41" w15:done="0"/>
  <w15:commentEx w15:paraId="204200B4" w15:done="1"/>
  <w15:commentEx w15:paraId="2D5A1330" w15:done="0"/>
  <w15:commentEx w15:paraId="71B531DD" w15:done="1"/>
  <w15:commentEx w15:paraId="62FE5A72" w15:done="0"/>
  <w15:commentEx w15:paraId="72215CD0" w15:done="0"/>
  <w15:commentEx w15:paraId="1EB5C2FB" w15:done="0"/>
  <w15:commentEx w15:paraId="4D0B499D" w15:done="0"/>
  <w15:commentEx w15:paraId="0CFE0795" w15:done="0"/>
  <w15:commentEx w15:paraId="471B44BA" w15:done="0"/>
  <w15:commentEx w15:paraId="7C285D12" w15:paraIdParent="471B44BA" w15:done="0"/>
  <w15:commentEx w15:paraId="5B4230C2" w15:done="0"/>
  <w15:commentEx w15:paraId="49D9A5D5" w15:done="0"/>
  <w15:commentEx w15:paraId="3903D164" w15:done="0"/>
  <w15:commentEx w15:paraId="6E3571E0" w15:done="0"/>
  <w15:commentEx w15:paraId="3D92A6ED" w15:done="0"/>
  <w15:commentEx w15:paraId="76ACD07E" w15:done="0"/>
  <w15:commentEx w15:paraId="23F9CFCB" w15:done="1"/>
  <w15:commentEx w15:paraId="50945026" w15:done="0"/>
  <w15:commentEx w15:paraId="64D39B31" w15:done="0"/>
  <w15:commentEx w15:paraId="4B8994BC" w15:done="0"/>
  <w15:commentEx w15:paraId="77724567" w15:paraIdParent="4B8994BC" w15:done="0"/>
  <w15:commentEx w15:paraId="7C7D906B" w15:done="0"/>
  <w15:commentEx w15:paraId="1F0A3FBE" w15:done="1"/>
  <w15:commentEx w15:paraId="24EE8BEE" w15:paraIdParent="1F0A3FBE" w15:done="1"/>
  <w15:commentEx w15:paraId="4BD47020" w15:done="1"/>
  <w15:commentEx w15:paraId="305E5A41" w15:paraIdParent="4BD47020" w15:done="1"/>
  <w15:commentEx w15:paraId="4B804671" w15:done="1"/>
  <w15:commentEx w15:paraId="30742E92" w15:done="1"/>
  <w15:commentEx w15:paraId="0F6E1B8E" w15:done="0"/>
  <w15:commentEx w15:paraId="5D84AD46" w15:paraIdParent="0F6E1B8E" w15:done="0"/>
  <w15:commentEx w15:paraId="4AEEE05E" w15:done="0"/>
  <w15:commentEx w15:paraId="149B3876" w15:done="0"/>
  <w15:commentEx w15:paraId="2ADD9096" w15:done="0"/>
  <w15:commentEx w15:paraId="37F50285" w15:done="0"/>
  <w15:commentEx w15:paraId="11E24241" w15:done="0"/>
  <w15:commentEx w15:paraId="46C0843F" w15:done="0"/>
  <w15:commentEx w15:paraId="02216ED4" w15:done="0"/>
  <w15:commentEx w15:paraId="160139A5" w15:done="0"/>
  <w15:commentEx w15:paraId="30594CC1" w15:done="1"/>
  <w15:commentEx w15:paraId="5FA06494" w15:done="1"/>
  <w15:commentEx w15:paraId="3F263B7E" w15:done="0"/>
  <w15:commentEx w15:paraId="69892406" w15:done="0"/>
  <w15:commentEx w15:paraId="4F9EE6F4" w15:paraIdParent="69892406" w15:done="0"/>
  <w15:commentEx w15:paraId="0AA85D93" w15:done="0"/>
  <w15:commentEx w15:paraId="565CA335" w15:done="0"/>
  <w15:commentEx w15:paraId="468CAE88" w15:done="0"/>
  <w15:commentEx w15:paraId="1EE91592" w15:done="1"/>
  <w15:commentEx w15:paraId="6EE92D89" w15:paraIdParent="1EE91592" w15:done="1"/>
  <w15:commentEx w15:paraId="31936462" w15:done="1"/>
  <w15:commentEx w15:paraId="055988AD" w15:done="0"/>
  <w15:commentEx w15:paraId="547431E7" w15:done="0"/>
  <w15:commentEx w15:paraId="73EF0B4D" w15:done="0"/>
  <w15:commentEx w15:paraId="2CBEBE0E" w15:done="1"/>
  <w15:commentEx w15:paraId="74C4FC34" w15:done="0"/>
  <w15:commentEx w15:paraId="05577C9C" w15:done="0"/>
  <w15:commentEx w15:paraId="564EF784" w15:done="0"/>
  <w15:commentEx w15:paraId="37823046" w15:done="1"/>
  <w15:commentEx w15:paraId="70311D54" w15:done="0"/>
  <w15:commentEx w15:paraId="3BCDBCFA" w15:done="1"/>
  <w15:commentEx w15:paraId="1E3DBC78" w15:done="1"/>
  <w15:commentEx w15:paraId="37104D4B" w15:done="0"/>
  <w15:commentEx w15:paraId="7E781A8F" w15:done="0"/>
  <w15:commentEx w15:paraId="65C18C89" w15:done="0"/>
  <w15:commentEx w15:paraId="5E6D2D28" w15:done="0"/>
  <w15:commentEx w15:paraId="01BCC867" w15:done="0"/>
  <w15:commentEx w15:paraId="44F1DB0F" w15:done="0"/>
  <w15:commentEx w15:paraId="15404CFE" w15:done="1"/>
  <w15:commentEx w15:paraId="3C4AFAB7" w15:done="0"/>
  <w15:commentEx w15:paraId="329992F0" w15:done="1"/>
  <w15:commentEx w15:paraId="2B92F74D" w15:paraIdParent="329992F0" w15:done="1"/>
  <w15:commentEx w15:paraId="3DD751EA" w15:done="1"/>
  <w15:commentEx w15:paraId="6B0003F6" w15:done="1"/>
  <w15:commentEx w15:paraId="21644D07" w15:done="0"/>
  <w15:commentEx w15:paraId="0504A97C" w15:done="1"/>
  <w15:commentEx w15:paraId="37C3FBBA" w15:paraIdParent="0504A97C" w15:done="1"/>
  <w15:commentEx w15:paraId="7297C5E9" w15:done="1"/>
  <w15:commentEx w15:paraId="3BC9CB65" w15:done="0"/>
  <w15:commentEx w15:paraId="15CC2CF6" w15:done="1"/>
  <w15:commentEx w15:paraId="565D1423" w15:done="1"/>
  <w15:commentEx w15:paraId="06D83491" w15:done="0"/>
  <w15:commentEx w15:paraId="011D0047" w15:done="1"/>
  <w15:commentEx w15:paraId="4962F5F1" w15:done="0"/>
  <w15:commentEx w15:paraId="09D8F74E" w15:done="1"/>
  <w15:commentEx w15:paraId="63941E36" w15:done="0"/>
  <w15:commentEx w15:paraId="29DEFBF8" w15:done="0"/>
  <w15:commentEx w15:paraId="4457E445" w15:done="0"/>
  <w15:commentEx w15:paraId="7ADCFF0F" w15:done="0"/>
  <w15:commentEx w15:paraId="4F9C6D76" w15:done="0"/>
  <w15:commentEx w15:paraId="0B31D40B" w15:done="0"/>
  <w15:commentEx w15:paraId="11A06B90" w15:done="0"/>
  <w15:commentEx w15:paraId="524B2451" w15:done="0"/>
  <w15:commentEx w15:paraId="09664325" w15:done="0"/>
  <w15:commentEx w15:paraId="7E9562FF" w15:done="0"/>
  <w15:commentEx w15:paraId="27BD0953" w15:done="0"/>
  <w15:commentEx w15:paraId="1A1B7D16" w15:done="0"/>
  <w15:commentEx w15:paraId="2B9A76DB" w15:paraIdParent="1A1B7D16" w15:done="0"/>
  <w15:commentEx w15:paraId="081C4A5F" w15:done="0"/>
  <w15:commentEx w15:paraId="50144B92" w15:done="0"/>
  <w15:commentEx w15:paraId="5FCE7C6F" w15:done="0"/>
  <w15:commentEx w15:paraId="1F7F2697" w15:done="0"/>
  <w15:commentEx w15:paraId="0F88961A" w15:done="0"/>
  <w15:commentEx w15:paraId="05F32CE1" w15:done="0"/>
  <w15:commentEx w15:paraId="566E73BD" w15:done="0"/>
  <w15:commentEx w15:paraId="503A2E6F" w15:done="0"/>
  <w15:commentEx w15:paraId="7EB1A634" w15:done="0"/>
  <w15:commentEx w15:paraId="6BA734B6" w15:done="0"/>
  <w15:commentEx w15:paraId="512AB96D" w15:done="0"/>
  <w15:commentEx w15:paraId="5C839CAA" w15:done="0"/>
  <w15:commentEx w15:paraId="5A96184B" w15:done="0"/>
  <w15:commentEx w15:paraId="73FD7C4B" w15:done="0"/>
  <w15:commentEx w15:paraId="7EACCD76" w15:done="0"/>
  <w15:commentEx w15:paraId="6700DC78" w15:done="0"/>
  <w15:commentEx w15:paraId="2BA5D7CA" w15:done="0"/>
  <w15:commentEx w15:paraId="3CA67A2F" w15:done="0"/>
  <w15:commentEx w15:paraId="18A115AF" w15:done="0"/>
  <w15:commentEx w15:paraId="49E0AA84" w15:done="0"/>
  <w15:commentEx w15:paraId="7E12301C" w15:done="0"/>
  <w15:commentEx w15:paraId="7B87AE39" w15:done="0"/>
  <w15:commentEx w15:paraId="510D5695" w15:done="1"/>
  <w15:commentEx w15:paraId="07BF7FD4" w15:done="1"/>
  <w15:commentEx w15:paraId="05E4CD3D" w15:done="0"/>
  <w15:commentEx w15:paraId="35A2519C" w15:done="0"/>
  <w15:commentEx w15:paraId="2F21AD35" w15:paraIdParent="35A2519C" w15:done="0"/>
  <w15:commentEx w15:paraId="4F596C56" w15:paraIdParent="35A2519C" w15:done="0"/>
  <w15:commentEx w15:paraId="1E5A2958" w15:done="0"/>
  <w15:commentEx w15:paraId="230353B1" w15:done="0"/>
  <w15:commentEx w15:paraId="39FE946F" w15:done="0"/>
  <w15:commentEx w15:paraId="762E447A" w15:done="0"/>
  <w15:commentEx w15:paraId="05FCC6A4" w15:done="0"/>
  <w15:commentEx w15:paraId="30563829" w15:done="0"/>
  <w15:commentEx w15:paraId="7B86DE31" w15:done="0"/>
  <w15:commentEx w15:paraId="7691396B" w15:done="0"/>
  <w15:commentEx w15:paraId="3C54A892" w15:done="0"/>
  <w15:commentEx w15:paraId="43C9527C" w15:done="0"/>
  <w15:commentEx w15:paraId="47FF4FB3" w15:done="0"/>
  <w15:commentEx w15:paraId="16D3B5B2" w15:done="0"/>
  <w15:commentEx w15:paraId="474EFDC6" w15:done="0"/>
  <w15:commentEx w15:paraId="58853049" w15:done="0"/>
  <w15:commentEx w15:paraId="1F8BAE4F" w15:done="0"/>
  <w15:commentEx w15:paraId="19517C4D" w15:done="0"/>
  <w15:commentEx w15:paraId="355B7954" w15:done="1"/>
  <w15:commentEx w15:paraId="114A5C4B" w15:paraIdParent="355B7954" w15:done="0"/>
  <w15:commentEx w15:paraId="5901121C" w15:paraIdParent="355B7954" w15:done="0"/>
  <w15:commentEx w15:paraId="517F1E32" w15:paraIdParent="355B7954" w15:done="0"/>
  <w15:commentEx w15:paraId="2A48105B" w15:done="0"/>
  <w15:commentEx w15:paraId="12532C56" w15:done="0"/>
  <w15:commentEx w15:paraId="2108FE67" w15:done="0"/>
  <w15:commentEx w15:paraId="394067DC" w15:done="0"/>
  <w15:commentEx w15:paraId="0ED1DFFE" w15:done="1"/>
  <w15:commentEx w15:paraId="35EFBA67" w15:done="0"/>
  <w15:commentEx w15:paraId="2BBEEE3A" w15:done="0"/>
  <w15:commentEx w15:paraId="7DE7F146" w15:done="0"/>
  <w15:commentEx w15:paraId="248AC28E" w15:done="1"/>
  <w15:commentEx w15:paraId="083071A4" w15:done="0"/>
  <w15:commentEx w15:paraId="4336FF52" w15:done="0"/>
  <w15:commentEx w15:paraId="115AE587" w15:done="0"/>
  <w15:commentEx w15:paraId="6178C508" w15:done="1"/>
  <w15:commentEx w15:paraId="53631F4D" w15:done="0"/>
  <w15:commentEx w15:paraId="1924D6DC" w15:done="0"/>
  <w15:commentEx w15:paraId="57481442" w15:done="0"/>
  <w15:commentEx w15:paraId="0E00E1CA" w15:done="0"/>
  <w15:commentEx w15:paraId="1A9313E0" w15:done="0"/>
  <w15:commentEx w15:paraId="301AF75B" w15:done="0"/>
  <w15:commentEx w15:paraId="128FD4BC" w15:done="0"/>
  <w15:commentEx w15:paraId="4FAD9B04" w15:done="0"/>
  <w15:commentEx w15:paraId="6B8E0D69" w15:done="0"/>
  <w15:commentEx w15:paraId="5391B578" w15:done="0"/>
  <w15:commentEx w15:paraId="1001F6FD" w15:done="0"/>
  <w15:commentEx w15:paraId="6EE17A5B" w15:done="0"/>
  <w15:commentEx w15:paraId="25A325F8" w15:done="0"/>
  <w15:commentEx w15:paraId="33360176" w15:done="0"/>
  <w15:commentEx w15:paraId="09D6A19D" w15:done="0"/>
  <w15:commentEx w15:paraId="12492D78" w15:done="0"/>
  <w15:commentEx w15:paraId="5DAD6D77" w15:done="0"/>
  <w15:commentEx w15:paraId="64BDD5BE" w15:done="0"/>
  <w15:commentEx w15:paraId="6CE24F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F7325" w16cex:dateUtc="2021-09-29T21:20:00Z"/>
  <w16cex:commentExtensible w16cex:durableId="24FF72EF" w16cex:dateUtc="2021-09-29T21:19:00Z"/>
  <w16cex:commentExtensible w16cex:durableId="25599CE3" w16cex:dateUtc="2021-12-07T07:42:00Z"/>
  <w16cex:commentExtensible w16cex:durableId="255C8C80" w16cex:dateUtc="2021-12-09T13:08:00Z"/>
  <w16cex:commentExtensible w16cex:durableId="2576EF71" w16cex:dateUtc="2021-12-29T13:27:00Z"/>
  <w16cex:commentExtensible w16cex:durableId="25599B1B" w16cex:dateUtc="2021-12-07T07:34:00Z"/>
  <w16cex:commentExtensible w16cex:durableId="25599B35" w16cex:dateUtc="2021-12-07T07:35:00Z"/>
  <w16cex:commentExtensible w16cex:durableId="255C9A45" w16cex:dateUtc="2021-12-09T14:07:00Z"/>
  <w16cex:commentExtensible w16cex:durableId="24E71277" w16cex:dateUtc="2021-09-11T09:33:00Z"/>
  <w16cex:commentExtensible w16cex:durableId="2575A1EF" w16cex:dateUtc="2021-12-28T13:47:00Z"/>
  <w16cex:commentExtensible w16cex:durableId="25599EEE" w16cex:dateUtc="2021-12-07T07:50:00Z"/>
  <w16cex:commentExtensible w16cex:durableId="255B15AA" w16cex:dateUtc="2021-12-08T10:29:00Z"/>
  <w16cex:commentExtensible w16cex:durableId="24C7554F" w16cex:dateUtc="2021-08-18T07:45:00Z"/>
  <w16cex:commentExtensible w16cex:durableId="255B1765" w16cex:dateUtc="2021-12-08T10:37:00Z"/>
  <w16cex:commentExtensible w16cex:durableId="255B174B" w16cex:dateUtc="2021-12-08T10:36:00Z"/>
  <w16cex:commentExtensible w16cex:durableId="255B18D8" w16cex:dateUtc="2021-12-08T10:43:00Z"/>
  <w16cex:commentExtensible w16cex:durableId="255B50B9" w16cex:dateUtc="2021-12-08T14:41:00Z"/>
  <w16cex:commentExtensible w16cex:durableId="24C75A6E" w16cex:dateUtc="2021-08-18T08:07:00Z"/>
  <w16cex:commentExtensible w16cex:durableId="24C75B51" w16cex:dateUtc="2021-08-18T08:11:00Z"/>
  <w16cex:commentExtensible w16cex:durableId="255B1C88" w16cex:dateUtc="2021-12-08T10:59:00Z"/>
  <w16cex:commentExtensible w16cex:durableId="255B1E56" w16cex:dateUtc="2021-12-08T11:06:00Z"/>
  <w16cex:commentExtensible w16cex:durableId="255B1E93" w16cex:dateUtc="2021-12-08T11:07:00Z"/>
  <w16cex:commentExtensible w16cex:durableId="255B1F2D" w16cex:dateUtc="2021-12-08T11:10:00Z"/>
  <w16cex:commentExtensible w16cex:durableId="257D3DD4" w16cex:dateUtc="2022-01-03T08:18:00Z"/>
  <w16cex:commentExtensible w16cex:durableId="255B1F5D" w16cex:dateUtc="2021-12-08T11:11:00Z"/>
  <w16cex:commentExtensible w16cex:durableId="255B1FAE" w16cex:dateUtc="2021-12-08T11:12:00Z"/>
  <w16cex:commentExtensible w16cex:durableId="255B1FE0" w16cex:dateUtc="2021-12-08T11:13:00Z"/>
  <w16cex:commentExtensible w16cex:durableId="255B486E" w16cex:dateUtc="2021-12-08T14:06:00Z"/>
  <w16cex:commentExtensible w16cex:durableId="24C7615F" w16cex:dateUtc="2021-08-18T08:37:00Z"/>
  <w16cex:commentExtensible w16cex:durableId="255B48E8" w16cex:dateUtc="2021-12-08T14:08:00Z"/>
  <w16cex:commentExtensible w16cex:durableId="255B4916" w16cex:dateUtc="2021-12-08T14:09:00Z"/>
  <w16cex:commentExtensible w16cex:durableId="255B495C" w16cex:dateUtc="2021-12-08T14:10:00Z"/>
  <w16cex:commentExtensible w16cex:durableId="24C75E5B" w16cex:dateUtc="2021-08-18T08:24:00Z"/>
  <w16cex:commentExtensible w16cex:durableId="24C76128" w16cex:dateUtc="2021-08-18T08:36:00Z"/>
  <w16cex:commentExtensible w16cex:durableId="24C65C07" w16cex:dateUtc="2021-08-17T14:02:00Z"/>
  <w16cex:commentExtensible w16cex:durableId="255C91BB" w16cex:dateUtc="2021-12-09T13:31:00Z"/>
  <w16cex:commentExtensible w16cex:durableId="255B4987" w16cex:dateUtc="2021-12-08T14:11:00Z"/>
  <w16cex:commentExtensible w16cex:durableId="255B49B2" w16cex:dateUtc="2021-12-08T14:11:00Z"/>
  <w16cex:commentExtensible w16cex:durableId="249BD800" w16cex:dateUtc="2021-07-16T08:03:00Z"/>
  <w16cex:commentExtensible w16cex:durableId="255C91F0" w16cex:dateUtc="2021-12-09T13:32:00Z"/>
  <w16cex:commentExtensible w16cex:durableId="24C76037" w16cex:dateUtc="2021-08-18T08:32:00Z"/>
  <w16cex:commentExtensible w16cex:durableId="255B49BF" w16cex:dateUtc="2021-12-08T14:11:00Z"/>
  <w16cex:commentExtensible w16cex:durableId="255C920D" w16cex:dateUtc="2021-12-09T13:32:00Z"/>
  <w16cex:commentExtensible w16cex:durableId="255B5125" w16cex:dateUtc="2021-12-08T14:43:00Z"/>
  <w16cex:commentExtensible w16cex:durableId="255B4A2C" w16cex:dateUtc="2021-12-08T14:13:00Z"/>
  <w16cex:commentExtensible w16cex:durableId="24E71075" w16cex:dateUtc="2021-09-11T09:24:00Z"/>
  <w16cex:commentExtensible w16cex:durableId="249BD54B" w16cex:dateUtc="2021-07-16T07:52:00Z"/>
  <w16cex:commentExtensible w16cex:durableId="255C94B6" w16cex:dateUtc="2021-12-09T13:44:00Z"/>
  <w16cex:commentExtensible w16cex:durableId="255C92D9" w16cex:dateUtc="2021-12-09T13:36:00Z"/>
  <w16cex:commentExtensible w16cex:durableId="255C94EE" w16cex:dateUtc="2021-12-09T13:45:00Z"/>
  <w16cex:commentExtensible w16cex:durableId="255C950C" w16cex:dateUtc="2021-12-09T13:45:00Z"/>
  <w16cex:commentExtensible w16cex:durableId="249A7364" w16cex:dateUtc="2021-07-15T06:42:00Z"/>
  <w16cex:commentExtensible w16cex:durableId="255C95F0" w16cex:dateUtc="2021-12-09T13:49:00Z"/>
  <w16cex:commentExtensible w16cex:durableId="255C9646" w16cex:dateUtc="2021-12-09T13:50:00Z"/>
  <w16cex:commentExtensible w16cex:durableId="255C96B3" w16cex:dateUtc="2021-12-09T13:52:00Z"/>
  <w16cex:commentExtensible w16cex:durableId="255C9682" w16cex:dateUtc="2021-12-09T13:51:00Z"/>
  <w16cex:commentExtensible w16cex:durableId="249A7704" w16cex:dateUtc="2021-07-15T06:57:00Z"/>
  <w16cex:commentExtensible w16cex:durableId="255C970A" w16cex:dateUtc="2021-12-09T13:54:00Z"/>
  <w16cex:commentExtensible w16cex:durableId="249BD6FA" w16cex:dateUtc="2021-07-16T07:59:00Z"/>
  <w16cex:commentExtensible w16cex:durableId="249BD722" w16cex:dateUtc="2021-07-16T08:00:00Z"/>
  <w16cex:commentExtensible w16cex:durableId="255C9752" w16cex:dateUtc="2021-12-09T13:55:00Z"/>
  <w16cex:commentExtensible w16cex:durableId="24E710B4" w16cex:dateUtc="2021-09-11T09:25:00Z"/>
  <w16cex:commentExtensible w16cex:durableId="257D5E6F" w16cex:dateUtc="2021-12-19T20:56:00Z"/>
  <w16cex:commentExtensible w16cex:durableId="257D5E70" w16cex:dateUtc="2021-12-19T20:56:00Z"/>
  <w16cex:commentExtensible w16cex:durableId="7F16A7F2" w16cex:dateUtc="2021-12-19T20:56:00Z"/>
  <w16cex:commentExtensible w16cex:durableId="5FFE2491" w16cex:dateUtc="2021-12-20T12:01:00Z"/>
  <w16cex:commentExtensible w16cex:durableId="47141EC8" w16cex:dateUtc="2021-12-20T14:34:00Z"/>
  <w16cex:commentExtensible w16cex:durableId="255C99C0" w16cex:dateUtc="2021-12-09T14:05:00Z"/>
  <w16cex:commentExtensible w16cex:durableId="1EE2EBA6" w16cex:dateUtc="2021-12-19T22:01:00Z"/>
  <w16cex:commentExtensible w16cex:durableId="255C9ADB" w16cex:dateUtc="2021-12-09T14:10:00Z"/>
  <w16cex:commentExtensible w16cex:durableId="255C9B0D" w16cex:dateUtc="2021-12-09T14:11:00Z"/>
  <w16cex:commentExtensible w16cex:durableId="03894EB1" w16cex:dateUtc="2021-12-20T14:40:00Z"/>
  <w16cex:commentExtensible w16cex:durableId="635917E3" w16cex:dateUtc="2021-12-19T22:09:00Z"/>
  <w16cex:commentExtensible w16cex:durableId="255C9B70" w16cex:dateUtc="2021-12-09T14:12:00Z"/>
  <w16cex:commentExtensible w16cex:durableId="3E656F24" w16cex:dateUtc="2021-12-20T14:43:00Z"/>
  <w16cex:commentExtensible w16cex:durableId="255C9BD7" w16cex:dateUtc="2021-12-09T14:14:00Z"/>
  <w16cex:commentExtensible w16cex:durableId="585E20C3" w16cex:dateUtc="2021-12-09T14:19:00Z"/>
  <w16cex:commentExtensible w16cex:durableId="3D41E368" w16cex:dateUtc="2021-12-20T15:38:00Z"/>
  <w16cex:commentExtensible w16cex:durableId="255C9C4E" w16cex:dateUtc="2021-12-09T14:16:00Z"/>
  <w16cex:commentExtensible w16cex:durableId="255C9CD6" w16cex:dateUtc="2021-12-09T14:18:00Z"/>
  <w16cex:commentExtensible w16cex:durableId="255C9CF4" w16cex:dateUtc="2021-12-09T14:19:00Z"/>
  <w16cex:commentExtensible w16cex:durableId="256C10A2" w16cex:dateUtc="2021-12-21T07:35:00Z"/>
  <w16cex:commentExtensible w16cex:durableId="0F8FC2DC" w16cex:dateUtc="2021-12-20T16:27:00Z"/>
  <w16cex:commentExtensible w16cex:durableId="255C9D4D" w16cex:dateUtc="2021-12-09T14:20:00Z"/>
  <w16cex:commentExtensible w16cex:durableId="399D8C13" w16cex:dateUtc="2021-12-19T22:01:00Z"/>
  <w16cex:commentExtensible w16cex:durableId="255C9D6E" w16cex:dateUtc="2021-12-09T14:21:00Z"/>
  <w16cex:commentExtensible w16cex:durableId="2C0A6BCB" w16cex:dateUtc="2021-12-20T19:07:00Z"/>
  <w16cex:commentExtensible w16cex:durableId="255C9D8E" w16cex:dateUtc="2021-12-09T14:21:00Z"/>
  <w16cex:commentExtensible w16cex:durableId="255C9DD3" w16cex:dateUtc="2021-12-09T14:22:00Z"/>
  <w16cex:commentExtensible w16cex:durableId="0C2BDEF1" w16cex:dateUtc="2021-12-20T17:54:00Z"/>
  <w16cex:commentExtensible w16cex:durableId="255C9ED1" w16cex:dateUtc="2021-12-09T14:27:00Z"/>
  <w16cex:commentExtensible w16cex:durableId="255C9FAC" w16cex:dateUtc="2021-12-09T14:30:00Z"/>
  <w16cex:commentExtensible w16cex:durableId="19BB7276" w16cex:dateUtc="2021-12-20T18:08:00Z"/>
  <w16cex:commentExtensible w16cex:durableId="255CA036" w16cex:dateUtc="2021-12-09T14:33:00Z"/>
  <w16cex:commentExtensible w16cex:durableId="5F5FBD24" w16cex:dateUtc="2021-12-20T18:36:00Z"/>
  <w16cex:commentExtensible w16cex:durableId="140243ED" w16cex:dateUtc="2021-12-20T18:35:00Z"/>
  <w16cex:commentExtensible w16cex:durableId="0F625F29" w16cex:dateUtc="2021-12-20T18:41:00Z"/>
  <w16cex:commentExtensible w16cex:durableId="02593DA7" w16cex:dateUtc="2021-12-20T19:11:00Z"/>
  <w16cex:commentExtensible w16cex:durableId="377537DF" w16cex:dateUtc="2021-12-20T19:23:00Z"/>
  <w16cex:commentExtensible w16cex:durableId="082CACFE" w16cex:dateUtc="2021-12-20T19:24:00Z"/>
  <w16cex:commentExtensible w16cex:durableId="255CA0D8" w16cex:dateUtc="2021-12-09T14:35:00Z"/>
  <w16cex:commentExtensible w16cex:durableId="67C2C875" w16cex:dateUtc="2021-12-20T19:26:00Z"/>
  <w16cex:commentExtensible w16cex:durableId="65330060" w16cex:dateUtc="2021-12-20T19:27:00Z"/>
  <w16cex:commentExtensible w16cex:durableId="627D25B1" w16cex:dateUtc="2021-12-20T19:33:00Z"/>
  <w16cex:commentExtensible w16cex:durableId="255CA116" w16cex:dateUtc="2021-12-09T14:36:00Z"/>
  <w16cex:commentExtensible w16cex:durableId="255CA17D" w16cex:dateUtc="2021-12-09T14:38:00Z"/>
  <w16cex:commentExtensible w16cex:durableId="255CA220" w16cex:dateUtc="2021-12-09T14:41:00Z"/>
  <w16cex:commentExtensible w16cex:durableId="24FE2272" w16cex:dateUtc="2021-09-28T21:23:00Z"/>
  <w16cex:commentExtensible w16cex:durableId="255CA4CE" w16cex:dateUtc="2021-12-09T14:52:00Z"/>
  <w16cex:commentExtensible w16cex:durableId="255CA5C9" w16cex:dateUtc="2021-12-09T14:56:00Z"/>
  <w16cex:commentExtensible w16cex:durableId="256C9463" w16cex:dateUtc="2021-12-21T16:58:00Z"/>
  <w16cex:commentExtensible w16cex:durableId="57527079" w16cex:dateUtc="2021-12-20T19:50:00Z"/>
  <w16cex:commentExtensible w16cex:durableId="0F60394E" w16cex:dateUtc="2021-12-20T20:04:00Z"/>
  <w16cex:commentExtensible w16cex:durableId="255DCCF4" w16cex:dateUtc="2021-12-10T11:56:00Z"/>
  <w16cex:commentExtensible w16cex:durableId="11FFAC24" w16cex:dateUtc="2021-12-20T21:07:00Z"/>
  <w16cex:commentExtensible w16cex:durableId="0CC155F7" w16cex:dateUtc="2021-12-20T20:47:00Z"/>
  <w16cex:commentExtensible w16cex:durableId="255DCDAD" w16cex:dateUtc="2021-12-10T11:59:00Z"/>
  <w16cex:commentExtensible w16cex:durableId="1AFB16AA" w16cex:dateUtc="2021-12-20T20:59:00Z"/>
  <w16cex:commentExtensible w16cex:durableId="255DCDE8" w16cex:dateUtc="2021-12-10T12:00:00Z"/>
  <w16cex:commentExtensible w16cex:durableId="4CD8EEC9" w16cex:dateUtc="2021-12-20T21:05:00Z"/>
  <w16cex:commentExtensible w16cex:durableId="413B2001" w16cex:dateUtc="2021-12-20T21:02:00Z"/>
  <w16cex:commentExtensible w16cex:durableId="2B285FE4" w16cex:dateUtc="2021-12-20T20:48:00Z"/>
  <w16cex:commentExtensible w16cex:durableId="2ECCF7A8" w16cex:dateUtc="2021-12-20T21:08:00Z"/>
  <w16cex:commentExtensible w16cex:durableId="5B6FAA43" w16cex:dateUtc="2021-12-20T21:09:00Z"/>
  <w16cex:commentExtensible w16cex:durableId="256C10B3" w16cex:dateUtc="2021-12-21T07:37:00Z"/>
  <w16cex:commentExtensible w16cex:durableId="5A83F2BF" w16cex:dateUtc="2021-12-20T21:13:00Z"/>
  <w16cex:commentExtensible w16cex:durableId="07DF4B32" w16cex:dateUtc="2021-12-20T21:14:00Z"/>
  <w16cex:commentExtensible w16cex:durableId="561222A2" w16cex:dateUtc="2021-12-20T21:20:00Z"/>
  <w16cex:commentExtensible w16cex:durableId="63E1A06C" w16cex:dateUtc="2021-12-20T21:16:00Z"/>
  <w16cex:commentExtensible w16cex:durableId="78201AF8" w16cex:dateUtc="2021-12-20T21:26:00Z"/>
  <w16cex:commentExtensible w16cex:durableId="10AD12E2" w16cex:dateUtc="2021-12-20T21:32:00Z"/>
  <w16cex:commentExtensible w16cex:durableId="6116B188" w16cex:dateUtc="2021-12-20T21:34:00Z"/>
  <w16cex:commentExtensible w16cex:durableId="77774D35" w16cex:dateUtc="2021-12-20T21:37:00Z"/>
  <w16cex:commentExtensible w16cex:durableId="255DCEF4" w16cex:dateUtc="2021-12-10T12:04:00Z"/>
  <w16cex:commentExtensible w16cex:durableId="494B6737" w16cex:dateUtc="2021-12-20T21:36:00Z"/>
  <w16cex:commentExtensible w16cex:durableId="53237C09" w16cex:dateUtc="2021-12-20T21:36:00Z"/>
  <w16cex:commentExtensible w16cex:durableId="5C351F44" w16cex:dateUtc="2021-12-20T22:04:00Z"/>
  <w16cex:commentExtensible w16cex:durableId="2563125C" w16cex:dateUtc="2021-12-14T11:53:00Z"/>
  <w16cex:commentExtensible w16cex:durableId="118437AD" w16cex:dateUtc="2021-12-20T22:14:00Z"/>
  <w16cex:commentExtensible w16cex:durableId="256312D5" w16cex:dateUtc="2021-12-14T11:55:00Z"/>
  <w16cex:commentExtensible w16cex:durableId="75BAD550" w16cex:dateUtc="2021-12-20T22:14:00Z"/>
  <w16cex:commentExtensible w16cex:durableId="25631339" w16cex:dateUtc="2021-12-14T11:57:00Z"/>
  <w16cex:commentExtensible w16cex:durableId="256313C1" w16cex:dateUtc="2021-12-14T11:59:00Z"/>
  <w16cex:commentExtensible w16cex:durableId="256313E3" w16cex:dateUtc="2021-12-14T12:00:00Z"/>
  <w16cex:commentExtensible w16cex:durableId="256316AA" w16cex:dateUtc="2021-12-14T12:12:00Z"/>
  <w16cex:commentExtensible w16cex:durableId="256316CE" w16cex:dateUtc="2021-12-14T12:12:00Z"/>
  <w16cex:commentExtensible w16cex:durableId="25631708" w16cex:dateUtc="2021-12-14T12:13:00Z"/>
  <w16cex:commentExtensible w16cex:durableId="2563172E" w16cex:dateUtc="2021-12-14T12:14:00Z"/>
  <w16cex:commentExtensible w16cex:durableId="25631933" w16cex:dateUtc="2021-12-14T12:22:00Z"/>
  <w16cex:commentExtensible w16cex:durableId="25631955" w16cex:dateUtc="2021-12-14T12:23:00Z"/>
  <w16cex:commentExtensible w16cex:durableId="78AE8A28" w16cex:dateUtc="2021-12-20T22:30:00Z"/>
  <w16cex:commentExtensible w16cex:durableId="575ED9DD" w16cex:dateUtc="2021-12-20T22:40:00Z"/>
  <w16cex:commentExtensible w16cex:durableId="6097B5C6" w16cex:dateUtc="2021-12-21T10:54:00Z"/>
  <w16cex:commentExtensible w16cex:durableId="165E8D7B" w16cex:dateUtc="2021-12-21T10:57:00Z"/>
  <w16cex:commentExtensible w16cex:durableId="2563249A" w16cex:dateUtc="2021-12-14T13:11:00Z"/>
  <w16cex:commentExtensible w16cex:durableId="047F05A8" w16cex:dateUtc="2021-12-21T10:59:00Z"/>
  <w16cex:commentExtensible w16cex:durableId="2563247C" w16cex:dateUtc="2021-12-14T13:11:00Z"/>
  <w16cex:commentExtensible w16cex:durableId="3EBA1E61" w16cex:dateUtc="2021-12-21T10:06:00Z"/>
  <w16cex:commentExtensible w16cex:durableId="35A4099C" w16cex:dateUtc="2021-12-21T11:07:00Z"/>
  <w16cex:commentExtensible w16cex:durableId="25632522" w16cex:dateUtc="2021-12-14T13:13:00Z"/>
  <w16cex:commentExtensible w16cex:durableId="25632582" w16cex:dateUtc="2021-12-14T13:15:00Z"/>
  <w16cex:commentExtensible w16cex:durableId="256C9A27" w16cex:dateUtc="2021-12-21T17:23:00Z"/>
  <w16cex:commentExtensible w16cex:durableId="256C9937" w16cex:dateUtc="2021-09-12T09:11:00Z"/>
  <w16cex:commentExtensible w16cex:durableId="256C9936" w16cex:dateUtc="2021-12-14T13:24:00Z"/>
  <w16cex:commentExtensible w16cex:durableId="256C9935" w16cex:dateUtc="2021-12-21T17:08:00Z"/>
  <w16cex:commentExtensible w16cex:durableId="256CA048" w16cex:dateUtc="2021-12-21T17:49:00Z"/>
  <w16cex:commentExtensible w16cex:durableId="4DA55597" w16cex:dateUtc="2021-12-21T12:26:00Z"/>
  <w16cex:commentExtensible w16cex:durableId="497645AA" w16cex:dateUtc="2021-12-21T12:36:00Z"/>
  <w16cex:commentExtensible w16cex:durableId="256326B4" w16cex:dateUtc="2021-12-14T13:20:00Z"/>
  <w16cex:commentExtensible w16cex:durableId="256326D9" w16cex:dateUtc="2021-12-14T13:21:00Z"/>
  <w16cex:commentExtensible w16cex:durableId="256CA2DF" w16cex:dateUtc="2021-12-21T18:00:00Z"/>
  <w16cex:commentExtensible w16cex:durableId="256CA2F0" w16cex:dateUtc="2021-12-21T18:01:00Z"/>
  <w16cex:commentExtensible w16cex:durableId="2563273A" w16cex:dateUtc="2021-12-14T13:22:00Z"/>
  <w16cex:commentExtensible w16cex:durableId="24E85EFD" w16cex:dateUtc="2021-09-12T09:11:00Z"/>
  <w16cex:commentExtensible w16cex:durableId="256327A0" w16cex:dateUtc="2021-12-14T13:24:00Z"/>
  <w16cex:commentExtensible w16cex:durableId="256C969A" w16cex:dateUtc="2021-12-21T17:08:00Z"/>
  <w16cex:commentExtensible w16cex:durableId="256CA57A" w16cex:dateUtc="2021-12-21T18:11:00Z"/>
  <w16cex:commentExtensible w16cex:durableId="256CAF4D" w16cex:dateUtc="2021-12-21T18:53:00Z"/>
  <w16cex:commentExtensible w16cex:durableId="256CB5D3" w16cex:dateUtc="2021-12-21T19:21:00Z"/>
  <w16cex:commentExtensible w16cex:durableId="256328B6" w16cex:dateUtc="2021-12-14T13:29:00Z"/>
  <w16cex:commentExtensible w16cex:durableId="256CB721" w16cex:dateUtc="2021-12-21T19:27:00Z"/>
  <w16cex:commentExtensible w16cex:durableId="256CB7DE" w16cex:dateUtc="2021-12-21T19:30:00Z"/>
  <w16cex:commentExtensible w16cex:durableId="256CB836" w16cex:dateUtc="2021-12-21T19:31:00Z"/>
  <w16cex:commentExtensible w16cex:durableId="256CBAEC" w16cex:dateUtc="2021-12-21T19:43:00Z"/>
  <w16cex:commentExtensible w16cex:durableId="256CBB37" w16cex:dateUtc="2021-12-21T19:44:00Z"/>
  <w16cex:commentExtensible w16cex:durableId="256CBC00" w16cex:dateUtc="2021-12-21T19:48:00Z"/>
  <w16cex:commentExtensible w16cex:durableId="24FF7130" w16cex:dateUtc="2021-09-22T21:58:00Z"/>
  <w16cex:commentExtensible w16cex:durableId="256CCCB3" w16cex:dateUtc="2021-12-21T20:59:00Z"/>
  <w16cex:commentExtensible w16cex:durableId="256CCC4E" w16cex:dateUtc="2021-12-21T20:57:00Z"/>
  <w16cex:commentExtensible w16cex:durableId="256CCCE2" w16cex:dateUtc="2021-12-21T21:00:00Z"/>
  <w16cex:commentExtensible w16cex:durableId="25632B8B" w16cex:dateUtc="2021-12-14T13:41:00Z"/>
  <w16cex:commentExtensible w16cex:durableId="256CCE05" w16cex:dateUtc="2021-12-21T21:04:00Z"/>
  <w16cex:commentExtensible w16cex:durableId="256CCF81" w16cex:dateUtc="2021-12-21T21:11:00Z"/>
  <w16cex:commentExtensible w16cex:durableId="25633BF8" w16cex:dateUtc="2021-12-14T14:51:00Z"/>
  <w16cex:commentExtensible w16cex:durableId="25633C49" w16cex:dateUtc="2021-12-14T14:52:00Z"/>
  <w16cex:commentExtensible w16cex:durableId="256CD1B6" w16cex:dateUtc="2021-12-21T21:20:00Z"/>
  <w16cex:commentExtensible w16cex:durableId="256CD3F4" w16cex:dateUtc="2021-12-21T21:30:00Z"/>
  <w16cex:commentExtensible w16cex:durableId="256CCD62" w16cex:dateUtc="2021-12-21T21:02:00Z"/>
  <w16cex:commentExtensible w16cex:durableId="25646428" w16cex:dateUtc="2021-12-15T11:55:00Z"/>
  <w16cex:commentExtensible w16cex:durableId="256CD5E3" w16cex:dateUtc="2021-12-21T21:38:00Z"/>
  <w16cex:commentExtensible w16cex:durableId="256CD780" w16cex:dateUtc="2021-12-21T21:45:00Z"/>
  <w16cex:commentExtensible w16cex:durableId="256CD738" w16cex:dateUtc="2021-12-21T21:44:00Z"/>
  <w16cex:commentExtensible w16cex:durableId="256465AA" w16cex:dateUtc="2021-12-15T12:01:00Z"/>
  <w16cex:commentExtensible w16cex:durableId="25646576" w16cex:dateUtc="2021-12-15T12:00:00Z"/>
  <w16cex:commentExtensible w16cex:durableId="256CD977" w16cex:dateUtc="2021-12-21T21:53:00Z"/>
  <w16cex:commentExtensible w16cex:durableId="256CD99E" w16cex:dateUtc="2021-12-21T21:54:00Z"/>
  <w16cex:commentExtensible w16cex:durableId="256CDA4D" w16cex:dateUtc="2021-12-21T21:57:00Z"/>
  <w16cex:commentExtensible w16cex:durableId="256465D5" w16cex:dateUtc="2021-12-15T12:02:00Z"/>
  <w16cex:commentExtensible w16cex:durableId="256CDB04" w16cex:dateUtc="2021-12-21T22:00:00Z"/>
  <w16cex:commentExtensible w16cex:durableId="25646600" w16cex:dateUtc="2021-12-15T12:02:00Z"/>
  <w16cex:commentExtensible w16cex:durableId="256CDD84" w16cex:dateUtc="2021-12-21T22:11:00Z"/>
  <w16cex:commentExtensible w16cex:durableId="256CDD5B" w16cex:dateUtc="2021-12-21T22:10:00Z"/>
  <w16cex:commentExtensible w16cex:durableId="256CDEBB" w16cex:dateUtc="2021-12-21T22:16:00Z"/>
  <w16cex:commentExtensible w16cex:durableId="256CDF23" w16cex:dateUtc="2021-12-21T22:17:00Z"/>
  <w16cex:commentExtensible w16cex:durableId="24E8FDF4" w16cex:dateUtc="2021-09-12T20:30:00Z"/>
  <w16cex:commentExtensible w16cex:durableId="256CDFF6" w16cex:dateUtc="2021-12-21T22:21:00Z"/>
  <w16cex:commentExtensible w16cex:durableId="24FF6408" w16cex:dateUtc="2021-09-29T20:15:00Z"/>
  <w16cex:commentExtensible w16cex:durableId="24E8FDE3" w16cex:dateUtc="2021-09-12T20:29:00Z"/>
  <w16cex:commentExtensible w16cex:durableId="256CE072" w16cex:dateUtc="2021-12-21T22:23:00Z"/>
  <w16cex:commentExtensible w16cex:durableId="256CE233" w16cex:dateUtc="2021-12-21T22:30:00Z"/>
  <w16cex:commentExtensible w16cex:durableId="256CE312" w16cex:dateUtc="2021-12-21T22:34:00Z"/>
  <w16cex:commentExtensible w16cex:durableId="2564679E" w16cex:dateUtc="2021-12-15T12:09:00Z"/>
  <w16cex:commentExtensible w16cex:durableId="256CE78B" w16cex:dateUtc="2021-12-21T22:53:00Z"/>
  <w16cex:commentExtensible w16cex:durableId="249C29EF" w16cex:dateUtc="2021-07-16T13:53:00Z"/>
  <w16cex:commentExtensible w16cex:durableId="256CEA54" w16cex:dateUtc="2021-12-21T23:05:00Z"/>
  <w16cex:commentExtensible w16cex:durableId="25646ACE" w16cex:dateUtc="2021-12-15T12:23:00Z"/>
  <w16cex:commentExtensible w16cex:durableId="25646B35" w16cex:dateUtc="2021-12-15T12:25:00Z"/>
  <w16cex:commentExtensible w16cex:durableId="256CEB64" w16cex:dateUtc="2021-12-21T23:10:00Z"/>
  <w16cex:commentExtensible w16cex:durableId="256CEBEE" w16cex:dateUtc="2021-12-21T23:12:00Z"/>
  <w16cex:commentExtensible w16cex:durableId="256CED12" w16cex:dateUtc="2021-12-21T23:17:00Z"/>
  <w16cex:commentExtensible w16cex:durableId="256CED37" w16cex:dateUtc="2021-12-21T23:17:00Z"/>
  <w16cex:commentExtensible w16cex:durableId="25659E2A" w16cex:dateUtc="2021-12-16T10:14:00Z"/>
  <w16cex:commentExtensible w16cex:durableId="256CEDC7" w16cex:dateUtc="2021-12-21T23:20:00Z"/>
  <w16cex:commentExtensible w16cex:durableId="256CEE77" w16cex:dateUtc="2021-12-21T23:23:00Z"/>
  <w16cex:commentExtensible w16cex:durableId="25659F68" w16cex:dateUtc="2021-12-16T10:20:00Z"/>
  <w16cex:commentExtensible w16cex:durableId="256CEDDC" w16cex:dateUtc="2021-12-21T23:20:00Z"/>
  <w16cex:commentExtensible w16cex:durableId="256CF052" w16cex:dateUtc="2021-12-21T23:31:00Z"/>
  <w16cex:commentExtensible w16cex:durableId="256CF369" w16cex:dateUtc="2021-12-21T23:44:00Z"/>
  <w16cex:commentExtensible w16cex:durableId="256CF411" w16cex:dateUtc="2021-12-21T23:47:00Z"/>
  <w16cex:commentExtensible w16cex:durableId="2565A05B" w16cex:dateUtc="2021-12-16T10:24:00Z"/>
  <w16cex:commentExtensible w16cex:durableId="256CF4F4" w16cex:dateUtc="2021-12-21T23:51:00Z"/>
  <w16cex:commentExtensible w16cex:durableId="256CF517" w16cex:dateUtc="2021-12-21T23:51:00Z"/>
  <w16cex:commentExtensible w16cex:durableId="256CF4E6" w16cex:dateUtc="2021-12-21T23:50:00Z"/>
  <w16cex:commentExtensible w16cex:durableId="2565A0B7" w16cex:dateUtc="2021-12-16T10:25:00Z"/>
  <w16cex:commentExtensible w16cex:durableId="256CF57E" w16cex:dateUtc="2021-12-21T23:53:00Z"/>
  <w16cex:commentExtensible w16cex:durableId="24FF6A88" w16cex:dateUtc="2021-09-29T20:43:00Z"/>
  <w16cex:commentExtensible w16cex:durableId="256CF622" w16cex:dateUtc="2021-12-21T23:56:00Z"/>
  <w16cex:commentExtensible w16cex:durableId="2565A107" w16cex:dateUtc="2021-12-16T10:27:00Z"/>
  <w16cex:commentExtensible w16cex:durableId="2565A17B" w16cex:dateUtc="2021-12-16T10:28:00Z"/>
  <w16cex:commentExtensible w16cex:durableId="2565A157" w16cex:dateUtc="2021-12-16T10:28:00Z"/>
  <w16cex:commentExtensible w16cex:durableId="2565A34A" w16cex:dateUtc="2021-12-16T10:36:00Z"/>
  <w16cex:commentExtensible w16cex:durableId="2565A214" w16cex:dateUtc="2021-12-16T10:31:00Z"/>
  <w16cex:commentExtensible w16cex:durableId="256CFB07" w16cex:dateUtc="2021-12-22T00:16:00Z"/>
  <w16cex:commentExtensible w16cex:durableId="256CFBE5" w16cex:dateUtc="2021-12-22T00:20:00Z"/>
  <w16cex:commentExtensible w16cex:durableId="256CFC46" w16cex:dateUtc="2021-12-22T00:22:00Z"/>
  <w16cex:commentExtensible w16cex:durableId="256D03B8" w16cex:dateUtc="2021-12-22T00:54:00Z"/>
  <w16cex:commentExtensible w16cex:durableId="24E8BF97" w16cex:dateUtc="2021-09-12T16:04:00Z"/>
  <w16cex:commentExtensible w16cex:durableId="256CFDD6" w16cex:dateUtc="2021-12-22T00:28:00Z"/>
  <w16cex:commentExtensible w16cex:durableId="24E8C82F" w16cex:dateUtc="2021-09-12T16:40:00Z"/>
  <w16cex:commentExtensible w16cex:durableId="2565A41A" w16cex:dateUtc="2021-12-16T10:40:00Z"/>
  <w16cex:commentExtensible w16cex:durableId="256D0045" w16cex:dateUtc="2021-12-22T00:39:00Z"/>
  <w16cex:commentExtensible w16cex:durableId="2565A4A4" w16cex:dateUtc="2021-12-16T10:42:00Z"/>
  <w16cex:commentExtensible w16cex:durableId="256D04AC" w16cex:dateUtc="2021-12-22T00:58:00Z"/>
  <w16cex:commentExtensible w16cex:durableId="2565A548" w16cex:dateUtc="2021-12-16T10:45:00Z"/>
  <w16cex:commentExtensible w16cex:durableId="2565A5EB" w16cex:dateUtc="2021-12-16T10:47:00Z"/>
  <w16cex:commentExtensible w16cex:durableId="256CFFDD" w16cex:dateUtc="2021-12-22T00:37:00Z"/>
  <w16cex:commentExtensible w16cex:durableId="2565A60F" w16cex:dateUtc="2021-12-16T10:48:00Z"/>
  <w16cex:commentExtensible w16cex:durableId="256CFF89" w16cex:dateUtc="2021-12-22T00:36:00Z"/>
  <w16cex:commentExtensible w16cex:durableId="256D0410" w16cex:dateUtc="2021-12-22T00:55:00Z"/>
  <w16cex:commentExtensible w16cex:durableId="256D0279" w16cex:dateUtc="2021-12-22T00:48:00Z"/>
  <w16cex:commentExtensible w16cex:durableId="2565A83B" w16cex:dateUtc="2021-12-16T10:57:00Z"/>
  <w16cex:commentExtensible w16cex:durableId="257D5E2D" w16cex:dateUtc="2021-07-16T07:52:00Z"/>
  <w16cex:commentExtensible w16cex:durableId="257D5E2C" w16cex:dateUtc="2021-12-09T13:44:00Z"/>
  <w16cex:commentExtensible w16cex:durableId="257D5E2B" w16cex:dateUtc="2021-12-09T13:36:00Z"/>
  <w16cex:commentExtensible w16cex:durableId="257D5E29" w16cex:dateUtc="2021-12-09T13:45:00Z"/>
  <w16cex:commentExtensible w16cex:durableId="257D5E28" w16cex:dateUtc="2021-07-15T06:42:00Z"/>
  <w16cex:commentExtensible w16cex:durableId="257D5E27" w16cex:dateUtc="2021-12-09T13:49:00Z"/>
  <w16cex:commentExtensible w16cex:durableId="257D5E26" w16cex:dateUtc="2021-12-09T13:50:00Z"/>
  <w16cex:commentExtensible w16cex:durableId="257D5E25" w16cex:dateUtc="2021-12-09T13:52:00Z"/>
  <w16cex:commentExtensible w16cex:durableId="257D5E24" w16cex:dateUtc="2021-12-09T13:51:00Z"/>
  <w16cex:commentExtensible w16cex:durableId="257D5E23" w16cex:dateUtc="2021-07-15T06:57:00Z"/>
  <w16cex:commentExtensible w16cex:durableId="257D5E22" w16cex:dateUtc="2021-12-09T13:54:00Z"/>
  <w16cex:commentExtensible w16cex:durableId="257D5E21" w16cex:dateUtc="2021-07-16T07:59:00Z"/>
  <w16cex:commentExtensible w16cex:durableId="257D5E1D" w16cex:dateUtc="2021-12-08T10:29:00Z"/>
  <w16cex:commentExtensible w16cex:durableId="257D5E1C" w16cex:dateUtc="2021-12-08T10:37:00Z"/>
  <w16cex:commentExtensible w16cex:durableId="257D5E1B" w16cex:dateUtc="2021-12-08T10:43:00Z"/>
  <w16cex:commentExtensible w16cex:durableId="257D5E1A" w16cex:dateUtc="2021-12-08T14:41:00Z"/>
  <w16cex:commentExtensible w16cex:durableId="257D5E19" w16cex:dateUtc="2021-08-18T08:07:00Z"/>
  <w16cex:commentExtensible w16cex:durableId="257D5E18" w16cex:dateUtc="2021-08-18T08:11:00Z"/>
  <w16cex:commentExtensible w16cex:durableId="257D5E17" w16cex:dateUtc="2021-12-08T10:59:00Z"/>
  <w16cex:commentExtensible w16cex:durableId="257D5E16" w16cex:dateUtc="2021-12-08T11:06:00Z"/>
  <w16cex:commentExtensible w16cex:durableId="257D5E15" w16cex:dateUtc="2021-12-08T11:07:00Z"/>
  <w16cex:commentExtensible w16cex:durableId="257D5E14" w16cex:dateUtc="2021-12-08T11:10:00Z"/>
  <w16cex:commentExtensible w16cex:durableId="257D5E13" w16cex:dateUtc="2022-01-03T08:18:00Z"/>
  <w16cex:commentExtensible w16cex:durableId="257D5E12" w16cex:dateUtc="2021-12-08T11:11:00Z"/>
  <w16cex:commentExtensible w16cex:durableId="257D5E11" w16cex:dateUtc="2021-12-08T11:12:00Z"/>
  <w16cex:commentExtensible w16cex:durableId="257D5E10" w16cex:dateUtc="2021-12-08T11:13:00Z"/>
  <w16cex:commentExtensible w16cex:durableId="257D5E0F" w16cex:dateUtc="2021-12-08T14:06:00Z"/>
  <w16cex:commentExtensible w16cex:durableId="257D5E0E" w16cex:dateUtc="2021-08-18T08:37:00Z"/>
  <w16cex:commentExtensible w16cex:durableId="257D5E0D" w16cex:dateUtc="2021-12-08T14:08:00Z"/>
  <w16cex:commentExtensible w16cex:durableId="257D5E0C" w16cex:dateUtc="2021-12-08T14:09:00Z"/>
  <w16cex:commentExtensible w16cex:durableId="257D5E0B" w16cex:dateUtc="2021-12-08T14:10:00Z"/>
  <w16cex:commentExtensible w16cex:durableId="257D5E0A" w16cex:dateUtc="2021-08-18T08:24:00Z"/>
  <w16cex:commentExtensible w16cex:durableId="257D5E09" w16cex:dateUtc="2021-08-18T08:36:00Z"/>
  <w16cex:commentExtensible w16cex:durableId="257D5E08" w16cex:dateUtc="2021-08-17T14:02:00Z"/>
  <w16cex:commentExtensible w16cex:durableId="257D5E07" w16cex:dateUtc="2021-12-09T13:31:00Z"/>
  <w16cex:commentExtensible w16cex:durableId="257D5E06" w16cex:dateUtc="2021-12-08T14:11:00Z"/>
  <w16cex:commentExtensible w16cex:durableId="257D5E05" w16cex:dateUtc="2021-12-08T14:11:00Z"/>
  <w16cex:commentExtensible w16cex:durableId="257D5E04" w16cex:dateUtc="2021-07-16T08:03:00Z"/>
  <w16cex:commentExtensible w16cex:durableId="257D5E03" w16cex:dateUtc="2021-12-09T13:32:00Z"/>
  <w16cex:commentExtensible w16cex:durableId="257D5E02" w16cex:dateUtc="2021-08-18T08:32:00Z"/>
  <w16cex:commentExtensible w16cex:durableId="257D5E01" w16cex:dateUtc="2021-12-08T14:11:00Z"/>
  <w16cex:commentExtensible w16cex:durableId="257D5E00" w16cex:dateUtc="2021-12-09T13:32:00Z"/>
  <w16cex:commentExtensible w16cex:durableId="257D5DFF" w16cex:dateUtc="2021-12-08T14:13:00Z"/>
  <w16cex:commentExtensible w16cex:durableId="257D5DFE" w16cex:dateUtc="2021-09-11T09:24:00Z"/>
  <w16cex:commentExtensible w16cex:durableId="257D3FCE" w16cex:dateUtc="2021-12-08T14:43:00Z"/>
  <w16cex:commentExtensible w16cex:durableId="2565A8CB" w16cex:dateUtc="2021-12-16T11:00:00Z"/>
  <w16cex:commentExtensible w16cex:durableId="2565A8DF" w16cex:dateUtc="2021-12-16T11:00:00Z"/>
  <w16cex:commentExtensible w16cex:durableId="2565A90B" w16cex:dateUtc="2021-12-16T11:01:00Z"/>
  <w16cex:commentExtensible w16cex:durableId="2565A997" w16cex:dateUtc="2021-12-16T11:03:00Z"/>
  <w16cex:commentExtensible w16cex:durableId="24D78566" w16cex:dateUtc="2021-08-30T14:27:00Z"/>
  <w16cex:commentExtensible w16cex:durableId="24E903C7" w16cex:dateUtc="2021-09-12T20:55:00Z"/>
  <w16cex:commentExtensible w16cex:durableId="2565A9BD" w16cex:dateUtc="2021-12-16T11:04:00Z"/>
  <w16cex:commentExtensible w16cex:durableId="25599968" w16cex:dateUtc="2021-12-07T07:27:00Z"/>
  <w16cex:commentExtensible w16cex:durableId="24FF756F" w16cex:dateUtc="2021-09-29T21:29:00Z"/>
  <w16cex:commentExtensible w16cex:durableId="24FF7546" w16cex:dateUtc="2021-09-29T21:29:00Z"/>
  <w16cex:commentExtensible w16cex:durableId="24FF754E" w16cex:dateUtc="2021-09-29T21:29:00Z"/>
  <w16cex:commentExtensible w16cex:durableId="24E90311" w16cex:dateUtc="2021-09-12T20:52:00Z"/>
  <w16cex:commentExtensible w16cex:durableId="2565A9F6" w16cex:dateUtc="2021-12-16T11:05:00Z"/>
  <w16cex:commentExtensible w16cex:durableId="24FF7481" w16cex:dateUtc="2021-09-29T21:25:00Z"/>
  <w16cex:commentExtensible w16cex:durableId="258282DE" w16cex:dateUtc="2021-09-29T21:25:00Z"/>
  <w16cex:commentExtensible w16cex:durableId="258282E4" w16cex:dateUtc="2021-09-29T21:25:00Z"/>
  <w16cex:commentExtensible w16cex:durableId="24E90305" w16cex:dateUtc="2021-09-12T20:51:00Z"/>
  <w16cex:commentExtensible w16cex:durableId="24E902EB" w16cex:dateUtc="2021-09-12T20:51:00Z"/>
  <w16cex:commentExtensible w16cex:durableId="24E902DF" w16cex:dateUtc="2021-09-12T20:51:00Z"/>
  <w16cex:commentExtensible w16cex:durableId="24E902CE" w16cex:dateUtc="2021-09-12T2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F5A38" w16cid:durableId="24FF7325"/>
  <w16cid:commentId w16cid:paraId="3306C284" w16cid:durableId="25980005"/>
  <w16cid:commentId w16cid:paraId="47D8DA5B" w16cid:durableId="258FF71A"/>
  <w16cid:commentId w16cid:paraId="7BE4AC17" w16cid:durableId="24FF72EF"/>
  <w16cid:commentId w16cid:paraId="5AFB1040" w16cid:durableId="25599CE3"/>
  <w16cid:commentId w16cid:paraId="17884AD0" w16cid:durableId="255C8C80"/>
  <w16cid:commentId w16cid:paraId="4112C12E" w16cid:durableId="2576EF71"/>
  <w16cid:commentId w16cid:paraId="6C171D4C" w16cid:durableId="25599B1B"/>
  <w16cid:commentId w16cid:paraId="6181D9C2" w16cid:durableId="25599B35"/>
  <w16cid:commentId w16cid:paraId="377ADB25" w16cid:durableId="255C9A45"/>
  <w16cid:commentId w16cid:paraId="06634807" w16cid:durableId="2598014C"/>
  <w16cid:commentId w16cid:paraId="0C19FBBC" w16cid:durableId="258D198A"/>
  <w16cid:commentId w16cid:paraId="21D616C3" w16cid:durableId="2598018F"/>
  <w16cid:commentId w16cid:paraId="3C95F566" w16cid:durableId="5FFE2491"/>
  <w16cid:commentId w16cid:paraId="5A3AD34C" w16cid:durableId="258D2459"/>
  <w16cid:commentId w16cid:paraId="13E8C362" w16cid:durableId="47141EC8"/>
  <w16cid:commentId w16cid:paraId="6C032FFB" w16cid:durableId="258D24B6"/>
  <w16cid:commentId w16cid:paraId="68257884" w16cid:durableId="255C99C0"/>
  <w16cid:commentId w16cid:paraId="798D0B00" w16cid:durableId="258D2479"/>
  <w16cid:commentId w16cid:paraId="03D83741" w16cid:durableId="258B0BA8"/>
  <w16cid:commentId w16cid:paraId="4C99511D" w16cid:durableId="1EE2EBA6"/>
  <w16cid:commentId w16cid:paraId="6802F9B5" w16cid:durableId="255C9ADB"/>
  <w16cid:commentId w16cid:paraId="152208AB" w16cid:durableId="255C9B0D"/>
  <w16cid:commentId w16cid:paraId="7AE923A8" w16cid:durableId="03894EB1"/>
  <w16cid:commentId w16cid:paraId="4E8F9E7F" w16cid:durableId="635917E3"/>
  <w16cid:commentId w16cid:paraId="23A9F530" w16cid:durableId="255C9B70"/>
  <w16cid:commentId w16cid:paraId="52BA5AD3" w16cid:durableId="258D3454"/>
  <w16cid:commentId w16cid:paraId="10C4B6C7" w16cid:durableId="255C9BD7"/>
  <w16cid:commentId w16cid:paraId="1AD99065" w16cid:durableId="258D3D29"/>
  <w16cid:commentId w16cid:paraId="1BDBF9A7" w16cid:durableId="585E20C3"/>
  <w16cid:commentId w16cid:paraId="3EEF1BCB" w16cid:durableId="258D3C09"/>
  <w16cid:commentId w16cid:paraId="1BA62951" w16cid:durableId="258D3C26"/>
  <w16cid:commentId w16cid:paraId="3D2F11F0" w16cid:durableId="258D3DA0"/>
  <w16cid:commentId w16cid:paraId="42A6A44F" w16cid:durableId="258B08ED"/>
  <w16cid:commentId w16cid:paraId="76F42A81" w16cid:durableId="0F8FC2DC"/>
  <w16cid:commentId w16cid:paraId="75E35233" w16cid:durableId="255C9D4D"/>
  <w16cid:commentId w16cid:paraId="56790807" w16cid:durableId="258D3E13"/>
  <w16cid:commentId w16cid:paraId="2952E1EB" w16cid:durableId="258D4073"/>
  <w16cid:commentId w16cid:paraId="15C5D090" w16cid:durableId="399D8C13"/>
  <w16cid:commentId w16cid:paraId="789CE9E6" w16cid:durableId="255C9D6E"/>
  <w16cid:commentId w16cid:paraId="61D4079D" w16cid:durableId="2C0A6BCB"/>
  <w16cid:commentId w16cid:paraId="286D4664" w16cid:durableId="255C9D8E"/>
  <w16cid:commentId w16cid:paraId="58306AC4" w16cid:durableId="255C9DD3"/>
  <w16cid:commentId w16cid:paraId="5AED2F08" w16cid:durableId="0C2BDEF1"/>
  <w16cid:commentId w16cid:paraId="6EC5EC6F" w16cid:durableId="255C9ED1"/>
  <w16cid:commentId w16cid:paraId="1F28CF79" w16cid:durableId="255C9FAC"/>
  <w16cid:commentId w16cid:paraId="2E054F34" w16cid:durableId="19BB7276"/>
  <w16cid:commentId w16cid:paraId="78EFBE01" w16cid:durableId="255CA036"/>
  <w16cid:commentId w16cid:paraId="03CE42B6" w16cid:durableId="5F5FBD24"/>
  <w16cid:commentId w16cid:paraId="7E41156D" w16cid:durableId="140243ED"/>
  <w16cid:commentId w16cid:paraId="24B3700D" w16cid:durableId="377537DF"/>
  <w16cid:commentId w16cid:paraId="35A1FA80" w16cid:durableId="082CACFE"/>
  <w16cid:commentId w16cid:paraId="513585AB" w16cid:durableId="255CA0D8"/>
  <w16cid:commentId w16cid:paraId="68F136E4" w16cid:durableId="67C2C875"/>
  <w16cid:commentId w16cid:paraId="7A61B057" w16cid:durableId="65330060"/>
  <w16cid:commentId w16cid:paraId="2459C8A4" w16cid:durableId="627D25B1"/>
  <w16cid:commentId w16cid:paraId="7730A92B" w16cid:durableId="255CA116"/>
  <w16cid:commentId w16cid:paraId="4B034CCB" w16cid:durableId="255CA17D"/>
  <w16cid:commentId w16cid:paraId="23B5E752" w16cid:durableId="255CA220"/>
  <w16cid:commentId w16cid:paraId="74B90309" w16cid:durableId="258FBB42"/>
  <w16cid:commentId w16cid:paraId="71F48866" w16cid:durableId="255CA5C9"/>
  <w16cid:commentId w16cid:paraId="1AA5B798" w16cid:durableId="256C9463"/>
  <w16cid:commentId w16cid:paraId="500098A4" w16cid:durableId="57527079"/>
  <w16cid:commentId w16cid:paraId="6B215593" w16cid:durableId="0F60394E"/>
  <w16cid:commentId w16cid:paraId="349620D2" w16cid:durableId="255DCCF4"/>
  <w16cid:commentId w16cid:paraId="3D440B53" w16cid:durableId="255DCDAD"/>
  <w16cid:commentId w16cid:paraId="67610139" w16cid:durableId="413B2001"/>
  <w16cid:commentId w16cid:paraId="42A1739B" w16cid:durableId="2B285FE4"/>
  <w16cid:commentId w16cid:paraId="2B4DE19B" w16cid:durableId="258D56D7"/>
  <w16cid:commentId w16cid:paraId="5306CA1E" w16cid:durableId="1AFB16AA"/>
  <w16cid:commentId w16cid:paraId="6760E42D" w16cid:durableId="25A1513C"/>
  <w16cid:commentId w16cid:paraId="4684D0EB" w16cid:durableId="4CD8EEC9"/>
  <w16cid:commentId w16cid:paraId="704F900D" w16cid:durableId="258D568B"/>
  <w16cid:commentId w16cid:paraId="0EE4899E" w16cid:durableId="11FFAC24"/>
  <w16cid:commentId w16cid:paraId="5B40A84A" w16cid:durableId="258D5626"/>
  <w16cid:commentId w16cid:paraId="6303C531" w16cid:durableId="258D5651"/>
  <w16cid:commentId w16cid:paraId="318874D7" w16cid:durableId="258D559C"/>
  <w16cid:commentId w16cid:paraId="5AB80B58" w16cid:durableId="2ECCF7A8"/>
  <w16cid:commentId w16cid:paraId="28C1F803" w16cid:durableId="5B6FAA43"/>
  <w16cid:commentId w16cid:paraId="5002A82B" w16cid:durableId="256C10B3"/>
  <w16cid:commentId w16cid:paraId="29BAC2BB" w16cid:durableId="5A83F2BF"/>
  <w16cid:commentId w16cid:paraId="08524C9B" w16cid:durableId="07DF4B32"/>
  <w16cid:commentId w16cid:paraId="6B5D0DD9" w16cid:durableId="561222A2"/>
  <w16cid:commentId w16cid:paraId="46252DA3" w16cid:durableId="63E1A06C"/>
  <w16cid:commentId w16cid:paraId="063A6A35" w16cid:durableId="78201AF8"/>
  <w16cid:commentId w16cid:paraId="5D363DC0" w16cid:durableId="6116B188"/>
  <w16cid:commentId w16cid:paraId="453C7416" w16cid:durableId="77774D35"/>
  <w16cid:commentId w16cid:paraId="684A798B" w16cid:durableId="255DCEF4"/>
  <w16cid:commentId w16cid:paraId="075F8ADB" w16cid:durableId="494B6737"/>
  <w16cid:commentId w16cid:paraId="58B16730" w16cid:durableId="53237C09"/>
  <w16cid:commentId w16cid:paraId="3A6B4348" w16cid:durableId="5C351F44"/>
  <w16cid:commentId w16cid:paraId="4441A8E9" w16cid:durableId="2563125C"/>
  <w16cid:commentId w16cid:paraId="38692D7F" w16cid:durableId="258DA36A"/>
  <w16cid:commentId w16cid:paraId="6C054BEA" w16cid:durableId="118437AD"/>
  <w16cid:commentId w16cid:paraId="6F081187" w16cid:durableId="25631339"/>
  <w16cid:commentId w16cid:paraId="607B6411" w16cid:durableId="256313C1"/>
  <w16cid:commentId w16cid:paraId="357AAECD" w16cid:durableId="256313E3"/>
  <w16cid:commentId w16cid:paraId="671CF9F7" w16cid:durableId="258DA463"/>
  <w16cid:commentId w16cid:paraId="6F3EAC52" w16cid:durableId="256316AA"/>
  <w16cid:commentId w16cid:paraId="347404D1" w16cid:durableId="256316CE"/>
  <w16cid:commentId w16cid:paraId="6E8C7F43" w16cid:durableId="25631708"/>
  <w16cid:commentId w16cid:paraId="0BFFD60F" w16cid:durableId="2563172E"/>
  <w16cid:commentId w16cid:paraId="1ACBE67B" w16cid:durableId="25631933"/>
  <w16cid:commentId w16cid:paraId="20B9884B" w16cid:durableId="25631955"/>
  <w16cid:commentId w16cid:paraId="6205E2BC" w16cid:durableId="78AE8A28"/>
  <w16cid:commentId w16cid:paraId="51B86E29" w16cid:durableId="575ED9DD"/>
  <w16cid:commentId w16cid:paraId="4BF2BE52" w16cid:durableId="258DAA4B"/>
  <w16cid:commentId w16cid:paraId="56FC9ABE" w16cid:durableId="258DAD57"/>
  <w16cid:commentId w16cid:paraId="07E78ABB" w16cid:durableId="258DADCB"/>
  <w16cid:commentId w16cid:paraId="0C03206F" w16cid:durableId="6097B5C6"/>
  <w16cid:commentId w16cid:paraId="29DC0B1A" w16cid:durableId="165E8D7B"/>
  <w16cid:commentId w16cid:paraId="272EB372" w16cid:durableId="2563249A"/>
  <w16cid:commentId w16cid:paraId="16A18D39" w16cid:durableId="258FBB7B"/>
  <w16cid:commentId w16cid:paraId="43B97B63" w16cid:durableId="258FBB7C"/>
  <w16cid:commentId w16cid:paraId="12D598E7" w16cid:durableId="258FBB7D"/>
  <w16cid:commentId w16cid:paraId="71767D4C" w16cid:durableId="3EBA1E61"/>
  <w16cid:commentId w16cid:paraId="5DCD6ED5" w16cid:durableId="35A4099C"/>
  <w16cid:commentId w16cid:paraId="3BEBDBB6" w16cid:durableId="25632522"/>
  <w16cid:commentId w16cid:paraId="44963D09" w16cid:durableId="258E7746"/>
  <w16cid:commentId w16cid:paraId="13C530B8" w16cid:durableId="258E7B0C"/>
  <w16cid:commentId w16cid:paraId="10419B4A" w16cid:durableId="258E7D1A"/>
  <w16cid:commentId w16cid:paraId="06DBA2F5" w16cid:durableId="256C9A27"/>
  <w16cid:commentId w16cid:paraId="0512F980" w16cid:durableId="258E7D6D"/>
  <w16cid:commentId w16cid:paraId="29E70433" w16cid:durableId="258E7D7C"/>
  <w16cid:commentId w16cid:paraId="48558E49" w16cid:durableId="258E80E0"/>
  <w16cid:commentId w16cid:paraId="6DF14D08" w16cid:durableId="256C9937"/>
  <w16cid:commentId w16cid:paraId="5D2525E3" w16cid:durableId="256C9936"/>
  <w16cid:commentId w16cid:paraId="752B6A93" w16cid:durableId="256C9935"/>
  <w16cid:commentId w16cid:paraId="13402578" w16cid:durableId="256CA048"/>
  <w16cid:commentId w16cid:paraId="6ACE60E5" w16cid:durableId="4DA55597"/>
  <w16cid:commentId w16cid:paraId="59CA563C" w16cid:durableId="497645AA"/>
  <w16cid:commentId w16cid:paraId="6F8214EC" w16cid:durableId="256326B4"/>
  <w16cid:commentId w16cid:paraId="29E202F7" w16cid:durableId="256326D9"/>
  <w16cid:commentId w16cid:paraId="3FD8A933" w16cid:durableId="256CA2DF"/>
  <w16cid:commentId w16cid:paraId="03611795" w16cid:durableId="256CA2F0"/>
  <w16cid:commentId w16cid:paraId="383A950D" w16cid:durableId="2563273A"/>
  <w16cid:commentId w16cid:paraId="374B89A6" w16cid:durableId="24E85EFD"/>
  <w16cid:commentId w16cid:paraId="26A0DF70" w16cid:durableId="256327A0"/>
  <w16cid:commentId w16cid:paraId="7089C47F" w16cid:durableId="258AE10E"/>
  <w16cid:commentId w16cid:paraId="2BDA328D" w16cid:durableId="256C969A"/>
  <w16cid:commentId w16cid:paraId="47FEE34D" w16cid:durableId="256CA57A"/>
  <w16cid:commentId w16cid:paraId="4EC44910" w16cid:durableId="256CAF4D"/>
  <w16cid:commentId w16cid:paraId="3B683F41" w16cid:durableId="256CB5D3"/>
  <w16cid:commentId w16cid:paraId="204200B4" w16cid:durableId="256328B6"/>
  <w16cid:commentId w16cid:paraId="2D5A1330" w16cid:durableId="256CB721"/>
  <w16cid:commentId w16cid:paraId="71B531DD" w16cid:durableId="256CB7DE"/>
  <w16cid:commentId w16cid:paraId="62FE5A72" w16cid:durableId="256CB836"/>
  <w16cid:commentId w16cid:paraId="72215CD0" w16cid:durableId="256CBAEC"/>
  <w16cid:commentId w16cid:paraId="1EB5C2FB" w16cid:durableId="256CBB37"/>
  <w16cid:commentId w16cid:paraId="4D0B499D" w16cid:durableId="256CBC00"/>
  <w16cid:commentId w16cid:paraId="0CFE0795" w16cid:durableId="24FF7130"/>
  <w16cid:commentId w16cid:paraId="471B44BA" w16cid:durableId="256CCD62"/>
  <w16cid:commentId w16cid:paraId="7C285D12" w16cid:durableId="258AE232"/>
  <w16cid:commentId w16cid:paraId="5B4230C2" w16cid:durableId="256CCCB3"/>
  <w16cid:commentId w16cid:paraId="49D9A5D5" w16cid:durableId="256CCC4E"/>
  <w16cid:commentId w16cid:paraId="3903D164" w16cid:durableId="256CCCE2"/>
  <w16cid:commentId w16cid:paraId="6E3571E0" w16cid:durableId="25632B8B"/>
  <w16cid:commentId w16cid:paraId="3D92A6ED" w16cid:durableId="256CCE05"/>
  <w16cid:commentId w16cid:paraId="76ACD07E" w16cid:durableId="258E9341"/>
  <w16cid:commentId w16cid:paraId="23F9CFCB" w16cid:durableId="258FBBAA"/>
  <w16cid:commentId w16cid:paraId="50945026" w16cid:durableId="25633BF8"/>
  <w16cid:commentId w16cid:paraId="64D39B31" w16cid:durableId="25633C49"/>
  <w16cid:commentId w16cid:paraId="4B8994BC" w16cid:durableId="25646428"/>
  <w16cid:commentId w16cid:paraId="77724567" w16cid:durableId="258D6DED"/>
  <w16cid:commentId w16cid:paraId="7C7D906B" w16cid:durableId="256CD5E3"/>
  <w16cid:commentId w16cid:paraId="1F0A3FBE" w16cid:durableId="256CD738"/>
  <w16cid:commentId w16cid:paraId="24EE8BEE" w16cid:durableId="258AE2C7"/>
  <w16cid:commentId w16cid:paraId="4BD47020" w16cid:durableId="25646576"/>
  <w16cid:commentId w16cid:paraId="305E5A41" w16cid:durableId="258AE419"/>
  <w16cid:commentId w16cid:paraId="4B804671" w16cid:durableId="256CD977"/>
  <w16cid:commentId w16cid:paraId="30742E92" w16cid:durableId="256CD99E"/>
  <w16cid:commentId w16cid:paraId="0F6E1B8E" w16cid:durableId="25646600"/>
  <w16cid:commentId w16cid:paraId="5D84AD46" w16cid:durableId="258AE47D"/>
  <w16cid:commentId w16cid:paraId="4AEEE05E" w16cid:durableId="24E8FDF4"/>
  <w16cid:commentId w16cid:paraId="149B3876" w16cid:durableId="24E8FDE3"/>
  <w16cid:commentId w16cid:paraId="2ADD9096" w16cid:durableId="256CE072"/>
  <w16cid:commentId w16cid:paraId="37F50285" w16cid:durableId="256CE233"/>
  <w16cid:commentId w16cid:paraId="11E24241" w16cid:durableId="256CE312"/>
  <w16cid:commentId w16cid:paraId="46C0843F" w16cid:durableId="2564679E"/>
  <w16cid:commentId w16cid:paraId="02216ED4" w16cid:durableId="259131C3"/>
  <w16cid:commentId w16cid:paraId="160139A5" w16cid:durableId="256CE78B"/>
  <w16cid:commentId w16cid:paraId="30594CC1" w16cid:durableId="249C29EF"/>
  <w16cid:commentId w16cid:paraId="5FA06494" w16cid:durableId="256CEA54"/>
  <w16cid:commentId w16cid:paraId="3F263B7E" w16cid:durableId="25646B35"/>
  <w16cid:commentId w16cid:paraId="69892406" w16cid:durableId="256CEB64"/>
  <w16cid:commentId w16cid:paraId="4F9EE6F4" w16cid:durableId="258D73ED"/>
  <w16cid:commentId w16cid:paraId="0AA85D93" w16cid:durableId="256CED12"/>
  <w16cid:commentId w16cid:paraId="565CA335" w16cid:durableId="256CED37"/>
  <w16cid:commentId w16cid:paraId="468CAE88" w16cid:durableId="256CEDC7"/>
  <w16cid:commentId w16cid:paraId="1EE91592" w16cid:durableId="256CEE77"/>
  <w16cid:commentId w16cid:paraId="6EE92D89" w16cid:durableId="25914FAB"/>
  <w16cid:commentId w16cid:paraId="31936462" w16cid:durableId="25659F68"/>
  <w16cid:commentId w16cid:paraId="055988AD" w16cid:durableId="256CF052"/>
  <w16cid:commentId w16cid:paraId="547431E7" w16cid:durableId="2591587A"/>
  <w16cid:commentId w16cid:paraId="73EF0B4D" w16cid:durableId="256CF369"/>
  <w16cid:commentId w16cid:paraId="2CBEBE0E" w16cid:durableId="256CF411"/>
  <w16cid:commentId w16cid:paraId="74C4FC34" w16cid:durableId="2597BED3"/>
  <w16cid:commentId w16cid:paraId="05577C9C" w16cid:durableId="256CF4F4"/>
  <w16cid:commentId w16cid:paraId="564EF784" w16cid:durableId="256CF517"/>
  <w16cid:commentId w16cid:paraId="37823046" w16cid:durableId="2565A0B7"/>
  <w16cid:commentId w16cid:paraId="70311D54" w16cid:durableId="24FF6A88"/>
  <w16cid:commentId w16cid:paraId="3BCDBCFA" w16cid:durableId="2565A17B"/>
  <w16cid:commentId w16cid:paraId="1E3DBC78" w16cid:durableId="2565A157"/>
  <w16cid:commentId w16cid:paraId="37104D4B" w16cid:durableId="2565A34A"/>
  <w16cid:commentId w16cid:paraId="7E781A8F" w16cid:durableId="256CFC46"/>
  <w16cid:commentId w16cid:paraId="65C18C89" w16cid:durableId="2597C2B0"/>
  <w16cid:commentId w16cid:paraId="5E6D2D28" w16cid:durableId="258D7791"/>
  <w16cid:commentId w16cid:paraId="01BCC867" w16cid:durableId="256D03B8"/>
  <w16cid:commentId w16cid:paraId="44F1DB0F" w16cid:durableId="24E8BF97"/>
  <w16cid:commentId w16cid:paraId="15404CFE" w16cid:durableId="256CFDD6"/>
  <w16cid:commentId w16cid:paraId="3C4AFAB7" w16cid:durableId="2565A41A"/>
  <w16cid:commentId w16cid:paraId="329992F0" w16cid:durableId="256D0045"/>
  <w16cid:commentId w16cid:paraId="2B92F74D" w16cid:durableId="2597CC30"/>
  <w16cid:commentId w16cid:paraId="3DD751EA" w16cid:durableId="2565A4A4"/>
  <w16cid:commentId w16cid:paraId="6B0003F6" w16cid:durableId="2565A548"/>
  <w16cid:commentId w16cid:paraId="21644D07" w16cid:durableId="2597CEF9"/>
  <w16cid:commentId w16cid:paraId="0504A97C" w16cid:durableId="2565A60F"/>
  <w16cid:commentId w16cid:paraId="37C3FBBA" w16cid:durableId="2597D53D"/>
  <w16cid:commentId w16cid:paraId="7297C5E9" w16cid:durableId="256CFF89"/>
  <w16cid:commentId w16cid:paraId="3BC9CB65" w16cid:durableId="256D0410"/>
  <w16cid:commentId w16cid:paraId="15CC2CF6" w16cid:durableId="256D0279"/>
  <w16cid:commentId w16cid:paraId="565D1423" w16cid:durableId="258AE5E0"/>
  <w16cid:commentId w16cid:paraId="06D83491" w16cid:durableId="2597FA3A"/>
  <w16cid:commentId w16cid:paraId="011D0047" w16cid:durableId="2597D96C"/>
  <w16cid:commentId w16cid:paraId="4962F5F1" w16cid:durableId="2597FAC8"/>
  <w16cid:commentId w16cid:paraId="09D8F74E" w16cid:durableId="257D5E1C"/>
  <w16cid:commentId w16cid:paraId="63941E36" w16cid:durableId="257D5E1B"/>
  <w16cid:commentId w16cid:paraId="29DEFBF8" w16cid:durableId="2597F9CB"/>
  <w16cid:commentId w16cid:paraId="4457E445" w16cid:durableId="257D5E1A"/>
  <w16cid:commentId w16cid:paraId="7ADCFF0F" w16cid:durableId="257D5E19"/>
  <w16cid:commentId w16cid:paraId="4F9C6D76" w16cid:durableId="2597F8BB"/>
  <w16cid:commentId w16cid:paraId="0B31D40B" w16cid:durableId="257D5E18"/>
  <w16cid:commentId w16cid:paraId="11A06B90" w16cid:durableId="257D5E17"/>
  <w16cid:commentId w16cid:paraId="524B2451" w16cid:durableId="257D5E16"/>
  <w16cid:commentId w16cid:paraId="09664325" w16cid:durableId="2597F848"/>
  <w16cid:commentId w16cid:paraId="7E9562FF" w16cid:durableId="2597E02C"/>
  <w16cid:commentId w16cid:paraId="27BD0953" w16cid:durableId="257D5E15"/>
  <w16cid:commentId w16cid:paraId="1A1B7D16" w16cid:durableId="257D5E14"/>
  <w16cid:commentId w16cid:paraId="2B9A76DB" w16cid:durableId="257D5E13"/>
  <w16cid:commentId w16cid:paraId="081C4A5F" w16cid:durableId="2597F7D2"/>
  <w16cid:commentId w16cid:paraId="50144B92" w16cid:durableId="2597F7C1"/>
  <w16cid:commentId w16cid:paraId="5FCE7C6F" w16cid:durableId="257D5E12"/>
  <w16cid:commentId w16cid:paraId="1F7F2697" w16cid:durableId="2597F537"/>
  <w16cid:commentId w16cid:paraId="0F88961A" w16cid:durableId="257D5E11"/>
  <w16cid:commentId w16cid:paraId="05F32CE1" w16cid:durableId="257D5E10"/>
  <w16cid:commentId w16cid:paraId="566E73BD" w16cid:durableId="2597F744"/>
  <w16cid:commentId w16cid:paraId="503A2E6F" w16cid:durableId="2597F8E2"/>
  <w16cid:commentId w16cid:paraId="7EB1A634" w16cid:durableId="2597F937"/>
  <w16cid:commentId w16cid:paraId="6BA734B6" w16cid:durableId="2597E856"/>
  <w16cid:commentId w16cid:paraId="512AB96D" w16cid:durableId="2597DD29"/>
  <w16cid:commentId w16cid:paraId="5C839CAA" w16cid:durableId="2597E848"/>
  <w16cid:commentId w16cid:paraId="5A96184B" w16cid:durableId="2597E6A9"/>
  <w16cid:commentId w16cid:paraId="73FD7C4B" w16cid:durableId="2597E6D7"/>
  <w16cid:commentId w16cid:paraId="7EACCD76" w16cid:durableId="2597E6FF"/>
  <w16cid:commentId w16cid:paraId="6700DC78" w16cid:durableId="2597E537"/>
  <w16cid:commentId w16cid:paraId="2BA5D7CA" w16cid:durableId="257D5E0D"/>
  <w16cid:commentId w16cid:paraId="3CA67A2F" w16cid:durableId="2597E714"/>
  <w16cid:commentId w16cid:paraId="18A115AF" w16cid:durableId="2597E586"/>
  <w16cid:commentId w16cid:paraId="49E0AA84" w16cid:durableId="2597E62E"/>
  <w16cid:commentId w16cid:paraId="7E12301C" w16cid:durableId="2597E73A"/>
  <w16cid:commentId w16cid:paraId="7B87AE39" w16cid:durableId="2597E770"/>
  <w16cid:commentId w16cid:paraId="510D5695" w16cid:durableId="2597DDFF"/>
  <w16cid:commentId w16cid:paraId="07BF7FD4" w16cid:durableId="2597DDFE"/>
  <w16cid:commentId w16cid:paraId="05E4CD3D" w16cid:durableId="257D5E09"/>
  <w16cid:commentId w16cid:paraId="35A2519C" w16cid:durableId="257D5E08"/>
  <w16cid:commentId w16cid:paraId="2F21AD35" w16cid:durableId="257D5E07"/>
  <w16cid:commentId w16cid:paraId="4F596C56" w16cid:durableId="2597E8E1"/>
  <w16cid:commentId w16cid:paraId="1E5A2958" w16cid:durableId="2597E919"/>
  <w16cid:commentId w16cid:paraId="230353B1" w16cid:durableId="2597E986"/>
  <w16cid:commentId w16cid:paraId="39FE946F" w16cid:durableId="257D5E06"/>
  <w16cid:commentId w16cid:paraId="762E447A" w16cid:durableId="2597E9A7"/>
  <w16cid:commentId w16cid:paraId="05FCC6A4" w16cid:durableId="2597E9DD"/>
  <w16cid:commentId w16cid:paraId="30563829" w16cid:durableId="2597EA2F"/>
  <w16cid:commentId w16cid:paraId="7B86DE31" w16cid:durableId="2597EA88"/>
  <w16cid:commentId w16cid:paraId="7691396B" w16cid:durableId="257D5E05"/>
  <w16cid:commentId w16cid:paraId="3C54A892" w16cid:durableId="257D5E04"/>
  <w16cid:commentId w16cid:paraId="43C9527C" w16cid:durableId="2597DE9C"/>
  <w16cid:commentId w16cid:paraId="47FF4FB3" w16cid:durableId="2597EABA"/>
  <w16cid:commentId w16cid:paraId="16D3B5B2" w16cid:durableId="257D5E03"/>
  <w16cid:commentId w16cid:paraId="474EFDC6" w16cid:durableId="2597DF67"/>
  <w16cid:commentId w16cid:paraId="58853049" w16cid:durableId="2597DF36"/>
  <w16cid:commentId w16cid:paraId="1F8BAE4F" w16cid:durableId="259C358B"/>
  <w16cid:commentId w16cid:paraId="19517C4D" w16cid:durableId="2597F49F"/>
  <w16cid:commentId w16cid:paraId="355B7954" w16cid:durableId="257D5E00"/>
  <w16cid:commentId w16cid:paraId="114A5C4B" w16cid:durableId="258BCEE9"/>
  <w16cid:commentId w16cid:paraId="5901121C" w16cid:durableId="2597E06E"/>
  <w16cid:commentId w16cid:paraId="517F1E32" w16cid:durableId="2597F4B5"/>
  <w16cid:commentId w16cid:paraId="2A48105B" w16cid:durableId="2597F4C3"/>
  <w16cid:commentId w16cid:paraId="12532C56" w16cid:durableId="2597EB13"/>
  <w16cid:commentId w16cid:paraId="2108FE67" w16cid:durableId="2597EC2C"/>
  <w16cid:commentId w16cid:paraId="394067DC" w16cid:durableId="2597EBFF"/>
  <w16cid:commentId w16cid:paraId="0ED1DFFE" w16cid:durableId="257D5DFF"/>
  <w16cid:commentId w16cid:paraId="35EFBA67" w16cid:durableId="2597EC7C"/>
  <w16cid:commentId w16cid:paraId="2BBEEE3A" w16cid:durableId="2597EC68"/>
  <w16cid:commentId w16cid:paraId="7DE7F146" w16cid:durableId="2597ECFA"/>
  <w16cid:commentId w16cid:paraId="248AC28E" w16cid:durableId="257D5DFE"/>
  <w16cid:commentId w16cid:paraId="083071A4" w16cid:durableId="2597F239"/>
  <w16cid:commentId w16cid:paraId="4336FF52" w16cid:durableId="2597F38C"/>
  <w16cid:commentId w16cid:paraId="115AE587" w16cid:durableId="2597F35E"/>
  <w16cid:commentId w16cid:paraId="6178C508" w16cid:durableId="257D3FCE"/>
  <w16cid:commentId w16cid:paraId="53631F4D" w16cid:durableId="2597F4E4"/>
  <w16cid:commentId w16cid:paraId="1924D6DC" w16cid:durableId="2597F401"/>
  <w16cid:commentId w16cid:paraId="57481442" w16cid:durableId="2565A8CB"/>
  <w16cid:commentId w16cid:paraId="0E00E1CA" w16cid:durableId="2565A8DF"/>
  <w16cid:commentId w16cid:paraId="1A9313E0" w16cid:durableId="2565A90B"/>
  <w16cid:commentId w16cid:paraId="301AF75B" w16cid:durableId="2565A997"/>
  <w16cid:commentId w16cid:paraId="128FD4BC" w16cid:durableId="24D78566"/>
  <w16cid:commentId w16cid:paraId="4FAD9B04" w16cid:durableId="24E903C7"/>
  <w16cid:commentId w16cid:paraId="6B8E0D69" w16cid:durableId="2565A9BD"/>
  <w16cid:commentId w16cid:paraId="5391B578" w16cid:durableId="25599968"/>
  <w16cid:commentId w16cid:paraId="1001F6FD" w16cid:durableId="2597E2B9"/>
  <w16cid:commentId w16cid:paraId="6EE17A5B" w16cid:durableId="24FF756F"/>
  <w16cid:commentId w16cid:paraId="25A325F8" w16cid:durableId="2597E30D"/>
  <w16cid:commentId w16cid:paraId="33360176" w16cid:durableId="24E90311"/>
  <w16cid:commentId w16cid:paraId="09D6A19D" w16cid:durableId="258282E4"/>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E45CDE" w14:textId="77777777" w:rsidR="000D3EBD" w:rsidRDefault="000D3EBD" w:rsidP="00FF3EF3">
      <w:pPr>
        <w:spacing w:line="240" w:lineRule="auto"/>
      </w:pPr>
      <w:r>
        <w:separator/>
      </w:r>
    </w:p>
  </w:endnote>
  <w:endnote w:type="continuationSeparator" w:id="0">
    <w:p w14:paraId="72CF4EA2" w14:textId="77777777" w:rsidR="000D3EBD" w:rsidRDefault="000D3EBD" w:rsidP="00FF3EF3">
      <w:pPr>
        <w:spacing w:line="240" w:lineRule="auto"/>
      </w:pPr>
      <w:r>
        <w:continuationSeparator/>
      </w:r>
    </w:p>
  </w:endnote>
  <w:endnote w:type="continuationNotice" w:id="1">
    <w:p w14:paraId="64A326A4" w14:textId="77777777" w:rsidR="000D3EBD" w:rsidRDefault="000D3EBD">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altName w:val="Corbel"/>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embedRegular r:id="rId1" w:fontKey="{F1412085-A558-4F69-A711-E427E3C31A03}"/>
    <w:embedBold r:id="rId2" w:fontKey="{220B2D4C-CDB1-4D8A-823F-A68763FF9FEE}"/>
    <w:embedItalic r:id="rId3" w:fontKey="{524CE217-AAD4-4354-8A34-404DE9743EBE}"/>
    <w:embedBoldItalic r:id="rId4" w:fontKey="{A76B03EB-4653-414B-A2A0-30C20F0964D6}"/>
  </w:font>
  <w:font w:name="BundesSans Office">
    <w:altName w:val="Calibri"/>
    <w:charset w:val="00"/>
    <w:family w:val="swiss"/>
    <w:pitch w:val="variable"/>
    <w:sig w:usb0="A00000BF" w:usb1="4000206B" w:usb2="00000000" w:usb3="00000000" w:csb0="00000093" w:csb1="00000000"/>
    <w:embedRegular r:id="rId5" w:fontKey="{DA1007F4-9310-4661-8EE8-6E1A2C9B9836}"/>
  </w:font>
  <w:font w:name="Minion Pro">
    <w:altName w:val="Cambria Math"/>
    <w:panose1 w:val="02040503050201020203"/>
    <w:charset w:val="00"/>
    <w:family w:val="roman"/>
    <w:notTrueType/>
    <w:pitch w:val="variable"/>
    <w:sig w:usb0="E00002AF" w:usb1="5000E07B" w:usb2="00000000" w:usb3="00000000" w:csb0="0000019F" w:csb1="00000000"/>
  </w:font>
  <w:font w:name="Myriad Pro Light">
    <w:altName w:val="Corbel"/>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embedRegular r:id="rId6" w:fontKey="{3DB80C80-A095-4516-8D11-B45195D3771D}"/>
    <w:embedBold r:id="rId7" w:fontKey="{418CEBA6-476F-4215-9B0A-EF5E345B0169}"/>
    <w:embedItalic r:id="rId8" w:fontKey="{968E2430-1B73-4E4B-88A4-27E9C59CC42B}"/>
  </w:font>
  <w:font w:name="Open Sans">
    <w:panose1 w:val="020B0606030504020204"/>
    <w:charset w:val="00"/>
    <w:family w:val="swiss"/>
    <w:pitch w:val="variable"/>
    <w:sig w:usb0="E00002EF" w:usb1="4000205B" w:usb2="00000028" w:usb3="00000000" w:csb0="0000019F" w:csb1="00000000"/>
    <w:embedRegular r:id="rId9" w:fontKey="{5E374A19-4D7C-4B46-8282-89557FEF24CD}"/>
  </w:font>
  <w:font w:name="Trebuchet MS">
    <w:altName w:val="Trebuchet MS"/>
    <w:panose1 w:val="020B0603020202020204"/>
    <w:charset w:val="00"/>
    <w:family w:val="swiss"/>
    <w:pitch w:val="variable"/>
    <w:sig w:usb0="00000687" w:usb1="00000000" w:usb2="00000000" w:usb3="00000000" w:csb0="0000009F" w:csb1="00000000"/>
    <w:embedRegular r:id="rId10" w:fontKey="{7B93270D-9373-43BA-9664-AC544A1102C1}"/>
  </w:font>
  <w:font w:name="Minion Pro SmBd">
    <w:altName w:val="Cambria"/>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FA8D318A-7983-45A3-B8A8-FE5F0269145B}"/>
  </w:font>
  <w:font w:name="Arial Narrow">
    <w:panose1 w:val="020B0606020202030204"/>
    <w:charset w:val="00"/>
    <w:family w:val="swiss"/>
    <w:pitch w:val="variable"/>
    <w:sig w:usb0="00000287" w:usb1="00000800" w:usb2="00000000" w:usb3="00000000" w:csb0="0000009F" w:csb1="00000000"/>
    <w:embedRegular r:id="rId12" w:fontKey="{250F962C-D138-4BBF-8F22-FE079FA4272C}"/>
  </w:font>
  <w:font w:name="Segoe UI">
    <w:panose1 w:val="020B0502040204020203"/>
    <w:charset w:val="00"/>
    <w:family w:val="swiss"/>
    <w:pitch w:val="variable"/>
    <w:sig w:usb0="E4002EFF" w:usb1="C000E47F" w:usb2="00000009" w:usb3="00000000" w:csb0="000001FF" w:csb1="00000000"/>
    <w:embedRegular r:id="rId13" w:fontKey="{22C15790-5ECF-4536-83E0-C589DDA83ECC}"/>
  </w:font>
  <w:font w:name="Corbel">
    <w:panose1 w:val="020B0503020204020204"/>
    <w:charset w:val="00"/>
    <w:family w:val="swiss"/>
    <w:pitch w:val="variable"/>
    <w:sig w:usb0="A00002EF" w:usb1="4000A44B" w:usb2="00000000" w:usb3="00000000" w:csb0="0000019F" w:csb1="00000000"/>
    <w:embedRegular r:id="rId14" w:fontKey="{27507763-F162-4819-A07E-EAAAF380B3F1}"/>
  </w:font>
  <w:font w:name="Cambria Math">
    <w:panose1 w:val="02040503050406030204"/>
    <w:charset w:val="00"/>
    <w:family w:val="roman"/>
    <w:pitch w:val="variable"/>
    <w:sig w:usb0="E00006FF" w:usb1="420024FF" w:usb2="02000000" w:usb3="00000000" w:csb0="0000019F" w:csb1="00000000"/>
    <w:embedRegular r:id="rId15" w:fontKey="{18062458-5EBE-435F-B3EC-746B71601635}"/>
    <w:embedItalic r:id="rId16" w:fontKey="{93EF6945-0F51-412C-B2DD-8C8C3AE0E273}"/>
  </w:font>
  <w:font w:name="Segoe UI Emoji">
    <w:panose1 w:val="020B0502040204020203"/>
    <w:charset w:val="00"/>
    <w:family w:val="swiss"/>
    <w:pitch w:val="variable"/>
    <w:sig w:usb0="00000003" w:usb1="02000000" w:usb2="00000000" w:usb3="00000000" w:csb0="00000001" w:csb1="00000000"/>
    <w:embedRegular r:id="rId17" w:fontKey="{042A42EE-B4B4-4F7B-B5B7-F9CD65EE8BE9}"/>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871883" w14:paraId="2D874EBC" w14:textId="77777777" w:rsidTr="1E305A1F">
      <w:tc>
        <w:tcPr>
          <w:tcW w:w="3020" w:type="dxa"/>
        </w:tcPr>
        <w:p w14:paraId="66C52978" w14:textId="08550087" w:rsidR="00871883" w:rsidRDefault="00871883" w:rsidP="1E305A1F">
          <w:pPr>
            <w:pStyle w:val="Kopfzeile"/>
            <w:ind w:left="-115"/>
            <w:jc w:val="left"/>
            <w:rPr>
              <w:rFonts w:eastAsia="Calibri"/>
              <w:szCs w:val="20"/>
            </w:rPr>
          </w:pPr>
        </w:p>
      </w:tc>
      <w:tc>
        <w:tcPr>
          <w:tcW w:w="3020" w:type="dxa"/>
        </w:tcPr>
        <w:p w14:paraId="22018214" w14:textId="6F85E6DB" w:rsidR="00871883" w:rsidRDefault="00871883" w:rsidP="1E305A1F">
          <w:pPr>
            <w:pStyle w:val="Kopfzeile"/>
            <w:jc w:val="center"/>
            <w:rPr>
              <w:rFonts w:eastAsia="Calibri"/>
              <w:szCs w:val="20"/>
            </w:rPr>
          </w:pPr>
        </w:p>
      </w:tc>
      <w:tc>
        <w:tcPr>
          <w:tcW w:w="3020" w:type="dxa"/>
        </w:tcPr>
        <w:p w14:paraId="1BEAF752" w14:textId="6EFABA53" w:rsidR="00871883" w:rsidRDefault="00871883" w:rsidP="1E305A1F">
          <w:pPr>
            <w:pStyle w:val="Kopfzeile"/>
            <w:ind w:right="-115"/>
            <w:jc w:val="right"/>
            <w:rPr>
              <w:rFonts w:eastAsia="Calibri"/>
              <w:szCs w:val="20"/>
            </w:rPr>
          </w:pPr>
        </w:p>
      </w:tc>
    </w:tr>
  </w:tbl>
  <w:p w14:paraId="29CB584F" w14:textId="1D9896AA" w:rsidR="00871883" w:rsidRDefault="00871883" w:rsidP="1E305A1F">
    <w:pPr>
      <w:pStyle w:val="Fuzeile"/>
      <w:rPr>
        <w:rFonts w:eastAsia="Calibri"/>
        <w:szCs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821"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822">
        <w:tblGrid>
          <w:gridCol w:w="3020"/>
          <w:gridCol w:w="3020"/>
          <w:gridCol w:w="3020"/>
        </w:tblGrid>
      </w:tblGridChange>
    </w:tblGrid>
    <w:tr w:rsidR="00871883" w14:paraId="11DF1B11" w14:textId="77777777" w:rsidTr="4C11F93A">
      <w:tc>
        <w:tcPr>
          <w:tcW w:w="3020" w:type="dxa"/>
          <w:tcPrChange w:id="1823" w:author="Guest User" w:date="2022-01-04T12:15:00Z">
            <w:tcPr>
              <w:tcW w:w="3020" w:type="dxa"/>
            </w:tcPr>
          </w:tcPrChange>
        </w:tcPr>
        <w:p w14:paraId="3DDA5661" w14:textId="32C2233E" w:rsidR="00871883" w:rsidRDefault="00871883">
          <w:pPr>
            <w:pStyle w:val="Kopfzeile"/>
            <w:ind w:left="-115"/>
            <w:jc w:val="left"/>
            <w:rPr>
              <w:rFonts w:eastAsia="Calibri"/>
              <w:szCs w:val="20"/>
            </w:rPr>
            <w:pPrChange w:id="1824" w:author="Guest User" w:date="2022-01-04T12:15:00Z">
              <w:pPr/>
            </w:pPrChange>
          </w:pPr>
        </w:p>
      </w:tc>
      <w:tc>
        <w:tcPr>
          <w:tcW w:w="3020" w:type="dxa"/>
          <w:tcPrChange w:id="1825" w:author="Guest User" w:date="2022-01-04T12:15:00Z">
            <w:tcPr>
              <w:tcW w:w="3020" w:type="dxa"/>
            </w:tcPr>
          </w:tcPrChange>
        </w:tcPr>
        <w:p w14:paraId="790F0755" w14:textId="790229C2" w:rsidR="00871883" w:rsidRDefault="00871883">
          <w:pPr>
            <w:pStyle w:val="Kopfzeile"/>
            <w:jc w:val="center"/>
            <w:rPr>
              <w:rFonts w:eastAsia="Calibri"/>
              <w:szCs w:val="20"/>
            </w:rPr>
            <w:pPrChange w:id="1826" w:author="Guest User" w:date="2022-01-04T12:15:00Z">
              <w:pPr/>
            </w:pPrChange>
          </w:pPr>
        </w:p>
      </w:tc>
      <w:tc>
        <w:tcPr>
          <w:tcW w:w="3020" w:type="dxa"/>
          <w:tcPrChange w:id="1827" w:author="Guest User" w:date="2022-01-04T12:15:00Z">
            <w:tcPr>
              <w:tcW w:w="3020" w:type="dxa"/>
            </w:tcPr>
          </w:tcPrChange>
        </w:tcPr>
        <w:p w14:paraId="74451C67" w14:textId="773D9C7C" w:rsidR="00871883" w:rsidRDefault="00871883">
          <w:pPr>
            <w:pStyle w:val="Kopfzeile"/>
            <w:ind w:right="-115"/>
            <w:jc w:val="right"/>
            <w:rPr>
              <w:rFonts w:eastAsia="Calibri"/>
              <w:szCs w:val="20"/>
            </w:rPr>
            <w:pPrChange w:id="1828" w:author="Guest User" w:date="2022-01-04T12:15:00Z">
              <w:pPr/>
            </w:pPrChange>
          </w:pPr>
        </w:p>
      </w:tc>
    </w:tr>
  </w:tbl>
  <w:p w14:paraId="5E3AD812" w14:textId="01C9CD00" w:rsidR="00871883" w:rsidRDefault="00871883">
    <w:pPr>
      <w:pStyle w:val="Fuzeile"/>
      <w:rPr>
        <w:rFonts w:eastAsia="Calibri"/>
        <w:szCs w:val="20"/>
      </w:rPr>
      <w:pPrChange w:id="1829" w:author="Guest User" w:date="2022-01-04T12:15:00Z">
        <w:pPr/>
      </w:pPrChan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687"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2688">
        <w:tblGrid>
          <w:gridCol w:w="3020"/>
          <w:gridCol w:w="3020"/>
          <w:gridCol w:w="3020"/>
        </w:tblGrid>
      </w:tblGridChange>
    </w:tblGrid>
    <w:tr w:rsidR="00871883" w14:paraId="7BD9F6D9" w14:textId="77777777" w:rsidTr="4C11F93A">
      <w:tc>
        <w:tcPr>
          <w:tcW w:w="3020" w:type="dxa"/>
          <w:tcPrChange w:id="2689" w:author="Guest User" w:date="2022-01-04T12:15:00Z">
            <w:tcPr>
              <w:tcW w:w="3020" w:type="dxa"/>
            </w:tcPr>
          </w:tcPrChange>
        </w:tcPr>
        <w:p w14:paraId="25E90192" w14:textId="7FEC3E43" w:rsidR="00871883" w:rsidRDefault="00871883">
          <w:pPr>
            <w:pStyle w:val="Kopfzeile"/>
            <w:ind w:left="-115"/>
            <w:jc w:val="left"/>
            <w:rPr>
              <w:rFonts w:eastAsia="Calibri"/>
              <w:szCs w:val="20"/>
            </w:rPr>
            <w:pPrChange w:id="2690" w:author="Guest User" w:date="2022-01-04T12:15:00Z">
              <w:pPr/>
            </w:pPrChange>
          </w:pPr>
        </w:p>
      </w:tc>
      <w:tc>
        <w:tcPr>
          <w:tcW w:w="3020" w:type="dxa"/>
          <w:tcPrChange w:id="2691" w:author="Guest User" w:date="2022-01-04T12:15:00Z">
            <w:tcPr>
              <w:tcW w:w="3020" w:type="dxa"/>
            </w:tcPr>
          </w:tcPrChange>
        </w:tcPr>
        <w:p w14:paraId="0AB6333B" w14:textId="55835857" w:rsidR="00871883" w:rsidRDefault="00871883">
          <w:pPr>
            <w:pStyle w:val="Kopfzeile"/>
            <w:jc w:val="center"/>
            <w:rPr>
              <w:rFonts w:eastAsia="Calibri"/>
              <w:szCs w:val="20"/>
            </w:rPr>
            <w:pPrChange w:id="2692" w:author="Guest User" w:date="2022-01-04T12:15:00Z">
              <w:pPr/>
            </w:pPrChange>
          </w:pPr>
        </w:p>
      </w:tc>
      <w:tc>
        <w:tcPr>
          <w:tcW w:w="3020" w:type="dxa"/>
          <w:tcPrChange w:id="2693" w:author="Guest User" w:date="2022-01-04T12:15:00Z">
            <w:tcPr>
              <w:tcW w:w="3020" w:type="dxa"/>
            </w:tcPr>
          </w:tcPrChange>
        </w:tcPr>
        <w:p w14:paraId="08D76B90" w14:textId="0D90B021" w:rsidR="00871883" w:rsidRDefault="00871883">
          <w:pPr>
            <w:pStyle w:val="Kopfzeile"/>
            <w:ind w:right="-115"/>
            <w:jc w:val="right"/>
            <w:rPr>
              <w:rFonts w:eastAsia="Calibri"/>
              <w:szCs w:val="20"/>
            </w:rPr>
            <w:pPrChange w:id="2694" w:author="Guest User" w:date="2022-01-04T12:15:00Z">
              <w:pPr/>
            </w:pPrChange>
          </w:pPr>
        </w:p>
      </w:tc>
    </w:tr>
  </w:tbl>
  <w:p w14:paraId="0E997DEA" w14:textId="39D2E982" w:rsidR="00871883" w:rsidRDefault="00871883">
    <w:pPr>
      <w:pStyle w:val="Fuzeile"/>
      <w:rPr>
        <w:rFonts w:eastAsia="Calibri"/>
        <w:szCs w:val="20"/>
      </w:rPr>
      <w:pPrChange w:id="2695" w:author="Guest User" w:date="2022-01-04T12:15: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3">
        <w:tblGrid>
          <w:gridCol w:w="3020"/>
          <w:gridCol w:w="3020"/>
          <w:gridCol w:w="3020"/>
        </w:tblGrid>
      </w:tblGridChange>
    </w:tblGrid>
    <w:tr w:rsidR="00871883" w14:paraId="5E651D7F" w14:textId="77777777" w:rsidTr="4C11F93A">
      <w:tc>
        <w:tcPr>
          <w:tcW w:w="3020" w:type="dxa"/>
          <w:tcPrChange w:id="4" w:author="Guest User" w:date="2022-01-04T12:15:00Z">
            <w:tcPr>
              <w:tcW w:w="3020" w:type="dxa"/>
            </w:tcPr>
          </w:tcPrChange>
        </w:tcPr>
        <w:p w14:paraId="33F21470" w14:textId="7BF7DF2C" w:rsidR="00871883" w:rsidRDefault="00871883">
          <w:pPr>
            <w:pStyle w:val="Kopfzeile"/>
            <w:ind w:left="-115"/>
            <w:jc w:val="left"/>
            <w:rPr>
              <w:rFonts w:eastAsia="Calibri"/>
              <w:szCs w:val="20"/>
            </w:rPr>
            <w:pPrChange w:id="5" w:author="Guest User" w:date="2022-01-04T12:15:00Z">
              <w:pPr/>
            </w:pPrChange>
          </w:pPr>
        </w:p>
      </w:tc>
      <w:tc>
        <w:tcPr>
          <w:tcW w:w="3020" w:type="dxa"/>
          <w:tcPrChange w:id="6" w:author="Guest User" w:date="2022-01-04T12:15:00Z">
            <w:tcPr>
              <w:tcW w:w="3020" w:type="dxa"/>
            </w:tcPr>
          </w:tcPrChange>
        </w:tcPr>
        <w:p w14:paraId="7DFC0A22" w14:textId="134A76F4" w:rsidR="00871883" w:rsidRDefault="00871883">
          <w:pPr>
            <w:pStyle w:val="Kopfzeile"/>
            <w:jc w:val="center"/>
            <w:rPr>
              <w:rFonts w:eastAsia="Calibri"/>
              <w:szCs w:val="20"/>
            </w:rPr>
            <w:pPrChange w:id="7" w:author="Guest User" w:date="2022-01-04T12:15:00Z">
              <w:pPr/>
            </w:pPrChange>
          </w:pPr>
        </w:p>
      </w:tc>
      <w:tc>
        <w:tcPr>
          <w:tcW w:w="3020" w:type="dxa"/>
          <w:tcPrChange w:id="8" w:author="Guest User" w:date="2022-01-04T12:15:00Z">
            <w:tcPr>
              <w:tcW w:w="3020" w:type="dxa"/>
            </w:tcPr>
          </w:tcPrChange>
        </w:tcPr>
        <w:p w14:paraId="3CBA05B1" w14:textId="7470987F" w:rsidR="00871883" w:rsidRDefault="00871883">
          <w:pPr>
            <w:pStyle w:val="Kopfzeile"/>
            <w:ind w:right="-115"/>
            <w:jc w:val="right"/>
            <w:rPr>
              <w:rFonts w:eastAsia="Calibri"/>
              <w:szCs w:val="20"/>
            </w:rPr>
            <w:pPrChange w:id="9" w:author="Guest User" w:date="2022-01-04T12:15:00Z">
              <w:pPr/>
            </w:pPrChange>
          </w:pPr>
        </w:p>
      </w:tc>
    </w:tr>
  </w:tbl>
  <w:p w14:paraId="4A6C33BF" w14:textId="66E1A09A" w:rsidR="00871883" w:rsidRDefault="00871883">
    <w:pPr>
      <w:pStyle w:val="Fuzeile"/>
      <w:rPr>
        <w:rFonts w:eastAsia="Calibri"/>
        <w:szCs w:val="20"/>
      </w:rPr>
      <w:pPrChange w:id="10" w:author="Guest User" w:date="2022-01-04T12:15:00Z">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871883" w14:paraId="5EF6C691" w14:textId="77777777" w:rsidTr="1E305A1F">
      <w:tc>
        <w:tcPr>
          <w:tcW w:w="3020" w:type="dxa"/>
        </w:tcPr>
        <w:p w14:paraId="5BC6DE1D" w14:textId="26F42848" w:rsidR="00871883" w:rsidRDefault="00871883" w:rsidP="1E305A1F">
          <w:pPr>
            <w:pStyle w:val="Kopfzeile"/>
            <w:ind w:left="-115"/>
            <w:jc w:val="left"/>
            <w:rPr>
              <w:rFonts w:eastAsia="Calibri"/>
              <w:szCs w:val="20"/>
            </w:rPr>
          </w:pPr>
        </w:p>
      </w:tc>
      <w:tc>
        <w:tcPr>
          <w:tcW w:w="3020" w:type="dxa"/>
        </w:tcPr>
        <w:p w14:paraId="1602B7CF" w14:textId="3AD963F7" w:rsidR="00871883" w:rsidRDefault="00871883" w:rsidP="1E305A1F">
          <w:pPr>
            <w:pStyle w:val="Kopfzeile"/>
            <w:jc w:val="center"/>
            <w:rPr>
              <w:rFonts w:eastAsia="Calibri"/>
              <w:szCs w:val="20"/>
            </w:rPr>
          </w:pPr>
        </w:p>
      </w:tc>
      <w:tc>
        <w:tcPr>
          <w:tcW w:w="3020" w:type="dxa"/>
        </w:tcPr>
        <w:p w14:paraId="7C0130E9" w14:textId="56907332" w:rsidR="00871883" w:rsidRDefault="00871883" w:rsidP="1E305A1F">
          <w:pPr>
            <w:pStyle w:val="Kopfzeile"/>
            <w:ind w:right="-115"/>
            <w:jc w:val="right"/>
            <w:rPr>
              <w:rFonts w:eastAsia="Calibri"/>
              <w:szCs w:val="20"/>
            </w:rPr>
          </w:pPr>
        </w:p>
      </w:tc>
    </w:tr>
  </w:tbl>
  <w:p w14:paraId="03DF87C3" w14:textId="2A7FBE3C" w:rsidR="00871883" w:rsidRDefault="00871883" w:rsidP="1E305A1F">
    <w:pPr>
      <w:pStyle w:val="Fuzeile"/>
      <w:rPr>
        <w:rFonts w:eastAsia="Calibri"/>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4">
        <w:tblGrid>
          <w:gridCol w:w="3020"/>
          <w:gridCol w:w="3020"/>
          <w:gridCol w:w="3020"/>
        </w:tblGrid>
      </w:tblGridChange>
    </w:tblGrid>
    <w:tr w:rsidR="00871883" w14:paraId="5042532B" w14:textId="77777777" w:rsidTr="4C11F93A">
      <w:tc>
        <w:tcPr>
          <w:tcW w:w="3020" w:type="dxa"/>
          <w:tcPrChange w:id="15" w:author="Guest User" w:date="2022-01-04T12:15:00Z">
            <w:tcPr>
              <w:tcW w:w="3020" w:type="dxa"/>
            </w:tcPr>
          </w:tcPrChange>
        </w:tcPr>
        <w:p w14:paraId="4141C266" w14:textId="5AEAAF98" w:rsidR="00871883" w:rsidRDefault="00871883">
          <w:pPr>
            <w:pStyle w:val="Kopfzeile"/>
            <w:ind w:left="-115"/>
            <w:jc w:val="left"/>
            <w:rPr>
              <w:rFonts w:eastAsia="Calibri"/>
              <w:szCs w:val="20"/>
            </w:rPr>
            <w:pPrChange w:id="16" w:author="Guest User" w:date="2022-01-04T12:15:00Z">
              <w:pPr/>
            </w:pPrChange>
          </w:pPr>
        </w:p>
      </w:tc>
      <w:tc>
        <w:tcPr>
          <w:tcW w:w="3020" w:type="dxa"/>
          <w:tcPrChange w:id="17" w:author="Guest User" w:date="2022-01-04T12:15:00Z">
            <w:tcPr>
              <w:tcW w:w="3020" w:type="dxa"/>
            </w:tcPr>
          </w:tcPrChange>
        </w:tcPr>
        <w:p w14:paraId="55C86570" w14:textId="4CBE5E5F" w:rsidR="00871883" w:rsidRDefault="00871883">
          <w:pPr>
            <w:pStyle w:val="Kopfzeile"/>
            <w:jc w:val="center"/>
            <w:rPr>
              <w:rFonts w:eastAsia="Calibri"/>
              <w:szCs w:val="20"/>
            </w:rPr>
            <w:pPrChange w:id="18" w:author="Guest User" w:date="2022-01-04T12:15:00Z">
              <w:pPr/>
            </w:pPrChange>
          </w:pPr>
        </w:p>
      </w:tc>
      <w:tc>
        <w:tcPr>
          <w:tcW w:w="3020" w:type="dxa"/>
          <w:tcPrChange w:id="19" w:author="Guest User" w:date="2022-01-04T12:15:00Z">
            <w:tcPr>
              <w:tcW w:w="3020" w:type="dxa"/>
            </w:tcPr>
          </w:tcPrChange>
        </w:tcPr>
        <w:p w14:paraId="51C4BA4D" w14:textId="5977CF66" w:rsidR="00871883" w:rsidRDefault="00871883">
          <w:pPr>
            <w:pStyle w:val="Kopfzeile"/>
            <w:ind w:right="-115"/>
            <w:jc w:val="right"/>
            <w:rPr>
              <w:rFonts w:eastAsia="Calibri"/>
              <w:szCs w:val="20"/>
            </w:rPr>
            <w:pPrChange w:id="20" w:author="Guest User" w:date="2022-01-04T12:15:00Z">
              <w:pPr/>
            </w:pPrChange>
          </w:pPr>
        </w:p>
      </w:tc>
    </w:tr>
  </w:tbl>
  <w:p w14:paraId="2EF003F5" w14:textId="2A831014" w:rsidR="00871883" w:rsidRDefault="00871883">
    <w:pPr>
      <w:pStyle w:val="Fuzeile"/>
      <w:rPr>
        <w:rFonts w:eastAsia="Calibri"/>
        <w:szCs w:val="20"/>
      </w:rPr>
      <w:pPrChange w:id="21" w:author="Guest User" w:date="2022-01-04T12:15:00Z">
        <w:pPr/>
      </w:pPrChan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2167D7E8" w:rsidR="00871883" w:rsidRPr="007D720E" w:rsidRDefault="00871883"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8240"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adec="http://schemas.microsoft.com/office/drawing/2017/decorative" xmlns:a="http://schemas.openxmlformats.org/drawingml/2006/main" xmlns:w16sdtdh="http://schemas.microsoft.com/office/word/2020/wordml/sdtdatahash" xmlns:w16="http://schemas.microsoft.com/office/word/2018/wordml" xmlns:w16cex="http://schemas.microsoft.com/office/word/2018/wordml/cex">
          <w:pict w14:anchorId="3F9EC8CA">
            <v:line id="Gerader Verbinder 11" style="position:absolute;z-index:25165926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alt="&quot;&quot;" o:spid="_x0000_s1026" strokecolor="gray [1629]" strokeweight=".5pt" from="70.9pt,771.1pt" to="524.45pt,771.1pt" w14:anchorId="7580F56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">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883811" w:rsidRPr="00883811">
      <w:rPr>
        <w:b/>
        <w:bCs/>
        <w:noProof/>
        <w:color w:val="595959" w:themeColor="text1" w:themeTint="A6"/>
        <w:sz w:val="16"/>
        <w:szCs w:val="16"/>
      </w:rPr>
      <w:t>Bewertungs-Matrix zu Holz-Beton-Deckensystemen</w:t>
    </w:r>
    <w:r w:rsidR="00883811">
      <w:rPr>
        <w:noProof/>
        <w:color w:val="595959" w:themeColor="text1" w:themeTint="A6"/>
        <w:sz w:val="16"/>
        <w:szCs w:val="16"/>
      </w:rPr>
      <w:t xml:space="preserve"> in Hinblick auf die konstruktive Ausführung</w:t>
    </w:r>
    <w:r w:rsidRPr="007D720E">
      <w:rPr>
        <w:noProof/>
        <w:color w:val="595959" w:themeColor="text1" w:themeTint="A6"/>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66"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67">
        <w:tblGrid>
          <w:gridCol w:w="3020"/>
          <w:gridCol w:w="3020"/>
          <w:gridCol w:w="3020"/>
        </w:tblGrid>
      </w:tblGridChange>
    </w:tblGrid>
    <w:tr w:rsidR="00871883" w14:paraId="1CECC33C" w14:textId="77777777" w:rsidTr="4C11F93A">
      <w:tc>
        <w:tcPr>
          <w:tcW w:w="3020" w:type="dxa"/>
          <w:tcPrChange w:id="68" w:author="Guest User" w:date="2022-01-04T12:15:00Z">
            <w:tcPr>
              <w:tcW w:w="3020" w:type="dxa"/>
            </w:tcPr>
          </w:tcPrChange>
        </w:tcPr>
        <w:p w14:paraId="380CCA19" w14:textId="529175ED" w:rsidR="00871883" w:rsidRDefault="00871883">
          <w:pPr>
            <w:pStyle w:val="Kopfzeile"/>
            <w:ind w:left="-115"/>
            <w:jc w:val="left"/>
            <w:rPr>
              <w:rFonts w:eastAsia="Calibri"/>
              <w:szCs w:val="20"/>
            </w:rPr>
            <w:pPrChange w:id="69" w:author="Guest User" w:date="2022-01-04T12:15:00Z">
              <w:pPr/>
            </w:pPrChange>
          </w:pPr>
        </w:p>
      </w:tc>
      <w:tc>
        <w:tcPr>
          <w:tcW w:w="3020" w:type="dxa"/>
          <w:tcPrChange w:id="70" w:author="Guest User" w:date="2022-01-04T12:15:00Z">
            <w:tcPr>
              <w:tcW w:w="3020" w:type="dxa"/>
            </w:tcPr>
          </w:tcPrChange>
        </w:tcPr>
        <w:p w14:paraId="63B8D7CE" w14:textId="4DAF75F0" w:rsidR="00871883" w:rsidRDefault="00871883">
          <w:pPr>
            <w:pStyle w:val="Kopfzeile"/>
            <w:jc w:val="center"/>
            <w:rPr>
              <w:rFonts w:eastAsia="Calibri"/>
              <w:szCs w:val="20"/>
            </w:rPr>
            <w:pPrChange w:id="71" w:author="Guest User" w:date="2022-01-04T12:15:00Z">
              <w:pPr/>
            </w:pPrChange>
          </w:pPr>
        </w:p>
      </w:tc>
      <w:tc>
        <w:tcPr>
          <w:tcW w:w="3020" w:type="dxa"/>
          <w:tcPrChange w:id="72" w:author="Guest User" w:date="2022-01-04T12:15:00Z">
            <w:tcPr>
              <w:tcW w:w="3020" w:type="dxa"/>
            </w:tcPr>
          </w:tcPrChange>
        </w:tcPr>
        <w:p w14:paraId="723E028D" w14:textId="740BF5FF" w:rsidR="00871883" w:rsidRDefault="00871883">
          <w:pPr>
            <w:pStyle w:val="Kopfzeile"/>
            <w:ind w:right="-115"/>
            <w:jc w:val="right"/>
            <w:rPr>
              <w:rFonts w:eastAsia="Calibri"/>
              <w:szCs w:val="20"/>
            </w:rPr>
            <w:pPrChange w:id="73" w:author="Guest User" w:date="2022-01-04T12:15:00Z">
              <w:pPr/>
            </w:pPrChange>
          </w:pPr>
        </w:p>
      </w:tc>
    </w:tr>
  </w:tbl>
  <w:p w14:paraId="4F6D4B59" w14:textId="141AF39A" w:rsidR="00871883" w:rsidRDefault="00871883">
    <w:pPr>
      <w:pStyle w:val="Fuzeile"/>
      <w:rPr>
        <w:rFonts w:eastAsia="Calibri"/>
        <w:szCs w:val="20"/>
      </w:rPr>
      <w:pPrChange w:id="74" w:author="Guest User" w:date="2022-01-04T12:15:00Z">
        <w:pPr/>
      </w:pPrChan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13105" w14:textId="12BA7504" w:rsidR="00871883" w:rsidRPr="00DD0062" w:rsidRDefault="00871883"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separate"/>
    </w:r>
    <w:r w:rsidR="00343DC3">
      <w:rPr>
        <w:noProof/>
        <w:color w:val="595959" w:themeColor="text1" w:themeTint="A6"/>
        <w:sz w:val="16"/>
        <w:szCs w:val="16"/>
      </w:rPr>
      <w:t>Literaturverzeichnis</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58243" behindDoc="0" locked="0" layoutInCell="1" allowOverlap="1" wp14:anchorId="35DC708D" wp14:editId="4F3D6361">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xmlns:adec="http://schemas.microsoft.com/office/drawing/2017/decorative" xmlns:a="http://schemas.openxmlformats.org/drawingml/2006/main" xmlns:w16sdtdh="http://schemas.microsoft.com/office/word/2020/wordml/sdtdatahash" xmlns:w16="http://schemas.microsoft.com/office/word/2018/wordml" xmlns:w16cex="http://schemas.microsoft.com/office/word/2018/wordml/cex">
          <w:pict w14:anchorId="5A59ED40">
            <v:line id="Gerader Verbinder 9" style="position:absolute;z-index:25166438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alt="&quot;&quot;" o:spid="_x0000_s1026" strokecolor="gray [1629]" strokeweight=".5pt" from="70.9pt,771.1pt" to="524.45pt,771.1pt" w14:anchorId="549F51F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">
              <v:stroke joinstyle="miter"/>
              <w10:wrap anchorx="page" anchory="page"/>
            </v:lin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60"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561">
        <w:tblGrid>
          <w:gridCol w:w="3020"/>
          <w:gridCol w:w="3020"/>
          <w:gridCol w:w="3020"/>
        </w:tblGrid>
      </w:tblGridChange>
    </w:tblGrid>
    <w:tr w:rsidR="00871883" w14:paraId="1B25B7DC" w14:textId="77777777" w:rsidTr="4C11F93A">
      <w:tc>
        <w:tcPr>
          <w:tcW w:w="3020" w:type="dxa"/>
          <w:tcPrChange w:id="562" w:author="Guest User" w:date="2022-01-04T12:15:00Z">
            <w:tcPr>
              <w:tcW w:w="3020" w:type="dxa"/>
            </w:tcPr>
          </w:tcPrChange>
        </w:tcPr>
        <w:p w14:paraId="7B84F303" w14:textId="396509B4" w:rsidR="00871883" w:rsidRDefault="00871883">
          <w:pPr>
            <w:pStyle w:val="Kopfzeile"/>
            <w:ind w:left="-115"/>
            <w:jc w:val="left"/>
            <w:rPr>
              <w:rFonts w:eastAsia="Calibri"/>
              <w:szCs w:val="20"/>
            </w:rPr>
            <w:pPrChange w:id="563" w:author="Guest User" w:date="2022-01-04T12:15:00Z">
              <w:pPr/>
            </w:pPrChange>
          </w:pPr>
        </w:p>
      </w:tc>
      <w:tc>
        <w:tcPr>
          <w:tcW w:w="3020" w:type="dxa"/>
          <w:tcPrChange w:id="564" w:author="Guest User" w:date="2022-01-04T12:15:00Z">
            <w:tcPr>
              <w:tcW w:w="3020" w:type="dxa"/>
            </w:tcPr>
          </w:tcPrChange>
        </w:tcPr>
        <w:p w14:paraId="00CF7C0D" w14:textId="4FC1F2E1" w:rsidR="00871883" w:rsidRDefault="00871883">
          <w:pPr>
            <w:pStyle w:val="Kopfzeile"/>
            <w:jc w:val="center"/>
            <w:rPr>
              <w:rFonts w:eastAsia="Calibri"/>
              <w:szCs w:val="20"/>
            </w:rPr>
            <w:pPrChange w:id="565" w:author="Guest User" w:date="2022-01-04T12:15:00Z">
              <w:pPr/>
            </w:pPrChange>
          </w:pPr>
        </w:p>
      </w:tc>
      <w:tc>
        <w:tcPr>
          <w:tcW w:w="3020" w:type="dxa"/>
          <w:tcPrChange w:id="566" w:author="Guest User" w:date="2022-01-04T12:15:00Z">
            <w:tcPr>
              <w:tcW w:w="3020" w:type="dxa"/>
            </w:tcPr>
          </w:tcPrChange>
        </w:tcPr>
        <w:p w14:paraId="103230F8" w14:textId="52EB38CD" w:rsidR="00871883" w:rsidRDefault="00871883">
          <w:pPr>
            <w:pStyle w:val="Kopfzeile"/>
            <w:ind w:right="-115"/>
            <w:jc w:val="right"/>
            <w:rPr>
              <w:rFonts w:eastAsia="Calibri"/>
              <w:szCs w:val="20"/>
            </w:rPr>
            <w:pPrChange w:id="567" w:author="Guest User" w:date="2022-01-04T12:15:00Z">
              <w:pPr/>
            </w:pPrChange>
          </w:pPr>
        </w:p>
      </w:tc>
    </w:tr>
  </w:tbl>
  <w:p w14:paraId="7B61DACB" w14:textId="2EBEB934" w:rsidR="00871883" w:rsidRDefault="00871883">
    <w:pPr>
      <w:pStyle w:val="Fuzeile"/>
      <w:rPr>
        <w:rFonts w:eastAsia="Calibri"/>
        <w:szCs w:val="20"/>
      </w:rPr>
      <w:pPrChange w:id="568" w:author="Guest User" w:date="2022-01-04T12:15:00Z">
        <w:pPr/>
      </w:pPrChan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71" w:author="Guest User" w:date="2022-01-04T12:15:00Z">
        <w:tblPr>
          <w:tblStyle w:val="Tabellenraster"/>
          <w:tblW w:w="0" w:type="nil"/>
          <w:tblLayout w:type="fixed"/>
          <w:tblLook w:val="06A0" w:firstRow="1" w:lastRow="0" w:firstColumn="1" w:lastColumn="0" w:noHBand="1" w:noVBand="1"/>
        </w:tblPr>
      </w:tblPrChange>
    </w:tblPr>
    <w:tblGrid>
      <w:gridCol w:w="4475"/>
      <w:gridCol w:w="4475"/>
      <w:gridCol w:w="4475"/>
      <w:tblGridChange w:id="572">
        <w:tblGrid>
          <w:gridCol w:w="4475"/>
          <w:gridCol w:w="4475"/>
          <w:gridCol w:w="4475"/>
        </w:tblGrid>
      </w:tblGridChange>
    </w:tblGrid>
    <w:tr w:rsidR="00871883" w14:paraId="69446100" w14:textId="77777777" w:rsidTr="4C11F93A">
      <w:tc>
        <w:tcPr>
          <w:tcW w:w="4475" w:type="dxa"/>
          <w:tcPrChange w:id="573" w:author="Guest User" w:date="2022-01-04T12:15:00Z">
            <w:tcPr>
              <w:tcW w:w="4475" w:type="dxa"/>
            </w:tcPr>
          </w:tcPrChange>
        </w:tcPr>
        <w:p w14:paraId="468321D1" w14:textId="67348092" w:rsidR="00871883" w:rsidRDefault="00871883">
          <w:pPr>
            <w:pStyle w:val="Kopfzeile"/>
            <w:ind w:left="-115"/>
            <w:jc w:val="left"/>
            <w:rPr>
              <w:rFonts w:eastAsia="Calibri"/>
              <w:szCs w:val="20"/>
            </w:rPr>
            <w:pPrChange w:id="574" w:author="Guest User" w:date="2022-01-04T12:15:00Z">
              <w:pPr/>
            </w:pPrChange>
          </w:pPr>
        </w:p>
      </w:tc>
      <w:tc>
        <w:tcPr>
          <w:tcW w:w="4475" w:type="dxa"/>
          <w:tcPrChange w:id="575" w:author="Guest User" w:date="2022-01-04T12:15:00Z">
            <w:tcPr>
              <w:tcW w:w="4475" w:type="dxa"/>
            </w:tcPr>
          </w:tcPrChange>
        </w:tcPr>
        <w:p w14:paraId="1F1FD1C3" w14:textId="39C25680" w:rsidR="00871883" w:rsidRDefault="00871883">
          <w:pPr>
            <w:pStyle w:val="Kopfzeile"/>
            <w:jc w:val="center"/>
            <w:rPr>
              <w:rFonts w:eastAsia="Calibri"/>
              <w:szCs w:val="20"/>
            </w:rPr>
            <w:pPrChange w:id="576" w:author="Guest User" w:date="2022-01-04T12:15:00Z">
              <w:pPr/>
            </w:pPrChange>
          </w:pPr>
        </w:p>
      </w:tc>
      <w:tc>
        <w:tcPr>
          <w:tcW w:w="4475" w:type="dxa"/>
          <w:tcPrChange w:id="577" w:author="Guest User" w:date="2022-01-04T12:15:00Z">
            <w:tcPr>
              <w:tcW w:w="4475" w:type="dxa"/>
            </w:tcPr>
          </w:tcPrChange>
        </w:tcPr>
        <w:p w14:paraId="01F1C981" w14:textId="54FFDC5A" w:rsidR="00871883" w:rsidRDefault="00871883">
          <w:pPr>
            <w:pStyle w:val="Kopfzeile"/>
            <w:ind w:right="-115"/>
            <w:jc w:val="right"/>
            <w:rPr>
              <w:rFonts w:eastAsia="Calibri"/>
              <w:szCs w:val="20"/>
            </w:rPr>
            <w:pPrChange w:id="578" w:author="Guest User" w:date="2022-01-04T12:15:00Z">
              <w:pPr/>
            </w:pPrChange>
          </w:pPr>
        </w:p>
      </w:tc>
    </w:tr>
  </w:tbl>
  <w:p w14:paraId="66773D38" w14:textId="0528719C" w:rsidR="00871883" w:rsidRDefault="00871883">
    <w:pPr>
      <w:pStyle w:val="Fuzeile"/>
      <w:rPr>
        <w:rFonts w:eastAsia="Calibri"/>
        <w:szCs w:val="20"/>
      </w:rPr>
      <w:pPrChange w:id="579" w:author="Guest User" w:date="2022-01-04T12:15: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EB1619" w14:textId="77777777" w:rsidR="000D3EBD" w:rsidRDefault="000D3EBD" w:rsidP="00FF3EF3">
      <w:pPr>
        <w:spacing w:line="240" w:lineRule="auto"/>
      </w:pPr>
      <w:r>
        <w:separator/>
      </w:r>
    </w:p>
  </w:footnote>
  <w:footnote w:type="continuationSeparator" w:id="0">
    <w:p w14:paraId="35F06C0F" w14:textId="77777777" w:rsidR="000D3EBD" w:rsidRDefault="000D3EBD" w:rsidP="00FF3EF3">
      <w:pPr>
        <w:spacing w:line="240" w:lineRule="auto"/>
      </w:pPr>
      <w:r>
        <w:continuationSeparator/>
      </w:r>
    </w:p>
  </w:footnote>
  <w:footnote w:type="continuationNotice" w:id="1">
    <w:p w14:paraId="17A02E07" w14:textId="77777777" w:rsidR="000D3EBD" w:rsidRDefault="000D3EBD">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871883" w:rsidRPr="00027769" w:rsidRDefault="00871883">
    <w:pPr>
      <w:pStyle w:val="Kopfzeile"/>
      <w:jc w:val="right"/>
      <w:rPr>
        <w:color w:val="7F7F7F" w:themeColor="text1" w:themeTint="80"/>
      </w:rPr>
    </w:pPr>
  </w:p>
  <w:p w14:paraId="760E02A8" w14:textId="48529EF6" w:rsidR="00871883" w:rsidRDefault="0087188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871883" w:rsidRDefault="00871883"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23D4A1C9" w:rsidR="00871883" w:rsidRPr="00E360CA" w:rsidRDefault="00871883"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58242"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1CB20D9A" w:rsidR="00871883" w:rsidRPr="00A465D4" w:rsidRDefault="00871883"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1CB20D9A" w:rsidR="00871883" w:rsidRPr="00A465D4" w:rsidRDefault="00871883"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58241"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adec="http://schemas.microsoft.com/office/drawing/2017/decorative" xmlns:a="http://schemas.openxmlformats.org/drawingml/2006/main" xmlns:w16sdtdh="http://schemas.microsoft.com/office/word/2020/wordml/sdtdatahash" xmlns:w16="http://schemas.microsoft.com/office/word/2018/wordml" xmlns:w16cex="http://schemas.microsoft.com/office/word/2018/wordml/cex">
          <w:pict w14:anchorId="4C4D994D">
            <v:line id="Gerader Verbinder 18" style="position:absolute;z-index:25166131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alt="&quot;&quot;" o:spid="_x0000_s1026" strokecolor="gray [1629]" strokeweight=".5pt" from="70.9pt,70.9pt" to="524.45pt,70.9pt" w14:anchorId="3E55A5D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">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343DC3">
      <w:rPr>
        <w:noProof/>
        <w:color w:val="7F7F7F" w:themeColor="text1" w:themeTint="80"/>
        <w:sz w:val="16"/>
        <w:szCs w:val="16"/>
      </w:rPr>
      <w:t>Kurztitel</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B40F73"/>
    <w:multiLevelType w:val="hybridMultilevel"/>
    <w:tmpl w:val="A7A043FC"/>
    <w:lvl w:ilvl="0" w:tplc="9C60BAF8">
      <w:start w:val="1"/>
      <w:numFmt w:val="bullet"/>
      <w:lvlText w:val=""/>
      <w:lvlJc w:val="left"/>
      <w:pPr>
        <w:ind w:left="720" w:hanging="360"/>
      </w:pPr>
      <w:rPr>
        <w:rFonts w:ascii="Symbol" w:hAnsi="Symbol" w:hint="default"/>
      </w:rPr>
    </w:lvl>
    <w:lvl w:ilvl="1" w:tplc="3FC0FE5E">
      <w:start w:val="1"/>
      <w:numFmt w:val="bullet"/>
      <w:lvlText w:val="o"/>
      <w:lvlJc w:val="left"/>
      <w:pPr>
        <w:ind w:left="1440" w:hanging="360"/>
      </w:pPr>
      <w:rPr>
        <w:rFonts w:ascii="Courier New" w:hAnsi="Courier New" w:hint="default"/>
      </w:rPr>
    </w:lvl>
    <w:lvl w:ilvl="2" w:tplc="1E202530">
      <w:start w:val="1"/>
      <w:numFmt w:val="bullet"/>
      <w:lvlText w:val=""/>
      <w:lvlJc w:val="left"/>
      <w:pPr>
        <w:ind w:left="2160" w:hanging="360"/>
      </w:pPr>
      <w:rPr>
        <w:rFonts w:ascii="Wingdings" w:hAnsi="Wingdings" w:hint="default"/>
      </w:rPr>
    </w:lvl>
    <w:lvl w:ilvl="3" w:tplc="094E5A48">
      <w:start w:val="1"/>
      <w:numFmt w:val="bullet"/>
      <w:lvlText w:val=""/>
      <w:lvlJc w:val="left"/>
      <w:pPr>
        <w:ind w:left="2880" w:hanging="360"/>
      </w:pPr>
      <w:rPr>
        <w:rFonts w:ascii="Symbol" w:hAnsi="Symbol" w:hint="default"/>
      </w:rPr>
    </w:lvl>
    <w:lvl w:ilvl="4" w:tplc="009C9940">
      <w:start w:val="1"/>
      <w:numFmt w:val="bullet"/>
      <w:lvlText w:val="o"/>
      <w:lvlJc w:val="left"/>
      <w:pPr>
        <w:ind w:left="3600" w:hanging="360"/>
      </w:pPr>
      <w:rPr>
        <w:rFonts w:ascii="Courier New" w:hAnsi="Courier New" w:hint="default"/>
      </w:rPr>
    </w:lvl>
    <w:lvl w:ilvl="5" w:tplc="CFAC7D4E">
      <w:start w:val="1"/>
      <w:numFmt w:val="bullet"/>
      <w:lvlText w:val=""/>
      <w:lvlJc w:val="left"/>
      <w:pPr>
        <w:ind w:left="4320" w:hanging="360"/>
      </w:pPr>
      <w:rPr>
        <w:rFonts w:ascii="Wingdings" w:hAnsi="Wingdings" w:hint="default"/>
      </w:rPr>
    </w:lvl>
    <w:lvl w:ilvl="6" w:tplc="849E218A">
      <w:start w:val="1"/>
      <w:numFmt w:val="bullet"/>
      <w:lvlText w:val=""/>
      <w:lvlJc w:val="left"/>
      <w:pPr>
        <w:ind w:left="5040" w:hanging="360"/>
      </w:pPr>
      <w:rPr>
        <w:rFonts w:ascii="Symbol" w:hAnsi="Symbol" w:hint="default"/>
      </w:rPr>
    </w:lvl>
    <w:lvl w:ilvl="7" w:tplc="0576B90E">
      <w:start w:val="1"/>
      <w:numFmt w:val="bullet"/>
      <w:lvlText w:val="o"/>
      <w:lvlJc w:val="left"/>
      <w:pPr>
        <w:ind w:left="5760" w:hanging="360"/>
      </w:pPr>
      <w:rPr>
        <w:rFonts w:ascii="Courier New" w:hAnsi="Courier New" w:hint="default"/>
      </w:rPr>
    </w:lvl>
    <w:lvl w:ilvl="8" w:tplc="E266E3FA">
      <w:start w:val="1"/>
      <w:numFmt w:val="bullet"/>
      <w:lvlText w:val=""/>
      <w:lvlJc w:val="left"/>
      <w:pPr>
        <w:ind w:left="6480" w:hanging="360"/>
      </w:pPr>
      <w:rPr>
        <w:rFonts w:ascii="Wingdings" w:hAnsi="Wingdings" w:hint="default"/>
      </w:rPr>
    </w:lvl>
  </w:abstractNum>
  <w:abstractNum w:abstractNumId="4" w15:restartNumberingAfterBreak="0">
    <w:nsid w:val="15D53B13"/>
    <w:multiLevelType w:val="multilevel"/>
    <w:tmpl w:val="BDC27494"/>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15:restartNumberingAfterBreak="0">
    <w:nsid w:val="18192272"/>
    <w:multiLevelType w:val="multilevel"/>
    <w:tmpl w:val="BDC27494"/>
    <w:numStyleLink w:val="UBAberschriften"/>
  </w:abstractNum>
  <w:abstractNum w:abstractNumId="7"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712753"/>
    <w:multiLevelType w:val="hybridMultilevel"/>
    <w:tmpl w:val="84726D1A"/>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B34870"/>
    <w:multiLevelType w:val="multilevel"/>
    <w:tmpl w:val="BDC27494"/>
    <w:numStyleLink w:val="UBAberschriften"/>
  </w:abstractNum>
  <w:abstractNum w:abstractNumId="10" w15:restartNumberingAfterBreak="0">
    <w:nsid w:val="24B62232"/>
    <w:multiLevelType w:val="multilevel"/>
    <w:tmpl w:val="BDC27494"/>
    <w:numStyleLink w:val="UBAberschriften"/>
  </w:abstractNum>
  <w:abstractNum w:abstractNumId="11"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5697193"/>
    <w:multiLevelType w:val="hybridMultilevel"/>
    <w:tmpl w:val="D5465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71B64D5"/>
    <w:multiLevelType w:val="hybridMultilevel"/>
    <w:tmpl w:val="EC60E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8EF2414"/>
    <w:multiLevelType w:val="hybridMultilevel"/>
    <w:tmpl w:val="FEFEDEEC"/>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A413FBF"/>
    <w:multiLevelType w:val="hybridMultilevel"/>
    <w:tmpl w:val="9EAEF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DF13B48"/>
    <w:multiLevelType w:val="hybridMultilevel"/>
    <w:tmpl w:val="F386E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1B93FDC"/>
    <w:multiLevelType w:val="multilevel"/>
    <w:tmpl w:val="BDC27494"/>
    <w:numStyleLink w:val="UBAberschriften"/>
  </w:abstractNum>
  <w:abstractNum w:abstractNumId="18" w15:restartNumberingAfterBreak="0">
    <w:nsid w:val="39675F78"/>
    <w:multiLevelType w:val="multilevel"/>
    <w:tmpl w:val="BDC27494"/>
    <w:numStyleLink w:val="UBAberschriften"/>
  </w:abstractNum>
  <w:abstractNum w:abstractNumId="19" w15:restartNumberingAfterBreak="0">
    <w:nsid w:val="39BB6AA4"/>
    <w:multiLevelType w:val="hybridMultilevel"/>
    <w:tmpl w:val="5D8AF99E"/>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21" w15:restartNumberingAfterBreak="0">
    <w:nsid w:val="3E643310"/>
    <w:multiLevelType w:val="multilevel"/>
    <w:tmpl w:val="BDC27494"/>
    <w:numStyleLink w:val="UBAberschriften"/>
  </w:abstractNum>
  <w:abstractNum w:abstractNumId="22"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622502F"/>
    <w:multiLevelType w:val="hybridMultilevel"/>
    <w:tmpl w:val="A52031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9E718A"/>
    <w:multiLevelType w:val="hybridMultilevel"/>
    <w:tmpl w:val="2AF45FBE"/>
    <w:lvl w:ilvl="0" w:tplc="56E2A6BE">
      <w:start w:val="1"/>
      <w:numFmt w:val="bullet"/>
      <w:lvlText w:val="·"/>
      <w:lvlJc w:val="left"/>
      <w:pPr>
        <w:ind w:left="720" w:hanging="360"/>
      </w:pPr>
      <w:rPr>
        <w:rFonts w:ascii="Symbol" w:hAnsi="Symbol" w:hint="default"/>
      </w:rPr>
    </w:lvl>
    <w:lvl w:ilvl="1" w:tplc="725A54D4">
      <w:start w:val="1"/>
      <w:numFmt w:val="bullet"/>
      <w:lvlText w:val="o"/>
      <w:lvlJc w:val="left"/>
      <w:pPr>
        <w:ind w:left="1440" w:hanging="360"/>
      </w:pPr>
      <w:rPr>
        <w:rFonts w:ascii="Courier New" w:hAnsi="Courier New" w:hint="default"/>
      </w:rPr>
    </w:lvl>
    <w:lvl w:ilvl="2" w:tplc="D8B06EA8">
      <w:start w:val="1"/>
      <w:numFmt w:val="bullet"/>
      <w:lvlText w:val=""/>
      <w:lvlJc w:val="left"/>
      <w:pPr>
        <w:ind w:left="2160" w:hanging="360"/>
      </w:pPr>
      <w:rPr>
        <w:rFonts w:ascii="Wingdings" w:hAnsi="Wingdings" w:hint="default"/>
      </w:rPr>
    </w:lvl>
    <w:lvl w:ilvl="3" w:tplc="A800742C">
      <w:start w:val="1"/>
      <w:numFmt w:val="bullet"/>
      <w:lvlText w:val=""/>
      <w:lvlJc w:val="left"/>
      <w:pPr>
        <w:ind w:left="2880" w:hanging="360"/>
      </w:pPr>
      <w:rPr>
        <w:rFonts w:ascii="Symbol" w:hAnsi="Symbol" w:hint="default"/>
      </w:rPr>
    </w:lvl>
    <w:lvl w:ilvl="4" w:tplc="4FF62752">
      <w:start w:val="1"/>
      <w:numFmt w:val="bullet"/>
      <w:lvlText w:val="o"/>
      <w:lvlJc w:val="left"/>
      <w:pPr>
        <w:ind w:left="3600" w:hanging="360"/>
      </w:pPr>
      <w:rPr>
        <w:rFonts w:ascii="Courier New" w:hAnsi="Courier New" w:hint="default"/>
      </w:rPr>
    </w:lvl>
    <w:lvl w:ilvl="5" w:tplc="C79C28F4">
      <w:start w:val="1"/>
      <w:numFmt w:val="bullet"/>
      <w:lvlText w:val=""/>
      <w:lvlJc w:val="left"/>
      <w:pPr>
        <w:ind w:left="4320" w:hanging="360"/>
      </w:pPr>
      <w:rPr>
        <w:rFonts w:ascii="Wingdings" w:hAnsi="Wingdings" w:hint="default"/>
      </w:rPr>
    </w:lvl>
    <w:lvl w:ilvl="6" w:tplc="755006C6">
      <w:start w:val="1"/>
      <w:numFmt w:val="bullet"/>
      <w:lvlText w:val=""/>
      <w:lvlJc w:val="left"/>
      <w:pPr>
        <w:ind w:left="5040" w:hanging="360"/>
      </w:pPr>
      <w:rPr>
        <w:rFonts w:ascii="Symbol" w:hAnsi="Symbol" w:hint="default"/>
      </w:rPr>
    </w:lvl>
    <w:lvl w:ilvl="7" w:tplc="3796DF42">
      <w:start w:val="1"/>
      <w:numFmt w:val="bullet"/>
      <w:lvlText w:val="o"/>
      <w:lvlJc w:val="left"/>
      <w:pPr>
        <w:ind w:left="5760" w:hanging="360"/>
      </w:pPr>
      <w:rPr>
        <w:rFonts w:ascii="Courier New" w:hAnsi="Courier New" w:hint="default"/>
      </w:rPr>
    </w:lvl>
    <w:lvl w:ilvl="8" w:tplc="8F182E72">
      <w:start w:val="1"/>
      <w:numFmt w:val="bullet"/>
      <w:lvlText w:val=""/>
      <w:lvlJc w:val="left"/>
      <w:pPr>
        <w:ind w:left="6480" w:hanging="360"/>
      </w:pPr>
      <w:rPr>
        <w:rFonts w:ascii="Wingdings" w:hAnsi="Wingdings" w:hint="default"/>
      </w:rPr>
    </w:lvl>
  </w:abstractNum>
  <w:abstractNum w:abstractNumId="25"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D70044F"/>
    <w:multiLevelType w:val="hybridMultilevel"/>
    <w:tmpl w:val="025CF698"/>
    <w:lvl w:ilvl="0" w:tplc="DBCEF9A2">
      <w:start w:val="1"/>
      <w:numFmt w:val="bullet"/>
      <w:lvlText w:val="·"/>
      <w:lvlJc w:val="left"/>
      <w:pPr>
        <w:ind w:left="720" w:hanging="360"/>
      </w:pPr>
      <w:rPr>
        <w:rFonts w:ascii="Symbol" w:hAnsi="Symbol" w:hint="default"/>
      </w:rPr>
    </w:lvl>
    <w:lvl w:ilvl="1" w:tplc="491C4A16">
      <w:start w:val="1"/>
      <w:numFmt w:val="bullet"/>
      <w:lvlText w:val="o"/>
      <w:lvlJc w:val="left"/>
      <w:pPr>
        <w:ind w:left="1440" w:hanging="360"/>
      </w:pPr>
      <w:rPr>
        <w:rFonts w:ascii="Courier New" w:hAnsi="Courier New" w:hint="default"/>
      </w:rPr>
    </w:lvl>
    <w:lvl w:ilvl="2" w:tplc="A31C0870">
      <w:start w:val="1"/>
      <w:numFmt w:val="bullet"/>
      <w:lvlText w:val=""/>
      <w:lvlJc w:val="left"/>
      <w:pPr>
        <w:ind w:left="2160" w:hanging="360"/>
      </w:pPr>
      <w:rPr>
        <w:rFonts w:ascii="Wingdings" w:hAnsi="Wingdings" w:hint="default"/>
      </w:rPr>
    </w:lvl>
    <w:lvl w:ilvl="3" w:tplc="33083E9E">
      <w:start w:val="1"/>
      <w:numFmt w:val="bullet"/>
      <w:lvlText w:val=""/>
      <w:lvlJc w:val="left"/>
      <w:pPr>
        <w:ind w:left="2880" w:hanging="360"/>
      </w:pPr>
      <w:rPr>
        <w:rFonts w:ascii="Symbol" w:hAnsi="Symbol" w:hint="default"/>
      </w:rPr>
    </w:lvl>
    <w:lvl w:ilvl="4" w:tplc="C7F21386">
      <w:start w:val="1"/>
      <w:numFmt w:val="bullet"/>
      <w:lvlText w:val="o"/>
      <w:lvlJc w:val="left"/>
      <w:pPr>
        <w:ind w:left="3600" w:hanging="360"/>
      </w:pPr>
      <w:rPr>
        <w:rFonts w:ascii="Courier New" w:hAnsi="Courier New" w:hint="default"/>
      </w:rPr>
    </w:lvl>
    <w:lvl w:ilvl="5" w:tplc="5192B3C2">
      <w:start w:val="1"/>
      <w:numFmt w:val="bullet"/>
      <w:lvlText w:val=""/>
      <w:lvlJc w:val="left"/>
      <w:pPr>
        <w:ind w:left="4320" w:hanging="360"/>
      </w:pPr>
      <w:rPr>
        <w:rFonts w:ascii="Wingdings" w:hAnsi="Wingdings" w:hint="default"/>
      </w:rPr>
    </w:lvl>
    <w:lvl w:ilvl="6" w:tplc="B680EAA0">
      <w:start w:val="1"/>
      <w:numFmt w:val="bullet"/>
      <w:lvlText w:val=""/>
      <w:lvlJc w:val="left"/>
      <w:pPr>
        <w:ind w:left="5040" w:hanging="360"/>
      </w:pPr>
      <w:rPr>
        <w:rFonts w:ascii="Symbol" w:hAnsi="Symbol" w:hint="default"/>
      </w:rPr>
    </w:lvl>
    <w:lvl w:ilvl="7" w:tplc="AFB06F12">
      <w:start w:val="1"/>
      <w:numFmt w:val="bullet"/>
      <w:lvlText w:val="o"/>
      <w:lvlJc w:val="left"/>
      <w:pPr>
        <w:ind w:left="5760" w:hanging="360"/>
      </w:pPr>
      <w:rPr>
        <w:rFonts w:ascii="Courier New" w:hAnsi="Courier New" w:hint="default"/>
      </w:rPr>
    </w:lvl>
    <w:lvl w:ilvl="8" w:tplc="6DC820F8">
      <w:start w:val="1"/>
      <w:numFmt w:val="bullet"/>
      <w:lvlText w:val=""/>
      <w:lvlJc w:val="left"/>
      <w:pPr>
        <w:ind w:left="6480" w:hanging="360"/>
      </w:pPr>
      <w:rPr>
        <w:rFonts w:ascii="Wingdings" w:hAnsi="Wingdings" w:hint="default"/>
      </w:rPr>
    </w:lvl>
  </w:abstractNum>
  <w:abstractNum w:abstractNumId="27" w15:restartNumberingAfterBreak="0">
    <w:nsid w:val="4F9E3025"/>
    <w:multiLevelType w:val="multilevel"/>
    <w:tmpl w:val="BDC27494"/>
    <w:numStyleLink w:val="UBAberschriften"/>
  </w:abstractNum>
  <w:abstractNum w:abstractNumId="28" w15:restartNumberingAfterBreak="0">
    <w:nsid w:val="55D5091A"/>
    <w:multiLevelType w:val="hybridMultilevel"/>
    <w:tmpl w:val="233E5FC6"/>
    <w:lvl w:ilvl="0" w:tplc="CB42297E">
      <w:start w:val="1"/>
      <w:numFmt w:val="decimal"/>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29" w15:restartNumberingAfterBreak="0">
    <w:nsid w:val="579C440B"/>
    <w:multiLevelType w:val="hybridMultilevel"/>
    <w:tmpl w:val="F8D823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BD841F3"/>
    <w:multiLevelType w:val="hybridMultilevel"/>
    <w:tmpl w:val="848EB406"/>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CC7799C"/>
    <w:multiLevelType w:val="multilevel"/>
    <w:tmpl w:val="BDC27494"/>
    <w:numStyleLink w:val="UBAberschriften"/>
  </w:abstractNum>
  <w:abstractNum w:abstractNumId="32" w15:restartNumberingAfterBreak="0">
    <w:nsid w:val="5D677460"/>
    <w:multiLevelType w:val="multilevel"/>
    <w:tmpl w:val="BDC27494"/>
    <w:numStyleLink w:val="UBAberschriften"/>
  </w:abstractNum>
  <w:abstractNum w:abstractNumId="33"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1704DFA"/>
    <w:multiLevelType w:val="multilevel"/>
    <w:tmpl w:val="BDC27494"/>
    <w:numStyleLink w:val="UBAberschriften"/>
  </w:abstractNum>
  <w:abstractNum w:abstractNumId="35"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3F57143"/>
    <w:multiLevelType w:val="hybridMultilevel"/>
    <w:tmpl w:val="E0048F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C902A5E"/>
    <w:multiLevelType w:val="multilevel"/>
    <w:tmpl w:val="BDC27494"/>
    <w:numStyleLink w:val="UBAberschriften"/>
  </w:abstractNum>
  <w:abstractNum w:abstractNumId="40"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41" w15:restartNumberingAfterBreak="0">
    <w:nsid w:val="7AB661C3"/>
    <w:multiLevelType w:val="hybridMultilevel"/>
    <w:tmpl w:val="CB201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D794FAF"/>
    <w:multiLevelType w:val="multilevel"/>
    <w:tmpl w:val="BDC27494"/>
    <w:numStyleLink w:val="UBAberschriften"/>
  </w:abstractNum>
  <w:num w:numId="1">
    <w:abstractNumId w:val="24"/>
  </w:num>
  <w:num w:numId="2">
    <w:abstractNumId w:val="3"/>
  </w:num>
  <w:num w:numId="3">
    <w:abstractNumId w:val="20"/>
  </w:num>
  <w:num w:numId="4">
    <w:abstractNumId w:val="40"/>
  </w:num>
  <w:num w:numId="5">
    <w:abstractNumId w:val="26"/>
  </w:num>
  <w:num w:numId="6">
    <w:abstractNumId w:val="38"/>
  </w:num>
  <w:num w:numId="7">
    <w:abstractNumId w:val="25"/>
  </w:num>
  <w:num w:numId="8">
    <w:abstractNumId w:val="0"/>
  </w:num>
  <w:num w:numId="9">
    <w:abstractNumId w:val="5"/>
  </w:num>
  <w:num w:numId="10">
    <w:abstractNumId w:val="2"/>
  </w:num>
  <w:num w:numId="11">
    <w:abstractNumId w:val="28"/>
  </w:num>
  <w:num w:numId="12">
    <w:abstractNumId w:val="7"/>
  </w:num>
  <w:num w:numId="13">
    <w:abstractNumId w:val="35"/>
  </w:num>
  <w:num w:numId="14">
    <w:abstractNumId w:val="1"/>
  </w:num>
  <w:num w:numId="15">
    <w:abstractNumId w:val="33"/>
  </w:num>
  <w:num w:numId="16">
    <w:abstractNumId w:val="22"/>
  </w:num>
  <w:num w:numId="17">
    <w:abstractNumId w:val="37"/>
  </w:num>
  <w:num w:numId="18">
    <w:abstractNumId w:val="13"/>
  </w:num>
  <w:num w:numId="19">
    <w:abstractNumId w:val="15"/>
  </w:num>
  <w:num w:numId="20">
    <w:abstractNumId w:val="12"/>
  </w:num>
  <w:num w:numId="21">
    <w:abstractNumId w:val="14"/>
  </w:num>
  <w:num w:numId="22">
    <w:abstractNumId w:val="2"/>
  </w:num>
  <w:num w:numId="23">
    <w:abstractNumId w:val="8"/>
  </w:num>
  <w:num w:numId="24">
    <w:abstractNumId w:val="35"/>
  </w:num>
  <w:num w:numId="25">
    <w:abstractNumId w:val="35"/>
  </w:num>
  <w:num w:numId="26">
    <w:abstractNumId w:val="35"/>
  </w:num>
  <w:num w:numId="27">
    <w:abstractNumId w:val="35"/>
  </w:num>
  <w:num w:numId="28">
    <w:abstractNumId w:val="11"/>
  </w:num>
  <w:num w:numId="29">
    <w:abstractNumId w:val="42"/>
  </w:num>
  <w:num w:numId="30">
    <w:abstractNumId w:val="32"/>
  </w:num>
  <w:num w:numId="31">
    <w:abstractNumId w:val="34"/>
  </w:num>
  <w:num w:numId="32">
    <w:abstractNumId w:val="27"/>
  </w:num>
  <w:num w:numId="33">
    <w:abstractNumId w:val="18"/>
  </w:num>
  <w:num w:numId="34">
    <w:abstractNumId w:val="6"/>
  </w:num>
  <w:num w:numId="35">
    <w:abstractNumId w:val="19"/>
  </w:num>
  <w:num w:numId="36">
    <w:abstractNumId w:val="30"/>
  </w:num>
  <w:num w:numId="37">
    <w:abstractNumId w:val="23"/>
  </w:num>
  <w:num w:numId="38">
    <w:abstractNumId w:val="41"/>
  </w:num>
  <w:num w:numId="39">
    <w:abstractNumId w:val="29"/>
  </w:num>
  <w:num w:numId="40">
    <w:abstractNumId w:val="16"/>
  </w:num>
  <w:num w:numId="41">
    <w:abstractNumId w:val="21"/>
  </w:num>
  <w:num w:numId="42">
    <w:abstractNumId w:val="9"/>
  </w:num>
  <w:num w:numId="43">
    <w:abstractNumId w:val="4"/>
  </w:num>
  <w:num w:numId="44">
    <w:abstractNumId w:val="39"/>
  </w:num>
  <w:num w:numId="45">
    <w:abstractNumId w:val="10"/>
  </w:num>
  <w:num w:numId="46">
    <w:abstractNumId w:val="17"/>
  </w:num>
  <w:num w:numId="47">
    <w:abstractNumId w:val="31"/>
  </w:num>
  <w:num w:numId="48">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e">
    <w15:presenceInfo w15:providerId="None" w15:userId="Marie"/>
  </w15:person>
  <w15:person w15:author="Carsten Hein">
    <w15:presenceInfo w15:providerId="AD" w15:userId="S::Carsten.Hein@arup.com::ee83adeb-74f9-4396-bc88-9c2d3a625730"/>
  </w15:person>
  <w15:person w15:author="Jan Wenker">
    <w15:presenceInfo w15:providerId="AD" w15:userId="S::Jan.Wenker@brueninghoff.de::5a6283b7-d1fe-46ff-9682-cde852a5d82e"/>
  </w15:person>
  <w15:person w15:author="Stefan Behring">
    <w15:presenceInfo w15:providerId="AD" w15:userId="S::stefan.behring@brueninghoff.de::cb9501d0-55fe-41f6-9262-cbc0cd83ff5e"/>
  </w15:person>
  <w15:person w15:author="Volker Schmid">
    <w15:presenceInfo w15:providerId="None" w15:userId="Volker Schmid"/>
  </w15:person>
  <w15:person w15:author="Stefan Behring [2]">
    <w15:presenceInfo w15:providerId="AD" w15:userId="S::Stefan.Behring@brueninghoff-holz.de::cb9501d0-55fe-41f6-9262-cbc0cd83ff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TrueTypeFonts/>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084"/>
    <w:rsid w:val="000002CE"/>
    <w:rsid w:val="00000BB4"/>
    <w:rsid w:val="00000E98"/>
    <w:rsid w:val="0000292A"/>
    <w:rsid w:val="000029B0"/>
    <w:rsid w:val="00002B01"/>
    <w:rsid w:val="00005978"/>
    <w:rsid w:val="00005DCA"/>
    <w:rsid w:val="00006EEC"/>
    <w:rsid w:val="0001323D"/>
    <w:rsid w:val="0001337D"/>
    <w:rsid w:val="00014FD4"/>
    <w:rsid w:val="0001639F"/>
    <w:rsid w:val="000163C5"/>
    <w:rsid w:val="00020683"/>
    <w:rsid w:val="00020DCB"/>
    <w:rsid w:val="00021E7A"/>
    <w:rsid w:val="000237B9"/>
    <w:rsid w:val="00023E08"/>
    <w:rsid w:val="000253CF"/>
    <w:rsid w:val="00026578"/>
    <w:rsid w:val="00027769"/>
    <w:rsid w:val="000277E5"/>
    <w:rsid w:val="00027B2E"/>
    <w:rsid w:val="00030797"/>
    <w:rsid w:val="0003143E"/>
    <w:rsid w:val="00035C35"/>
    <w:rsid w:val="0003629D"/>
    <w:rsid w:val="000365E8"/>
    <w:rsid w:val="000403A6"/>
    <w:rsid w:val="00041786"/>
    <w:rsid w:val="000418EF"/>
    <w:rsid w:val="00043059"/>
    <w:rsid w:val="00043C74"/>
    <w:rsid w:val="0005053B"/>
    <w:rsid w:val="00052C9F"/>
    <w:rsid w:val="00053DF1"/>
    <w:rsid w:val="0005475F"/>
    <w:rsid w:val="000555B1"/>
    <w:rsid w:val="00061B3B"/>
    <w:rsid w:val="00063E58"/>
    <w:rsid w:val="0006463A"/>
    <w:rsid w:val="00064BAD"/>
    <w:rsid w:val="00064C3C"/>
    <w:rsid w:val="000667B4"/>
    <w:rsid w:val="00066E5D"/>
    <w:rsid w:val="00066F56"/>
    <w:rsid w:val="00070845"/>
    <w:rsid w:val="000729E1"/>
    <w:rsid w:val="00072D0E"/>
    <w:rsid w:val="00073B44"/>
    <w:rsid w:val="00075414"/>
    <w:rsid w:val="000754C6"/>
    <w:rsid w:val="000779E8"/>
    <w:rsid w:val="000806DD"/>
    <w:rsid w:val="00081A11"/>
    <w:rsid w:val="0008387D"/>
    <w:rsid w:val="00090238"/>
    <w:rsid w:val="00092D06"/>
    <w:rsid w:val="00092FB0"/>
    <w:rsid w:val="0009339F"/>
    <w:rsid w:val="000933AB"/>
    <w:rsid w:val="000934CA"/>
    <w:rsid w:val="00094B3B"/>
    <w:rsid w:val="00094C0F"/>
    <w:rsid w:val="00096719"/>
    <w:rsid w:val="00097ACD"/>
    <w:rsid w:val="000A0388"/>
    <w:rsid w:val="000A1E9A"/>
    <w:rsid w:val="000A2493"/>
    <w:rsid w:val="000A2686"/>
    <w:rsid w:val="000A4C66"/>
    <w:rsid w:val="000A4E8A"/>
    <w:rsid w:val="000A5E7A"/>
    <w:rsid w:val="000A64C1"/>
    <w:rsid w:val="000B135F"/>
    <w:rsid w:val="000B19CA"/>
    <w:rsid w:val="000B273E"/>
    <w:rsid w:val="000B2BAB"/>
    <w:rsid w:val="000B2DC0"/>
    <w:rsid w:val="000B31BA"/>
    <w:rsid w:val="000B3BDD"/>
    <w:rsid w:val="000B49CF"/>
    <w:rsid w:val="000B54A3"/>
    <w:rsid w:val="000B5B52"/>
    <w:rsid w:val="000C00D7"/>
    <w:rsid w:val="000C18C9"/>
    <w:rsid w:val="000C2AC3"/>
    <w:rsid w:val="000C3A92"/>
    <w:rsid w:val="000C52CF"/>
    <w:rsid w:val="000C762A"/>
    <w:rsid w:val="000D139B"/>
    <w:rsid w:val="000D2C2C"/>
    <w:rsid w:val="000D37AD"/>
    <w:rsid w:val="000D3EBD"/>
    <w:rsid w:val="000D4612"/>
    <w:rsid w:val="000D5B61"/>
    <w:rsid w:val="000D6816"/>
    <w:rsid w:val="000D73A7"/>
    <w:rsid w:val="000D75C2"/>
    <w:rsid w:val="000D767E"/>
    <w:rsid w:val="000D7DC4"/>
    <w:rsid w:val="000E0A9F"/>
    <w:rsid w:val="000E1E37"/>
    <w:rsid w:val="000E1F1E"/>
    <w:rsid w:val="000E2DD3"/>
    <w:rsid w:val="000E4C79"/>
    <w:rsid w:val="000E62D2"/>
    <w:rsid w:val="000F1481"/>
    <w:rsid w:val="000F1616"/>
    <w:rsid w:val="000F1C4B"/>
    <w:rsid w:val="000F2D54"/>
    <w:rsid w:val="000F5A45"/>
    <w:rsid w:val="000F5B13"/>
    <w:rsid w:val="000F5D08"/>
    <w:rsid w:val="000F664C"/>
    <w:rsid w:val="000F6980"/>
    <w:rsid w:val="00102E43"/>
    <w:rsid w:val="001049D3"/>
    <w:rsid w:val="00104B87"/>
    <w:rsid w:val="00104D48"/>
    <w:rsid w:val="00105B09"/>
    <w:rsid w:val="00105D05"/>
    <w:rsid w:val="00106861"/>
    <w:rsid w:val="00106D32"/>
    <w:rsid w:val="0010707D"/>
    <w:rsid w:val="0010752D"/>
    <w:rsid w:val="001076D7"/>
    <w:rsid w:val="0011102E"/>
    <w:rsid w:val="00112ED1"/>
    <w:rsid w:val="001133DB"/>
    <w:rsid w:val="00113EFB"/>
    <w:rsid w:val="0011737B"/>
    <w:rsid w:val="00120055"/>
    <w:rsid w:val="00120B79"/>
    <w:rsid w:val="001212F9"/>
    <w:rsid w:val="00121F4F"/>
    <w:rsid w:val="0012288C"/>
    <w:rsid w:val="00122D76"/>
    <w:rsid w:val="0012306D"/>
    <w:rsid w:val="00123FC9"/>
    <w:rsid w:val="0012469A"/>
    <w:rsid w:val="00124A9D"/>
    <w:rsid w:val="00125290"/>
    <w:rsid w:val="00126A38"/>
    <w:rsid w:val="00126E3E"/>
    <w:rsid w:val="0012706B"/>
    <w:rsid w:val="0012761E"/>
    <w:rsid w:val="00127B06"/>
    <w:rsid w:val="00131C3D"/>
    <w:rsid w:val="00133618"/>
    <w:rsid w:val="001353EF"/>
    <w:rsid w:val="00137065"/>
    <w:rsid w:val="0013713D"/>
    <w:rsid w:val="00141996"/>
    <w:rsid w:val="00144F9A"/>
    <w:rsid w:val="00145397"/>
    <w:rsid w:val="00145552"/>
    <w:rsid w:val="001455EA"/>
    <w:rsid w:val="0014609F"/>
    <w:rsid w:val="00146506"/>
    <w:rsid w:val="001466B9"/>
    <w:rsid w:val="00146907"/>
    <w:rsid w:val="001471C5"/>
    <w:rsid w:val="00151349"/>
    <w:rsid w:val="00152BCC"/>
    <w:rsid w:val="00153CFE"/>
    <w:rsid w:val="0015432D"/>
    <w:rsid w:val="00155821"/>
    <w:rsid w:val="001561FC"/>
    <w:rsid w:val="001564B6"/>
    <w:rsid w:val="001566AA"/>
    <w:rsid w:val="00157649"/>
    <w:rsid w:val="0016114D"/>
    <w:rsid w:val="00162076"/>
    <w:rsid w:val="001626AB"/>
    <w:rsid w:val="001627D7"/>
    <w:rsid w:val="00162848"/>
    <w:rsid w:val="001637B1"/>
    <w:rsid w:val="00164BE5"/>
    <w:rsid w:val="00164D08"/>
    <w:rsid w:val="00166446"/>
    <w:rsid w:val="00166F1B"/>
    <w:rsid w:val="00167010"/>
    <w:rsid w:val="0016707D"/>
    <w:rsid w:val="00167D86"/>
    <w:rsid w:val="00167E5B"/>
    <w:rsid w:val="001733C9"/>
    <w:rsid w:val="00173962"/>
    <w:rsid w:val="001748C2"/>
    <w:rsid w:val="00177341"/>
    <w:rsid w:val="00179A45"/>
    <w:rsid w:val="001803A5"/>
    <w:rsid w:val="001806A2"/>
    <w:rsid w:val="00180741"/>
    <w:rsid w:val="001810C8"/>
    <w:rsid w:val="00181EDF"/>
    <w:rsid w:val="001837D1"/>
    <w:rsid w:val="00183B17"/>
    <w:rsid w:val="001870E4"/>
    <w:rsid w:val="001900D1"/>
    <w:rsid w:val="00191230"/>
    <w:rsid w:val="00191A2E"/>
    <w:rsid w:val="00193233"/>
    <w:rsid w:val="00195339"/>
    <w:rsid w:val="00195501"/>
    <w:rsid w:val="001968BF"/>
    <w:rsid w:val="00197858"/>
    <w:rsid w:val="001A0B16"/>
    <w:rsid w:val="001A2394"/>
    <w:rsid w:val="001A4D2A"/>
    <w:rsid w:val="001A53D0"/>
    <w:rsid w:val="001A7E83"/>
    <w:rsid w:val="001B0EAE"/>
    <w:rsid w:val="001B1AD8"/>
    <w:rsid w:val="001B1DE3"/>
    <w:rsid w:val="001B233D"/>
    <w:rsid w:val="001B4937"/>
    <w:rsid w:val="001B4A00"/>
    <w:rsid w:val="001B5BD9"/>
    <w:rsid w:val="001B7903"/>
    <w:rsid w:val="001C0329"/>
    <w:rsid w:val="001C08CF"/>
    <w:rsid w:val="001C0A55"/>
    <w:rsid w:val="001C17CF"/>
    <w:rsid w:val="001C3087"/>
    <w:rsid w:val="001C47D3"/>
    <w:rsid w:val="001C4A97"/>
    <w:rsid w:val="001C658C"/>
    <w:rsid w:val="001D010A"/>
    <w:rsid w:val="001D2335"/>
    <w:rsid w:val="001D41CB"/>
    <w:rsid w:val="001D724B"/>
    <w:rsid w:val="001D7699"/>
    <w:rsid w:val="001D7822"/>
    <w:rsid w:val="001E0BF2"/>
    <w:rsid w:val="001E213D"/>
    <w:rsid w:val="001E3D68"/>
    <w:rsid w:val="001E7A37"/>
    <w:rsid w:val="001F0040"/>
    <w:rsid w:val="001F2D6B"/>
    <w:rsid w:val="001F355F"/>
    <w:rsid w:val="001F4127"/>
    <w:rsid w:val="001F79D5"/>
    <w:rsid w:val="001F79ED"/>
    <w:rsid w:val="001F7BDD"/>
    <w:rsid w:val="0020138D"/>
    <w:rsid w:val="00201A7B"/>
    <w:rsid w:val="0020343C"/>
    <w:rsid w:val="00203440"/>
    <w:rsid w:val="002035F6"/>
    <w:rsid w:val="00203799"/>
    <w:rsid w:val="00203958"/>
    <w:rsid w:val="0020514B"/>
    <w:rsid w:val="0021124C"/>
    <w:rsid w:val="0021195B"/>
    <w:rsid w:val="00212DCE"/>
    <w:rsid w:val="00212F81"/>
    <w:rsid w:val="00213170"/>
    <w:rsid w:val="00215342"/>
    <w:rsid w:val="00215E95"/>
    <w:rsid w:val="00216933"/>
    <w:rsid w:val="00220B6A"/>
    <w:rsid w:val="00221926"/>
    <w:rsid w:val="00223BF2"/>
    <w:rsid w:val="00223C5A"/>
    <w:rsid w:val="00224188"/>
    <w:rsid w:val="002252AD"/>
    <w:rsid w:val="002266D3"/>
    <w:rsid w:val="002275DF"/>
    <w:rsid w:val="00227E70"/>
    <w:rsid w:val="00227F3B"/>
    <w:rsid w:val="0023155C"/>
    <w:rsid w:val="002326A9"/>
    <w:rsid w:val="0023306A"/>
    <w:rsid w:val="0023325E"/>
    <w:rsid w:val="00235917"/>
    <w:rsid w:val="00235D8A"/>
    <w:rsid w:val="00237A16"/>
    <w:rsid w:val="002409F1"/>
    <w:rsid w:val="00243B6C"/>
    <w:rsid w:val="002462ED"/>
    <w:rsid w:val="00246EE0"/>
    <w:rsid w:val="0024709A"/>
    <w:rsid w:val="00247282"/>
    <w:rsid w:val="00251B51"/>
    <w:rsid w:val="002524F2"/>
    <w:rsid w:val="00252C70"/>
    <w:rsid w:val="00254267"/>
    <w:rsid w:val="00256304"/>
    <w:rsid w:val="002565F8"/>
    <w:rsid w:val="00257410"/>
    <w:rsid w:val="00257AF4"/>
    <w:rsid w:val="00257F77"/>
    <w:rsid w:val="00260499"/>
    <w:rsid w:val="002611A3"/>
    <w:rsid w:val="00262FE4"/>
    <w:rsid w:val="002641BF"/>
    <w:rsid w:val="00264674"/>
    <w:rsid w:val="00267BF8"/>
    <w:rsid w:val="00270150"/>
    <w:rsid w:val="00270E73"/>
    <w:rsid w:val="00271DA3"/>
    <w:rsid w:val="00271E60"/>
    <w:rsid w:val="00272791"/>
    <w:rsid w:val="00272B65"/>
    <w:rsid w:val="002753C1"/>
    <w:rsid w:val="00276BDF"/>
    <w:rsid w:val="002804C4"/>
    <w:rsid w:val="00281B58"/>
    <w:rsid w:val="0028279F"/>
    <w:rsid w:val="002832BE"/>
    <w:rsid w:val="00286282"/>
    <w:rsid w:val="002878D4"/>
    <w:rsid w:val="00287C77"/>
    <w:rsid w:val="00290BC4"/>
    <w:rsid w:val="0029171C"/>
    <w:rsid w:val="00291F1A"/>
    <w:rsid w:val="002922BE"/>
    <w:rsid w:val="00294841"/>
    <w:rsid w:val="00294D24"/>
    <w:rsid w:val="00294F7D"/>
    <w:rsid w:val="00295C28"/>
    <w:rsid w:val="00297081"/>
    <w:rsid w:val="002970F7"/>
    <w:rsid w:val="00297A4A"/>
    <w:rsid w:val="00297D39"/>
    <w:rsid w:val="002A222B"/>
    <w:rsid w:val="002A3C79"/>
    <w:rsid w:val="002A42A4"/>
    <w:rsid w:val="002A6417"/>
    <w:rsid w:val="002A6EA0"/>
    <w:rsid w:val="002A7168"/>
    <w:rsid w:val="002A7527"/>
    <w:rsid w:val="002A78D1"/>
    <w:rsid w:val="002A7D3A"/>
    <w:rsid w:val="002B0088"/>
    <w:rsid w:val="002B04E8"/>
    <w:rsid w:val="002B0EC7"/>
    <w:rsid w:val="002B23C7"/>
    <w:rsid w:val="002B454F"/>
    <w:rsid w:val="002B4F7A"/>
    <w:rsid w:val="002B5E7B"/>
    <w:rsid w:val="002B5F32"/>
    <w:rsid w:val="002B77BB"/>
    <w:rsid w:val="002B7C21"/>
    <w:rsid w:val="002C062F"/>
    <w:rsid w:val="002C132F"/>
    <w:rsid w:val="002C1436"/>
    <w:rsid w:val="002C4D71"/>
    <w:rsid w:val="002C5695"/>
    <w:rsid w:val="002C569B"/>
    <w:rsid w:val="002C5E1A"/>
    <w:rsid w:val="002D1031"/>
    <w:rsid w:val="002D11DA"/>
    <w:rsid w:val="002D1B6C"/>
    <w:rsid w:val="002D2655"/>
    <w:rsid w:val="002D4883"/>
    <w:rsid w:val="002D4AD7"/>
    <w:rsid w:val="002D6A9A"/>
    <w:rsid w:val="002D7035"/>
    <w:rsid w:val="002D78BA"/>
    <w:rsid w:val="002D7F22"/>
    <w:rsid w:val="002E08D5"/>
    <w:rsid w:val="002E16D2"/>
    <w:rsid w:val="002E363C"/>
    <w:rsid w:val="002E56A1"/>
    <w:rsid w:val="002F0035"/>
    <w:rsid w:val="002F1952"/>
    <w:rsid w:val="002F1C20"/>
    <w:rsid w:val="002F29C8"/>
    <w:rsid w:val="002F2B6E"/>
    <w:rsid w:val="002F2F08"/>
    <w:rsid w:val="002F3949"/>
    <w:rsid w:val="002F3E88"/>
    <w:rsid w:val="002F4264"/>
    <w:rsid w:val="002F4942"/>
    <w:rsid w:val="002F6973"/>
    <w:rsid w:val="002F6AE9"/>
    <w:rsid w:val="002F71D3"/>
    <w:rsid w:val="002F72D5"/>
    <w:rsid w:val="002F79BC"/>
    <w:rsid w:val="003006E4"/>
    <w:rsid w:val="0030185B"/>
    <w:rsid w:val="0030364A"/>
    <w:rsid w:val="0030391B"/>
    <w:rsid w:val="003047C4"/>
    <w:rsid w:val="00304E60"/>
    <w:rsid w:val="00304EA1"/>
    <w:rsid w:val="00305FFE"/>
    <w:rsid w:val="003062C2"/>
    <w:rsid w:val="0030E266"/>
    <w:rsid w:val="00310345"/>
    <w:rsid w:val="003106DB"/>
    <w:rsid w:val="003116AF"/>
    <w:rsid w:val="003132FB"/>
    <w:rsid w:val="00313C07"/>
    <w:rsid w:val="00315950"/>
    <w:rsid w:val="003164A7"/>
    <w:rsid w:val="00316716"/>
    <w:rsid w:val="0031750E"/>
    <w:rsid w:val="003221B6"/>
    <w:rsid w:val="00323BCE"/>
    <w:rsid w:val="00324EC5"/>
    <w:rsid w:val="0032631A"/>
    <w:rsid w:val="00326E69"/>
    <w:rsid w:val="003274EB"/>
    <w:rsid w:val="00327536"/>
    <w:rsid w:val="00327D64"/>
    <w:rsid w:val="00330769"/>
    <w:rsid w:val="00332212"/>
    <w:rsid w:val="00333407"/>
    <w:rsid w:val="00333C55"/>
    <w:rsid w:val="00334624"/>
    <w:rsid w:val="00334D24"/>
    <w:rsid w:val="00335A73"/>
    <w:rsid w:val="003365A9"/>
    <w:rsid w:val="00337A78"/>
    <w:rsid w:val="003407C1"/>
    <w:rsid w:val="00340D8A"/>
    <w:rsid w:val="00341795"/>
    <w:rsid w:val="00342022"/>
    <w:rsid w:val="00342623"/>
    <w:rsid w:val="00342B86"/>
    <w:rsid w:val="00342E79"/>
    <w:rsid w:val="00343DC3"/>
    <w:rsid w:val="003450A9"/>
    <w:rsid w:val="003453EC"/>
    <w:rsid w:val="00347B8F"/>
    <w:rsid w:val="00350023"/>
    <w:rsid w:val="0035126F"/>
    <w:rsid w:val="00351331"/>
    <w:rsid w:val="00354D63"/>
    <w:rsid w:val="00357A75"/>
    <w:rsid w:val="00360316"/>
    <w:rsid w:val="003618C3"/>
    <w:rsid w:val="00361914"/>
    <w:rsid w:val="00362F66"/>
    <w:rsid w:val="00363552"/>
    <w:rsid w:val="00364140"/>
    <w:rsid w:val="00366015"/>
    <w:rsid w:val="00366BEC"/>
    <w:rsid w:val="00366E41"/>
    <w:rsid w:val="00366FC1"/>
    <w:rsid w:val="00367E22"/>
    <w:rsid w:val="00370638"/>
    <w:rsid w:val="003707F8"/>
    <w:rsid w:val="00370981"/>
    <w:rsid w:val="00370E24"/>
    <w:rsid w:val="0037125C"/>
    <w:rsid w:val="00371B29"/>
    <w:rsid w:val="00371B65"/>
    <w:rsid w:val="00371B8B"/>
    <w:rsid w:val="0037257A"/>
    <w:rsid w:val="0037270D"/>
    <w:rsid w:val="003734BE"/>
    <w:rsid w:val="00373D51"/>
    <w:rsid w:val="00373FB8"/>
    <w:rsid w:val="0037529A"/>
    <w:rsid w:val="00377572"/>
    <w:rsid w:val="003806A8"/>
    <w:rsid w:val="003820C6"/>
    <w:rsid w:val="00382721"/>
    <w:rsid w:val="003843E9"/>
    <w:rsid w:val="00384987"/>
    <w:rsid w:val="00384C99"/>
    <w:rsid w:val="00384E29"/>
    <w:rsid w:val="00385AC2"/>
    <w:rsid w:val="00386F79"/>
    <w:rsid w:val="003872D7"/>
    <w:rsid w:val="00387893"/>
    <w:rsid w:val="00391754"/>
    <w:rsid w:val="00391FEB"/>
    <w:rsid w:val="0039347C"/>
    <w:rsid w:val="00394111"/>
    <w:rsid w:val="00394168"/>
    <w:rsid w:val="003948D5"/>
    <w:rsid w:val="00396532"/>
    <w:rsid w:val="003A00D7"/>
    <w:rsid w:val="003A2011"/>
    <w:rsid w:val="003A241C"/>
    <w:rsid w:val="003A2934"/>
    <w:rsid w:val="003A3ECF"/>
    <w:rsid w:val="003A4809"/>
    <w:rsid w:val="003A6C3E"/>
    <w:rsid w:val="003A72CA"/>
    <w:rsid w:val="003A770D"/>
    <w:rsid w:val="003B5094"/>
    <w:rsid w:val="003B5BD9"/>
    <w:rsid w:val="003C39E1"/>
    <w:rsid w:val="003C522D"/>
    <w:rsid w:val="003C69E1"/>
    <w:rsid w:val="003D0842"/>
    <w:rsid w:val="003D1498"/>
    <w:rsid w:val="003D4820"/>
    <w:rsid w:val="003D5052"/>
    <w:rsid w:val="003D5475"/>
    <w:rsid w:val="003D60E1"/>
    <w:rsid w:val="003D67D0"/>
    <w:rsid w:val="003E1E89"/>
    <w:rsid w:val="003E2809"/>
    <w:rsid w:val="003E30F7"/>
    <w:rsid w:val="003E32C5"/>
    <w:rsid w:val="003E602B"/>
    <w:rsid w:val="003E769E"/>
    <w:rsid w:val="003E7E91"/>
    <w:rsid w:val="003F2D43"/>
    <w:rsid w:val="003F5364"/>
    <w:rsid w:val="003F5D4F"/>
    <w:rsid w:val="003F67D7"/>
    <w:rsid w:val="003F6BBD"/>
    <w:rsid w:val="003F7096"/>
    <w:rsid w:val="004011AD"/>
    <w:rsid w:val="00401853"/>
    <w:rsid w:val="00401E66"/>
    <w:rsid w:val="00403252"/>
    <w:rsid w:val="004034EF"/>
    <w:rsid w:val="004038D8"/>
    <w:rsid w:val="00405960"/>
    <w:rsid w:val="00405BF6"/>
    <w:rsid w:val="004062F8"/>
    <w:rsid w:val="004101FD"/>
    <w:rsid w:val="00411612"/>
    <w:rsid w:val="00412C1F"/>
    <w:rsid w:val="00413A58"/>
    <w:rsid w:val="004143A4"/>
    <w:rsid w:val="004143C9"/>
    <w:rsid w:val="0041644A"/>
    <w:rsid w:val="00416E37"/>
    <w:rsid w:val="00417066"/>
    <w:rsid w:val="004174E4"/>
    <w:rsid w:val="00417DC6"/>
    <w:rsid w:val="0042016C"/>
    <w:rsid w:val="00420E44"/>
    <w:rsid w:val="00421F52"/>
    <w:rsid w:val="0042211C"/>
    <w:rsid w:val="00424CD4"/>
    <w:rsid w:val="00424F0F"/>
    <w:rsid w:val="004263CF"/>
    <w:rsid w:val="00431B86"/>
    <w:rsid w:val="00432C45"/>
    <w:rsid w:val="00433840"/>
    <w:rsid w:val="0043443A"/>
    <w:rsid w:val="00434547"/>
    <w:rsid w:val="0043511C"/>
    <w:rsid w:val="00436447"/>
    <w:rsid w:val="0043711B"/>
    <w:rsid w:val="00441235"/>
    <w:rsid w:val="004421D9"/>
    <w:rsid w:val="00443F54"/>
    <w:rsid w:val="00445697"/>
    <w:rsid w:val="00445A05"/>
    <w:rsid w:val="00445FBB"/>
    <w:rsid w:val="004461EC"/>
    <w:rsid w:val="004479D4"/>
    <w:rsid w:val="004516C6"/>
    <w:rsid w:val="00451F5B"/>
    <w:rsid w:val="00454D9A"/>
    <w:rsid w:val="00454EEA"/>
    <w:rsid w:val="00455ABB"/>
    <w:rsid w:val="004569FC"/>
    <w:rsid w:val="0045794E"/>
    <w:rsid w:val="00461BC0"/>
    <w:rsid w:val="00461C42"/>
    <w:rsid w:val="00461D1C"/>
    <w:rsid w:val="00462088"/>
    <w:rsid w:val="004622BF"/>
    <w:rsid w:val="00465382"/>
    <w:rsid w:val="004670EF"/>
    <w:rsid w:val="00467E93"/>
    <w:rsid w:val="00467FE6"/>
    <w:rsid w:val="00471E46"/>
    <w:rsid w:val="00472F08"/>
    <w:rsid w:val="004731BB"/>
    <w:rsid w:val="004745E2"/>
    <w:rsid w:val="004755A1"/>
    <w:rsid w:val="00476403"/>
    <w:rsid w:val="00476C02"/>
    <w:rsid w:val="00481902"/>
    <w:rsid w:val="004842CD"/>
    <w:rsid w:val="00484BDA"/>
    <w:rsid w:val="00485BBD"/>
    <w:rsid w:val="00486A15"/>
    <w:rsid w:val="00491658"/>
    <w:rsid w:val="00491F51"/>
    <w:rsid w:val="00492FF4"/>
    <w:rsid w:val="004934AC"/>
    <w:rsid w:val="00494039"/>
    <w:rsid w:val="00494975"/>
    <w:rsid w:val="00494BDC"/>
    <w:rsid w:val="00494EB7"/>
    <w:rsid w:val="00494EC8"/>
    <w:rsid w:val="0049753A"/>
    <w:rsid w:val="00497D8C"/>
    <w:rsid w:val="004A1ED8"/>
    <w:rsid w:val="004A2ADF"/>
    <w:rsid w:val="004A33E1"/>
    <w:rsid w:val="004A4924"/>
    <w:rsid w:val="004A6A88"/>
    <w:rsid w:val="004B130D"/>
    <w:rsid w:val="004B21EF"/>
    <w:rsid w:val="004B30B3"/>
    <w:rsid w:val="004B4AC5"/>
    <w:rsid w:val="004B6EFA"/>
    <w:rsid w:val="004B753D"/>
    <w:rsid w:val="004C125A"/>
    <w:rsid w:val="004C1276"/>
    <w:rsid w:val="004C15BB"/>
    <w:rsid w:val="004C17A2"/>
    <w:rsid w:val="004C1C05"/>
    <w:rsid w:val="004C2E77"/>
    <w:rsid w:val="004C3C74"/>
    <w:rsid w:val="004C62D0"/>
    <w:rsid w:val="004D06EB"/>
    <w:rsid w:val="004D3394"/>
    <w:rsid w:val="004D359D"/>
    <w:rsid w:val="004D36D6"/>
    <w:rsid w:val="004D42B7"/>
    <w:rsid w:val="004D48F2"/>
    <w:rsid w:val="004D4B50"/>
    <w:rsid w:val="004D59E6"/>
    <w:rsid w:val="004D5CB3"/>
    <w:rsid w:val="004D61ED"/>
    <w:rsid w:val="004D6269"/>
    <w:rsid w:val="004D722A"/>
    <w:rsid w:val="004D7A0A"/>
    <w:rsid w:val="004E0BB0"/>
    <w:rsid w:val="004E41C1"/>
    <w:rsid w:val="004E4C2D"/>
    <w:rsid w:val="004E6CEC"/>
    <w:rsid w:val="004E791F"/>
    <w:rsid w:val="004E7DA3"/>
    <w:rsid w:val="004F12BC"/>
    <w:rsid w:val="004F1901"/>
    <w:rsid w:val="004F2028"/>
    <w:rsid w:val="004F5053"/>
    <w:rsid w:val="00503453"/>
    <w:rsid w:val="00504B52"/>
    <w:rsid w:val="00505D93"/>
    <w:rsid w:val="00511477"/>
    <w:rsid w:val="00511ED2"/>
    <w:rsid w:val="00511FBD"/>
    <w:rsid w:val="00512B5F"/>
    <w:rsid w:val="00513793"/>
    <w:rsid w:val="005147DA"/>
    <w:rsid w:val="0051502D"/>
    <w:rsid w:val="00515033"/>
    <w:rsid w:val="005157CB"/>
    <w:rsid w:val="00516495"/>
    <w:rsid w:val="0051654E"/>
    <w:rsid w:val="00517A2B"/>
    <w:rsid w:val="00520322"/>
    <w:rsid w:val="00521D5B"/>
    <w:rsid w:val="00521DD3"/>
    <w:rsid w:val="00522032"/>
    <w:rsid w:val="00522398"/>
    <w:rsid w:val="00522B87"/>
    <w:rsid w:val="005232BE"/>
    <w:rsid w:val="00523393"/>
    <w:rsid w:val="00525958"/>
    <w:rsid w:val="00525F07"/>
    <w:rsid w:val="005265CF"/>
    <w:rsid w:val="00526E45"/>
    <w:rsid w:val="00530178"/>
    <w:rsid w:val="0053171F"/>
    <w:rsid w:val="005317FF"/>
    <w:rsid w:val="00532B74"/>
    <w:rsid w:val="00532E89"/>
    <w:rsid w:val="00534225"/>
    <w:rsid w:val="0053669A"/>
    <w:rsid w:val="00536BF4"/>
    <w:rsid w:val="0053708A"/>
    <w:rsid w:val="00537717"/>
    <w:rsid w:val="00537E73"/>
    <w:rsid w:val="00537FEF"/>
    <w:rsid w:val="0054043A"/>
    <w:rsid w:val="00540D7C"/>
    <w:rsid w:val="00543CCB"/>
    <w:rsid w:val="005445F6"/>
    <w:rsid w:val="005450E6"/>
    <w:rsid w:val="005479B8"/>
    <w:rsid w:val="00550B7B"/>
    <w:rsid w:val="0055129C"/>
    <w:rsid w:val="00551609"/>
    <w:rsid w:val="00551760"/>
    <w:rsid w:val="00552AFE"/>
    <w:rsid w:val="00552B10"/>
    <w:rsid w:val="00552EA2"/>
    <w:rsid w:val="0055642D"/>
    <w:rsid w:val="005568B2"/>
    <w:rsid w:val="00557058"/>
    <w:rsid w:val="00557926"/>
    <w:rsid w:val="00560BBC"/>
    <w:rsid w:val="00560F87"/>
    <w:rsid w:val="00561768"/>
    <w:rsid w:val="00561C0E"/>
    <w:rsid w:val="00563C2A"/>
    <w:rsid w:val="00565423"/>
    <w:rsid w:val="005660EB"/>
    <w:rsid w:val="005668AF"/>
    <w:rsid w:val="00566EAD"/>
    <w:rsid w:val="00567B9B"/>
    <w:rsid w:val="00570A14"/>
    <w:rsid w:val="00571125"/>
    <w:rsid w:val="0057146A"/>
    <w:rsid w:val="0057441E"/>
    <w:rsid w:val="00574A9D"/>
    <w:rsid w:val="00574C43"/>
    <w:rsid w:val="00574ECD"/>
    <w:rsid w:val="00576093"/>
    <w:rsid w:val="00581F34"/>
    <w:rsid w:val="0058275C"/>
    <w:rsid w:val="0058303C"/>
    <w:rsid w:val="00583F32"/>
    <w:rsid w:val="00585399"/>
    <w:rsid w:val="0058553B"/>
    <w:rsid w:val="00586286"/>
    <w:rsid w:val="00586690"/>
    <w:rsid w:val="00592479"/>
    <w:rsid w:val="0059262B"/>
    <w:rsid w:val="00593530"/>
    <w:rsid w:val="00594C2A"/>
    <w:rsid w:val="00596078"/>
    <w:rsid w:val="0059654E"/>
    <w:rsid w:val="00596E22"/>
    <w:rsid w:val="005977F0"/>
    <w:rsid w:val="00597FA6"/>
    <w:rsid w:val="005A09D8"/>
    <w:rsid w:val="005A156D"/>
    <w:rsid w:val="005A2DF7"/>
    <w:rsid w:val="005A33AF"/>
    <w:rsid w:val="005A3775"/>
    <w:rsid w:val="005A3E11"/>
    <w:rsid w:val="005A3E88"/>
    <w:rsid w:val="005A4BA3"/>
    <w:rsid w:val="005A5EDB"/>
    <w:rsid w:val="005B068F"/>
    <w:rsid w:val="005B1B6F"/>
    <w:rsid w:val="005B2512"/>
    <w:rsid w:val="005B3624"/>
    <w:rsid w:val="005B4761"/>
    <w:rsid w:val="005B5BB5"/>
    <w:rsid w:val="005B6B00"/>
    <w:rsid w:val="005B6FA5"/>
    <w:rsid w:val="005B708A"/>
    <w:rsid w:val="005B73CA"/>
    <w:rsid w:val="005B7728"/>
    <w:rsid w:val="005C0596"/>
    <w:rsid w:val="005C0EEB"/>
    <w:rsid w:val="005C11E5"/>
    <w:rsid w:val="005C1D5C"/>
    <w:rsid w:val="005C2A58"/>
    <w:rsid w:val="005C3B46"/>
    <w:rsid w:val="005C4D03"/>
    <w:rsid w:val="005C4FDB"/>
    <w:rsid w:val="005C6949"/>
    <w:rsid w:val="005C6EDB"/>
    <w:rsid w:val="005C71CA"/>
    <w:rsid w:val="005C7422"/>
    <w:rsid w:val="005C7669"/>
    <w:rsid w:val="005D0628"/>
    <w:rsid w:val="005D06EC"/>
    <w:rsid w:val="005D26CE"/>
    <w:rsid w:val="005D2C5C"/>
    <w:rsid w:val="005D2EE2"/>
    <w:rsid w:val="005D3AE1"/>
    <w:rsid w:val="005D517E"/>
    <w:rsid w:val="005D56E2"/>
    <w:rsid w:val="005D69FF"/>
    <w:rsid w:val="005D6B13"/>
    <w:rsid w:val="005D773A"/>
    <w:rsid w:val="005E0029"/>
    <w:rsid w:val="005E03E3"/>
    <w:rsid w:val="005E07E5"/>
    <w:rsid w:val="005E2CBC"/>
    <w:rsid w:val="005E3EDB"/>
    <w:rsid w:val="005E47BB"/>
    <w:rsid w:val="005E5270"/>
    <w:rsid w:val="005E70D3"/>
    <w:rsid w:val="005E7801"/>
    <w:rsid w:val="005E7D1E"/>
    <w:rsid w:val="005F0D17"/>
    <w:rsid w:val="005F2688"/>
    <w:rsid w:val="005F4B05"/>
    <w:rsid w:val="005F4C1F"/>
    <w:rsid w:val="005F574C"/>
    <w:rsid w:val="005F5F98"/>
    <w:rsid w:val="005F69EC"/>
    <w:rsid w:val="006002C9"/>
    <w:rsid w:val="00600D27"/>
    <w:rsid w:val="006020CC"/>
    <w:rsid w:val="00602245"/>
    <w:rsid w:val="00602280"/>
    <w:rsid w:val="0060272D"/>
    <w:rsid w:val="006038D6"/>
    <w:rsid w:val="00604B0E"/>
    <w:rsid w:val="00605CE0"/>
    <w:rsid w:val="00605D81"/>
    <w:rsid w:val="00606EA1"/>
    <w:rsid w:val="006077E1"/>
    <w:rsid w:val="006101BC"/>
    <w:rsid w:val="00610753"/>
    <w:rsid w:val="006110A9"/>
    <w:rsid w:val="006125E3"/>
    <w:rsid w:val="00612C8B"/>
    <w:rsid w:val="00613181"/>
    <w:rsid w:val="0061328E"/>
    <w:rsid w:val="00613F6E"/>
    <w:rsid w:val="006144C3"/>
    <w:rsid w:val="00614A31"/>
    <w:rsid w:val="0061548F"/>
    <w:rsid w:val="00615D94"/>
    <w:rsid w:val="006170B2"/>
    <w:rsid w:val="006179A8"/>
    <w:rsid w:val="006179FA"/>
    <w:rsid w:val="006201D3"/>
    <w:rsid w:val="00624297"/>
    <w:rsid w:val="006243D0"/>
    <w:rsid w:val="00625398"/>
    <w:rsid w:val="006255CB"/>
    <w:rsid w:val="00626605"/>
    <w:rsid w:val="00626630"/>
    <w:rsid w:val="006268DD"/>
    <w:rsid w:val="00626AC8"/>
    <w:rsid w:val="0062703B"/>
    <w:rsid w:val="006270CC"/>
    <w:rsid w:val="0062794D"/>
    <w:rsid w:val="00630B31"/>
    <w:rsid w:val="00631322"/>
    <w:rsid w:val="006323C7"/>
    <w:rsid w:val="00633291"/>
    <w:rsid w:val="00634E1F"/>
    <w:rsid w:val="006409E0"/>
    <w:rsid w:val="00640BBA"/>
    <w:rsid w:val="006412F6"/>
    <w:rsid w:val="00641D47"/>
    <w:rsid w:val="00641E8E"/>
    <w:rsid w:val="00642406"/>
    <w:rsid w:val="0064264B"/>
    <w:rsid w:val="00643D92"/>
    <w:rsid w:val="00644814"/>
    <w:rsid w:val="006468E6"/>
    <w:rsid w:val="00647924"/>
    <w:rsid w:val="00650163"/>
    <w:rsid w:val="006502F7"/>
    <w:rsid w:val="006506FD"/>
    <w:rsid w:val="00652B32"/>
    <w:rsid w:val="0065532F"/>
    <w:rsid w:val="00655DC5"/>
    <w:rsid w:val="00655F8D"/>
    <w:rsid w:val="00656512"/>
    <w:rsid w:val="00656973"/>
    <w:rsid w:val="00657DD5"/>
    <w:rsid w:val="006603F9"/>
    <w:rsid w:val="0066092D"/>
    <w:rsid w:val="00660C5E"/>
    <w:rsid w:val="00660E51"/>
    <w:rsid w:val="0066300A"/>
    <w:rsid w:val="00663F0B"/>
    <w:rsid w:val="00667395"/>
    <w:rsid w:val="00670A92"/>
    <w:rsid w:val="00670E51"/>
    <w:rsid w:val="006718C3"/>
    <w:rsid w:val="00671C88"/>
    <w:rsid w:val="00672042"/>
    <w:rsid w:val="00672761"/>
    <w:rsid w:val="00673D90"/>
    <w:rsid w:val="006749AB"/>
    <w:rsid w:val="00674A82"/>
    <w:rsid w:val="0067646D"/>
    <w:rsid w:val="00676722"/>
    <w:rsid w:val="006807D3"/>
    <w:rsid w:val="00681477"/>
    <w:rsid w:val="0068220E"/>
    <w:rsid w:val="00682825"/>
    <w:rsid w:val="006836D3"/>
    <w:rsid w:val="00684AD5"/>
    <w:rsid w:val="00687760"/>
    <w:rsid w:val="0068BDCA"/>
    <w:rsid w:val="006901AD"/>
    <w:rsid w:val="00691859"/>
    <w:rsid w:val="006920A1"/>
    <w:rsid w:val="006955D9"/>
    <w:rsid w:val="00697A87"/>
    <w:rsid w:val="00697C26"/>
    <w:rsid w:val="00697FA6"/>
    <w:rsid w:val="0069C05C"/>
    <w:rsid w:val="006A10A8"/>
    <w:rsid w:val="006A4AC2"/>
    <w:rsid w:val="006A511E"/>
    <w:rsid w:val="006A6F09"/>
    <w:rsid w:val="006A704D"/>
    <w:rsid w:val="006A74F6"/>
    <w:rsid w:val="006A7956"/>
    <w:rsid w:val="006B0146"/>
    <w:rsid w:val="006B1E19"/>
    <w:rsid w:val="006B372B"/>
    <w:rsid w:val="006B4576"/>
    <w:rsid w:val="006B4DB4"/>
    <w:rsid w:val="006B54E0"/>
    <w:rsid w:val="006B614F"/>
    <w:rsid w:val="006B7902"/>
    <w:rsid w:val="006C03E4"/>
    <w:rsid w:val="006C0D6D"/>
    <w:rsid w:val="006C31AD"/>
    <w:rsid w:val="006C3EDA"/>
    <w:rsid w:val="006C43E5"/>
    <w:rsid w:val="006C6530"/>
    <w:rsid w:val="006C7175"/>
    <w:rsid w:val="006C7CCA"/>
    <w:rsid w:val="006D1C74"/>
    <w:rsid w:val="006D245C"/>
    <w:rsid w:val="006D258B"/>
    <w:rsid w:val="006D2AE1"/>
    <w:rsid w:val="006D3425"/>
    <w:rsid w:val="006D49E7"/>
    <w:rsid w:val="006D5374"/>
    <w:rsid w:val="006E055C"/>
    <w:rsid w:val="006E05F1"/>
    <w:rsid w:val="006E0C54"/>
    <w:rsid w:val="006E0CCE"/>
    <w:rsid w:val="006E19BD"/>
    <w:rsid w:val="006E1F31"/>
    <w:rsid w:val="006E1FA8"/>
    <w:rsid w:val="006E461F"/>
    <w:rsid w:val="006E4A88"/>
    <w:rsid w:val="006E5A11"/>
    <w:rsid w:val="006E5F1E"/>
    <w:rsid w:val="006E6EEA"/>
    <w:rsid w:val="006E7341"/>
    <w:rsid w:val="006F1CC4"/>
    <w:rsid w:val="006F1E23"/>
    <w:rsid w:val="006F219B"/>
    <w:rsid w:val="006F3A8B"/>
    <w:rsid w:val="006F7B1A"/>
    <w:rsid w:val="00700A31"/>
    <w:rsid w:val="00702167"/>
    <w:rsid w:val="007029C4"/>
    <w:rsid w:val="007036A9"/>
    <w:rsid w:val="00704811"/>
    <w:rsid w:val="00706136"/>
    <w:rsid w:val="00707993"/>
    <w:rsid w:val="00707C67"/>
    <w:rsid w:val="00707E05"/>
    <w:rsid w:val="007113FC"/>
    <w:rsid w:val="00713E75"/>
    <w:rsid w:val="00714337"/>
    <w:rsid w:val="007166B1"/>
    <w:rsid w:val="00716844"/>
    <w:rsid w:val="00720C82"/>
    <w:rsid w:val="00721144"/>
    <w:rsid w:val="00724AF6"/>
    <w:rsid w:val="00725AD0"/>
    <w:rsid w:val="00730C1B"/>
    <w:rsid w:val="00730EC5"/>
    <w:rsid w:val="00731006"/>
    <w:rsid w:val="0073142A"/>
    <w:rsid w:val="00731D16"/>
    <w:rsid w:val="00731E99"/>
    <w:rsid w:val="00732518"/>
    <w:rsid w:val="007335ED"/>
    <w:rsid w:val="00733ED8"/>
    <w:rsid w:val="00734D5F"/>
    <w:rsid w:val="007369BF"/>
    <w:rsid w:val="00742BFD"/>
    <w:rsid w:val="00743CBC"/>
    <w:rsid w:val="007451B9"/>
    <w:rsid w:val="00746D97"/>
    <w:rsid w:val="0074D4D5"/>
    <w:rsid w:val="0075044F"/>
    <w:rsid w:val="0075290C"/>
    <w:rsid w:val="00753A9E"/>
    <w:rsid w:val="00755C08"/>
    <w:rsid w:val="00755D45"/>
    <w:rsid w:val="00756F07"/>
    <w:rsid w:val="0075749B"/>
    <w:rsid w:val="007579C2"/>
    <w:rsid w:val="00760970"/>
    <w:rsid w:val="0076104A"/>
    <w:rsid w:val="0076163A"/>
    <w:rsid w:val="00763290"/>
    <w:rsid w:val="007633A7"/>
    <w:rsid w:val="007638CB"/>
    <w:rsid w:val="007643AC"/>
    <w:rsid w:val="007643CD"/>
    <w:rsid w:val="00766431"/>
    <w:rsid w:val="0076649E"/>
    <w:rsid w:val="00767333"/>
    <w:rsid w:val="00770216"/>
    <w:rsid w:val="00770D24"/>
    <w:rsid w:val="007713FB"/>
    <w:rsid w:val="00773A96"/>
    <w:rsid w:val="00775D07"/>
    <w:rsid w:val="00775F15"/>
    <w:rsid w:val="007776CF"/>
    <w:rsid w:val="007776F2"/>
    <w:rsid w:val="0077780F"/>
    <w:rsid w:val="00780038"/>
    <w:rsid w:val="0078259C"/>
    <w:rsid w:val="00782FB5"/>
    <w:rsid w:val="0078355D"/>
    <w:rsid w:val="00783E57"/>
    <w:rsid w:val="00784653"/>
    <w:rsid w:val="007848AB"/>
    <w:rsid w:val="00785066"/>
    <w:rsid w:val="007851F0"/>
    <w:rsid w:val="00787EA3"/>
    <w:rsid w:val="007905BA"/>
    <w:rsid w:val="007912E3"/>
    <w:rsid w:val="007917B7"/>
    <w:rsid w:val="00791B3A"/>
    <w:rsid w:val="00792EF7"/>
    <w:rsid w:val="00794243"/>
    <w:rsid w:val="007945C6"/>
    <w:rsid w:val="00794974"/>
    <w:rsid w:val="0079790D"/>
    <w:rsid w:val="00797EFF"/>
    <w:rsid w:val="007A062F"/>
    <w:rsid w:val="007A07C1"/>
    <w:rsid w:val="007A0B0C"/>
    <w:rsid w:val="007A0F23"/>
    <w:rsid w:val="007A54AA"/>
    <w:rsid w:val="007A5BC2"/>
    <w:rsid w:val="007A70E0"/>
    <w:rsid w:val="007A7833"/>
    <w:rsid w:val="007B0599"/>
    <w:rsid w:val="007B2225"/>
    <w:rsid w:val="007B2ED4"/>
    <w:rsid w:val="007B3309"/>
    <w:rsid w:val="007B4671"/>
    <w:rsid w:val="007B5AE4"/>
    <w:rsid w:val="007B5B54"/>
    <w:rsid w:val="007B6E3B"/>
    <w:rsid w:val="007B714A"/>
    <w:rsid w:val="007B7D27"/>
    <w:rsid w:val="007C0668"/>
    <w:rsid w:val="007C11A7"/>
    <w:rsid w:val="007C1B12"/>
    <w:rsid w:val="007C40BC"/>
    <w:rsid w:val="007C6587"/>
    <w:rsid w:val="007C6A5E"/>
    <w:rsid w:val="007C6A67"/>
    <w:rsid w:val="007C781B"/>
    <w:rsid w:val="007D03E3"/>
    <w:rsid w:val="007D061B"/>
    <w:rsid w:val="007D1ED1"/>
    <w:rsid w:val="007D39DC"/>
    <w:rsid w:val="007D5296"/>
    <w:rsid w:val="007D720E"/>
    <w:rsid w:val="007D7549"/>
    <w:rsid w:val="007D7869"/>
    <w:rsid w:val="007D7EB0"/>
    <w:rsid w:val="007E058F"/>
    <w:rsid w:val="007E0CA7"/>
    <w:rsid w:val="007E15C0"/>
    <w:rsid w:val="007E1D66"/>
    <w:rsid w:val="007E7185"/>
    <w:rsid w:val="007E7633"/>
    <w:rsid w:val="007F0C0D"/>
    <w:rsid w:val="007F24C0"/>
    <w:rsid w:val="007F32C4"/>
    <w:rsid w:val="00800428"/>
    <w:rsid w:val="008017F8"/>
    <w:rsid w:val="00801E12"/>
    <w:rsid w:val="00802EEA"/>
    <w:rsid w:val="00804CE4"/>
    <w:rsid w:val="00805678"/>
    <w:rsid w:val="00807B5B"/>
    <w:rsid w:val="008100F0"/>
    <w:rsid w:val="008101B0"/>
    <w:rsid w:val="00812209"/>
    <w:rsid w:val="008156B8"/>
    <w:rsid w:val="0081760B"/>
    <w:rsid w:val="00817F6D"/>
    <w:rsid w:val="008232AD"/>
    <w:rsid w:val="00823ACA"/>
    <w:rsid w:val="00823BFD"/>
    <w:rsid w:val="0082540A"/>
    <w:rsid w:val="00826F93"/>
    <w:rsid w:val="00834289"/>
    <w:rsid w:val="0083428D"/>
    <w:rsid w:val="0083433A"/>
    <w:rsid w:val="00834E97"/>
    <w:rsid w:val="00837B6A"/>
    <w:rsid w:val="00840F02"/>
    <w:rsid w:val="0084211B"/>
    <w:rsid w:val="00842315"/>
    <w:rsid w:val="00843D58"/>
    <w:rsid w:val="0084406D"/>
    <w:rsid w:val="00845F5E"/>
    <w:rsid w:val="00847BC8"/>
    <w:rsid w:val="00847E54"/>
    <w:rsid w:val="00850D27"/>
    <w:rsid w:val="008517A9"/>
    <w:rsid w:val="008541A1"/>
    <w:rsid w:val="008545D8"/>
    <w:rsid w:val="00854EED"/>
    <w:rsid w:val="0085507B"/>
    <w:rsid w:val="00855B6A"/>
    <w:rsid w:val="00855EA8"/>
    <w:rsid w:val="0085721B"/>
    <w:rsid w:val="008577E2"/>
    <w:rsid w:val="008601A5"/>
    <w:rsid w:val="0086092F"/>
    <w:rsid w:val="008618FF"/>
    <w:rsid w:val="008624BC"/>
    <w:rsid w:val="00864AEB"/>
    <w:rsid w:val="00865D03"/>
    <w:rsid w:val="00866676"/>
    <w:rsid w:val="008666A2"/>
    <w:rsid w:val="0086723B"/>
    <w:rsid w:val="00870803"/>
    <w:rsid w:val="008708C9"/>
    <w:rsid w:val="00870B44"/>
    <w:rsid w:val="00871883"/>
    <w:rsid w:val="00871F0B"/>
    <w:rsid w:val="008726D3"/>
    <w:rsid w:val="00872A7E"/>
    <w:rsid w:val="008756CA"/>
    <w:rsid w:val="0087586C"/>
    <w:rsid w:val="00876767"/>
    <w:rsid w:val="00880BB1"/>
    <w:rsid w:val="00882052"/>
    <w:rsid w:val="00883811"/>
    <w:rsid w:val="00885A5A"/>
    <w:rsid w:val="00885C4C"/>
    <w:rsid w:val="00887F9F"/>
    <w:rsid w:val="008904CE"/>
    <w:rsid w:val="0089076A"/>
    <w:rsid w:val="008915B3"/>
    <w:rsid w:val="00892290"/>
    <w:rsid w:val="00892DA7"/>
    <w:rsid w:val="008955C6"/>
    <w:rsid w:val="00897121"/>
    <w:rsid w:val="00897A43"/>
    <w:rsid w:val="00897AC0"/>
    <w:rsid w:val="008A0F8F"/>
    <w:rsid w:val="008A2717"/>
    <w:rsid w:val="008A6552"/>
    <w:rsid w:val="008A6A8D"/>
    <w:rsid w:val="008A7426"/>
    <w:rsid w:val="008B0AFE"/>
    <w:rsid w:val="008B1DF4"/>
    <w:rsid w:val="008B28A8"/>
    <w:rsid w:val="008B2954"/>
    <w:rsid w:val="008B31BC"/>
    <w:rsid w:val="008B41AF"/>
    <w:rsid w:val="008B4F15"/>
    <w:rsid w:val="008B648B"/>
    <w:rsid w:val="008B6995"/>
    <w:rsid w:val="008C1DA3"/>
    <w:rsid w:val="008C22F2"/>
    <w:rsid w:val="008C61B4"/>
    <w:rsid w:val="008D03BA"/>
    <w:rsid w:val="008D1757"/>
    <w:rsid w:val="008D1A88"/>
    <w:rsid w:val="008D1B32"/>
    <w:rsid w:val="008D2BAE"/>
    <w:rsid w:val="008D4665"/>
    <w:rsid w:val="008D4A43"/>
    <w:rsid w:val="008E05B2"/>
    <w:rsid w:val="008E1681"/>
    <w:rsid w:val="008E19A3"/>
    <w:rsid w:val="008E2FC2"/>
    <w:rsid w:val="008E33C1"/>
    <w:rsid w:val="008E396A"/>
    <w:rsid w:val="008E3DBB"/>
    <w:rsid w:val="008E3F0D"/>
    <w:rsid w:val="008E4642"/>
    <w:rsid w:val="008E6382"/>
    <w:rsid w:val="008E6994"/>
    <w:rsid w:val="008E7748"/>
    <w:rsid w:val="008F007B"/>
    <w:rsid w:val="008F0426"/>
    <w:rsid w:val="008F0DE5"/>
    <w:rsid w:val="008F3C89"/>
    <w:rsid w:val="008F45DF"/>
    <w:rsid w:val="008F5DCD"/>
    <w:rsid w:val="008F62CD"/>
    <w:rsid w:val="00901E9E"/>
    <w:rsid w:val="00902985"/>
    <w:rsid w:val="00903053"/>
    <w:rsid w:val="00903195"/>
    <w:rsid w:val="00905A2D"/>
    <w:rsid w:val="009068F3"/>
    <w:rsid w:val="00907185"/>
    <w:rsid w:val="0090786C"/>
    <w:rsid w:val="00911D3A"/>
    <w:rsid w:val="00913D4B"/>
    <w:rsid w:val="009179F6"/>
    <w:rsid w:val="00917BDE"/>
    <w:rsid w:val="00920C94"/>
    <w:rsid w:val="00921D89"/>
    <w:rsid w:val="00924CFC"/>
    <w:rsid w:val="009250AB"/>
    <w:rsid w:val="00925581"/>
    <w:rsid w:val="009259B1"/>
    <w:rsid w:val="00925E6E"/>
    <w:rsid w:val="00925F51"/>
    <w:rsid w:val="009266F9"/>
    <w:rsid w:val="00926D7A"/>
    <w:rsid w:val="009276B1"/>
    <w:rsid w:val="009276B3"/>
    <w:rsid w:val="0092798C"/>
    <w:rsid w:val="009279F5"/>
    <w:rsid w:val="00927E86"/>
    <w:rsid w:val="00927E89"/>
    <w:rsid w:val="00930407"/>
    <w:rsid w:val="009308D9"/>
    <w:rsid w:val="00930CD3"/>
    <w:rsid w:val="00930F20"/>
    <w:rsid w:val="00932358"/>
    <w:rsid w:val="009338A8"/>
    <w:rsid w:val="009347AE"/>
    <w:rsid w:val="00934F44"/>
    <w:rsid w:val="009352C7"/>
    <w:rsid w:val="00936C52"/>
    <w:rsid w:val="00937514"/>
    <w:rsid w:val="00947C79"/>
    <w:rsid w:val="00950524"/>
    <w:rsid w:val="009513EC"/>
    <w:rsid w:val="009519F3"/>
    <w:rsid w:val="00951DF5"/>
    <w:rsid w:val="00952205"/>
    <w:rsid w:val="00952BD5"/>
    <w:rsid w:val="00952C07"/>
    <w:rsid w:val="009555AF"/>
    <w:rsid w:val="00955A3E"/>
    <w:rsid w:val="0095617F"/>
    <w:rsid w:val="00956D4C"/>
    <w:rsid w:val="00957A38"/>
    <w:rsid w:val="00957CAB"/>
    <w:rsid w:val="00960C6B"/>
    <w:rsid w:val="009623EF"/>
    <w:rsid w:val="00963334"/>
    <w:rsid w:val="0096346D"/>
    <w:rsid w:val="00963A00"/>
    <w:rsid w:val="00965FEF"/>
    <w:rsid w:val="00966310"/>
    <w:rsid w:val="00967234"/>
    <w:rsid w:val="00967A6C"/>
    <w:rsid w:val="00971500"/>
    <w:rsid w:val="009737A6"/>
    <w:rsid w:val="00973D03"/>
    <w:rsid w:val="00974F1E"/>
    <w:rsid w:val="00974FE6"/>
    <w:rsid w:val="009751C0"/>
    <w:rsid w:val="009753D1"/>
    <w:rsid w:val="009755CA"/>
    <w:rsid w:val="00975866"/>
    <w:rsid w:val="009760A9"/>
    <w:rsid w:val="009763FB"/>
    <w:rsid w:val="00976F86"/>
    <w:rsid w:val="00977640"/>
    <w:rsid w:val="00980057"/>
    <w:rsid w:val="00982A6C"/>
    <w:rsid w:val="00985483"/>
    <w:rsid w:val="009866F6"/>
    <w:rsid w:val="00987785"/>
    <w:rsid w:val="009916F3"/>
    <w:rsid w:val="00991C78"/>
    <w:rsid w:val="00995C0F"/>
    <w:rsid w:val="00995E36"/>
    <w:rsid w:val="0099627E"/>
    <w:rsid w:val="009970F8"/>
    <w:rsid w:val="009975C1"/>
    <w:rsid w:val="009978EE"/>
    <w:rsid w:val="00997F1B"/>
    <w:rsid w:val="009A0029"/>
    <w:rsid w:val="009A0433"/>
    <w:rsid w:val="009A064E"/>
    <w:rsid w:val="009A0EC3"/>
    <w:rsid w:val="009A319A"/>
    <w:rsid w:val="009A33A8"/>
    <w:rsid w:val="009A3DFB"/>
    <w:rsid w:val="009A49BE"/>
    <w:rsid w:val="009A4A73"/>
    <w:rsid w:val="009A4C94"/>
    <w:rsid w:val="009A5108"/>
    <w:rsid w:val="009A6FF8"/>
    <w:rsid w:val="009B2AB2"/>
    <w:rsid w:val="009B352F"/>
    <w:rsid w:val="009B4DA1"/>
    <w:rsid w:val="009B6AF0"/>
    <w:rsid w:val="009C1029"/>
    <w:rsid w:val="009C12A5"/>
    <w:rsid w:val="009C1351"/>
    <w:rsid w:val="009C1B58"/>
    <w:rsid w:val="009C1FAD"/>
    <w:rsid w:val="009C2EAA"/>
    <w:rsid w:val="009C33B8"/>
    <w:rsid w:val="009C3650"/>
    <w:rsid w:val="009C404D"/>
    <w:rsid w:val="009C69BC"/>
    <w:rsid w:val="009C7432"/>
    <w:rsid w:val="009D07E5"/>
    <w:rsid w:val="009D0E0A"/>
    <w:rsid w:val="009D11C9"/>
    <w:rsid w:val="009D19CE"/>
    <w:rsid w:val="009D2D91"/>
    <w:rsid w:val="009D3824"/>
    <w:rsid w:val="009D3C18"/>
    <w:rsid w:val="009D5106"/>
    <w:rsid w:val="009D6F6F"/>
    <w:rsid w:val="009E065F"/>
    <w:rsid w:val="009E0708"/>
    <w:rsid w:val="009E17AE"/>
    <w:rsid w:val="009E17E4"/>
    <w:rsid w:val="009E2236"/>
    <w:rsid w:val="009E2294"/>
    <w:rsid w:val="009E27CD"/>
    <w:rsid w:val="009E3214"/>
    <w:rsid w:val="009E39EC"/>
    <w:rsid w:val="009E3B51"/>
    <w:rsid w:val="009F008A"/>
    <w:rsid w:val="009F00B7"/>
    <w:rsid w:val="009F0EE3"/>
    <w:rsid w:val="009F18F0"/>
    <w:rsid w:val="009F1E24"/>
    <w:rsid w:val="009F218F"/>
    <w:rsid w:val="009F2C0A"/>
    <w:rsid w:val="009F4443"/>
    <w:rsid w:val="009F53FE"/>
    <w:rsid w:val="009F55FC"/>
    <w:rsid w:val="009F5E26"/>
    <w:rsid w:val="009F6173"/>
    <w:rsid w:val="009F61D0"/>
    <w:rsid w:val="009F6B36"/>
    <w:rsid w:val="00A0007E"/>
    <w:rsid w:val="00A0040C"/>
    <w:rsid w:val="00A0087F"/>
    <w:rsid w:val="00A023B8"/>
    <w:rsid w:val="00A02E9E"/>
    <w:rsid w:val="00A02F88"/>
    <w:rsid w:val="00A03260"/>
    <w:rsid w:val="00A038D2"/>
    <w:rsid w:val="00A04707"/>
    <w:rsid w:val="00A05725"/>
    <w:rsid w:val="00A06948"/>
    <w:rsid w:val="00A06AB4"/>
    <w:rsid w:val="00A07348"/>
    <w:rsid w:val="00A07569"/>
    <w:rsid w:val="00A118EC"/>
    <w:rsid w:val="00A130A0"/>
    <w:rsid w:val="00A131CC"/>
    <w:rsid w:val="00A1350C"/>
    <w:rsid w:val="00A149E0"/>
    <w:rsid w:val="00A20984"/>
    <w:rsid w:val="00A20C5D"/>
    <w:rsid w:val="00A20DD7"/>
    <w:rsid w:val="00A215FD"/>
    <w:rsid w:val="00A230FA"/>
    <w:rsid w:val="00A2482C"/>
    <w:rsid w:val="00A24E00"/>
    <w:rsid w:val="00A25907"/>
    <w:rsid w:val="00A277FE"/>
    <w:rsid w:val="00A278FF"/>
    <w:rsid w:val="00A32B8F"/>
    <w:rsid w:val="00A35C47"/>
    <w:rsid w:val="00A37667"/>
    <w:rsid w:val="00A37A4A"/>
    <w:rsid w:val="00A400F2"/>
    <w:rsid w:val="00A4175E"/>
    <w:rsid w:val="00A41A9D"/>
    <w:rsid w:val="00A434F6"/>
    <w:rsid w:val="00A43FD0"/>
    <w:rsid w:val="00A4557B"/>
    <w:rsid w:val="00A465D4"/>
    <w:rsid w:val="00A46D85"/>
    <w:rsid w:val="00A47619"/>
    <w:rsid w:val="00A47E09"/>
    <w:rsid w:val="00A51D01"/>
    <w:rsid w:val="00A524BA"/>
    <w:rsid w:val="00A526DD"/>
    <w:rsid w:val="00A534E9"/>
    <w:rsid w:val="00A54505"/>
    <w:rsid w:val="00A56897"/>
    <w:rsid w:val="00A56CA7"/>
    <w:rsid w:val="00A6143D"/>
    <w:rsid w:val="00A61546"/>
    <w:rsid w:val="00A63789"/>
    <w:rsid w:val="00A63BF2"/>
    <w:rsid w:val="00A6406A"/>
    <w:rsid w:val="00A655EA"/>
    <w:rsid w:val="00A6585D"/>
    <w:rsid w:val="00A6707B"/>
    <w:rsid w:val="00A67820"/>
    <w:rsid w:val="00A67E70"/>
    <w:rsid w:val="00A7077C"/>
    <w:rsid w:val="00A70D17"/>
    <w:rsid w:val="00A745A9"/>
    <w:rsid w:val="00A74C30"/>
    <w:rsid w:val="00A76891"/>
    <w:rsid w:val="00A76CEB"/>
    <w:rsid w:val="00A76F4F"/>
    <w:rsid w:val="00A77336"/>
    <w:rsid w:val="00A802E6"/>
    <w:rsid w:val="00A80F66"/>
    <w:rsid w:val="00A81391"/>
    <w:rsid w:val="00A81624"/>
    <w:rsid w:val="00A8170F"/>
    <w:rsid w:val="00A81DAF"/>
    <w:rsid w:val="00A85021"/>
    <w:rsid w:val="00A86D56"/>
    <w:rsid w:val="00A8747E"/>
    <w:rsid w:val="00A87A40"/>
    <w:rsid w:val="00A90F56"/>
    <w:rsid w:val="00A91661"/>
    <w:rsid w:val="00A91F82"/>
    <w:rsid w:val="00A949AB"/>
    <w:rsid w:val="00A95D60"/>
    <w:rsid w:val="00A96468"/>
    <w:rsid w:val="00A965F4"/>
    <w:rsid w:val="00A97800"/>
    <w:rsid w:val="00A97E81"/>
    <w:rsid w:val="00AA08CA"/>
    <w:rsid w:val="00AA0916"/>
    <w:rsid w:val="00AA1B15"/>
    <w:rsid w:val="00AA25E2"/>
    <w:rsid w:val="00AA31E2"/>
    <w:rsid w:val="00AA4DCB"/>
    <w:rsid w:val="00AA6156"/>
    <w:rsid w:val="00AA637D"/>
    <w:rsid w:val="00AA749E"/>
    <w:rsid w:val="00AA74DC"/>
    <w:rsid w:val="00AB0EF5"/>
    <w:rsid w:val="00AB100F"/>
    <w:rsid w:val="00AB1A1D"/>
    <w:rsid w:val="00AB3C4B"/>
    <w:rsid w:val="00AB4E31"/>
    <w:rsid w:val="00AB4EF3"/>
    <w:rsid w:val="00AB5BCE"/>
    <w:rsid w:val="00AB67E4"/>
    <w:rsid w:val="00AC12F5"/>
    <w:rsid w:val="00AC1CFE"/>
    <w:rsid w:val="00AC1E7F"/>
    <w:rsid w:val="00AC3573"/>
    <w:rsid w:val="00AC441A"/>
    <w:rsid w:val="00AC5032"/>
    <w:rsid w:val="00AC56FC"/>
    <w:rsid w:val="00AC5B40"/>
    <w:rsid w:val="00AC5C33"/>
    <w:rsid w:val="00AC6414"/>
    <w:rsid w:val="00AC75B1"/>
    <w:rsid w:val="00AC7E85"/>
    <w:rsid w:val="00AD3E84"/>
    <w:rsid w:val="00AD4E8D"/>
    <w:rsid w:val="00AD60B2"/>
    <w:rsid w:val="00AD74DD"/>
    <w:rsid w:val="00AD7C08"/>
    <w:rsid w:val="00AD7C2D"/>
    <w:rsid w:val="00AE0C65"/>
    <w:rsid w:val="00AE250C"/>
    <w:rsid w:val="00AE254E"/>
    <w:rsid w:val="00AE25D0"/>
    <w:rsid w:val="00AE2B4F"/>
    <w:rsid w:val="00AE462E"/>
    <w:rsid w:val="00AE7DF6"/>
    <w:rsid w:val="00AF05E5"/>
    <w:rsid w:val="00AF07EB"/>
    <w:rsid w:val="00AF093B"/>
    <w:rsid w:val="00AF1C04"/>
    <w:rsid w:val="00AF2062"/>
    <w:rsid w:val="00AF3C15"/>
    <w:rsid w:val="00AF63C3"/>
    <w:rsid w:val="00AF6E99"/>
    <w:rsid w:val="00AF7972"/>
    <w:rsid w:val="00B0004F"/>
    <w:rsid w:val="00B008A2"/>
    <w:rsid w:val="00B00F1C"/>
    <w:rsid w:val="00B014B3"/>
    <w:rsid w:val="00B01F3F"/>
    <w:rsid w:val="00B0206D"/>
    <w:rsid w:val="00B0313E"/>
    <w:rsid w:val="00B03B45"/>
    <w:rsid w:val="00B04787"/>
    <w:rsid w:val="00B04B43"/>
    <w:rsid w:val="00B055D3"/>
    <w:rsid w:val="00B05F99"/>
    <w:rsid w:val="00B068CB"/>
    <w:rsid w:val="00B07294"/>
    <w:rsid w:val="00B073B7"/>
    <w:rsid w:val="00B102AB"/>
    <w:rsid w:val="00B1093F"/>
    <w:rsid w:val="00B116A3"/>
    <w:rsid w:val="00B11820"/>
    <w:rsid w:val="00B125A6"/>
    <w:rsid w:val="00B13117"/>
    <w:rsid w:val="00B14A17"/>
    <w:rsid w:val="00B156CC"/>
    <w:rsid w:val="00B16290"/>
    <w:rsid w:val="00B179A0"/>
    <w:rsid w:val="00B205EF"/>
    <w:rsid w:val="00B2141D"/>
    <w:rsid w:val="00B23FC6"/>
    <w:rsid w:val="00B2621C"/>
    <w:rsid w:val="00B268E0"/>
    <w:rsid w:val="00B27ECA"/>
    <w:rsid w:val="00B27FC3"/>
    <w:rsid w:val="00B300D5"/>
    <w:rsid w:val="00B31C71"/>
    <w:rsid w:val="00B31DFB"/>
    <w:rsid w:val="00B32405"/>
    <w:rsid w:val="00B331C7"/>
    <w:rsid w:val="00B33949"/>
    <w:rsid w:val="00B35540"/>
    <w:rsid w:val="00B4207C"/>
    <w:rsid w:val="00B43009"/>
    <w:rsid w:val="00B447E5"/>
    <w:rsid w:val="00B44B05"/>
    <w:rsid w:val="00B5046B"/>
    <w:rsid w:val="00B505FD"/>
    <w:rsid w:val="00B5214D"/>
    <w:rsid w:val="00B57C4C"/>
    <w:rsid w:val="00B610A8"/>
    <w:rsid w:val="00B61187"/>
    <w:rsid w:val="00B611A4"/>
    <w:rsid w:val="00B657E8"/>
    <w:rsid w:val="00B65E69"/>
    <w:rsid w:val="00B6625F"/>
    <w:rsid w:val="00B6693D"/>
    <w:rsid w:val="00B66C63"/>
    <w:rsid w:val="00B72CF0"/>
    <w:rsid w:val="00B73731"/>
    <w:rsid w:val="00B74FA5"/>
    <w:rsid w:val="00B75205"/>
    <w:rsid w:val="00B75438"/>
    <w:rsid w:val="00B76F93"/>
    <w:rsid w:val="00B772EC"/>
    <w:rsid w:val="00B773EA"/>
    <w:rsid w:val="00B77A33"/>
    <w:rsid w:val="00B80CAF"/>
    <w:rsid w:val="00B80F7D"/>
    <w:rsid w:val="00B814C5"/>
    <w:rsid w:val="00B81AA2"/>
    <w:rsid w:val="00B8217A"/>
    <w:rsid w:val="00B827AC"/>
    <w:rsid w:val="00B84732"/>
    <w:rsid w:val="00B85477"/>
    <w:rsid w:val="00B863D7"/>
    <w:rsid w:val="00B867F9"/>
    <w:rsid w:val="00B867FA"/>
    <w:rsid w:val="00B87B2F"/>
    <w:rsid w:val="00B90A8B"/>
    <w:rsid w:val="00B90DFD"/>
    <w:rsid w:val="00B913AA"/>
    <w:rsid w:val="00B9152F"/>
    <w:rsid w:val="00B92D2A"/>
    <w:rsid w:val="00B939F8"/>
    <w:rsid w:val="00B93F73"/>
    <w:rsid w:val="00B94C79"/>
    <w:rsid w:val="00B94E5A"/>
    <w:rsid w:val="00B97672"/>
    <w:rsid w:val="00B97E9C"/>
    <w:rsid w:val="00BA0D4B"/>
    <w:rsid w:val="00BA2AC4"/>
    <w:rsid w:val="00BA2AFD"/>
    <w:rsid w:val="00BA37AD"/>
    <w:rsid w:val="00BA3E40"/>
    <w:rsid w:val="00BA5901"/>
    <w:rsid w:val="00BA6766"/>
    <w:rsid w:val="00BA6CDB"/>
    <w:rsid w:val="00BB07C2"/>
    <w:rsid w:val="00BB0D9D"/>
    <w:rsid w:val="00BB260E"/>
    <w:rsid w:val="00BB26C7"/>
    <w:rsid w:val="00BB3200"/>
    <w:rsid w:val="00BB3B69"/>
    <w:rsid w:val="00BB5F5C"/>
    <w:rsid w:val="00BB6C77"/>
    <w:rsid w:val="00BB7305"/>
    <w:rsid w:val="00BB7872"/>
    <w:rsid w:val="00BC13E0"/>
    <w:rsid w:val="00BC1FD7"/>
    <w:rsid w:val="00BC2B9F"/>
    <w:rsid w:val="00BC5745"/>
    <w:rsid w:val="00BC5986"/>
    <w:rsid w:val="00BD00BA"/>
    <w:rsid w:val="00BD01FC"/>
    <w:rsid w:val="00BD04EF"/>
    <w:rsid w:val="00BD4E66"/>
    <w:rsid w:val="00BD528F"/>
    <w:rsid w:val="00BD6EAF"/>
    <w:rsid w:val="00BE04C1"/>
    <w:rsid w:val="00BE1875"/>
    <w:rsid w:val="00BE1984"/>
    <w:rsid w:val="00BE1E97"/>
    <w:rsid w:val="00BE3087"/>
    <w:rsid w:val="00BE34DC"/>
    <w:rsid w:val="00BE4C9B"/>
    <w:rsid w:val="00BE4F6C"/>
    <w:rsid w:val="00BE5273"/>
    <w:rsid w:val="00BE6D38"/>
    <w:rsid w:val="00BE7F74"/>
    <w:rsid w:val="00BF0050"/>
    <w:rsid w:val="00BF06DF"/>
    <w:rsid w:val="00BF087F"/>
    <w:rsid w:val="00BF14DD"/>
    <w:rsid w:val="00BF15D1"/>
    <w:rsid w:val="00BF1DE6"/>
    <w:rsid w:val="00BF21FC"/>
    <w:rsid w:val="00BF26C7"/>
    <w:rsid w:val="00BF295B"/>
    <w:rsid w:val="00BF45F4"/>
    <w:rsid w:val="00BF5777"/>
    <w:rsid w:val="00BF59C3"/>
    <w:rsid w:val="00BF6D88"/>
    <w:rsid w:val="00C00AFB"/>
    <w:rsid w:val="00C016BF"/>
    <w:rsid w:val="00C01B25"/>
    <w:rsid w:val="00C03DB8"/>
    <w:rsid w:val="00C04935"/>
    <w:rsid w:val="00C04F8B"/>
    <w:rsid w:val="00C0734E"/>
    <w:rsid w:val="00C07557"/>
    <w:rsid w:val="00C07627"/>
    <w:rsid w:val="00C07EB4"/>
    <w:rsid w:val="00C10A1C"/>
    <w:rsid w:val="00C13C63"/>
    <w:rsid w:val="00C157F2"/>
    <w:rsid w:val="00C16760"/>
    <w:rsid w:val="00C17394"/>
    <w:rsid w:val="00C173D2"/>
    <w:rsid w:val="00C175A7"/>
    <w:rsid w:val="00C202E0"/>
    <w:rsid w:val="00C2176D"/>
    <w:rsid w:val="00C225B4"/>
    <w:rsid w:val="00C2329C"/>
    <w:rsid w:val="00C2501D"/>
    <w:rsid w:val="00C25205"/>
    <w:rsid w:val="00C27111"/>
    <w:rsid w:val="00C32AA8"/>
    <w:rsid w:val="00C349FE"/>
    <w:rsid w:val="00C40804"/>
    <w:rsid w:val="00C41186"/>
    <w:rsid w:val="00C41FA6"/>
    <w:rsid w:val="00C425CC"/>
    <w:rsid w:val="00C454A2"/>
    <w:rsid w:val="00C45EE9"/>
    <w:rsid w:val="00C476B4"/>
    <w:rsid w:val="00C47FB4"/>
    <w:rsid w:val="00C5032E"/>
    <w:rsid w:val="00C50F03"/>
    <w:rsid w:val="00C5178C"/>
    <w:rsid w:val="00C51DC5"/>
    <w:rsid w:val="00C5230B"/>
    <w:rsid w:val="00C53004"/>
    <w:rsid w:val="00C53EE1"/>
    <w:rsid w:val="00C55D5A"/>
    <w:rsid w:val="00C56203"/>
    <w:rsid w:val="00C562C3"/>
    <w:rsid w:val="00C5760C"/>
    <w:rsid w:val="00C576CD"/>
    <w:rsid w:val="00C5777B"/>
    <w:rsid w:val="00C60957"/>
    <w:rsid w:val="00C64DDC"/>
    <w:rsid w:val="00C64FEA"/>
    <w:rsid w:val="00C65E0D"/>
    <w:rsid w:val="00C67B3B"/>
    <w:rsid w:val="00C70B95"/>
    <w:rsid w:val="00C71C3B"/>
    <w:rsid w:val="00C73944"/>
    <w:rsid w:val="00C74C59"/>
    <w:rsid w:val="00C75BF5"/>
    <w:rsid w:val="00C75E5C"/>
    <w:rsid w:val="00C75E88"/>
    <w:rsid w:val="00C77BDC"/>
    <w:rsid w:val="00C80747"/>
    <w:rsid w:val="00C817CB"/>
    <w:rsid w:val="00C818BA"/>
    <w:rsid w:val="00C82596"/>
    <w:rsid w:val="00C8279B"/>
    <w:rsid w:val="00C83737"/>
    <w:rsid w:val="00C838A4"/>
    <w:rsid w:val="00C83A49"/>
    <w:rsid w:val="00C85CDE"/>
    <w:rsid w:val="00C86263"/>
    <w:rsid w:val="00C86656"/>
    <w:rsid w:val="00C87D9E"/>
    <w:rsid w:val="00C87EF1"/>
    <w:rsid w:val="00C9040F"/>
    <w:rsid w:val="00C908A2"/>
    <w:rsid w:val="00C90A16"/>
    <w:rsid w:val="00C90EE9"/>
    <w:rsid w:val="00C9138D"/>
    <w:rsid w:val="00C91E5D"/>
    <w:rsid w:val="00C92088"/>
    <w:rsid w:val="00C932A3"/>
    <w:rsid w:val="00C943C9"/>
    <w:rsid w:val="00C948C5"/>
    <w:rsid w:val="00C956E4"/>
    <w:rsid w:val="00C95854"/>
    <w:rsid w:val="00C96EFE"/>
    <w:rsid w:val="00C96F46"/>
    <w:rsid w:val="00C97805"/>
    <w:rsid w:val="00CA20C7"/>
    <w:rsid w:val="00CA2D6A"/>
    <w:rsid w:val="00CA2EDB"/>
    <w:rsid w:val="00CA358C"/>
    <w:rsid w:val="00CA3813"/>
    <w:rsid w:val="00CA6387"/>
    <w:rsid w:val="00CA667E"/>
    <w:rsid w:val="00CB02A2"/>
    <w:rsid w:val="00CB058A"/>
    <w:rsid w:val="00CB0A44"/>
    <w:rsid w:val="00CB22CA"/>
    <w:rsid w:val="00CB2C35"/>
    <w:rsid w:val="00CB313A"/>
    <w:rsid w:val="00CB4AAC"/>
    <w:rsid w:val="00CB76E6"/>
    <w:rsid w:val="00CB78C8"/>
    <w:rsid w:val="00CB7B7C"/>
    <w:rsid w:val="00CC1709"/>
    <w:rsid w:val="00CC2195"/>
    <w:rsid w:val="00CC262A"/>
    <w:rsid w:val="00CC3590"/>
    <w:rsid w:val="00CC3F55"/>
    <w:rsid w:val="00CC4262"/>
    <w:rsid w:val="00CC5829"/>
    <w:rsid w:val="00CC5BB6"/>
    <w:rsid w:val="00CC5D9A"/>
    <w:rsid w:val="00CC6114"/>
    <w:rsid w:val="00CC62B3"/>
    <w:rsid w:val="00CC65A5"/>
    <w:rsid w:val="00CC76BD"/>
    <w:rsid w:val="00CC7D8F"/>
    <w:rsid w:val="00CD1D94"/>
    <w:rsid w:val="00CD420A"/>
    <w:rsid w:val="00CD46F9"/>
    <w:rsid w:val="00CD4EED"/>
    <w:rsid w:val="00CD6B02"/>
    <w:rsid w:val="00CD7F75"/>
    <w:rsid w:val="00CE0320"/>
    <w:rsid w:val="00CE0500"/>
    <w:rsid w:val="00CE1B83"/>
    <w:rsid w:val="00CE1ECE"/>
    <w:rsid w:val="00CE1F32"/>
    <w:rsid w:val="00CE5036"/>
    <w:rsid w:val="00CE62E1"/>
    <w:rsid w:val="00CE6BE2"/>
    <w:rsid w:val="00CE6E87"/>
    <w:rsid w:val="00CE777D"/>
    <w:rsid w:val="00CE7E16"/>
    <w:rsid w:val="00CF0552"/>
    <w:rsid w:val="00CF1925"/>
    <w:rsid w:val="00CF2790"/>
    <w:rsid w:val="00CF28B7"/>
    <w:rsid w:val="00CF387B"/>
    <w:rsid w:val="00CF3F56"/>
    <w:rsid w:val="00CF3FC2"/>
    <w:rsid w:val="00CF40A6"/>
    <w:rsid w:val="00CF66FF"/>
    <w:rsid w:val="00CF72F2"/>
    <w:rsid w:val="00D00556"/>
    <w:rsid w:val="00D016FE"/>
    <w:rsid w:val="00D0243C"/>
    <w:rsid w:val="00D02CFB"/>
    <w:rsid w:val="00D03419"/>
    <w:rsid w:val="00D037A3"/>
    <w:rsid w:val="00D048D0"/>
    <w:rsid w:val="00D10A6A"/>
    <w:rsid w:val="00D11087"/>
    <w:rsid w:val="00D11724"/>
    <w:rsid w:val="00D13362"/>
    <w:rsid w:val="00D13760"/>
    <w:rsid w:val="00D14795"/>
    <w:rsid w:val="00D14BA0"/>
    <w:rsid w:val="00D14E9F"/>
    <w:rsid w:val="00D162AB"/>
    <w:rsid w:val="00D164EA"/>
    <w:rsid w:val="00D16B5A"/>
    <w:rsid w:val="00D16EB9"/>
    <w:rsid w:val="00D17133"/>
    <w:rsid w:val="00D20082"/>
    <w:rsid w:val="00D20167"/>
    <w:rsid w:val="00D2182C"/>
    <w:rsid w:val="00D227B4"/>
    <w:rsid w:val="00D22F7B"/>
    <w:rsid w:val="00D23326"/>
    <w:rsid w:val="00D23699"/>
    <w:rsid w:val="00D242FD"/>
    <w:rsid w:val="00D24F4A"/>
    <w:rsid w:val="00D269D3"/>
    <w:rsid w:val="00D26B0F"/>
    <w:rsid w:val="00D355BC"/>
    <w:rsid w:val="00D3622A"/>
    <w:rsid w:val="00D36A04"/>
    <w:rsid w:val="00D36D72"/>
    <w:rsid w:val="00D40B6D"/>
    <w:rsid w:val="00D40FF0"/>
    <w:rsid w:val="00D415E2"/>
    <w:rsid w:val="00D4316A"/>
    <w:rsid w:val="00D45819"/>
    <w:rsid w:val="00D45A68"/>
    <w:rsid w:val="00D45EF6"/>
    <w:rsid w:val="00D46683"/>
    <w:rsid w:val="00D50D96"/>
    <w:rsid w:val="00D546AF"/>
    <w:rsid w:val="00D554C4"/>
    <w:rsid w:val="00D55F89"/>
    <w:rsid w:val="00D564D7"/>
    <w:rsid w:val="00D56512"/>
    <w:rsid w:val="00D567E4"/>
    <w:rsid w:val="00D5684A"/>
    <w:rsid w:val="00D57ADB"/>
    <w:rsid w:val="00D607E8"/>
    <w:rsid w:val="00D60FF9"/>
    <w:rsid w:val="00D611E6"/>
    <w:rsid w:val="00D62086"/>
    <w:rsid w:val="00D63EB4"/>
    <w:rsid w:val="00D65068"/>
    <w:rsid w:val="00D65E53"/>
    <w:rsid w:val="00D66746"/>
    <w:rsid w:val="00D66868"/>
    <w:rsid w:val="00D67339"/>
    <w:rsid w:val="00D67B38"/>
    <w:rsid w:val="00D7032C"/>
    <w:rsid w:val="00D7164B"/>
    <w:rsid w:val="00D72F1F"/>
    <w:rsid w:val="00D72F47"/>
    <w:rsid w:val="00D731D0"/>
    <w:rsid w:val="00D7644B"/>
    <w:rsid w:val="00D77937"/>
    <w:rsid w:val="00D77CA8"/>
    <w:rsid w:val="00D821F1"/>
    <w:rsid w:val="00D84E86"/>
    <w:rsid w:val="00D87F5F"/>
    <w:rsid w:val="00D901E2"/>
    <w:rsid w:val="00D90271"/>
    <w:rsid w:val="00D90E0E"/>
    <w:rsid w:val="00D91BCD"/>
    <w:rsid w:val="00D92ADE"/>
    <w:rsid w:val="00D9341B"/>
    <w:rsid w:val="00D9387B"/>
    <w:rsid w:val="00D94F77"/>
    <w:rsid w:val="00D963AA"/>
    <w:rsid w:val="00D96F3B"/>
    <w:rsid w:val="00D976CC"/>
    <w:rsid w:val="00D979E8"/>
    <w:rsid w:val="00DA0668"/>
    <w:rsid w:val="00DA0D06"/>
    <w:rsid w:val="00DA0E80"/>
    <w:rsid w:val="00DA20C6"/>
    <w:rsid w:val="00DA4416"/>
    <w:rsid w:val="00DA55B3"/>
    <w:rsid w:val="00DB0680"/>
    <w:rsid w:val="00DB1AF9"/>
    <w:rsid w:val="00DB1BC0"/>
    <w:rsid w:val="00DB3FC1"/>
    <w:rsid w:val="00DB4916"/>
    <w:rsid w:val="00DB5622"/>
    <w:rsid w:val="00DB600E"/>
    <w:rsid w:val="00DB6440"/>
    <w:rsid w:val="00DC165B"/>
    <w:rsid w:val="00DC4212"/>
    <w:rsid w:val="00DC48BD"/>
    <w:rsid w:val="00DC79EF"/>
    <w:rsid w:val="00DD0062"/>
    <w:rsid w:val="00DD094D"/>
    <w:rsid w:val="00DD0A01"/>
    <w:rsid w:val="00DD10EE"/>
    <w:rsid w:val="00DD13DA"/>
    <w:rsid w:val="00DD677E"/>
    <w:rsid w:val="00DE0294"/>
    <w:rsid w:val="00DE0A24"/>
    <w:rsid w:val="00DE1296"/>
    <w:rsid w:val="00DE1465"/>
    <w:rsid w:val="00DE14C0"/>
    <w:rsid w:val="00DE177B"/>
    <w:rsid w:val="00DE4374"/>
    <w:rsid w:val="00DE4CCE"/>
    <w:rsid w:val="00DE5EE6"/>
    <w:rsid w:val="00DE78C8"/>
    <w:rsid w:val="00DE7B5A"/>
    <w:rsid w:val="00DE7EBF"/>
    <w:rsid w:val="00DF1B04"/>
    <w:rsid w:val="00DF1C83"/>
    <w:rsid w:val="00DF21DF"/>
    <w:rsid w:val="00DF4F9E"/>
    <w:rsid w:val="00E01652"/>
    <w:rsid w:val="00E01916"/>
    <w:rsid w:val="00E03723"/>
    <w:rsid w:val="00E0473A"/>
    <w:rsid w:val="00E057EF"/>
    <w:rsid w:val="00E06E2B"/>
    <w:rsid w:val="00E07F82"/>
    <w:rsid w:val="00E1113F"/>
    <w:rsid w:val="00E1221B"/>
    <w:rsid w:val="00E1454B"/>
    <w:rsid w:val="00E14A35"/>
    <w:rsid w:val="00E153EF"/>
    <w:rsid w:val="00E161C3"/>
    <w:rsid w:val="00E2090C"/>
    <w:rsid w:val="00E23157"/>
    <w:rsid w:val="00E24A22"/>
    <w:rsid w:val="00E24F7F"/>
    <w:rsid w:val="00E25145"/>
    <w:rsid w:val="00E25961"/>
    <w:rsid w:val="00E2696F"/>
    <w:rsid w:val="00E2744D"/>
    <w:rsid w:val="00E31F4F"/>
    <w:rsid w:val="00E32AC0"/>
    <w:rsid w:val="00E3312A"/>
    <w:rsid w:val="00E3324A"/>
    <w:rsid w:val="00E33A70"/>
    <w:rsid w:val="00E34357"/>
    <w:rsid w:val="00E350C6"/>
    <w:rsid w:val="00E35D8C"/>
    <w:rsid w:val="00E360CA"/>
    <w:rsid w:val="00E3659D"/>
    <w:rsid w:val="00E4220D"/>
    <w:rsid w:val="00E425BB"/>
    <w:rsid w:val="00E43670"/>
    <w:rsid w:val="00E44300"/>
    <w:rsid w:val="00E4447E"/>
    <w:rsid w:val="00E44ABE"/>
    <w:rsid w:val="00E44C68"/>
    <w:rsid w:val="00E45092"/>
    <w:rsid w:val="00E45E56"/>
    <w:rsid w:val="00E47946"/>
    <w:rsid w:val="00E50110"/>
    <w:rsid w:val="00E515FD"/>
    <w:rsid w:val="00E53AE9"/>
    <w:rsid w:val="00E53EA2"/>
    <w:rsid w:val="00E55934"/>
    <w:rsid w:val="00E55C6A"/>
    <w:rsid w:val="00E56C76"/>
    <w:rsid w:val="00E576FB"/>
    <w:rsid w:val="00E604B4"/>
    <w:rsid w:val="00E610B7"/>
    <w:rsid w:val="00E614B6"/>
    <w:rsid w:val="00E615D9"/>
    <w:rsid w:val="00E61A83"/>
    <w:rsid w:val="00E623BB"/>
    <w:rsid w:val="00E62A41"/>
    <w:rsid w:val="00E6393A"/>
    <w:rsid w:val="00E639DB"/>
    <w:rsid w:val="00E64164"/>
    <w:rsid w:val="00E6484D"/>
    <w:rsid w:val="00E64A2F"/>
    <w:rsid w:val="00E65D4B"/>
    <w:rsid w:val="00E66A0A"/>
    <w:rsid w:val="00E66FB0"/>
    <w:rsid w:val="00E67186"/>
    <w:rsid w:val="00E713C0"/>
    <w:rsid w:val="00E71B06"/>
    <w:rsid w:val="00E7207F"/>
    <w:rsid w:val="00E7208E"/>
    <w:rsid w:val="00E75FF2"/>
    <w:rsid w:val="00E77731"/>
    <w:rsid w:val="00E81B1B"/>
    <w:rsid w:val="00E82669"/>
    <w:rsid w:val="00E8319D"/>
    <w:rsid w:val="00E855CC"/>
    <w:rsid w:val="00E901E9"/>
    <w:rsid w:val="00E90870"/>
    <w:rsid w:val="00E909C6"/>
    <w:rsid w:val="00E90F16"/>
    <w:rsid w:val="00E91341"/>
    <w:rsid w:val="00E91406"/>
    <w:rsid w:val="00E91604"/>
    <w:rsid w:val="00E91B85"/>
    <w:rsid w:val="00E92E09"/>
    <w:rsid w:val="00E94294"/>
    <w:rsid w:val="00E94A03"/>
    <w:rsid w:val="00E9518D"/>
    <w:rsid w:val="00E95F3C"/>
    <w:rsid w:val="00E9641E"/>
    <w:rsid w:val="00E96E3D"/>
    <w:rsid w:val="00E978E6"/>
    <w:rsid w:val="00E97D86"/>
    <w:rsid w:val="00EA102D"/>
    <w:rsid w:val="00EA28C4"/>
    <w:rsid w:val="00EA375D"/>
    <w:rsid w:val="00EA3AE2"/>
    <w:rsid w:val="00EA7100"/>
    <w:rsid w:val="00EA739F"/>
    <w:rsid w:val="00EA78A6"/>
    <w:rsid w:val="00EA7BBC"/>
    <w:rsid w:val="00EB0322"/>
    <w:rsid w:val="00EB058F"/>
    <w:rsid w:val="00EB1A3A"/>
    <w:rsid w:val="00EB430D"/>
    <w:rsid w:val="00EB47AB"/>
    <w:rsid w:val="00EB6898"/>
    <w:rsid w:val="00EC101F"/>
    <w:rsid w:val="00EC42D3"/>
    <w:rsid w:val="00EC45E8"/>
    <w:rsid w:val="00EC5EBC"/>
    <w:rsid w:val="00EC74EF"/>
    <w:rsid w:val="00EC75BB"/>
    <w:rsid w:val="00ED0918"/>
    <w:rsid w:val="00ED0C4E"/>
    <w:rsid w:val="00ED131D"/>
    <w:rsid w:val="00ED1A29"/>
    <w:rsid w:val="00ED1E07"/>
    <w:rsid w:val="00ED23DE"/>
    <w:rsid w:val="00ED2C2E"/>
    <w:rsid w:val="00ED2E07"/>
    <w:rsid w:val="00ED2F33"/>
    <w:rsid w:val="00ED4FB2"/>
    <w:rsid w:val="00ED536E"/>
    <w:rsid w:val="00ED54EA"/>
    <w:rsid w:val="00ED6BEA"/>
    <w:rsid w:val="00ED6DC6"/>
    <w:rsid w:val="00ED7154"/>
    <w:rsid w:val="00ED7BB8"/>
    <w:rsid w:val="00EE1C24"/>
    <w:rsid w:val="00EE27EB"/>
    <w:rsid w:val="00EE4DBA"/>
    <w:rsid w:val="00EE5A3F"/>
    <w:rsid w:val="00EE626B"/>
    <w:rsid w:val="00EE7F21"/>
    <w:rsid w:val="00EF0771"/>
    <w:rsid w:val="00EF0871"/>
    <w:rsid w:val="00EF08D0"/>
    <w:rsid w:val="00EF0B58"/>
    <w:rsid w:val="00EF2050"/>
    <w:rsid w:val="00EF2320"/>
    <w:rsid w:val="00EF34CF"/>
    <w:rsid w:val="00EF57A3"/>
    <w:rsid w:val="00EF593F"/>
    <w:rsid w:val="00EF6C68"/>
    <w:rsid w:val="00EF7C7F"/>
    <w:rsid w:val="00F01D6D"/>
    <w:rsid w:val="00F02C67"/>
    <w:rsid w:val="00F041F4"/>
    <w:rsid w:val="00F07D38"/>
    <w:rsid w:val="00F130FE"/>
    <w:rsid w:val="00F1384E"/>
    <w:rsid w:val="00F152BE"/>
    <w:rsid w:val="00F15D53"/>
    <w:rsid w:val="00F15EA2"/>
    <w:rsid w:val="00F16B0E"/>
    <w:rsid w:val="00F174BB"/>
    <w:rsid w:val="00F174F2"/>
    <w:rsid w:val="00F20287"/>
    <w:rsid w:val="00F2046B"/>
    <w:rsid w:val="00F20C38"/>
    <w:rsid w:val="00F22689"/>
    <w:rsid w:val="00F22D40"/>
    <w:rsid w:val="00F23B93"/>
    <w:rsid w:val="00F24737"/>
    <w:rsid w:val="00F259A1"/>
    <w:rsid w:val="00F25DE4"/>
    <w:rsid w:val="00F26C3C"/>
    <w:rsid w:val="00F27809"/>
    <w:rsid w:val="00F30205"/>
    <w:rsid w:val="00F306B2"/>
    <w:rsid w:val="00F30EF2"/>
    <w:rsid w:val="00F31902"/>
    <w:rsid w:val="00F32978"/>
    <w:rsid w:val="00F32BDF"/>
    <w:rsid w:val="00F33490"/>
    <w:rsid w:val="00F3395A"/>
    <w:rsid w:val="00F33B8A"/>
    <w:rsid w:val="00F34429"/>
    <w:rsid w:val="00F34650"/>
    <w:rsid w:val="00F35560"/>
    <w:rsid w:val="00F35CE8"/>
    <w:rsid w:val="00F363E9"/>
    <w:rsid w:val="00F4015B"/>
    <w:rsid w:val="00F40552"/>
    <w:rsid w:val="00F40BE3"/>
    <w:rsid w:val="00F4193D"/>
    <w:rsid w:val="00F41976"/>
    <w:rsid w:val="00F444D8"/>
    <w:rsid w:val="00F465C3"/>
    <w:rsid w:val="00F46DB8"/>
    <w:rsid w:val="00F47B87"/>
    <w:rsid w:val="00F512E5"/>
    <w:rsid w:val="00F51580"/>
    <w:rsid w:val="00F51682"/>
    <w:rsid w:val="00F53BB8"/>
    <w:rsid w:val="00F53FCA"/>
    <w:rsid w:val="00F5468B"/>
    <w:rsid w:val="00F56F63"/>
    <w:rsid w:val="00F57792"/>
    <w:rsid w:val="00F600B3"/>
    <w:rsid w:val="00F611CE"/>
    <w:rsid w:val="00F61BD5"/>
    <w:rsid w:val="00F621AA"/>
    <w:rsid w:val="00F62314"/>
    <w:rsid w:val="00F62DF4"/>
    <w:rsid w:val="00F6400F"/>
    <w:rsid w:val="00F64290"/>
    <w:rsid w:val="00F64AB5"/>
    <w:rsid w:val="00F64AD8"/>
    <w:rsid w:val="00F65934"/>
    <w:rsid w:val="00F65D22"/>
    <w:rsid w:val="00F6640D"/>
    <w:rsid w:val="00F67580"/>
    <w:rsid w:val="00F67ED3"/>
    <w:rsid w:val="00F71C11"/>
    <w:rsid w:val="00F725D6"/>
    <w:rsid w:val="00F7428B"/>
    <w:rsid w:val="00F74F2F"/>
    <w:rsid w:val="00F75E70"/>
    <w:rsid w:val="00F773C6"/>
    <w:rsid w:val="00F7777E"/>
    <w:rsid w:val="00F77D60"/>
    <w:rsid w:val="00F80075"/>
    <w:rsid w:val="00F80267"/>
    <w:rsid w:val="00F80D9D"/>
    <w:rsid w:val="00F81E82"/>
    <w:rsid w:val="00F83908"/>
    <w:rsid w:val="00F83E38"/>
    <w:rsid w:val="00F85112"/>
    <w:rsid w:val="00F8597D"/>
    <w:rsid w:val="00F85C49"/>
    <w:rsid w:val="00F860E2"/>
    <w:rsid w:val="00F8756C"/>
    <w:rsid w:val="00F87E1E"/>
    <w:rsid w:val="00F91E4C"/>
    <w:rsid w:val="00F927CA"/>
    <w:rsid w:val="00F93262"/>
    <w:rsid w:val="00F944C7"/>
    <w:rsid w:val="00F95567"/>
    <w:rsid w:val="00F95771"/>
    <w:rsid w:val="00F95944"/>
    <w:rsid w:val="00F9643D"/>
    <w:rsid w:val="00FA23B3"/>
    <w:rsid w:val="00FA3D3E"/>
    <w:rsid w:val="00FA5162"/>
    <w:rsid w:val="00FA5E74"/>
    <w:rsid w:val="00FB01AD"/>
    <w:rsid w:val="00FB19D2"/>
    <w:rsid w:val="00FB262F"/>
    <w:rsid w:val="00FB37B8"/>
    <w:rsid w:val="00FB4ABC"/>
    <w:rsid w:val="00FB4B18"/>
    <w:rsid w:val="00FB664C"/>
    <w:rsid w:val="00FB6C99"/>
    <w:rsid w:val="00FB72C6"/>
    <w:rsid w:val="00FB75A1"/>
    <w:rsid w:val="00FB75BF"/>
    <w:rsid w:val="00FC09FD"/>
    <w:rsid w:val="00FC2B83"/>
    <w:rsid w:val="00FC5552"/>
    <w:rsid w:val="00FC5DBA"/>
    <w:rsid w:val="00FC6881"/>
    <w:rsid w:val="00FC7022"/>
    <w:rsid w:val="00FC7192"/>
    <w:rsid w:val="00FD02C6"/>
    <w:rsid w:val="00FD0D58"/>
    <w:rsid w:val="00FD30E6"/>
    <w:rsid w:val="00FD3C92"/>
    <w:rsid w:val="00FD424C"/>
    <w:rsid w:val="00FD462A"/>
    <w:rsid w:val="00FD5E78"/>
    <w:rsid w:val="00FD5FD0"/>
    <w:rsid w:val="00FD6B53"/>
    <w:rsid w:val="00FD7616"/>
    <w:rsid w:val="00FE283C"/>
    <w:rsid w:val="00FE32C2"/>
    <w:rsid w:val="00FE3328"/>
    <w:rsid w:val="00FE3D20"/>
    <w:rsid w:val="00FE753D"/>
    <w:rsid w:val="00FF0573"/>
    <w:rsid w:val="00FF1FE5"/>
    <w:rsid w:val="00FF2E24"/>
    <w:rsid w:val="00FF3588"/>
    <w:rsid w:val="00FF3EF3"/>
    <w:rsid w:val="00FF4268"/>
    <w:rsid w:val="00FF489B"/>
    <w:rsid w:val="00FF4A07"/>
    <w:rsid w:val="00FF5B28"/>
    <w:rsid w:val="00FF5C1B"/>
    <w:rsid w:val="00FF60A3"/>
    <w:rsid w:val="00FF6B43"/>
    <w:rsid w:val="00FF701D"/>
    <w:rsid w:val="0115778B"/>
    <w:rsid w:val="014D6FD2"/>
    <w:rsid w:val="01B779E2"/>
    <w:rsid w:val="01D3AFE1"/>
    <w:rsid w:val="01EB4BC9"/>
    <w:rsid w:val="01F59E99"/>
    <w:rsid w:val="020692EC"/>
    <w:rsid w:val="02085655"/>
    <w:rsid w:val="02174986"/>
    <w:rsid w:val="0218FF57"/>
    <w:rsid w:val="021E4509"/>
    <w:rsid w:val="022EBF22"/>
    <w:rsid w:val="024303ED"/>
    <w:rsid w:val="026E6DD8"/>
    <w:rsid w:val="0282F777"/>
    <w:rsid w:val="02B28468"/>
    <w:rsid w:val="02BB4716"/>
    <w:rsid w:val="02C78399"/>
    <w:rsid w:val="02D136D6"/>
    <w:rsid w:val="02E2F03C"/>
    <w:rsid w:val="02ECDC9C"/>
    <w:rsid w:val="03433C5A"/>
    <w:rsid w:val="034F5E5F"/>
    <w:rsid w:val="03540753"/>
    <w:rsid w:val="035CF41A"/>
    <w:rsid w:val="0372AD90"/>
    <w:rsid w:val="0373E81B"/>
    <w:rsid w:val="03748F5B"/>
    <w:rsid w:val="03D6CDBE"/>
    <w:rsid w:val="03E6A984"/>
    <w:rsid w:val="0404B43F"/>
    <w:rsid w:val="041BCDF1"/>
    <w:rsid w:val="041F0506"/>
    <w:rsid w:val="044093A9"/>
    <w:rsid w:val="04440541"/>
    <w:rsid w:val="04504884"/>
    <w:rsid w:val="045648A6"/>
    <w:rsid w:val="045B0D32"/>
    <w:rsid w:val="0474F0FF"/>
    <w:rsid w:val="0475B8F3"/>
    <w:rsid w:val="048B59DA"/>
    <w:rsid w:val="04966BA0"/>
    <w:rsid w:val="04976534"/>
    <w:rsid w:val="04ADF8FF"/>
    <w:rsid w:val="04B76AEA"/>
    <w:rsid w:val="04C84A17"/>
    <w:rsid w:val="04D0FF02"/>
    <w:rsid w:val="04D6BD29"/>
    <w:rsid w:val="04DD34E4"/>
    <w:rsid w:val="04E661CE"/>
    <w:rsid w:val="0536BA2E"/>
    <w:rsid w:val="0551BA98"/>
    <w:rsid w:val="0551C6A9"/>
    <w:rsid w:val="0559C1F9"/>
    <w:rsid w:val="059DD626"/>
    <w:rsid w:val="05A133FC"/>
    <w:rsid w:val="05AA4297"/>
    <w:rsid w:val="05C467D2"/>
    <w:rsid w:val="05C59F3F"/>
    <w:rsid w:val="05D966E2"/>
    <w:rsid w:val="05F233BA"/>
    <w:rsid w:val="06115F75"/>
    <w:rsid w:val="061BC1BF"/>
    <w:rsid w:val="061D57FB"/>
    <w:rsid w:val="0621E2B0"/>
    <w:rsid w:val="06349B0D"/>
    <w:rsid w:val="065FE992"/>
    <w:rsid w:val="06645B2D"/>
    <w:rsid w:val="06A5CE75"/>
    <w:rsid w:val="06AEC00E"/>
    <w:rsid w:val="06C71147"/>
    <w:rsid w:val="06D714A2"/>
    <w:rsid w:val="06E1F91A"/>
    <w:rsid w:val="06F1873A"/>
    <w:rsid w:val="071C3C10"/>
    <w:rsid w:val="071F0E2A"/>
    <w:rsid w:val="07303EDE"/>
    <w:rsid w:val="073C2873"/>
    <w:rsid w:val="075E9A04"/>
    <w:rsid w:val="07699C4E"/>
    <w:rsid w:val="076C66CC"/>
    <w:rsid w:val="0770832A"/>
    <w:rsid w:val="07837FE5"/>
    <w:rsid w:val="079FB9C4"/>
    <w:rsid w:val="07CD8D1E"/>
    <w:rsid w:val="07F9892C"/>
    <w:rsid w:val="08280DD3"/>
    <w:rsid w:val="083740EA"/>
    <w:rsid w:val="08437150"/>
    <w:rsid w:val="08534CB1"/>
    <w:rsid w:val="085DE04B"/>
    <w:rsid w:val="085EDD68"/>
    <w:rsid w:val="086E9EA3"/>
    <w:rsid w:val="0875CF01"/>
    <w:rsid w:val="08898B38"/>
    <w:rsid w:val="089C66D6"/>
    <w:rsid w:val="08A3108D"/>
    <w:rsid w:val="08CCA9C8"/>
    <w:rsid w:val="08E4C02F"/>
    <w:rsid w:val="09128439"/>
    <w:rsid w:val="0916ABFF"/>
    <w:rsid w:val="092E1039"/>
    <w:rsid w:val="09341787"/>
    <w:rsid w:val="093AA234"/>
    <w:rsid w:val="094372F5"/>
    <w:rsid w:val="09618A65"/>
    <w:rsid w:val="097C7A6D"/>
    <w:rsid w:val="09879286"/>
    <w:rsid w:val="098CF215"/>
    <w:rsid w:val="099E797C"/>
    <w:rsid w:val="09D9DC4D"/>
    <w:rsid w:val="09E94F9A"/>
    <w:rsid w:val="09EF1556"/>
    <w:rsid w:val="09FE39E8"/>
    <w:rsid w:val="0A060C56"/>
    <w:rsid w:val="0A2C1E8B"/>
    <w:rsid w:val="0A2F8598"/>
    <w:rsid w:val="0A37758B"/>
    <w:rsid w:val="0A384E4B"/>
    <w:rsid w:val="0A44E1BE"/>
    <w:rsid w:val="0A4BA23A"/>
    <w:rsid w:val="0A6000FD"/>
    <w:rsid w:val="0A8FE6DF"/>
    <w:rsid w:val="0A9F4AD2"/>
    <w:rsid w:val="0AB0E438"/>
    <w:rsid w:val="0AB6A102"/>
    <w:rsid w:val="0AC9E09A"/>
    <w:rsid w:val="0AE49A0E"/>
    <w:rsid w:val="0AE67C5C"/>
    <w:rsid w:val="0AF1EA24"/>
    <w:rsid w:val="0B09650E"/>
    <w:rsid w:val="0B1FEE22"/>
    <w:rsid w:val="0B3FCA5C"/>
    <w:rsid w:val="0B480B5F"/>
    <w:rsid w:val="0B48F1B2"/>
    <w:rsid w:val="0B4D2151"/>
    <w:rsid w:val="0B57E039"/>
    <w:rsid w:val="0B5FCA7F"/>
    <w:rsid w:val="0B790A87"/>
    <w:rsid w:val="0B90B4D9"/>
    <w:rsid w:val="0B9E6022"/>
    <w:rsid w:val="0BB8B5A0"/>
    <w:rsid w:val="0BCDAEE6"/>
    <w:rsid w:val="0BE3BF71"/>
    <w:rsid w:val="0BE7A1B1"/>
    <w:rsid w:val="0BFA126F"/>
    <w:rsid w:val="0BFAF6F4"/>
    <w:rsid w:val="0C06469E"/>
    <w:rsid w:val="0C0C6F3C"/>
    <w:rsid w:val="0C1DE255"/>
    <w:rsid w:val="0C2F8195"/>
    <w:rsid w:val="0C384444"/>
    <w:rsid w:val="0C3E1B5B"/>
    <w:rsid w:val="0C4A2598"/>
    <w:rsid w:val="0C5635CE"/>
    <w:rsid w:val="0C5D590E"/>
    <w:rsid w:val="0C72A69A"/>
    <w:rsid w:val="0C824CBD"/>
    <w:rsid w:val="0C8B3606"/>
    <w:rsid w:val="0C92C602"/>
    <w:rsid w:val="0C92D376"/>
    <w:rsid w:val="0CA06E4A"/>
    <w:rsid w:val="0CADF656"/>
    <w:rsid w:val="0CBB8EAF"/>
    <w:rsid w:val="0CC7F1E3"/>
    <w:rsid w:val="0CDFF24C"/>
    <w:rsid w:val="0CF120CD"/>
    <w:rsid w:val="0CFB7131"/>
    <w:rsid w:val="0D0E2712"/>
    <w:rsid w:val="0D0F4F1A"/>
    <w:rsid w:val="0D3289DD"/>
    <w:rsid w:val="0D5BC67D"/>
    <w:rsid w:val="0D5CB422"/>
    <w:rsid w:val="0D8617C7"/>
    <w:rsid w:val="0D878A0E"/>
    <w:rsid w:val="0D8F580C"/>
    <w:rsid w:val="0D9DCB3B"/>
    <w:rsid w:val="0DA8CF6E"/>
    <w:rsid w:val="0DBA19F4"/>
    <w:rsid w:val="0DDF5A2A"/>
    <w:rsid w:val="0DFFC8D0"/>
    <w:rsid w:val="0E2C2B3A"/>
    <w:rsid w:val="0E2DA33E"/>
    <w:rsid w:val="0E2F0013"/>
    <w:rsid w:val="0E489A8D"/>
    <w:rsid w:val="0E4E32BD"/>
    <w:rsid w:val="0E622F94"/>
    <w:rsid w:val="0E6BCA11"/>
    <w:rsid w:val="0E718DEC"/>
    <w:rsid w:val="0E8C6FE5"/>
    <w:rsid w:val="0E9DD907"/>
    <w:rsid w:val="0EAF097B"/>
    <w:rsid w:val="0ECE3C58"/>
    <w:rsid w:val="0EE0742B"/>
    <w:rsid w:val="0EEB87A1"/>
    <w:rsid w:val="0EFE590C"/>
    <w:rsid w:val="0F09ECB3"/>
    <w:rsid w:val="0F0DF752"/>
    <w:rsid w:val="0F1426E3"/>
    <w:rsid w:val="0F145C67"/>
    <w:rsid w:val="0F32F58A"/>
    <w:rsid w:val="0F3E233D"/>
    <w:rsid w:val="0F4F42A2"/>
    <w:rsid w:val="0F4F8DF2"/>
    <w:rsid w:val="0F53E87F"/>
    <w:rsid w:val="0F5477D4"/>
    <w:rsid w:val="0F69FC07"/>
    <w:rsid w:val="0F8B3D90"/>
    <w:rsid w:val="0FAC7719"/>
    <w:rsid w:val="0FC39477"/>
    <w:rsid w:val="0FD1FD4D"/>
    <w:rsid w:val="0FE0E869"/>
    <w:rsid w:val="0FE45AA0"/>
    <w:rsid w:val="10165ED3"/>
    <w:rsid w:val="101C5CEB"/>
    <w:rsid w:val="10209274"/>
    <w:rsid w:val="1021DC08"/>
    <w:rsid w:val="102EB07E"/>
    <w:rsid w:val="104A3451"/>
    <w:rsid w:val="1071532C"/>
    <w:rsid w:val="107280BA"/>
    <w:rsid w:val="1075D401"/>
    <w:rsid w:val="10848BD1"/>
    <w:rsid w:val="108AA2DB"/>
    <w:rsid w:val="10C03AFC"/>
    <w:rsid w:val="10E695C2"/>
    <w:rsid w:val="1103BF5A"/>
    <w:rsid w:val="110D9B1D"/>
    <w:rsid w:val="110DC678"/>
    <w:rsid w:val="112656BA"/>
    <w:rsid w:val="1127360D"/>
    <w:rsid w:val="11277038"/>
    <w:rsid w:val="11283F74"/>
    <w:rsid w:val="1155BDE0"/>
    <w:rsid w:val="11563AF7"/>
    <w:rsid w:val="11599694"/>
    <w:rsid w:val="11876A67"/>
    <w:rsid w:val="11B27AE6"/>
    <w:rsid w:val="11D0A77E"/>
    <w:rsid w:val="11E6E255"/>
    <w:rsid w:val="11F13138"/>
    <w:rsid w:val="120682AF"/>
    <w:rsid w:val="120B969A"/>
    <w:rsid w:val="120E6FD2"/>
    <w:rsid w:val="120F7CDA"/>
    <w:rsid w:val="1224384F"/>
    <w:rsid w:val="1239AE3D"/>
    <w:rsid w:val="128E4495"/>
    <w:rsid w:val="129980E6"/>
    <w:rsid w:val="12AB247E"/>
    <w:rsid w:val="12B49E68"/>
    <w:rsid w:val="12C0BE1F"/>
    <w:rsid w:val="12C8799E"/>
    <w:rsid w:val="12E4D0C6"/>
    <w:rsid w:val="13036777"/>
    <w:rsid w:val="1312B8FF"/>
    <w:rsid w:val="131A7CAF"/>
    <w:rsid w:val="131C1E7D"/>
    <w:rsid w:val="13269578"/>
    <w:rsid w:val="1331CB8C"/>
    <w:rsid w:val="133F5667"/>
    <w:rsid w:val="134C7944"/>
    <w:rsid w:val="135277BB"/>
    <w:rsid w:val="13545C63"/>
    <w:rsid w:val="13705140"/>
    <w:rsid w:val="13CCA22D"/>
    <w:rsid w:val="13D50487"/>
    <w:rsid w:val="13DC55C2"/>
    <w:rsid w:val="13E44800"/>
    <w:rsid w:val="13F338E3"/>
    <w:rsid w:val="13FCFC2C"/>
    <w:rsid w:val="141172E6"/>
    <w:rsid w:val="14343A79"/>
    <w:rsid w:val="14358B2E"/>
    <w:rsid w:val="14564AA6"/>
    <w:rsid w:val="145CD4EF"/>
    <w:rsid w:val="1466AAFC"/>
    <w:rsid w:val="14722E77"/>
    <w:rsid w:val="1473E594"/>
    <w:rsid w:val="148EA81D"/>
    <w:rsid w:val="14A1E1C4"/>
    <w:rsid w:val="14A8C321"/>
    <w:rsid w:val="14C99D41"/>
    <w:rsid w:val="1504731E"/>
    <w:rsid w:val="1507644E"/>
    <w:rsid w:val="15128523"/>
    <w:rsid w:val="151BEB4A"/>
    <w:rsid w:val="151E4DFF"/>
    <w:rsid w:val="15303718"/>
    <w:rsid w:val="1568BC21"/>
    <w:rsid w:val="1581E7A9"/>
    <w:rsid w:val="1587A2C5"/>
    <w:rsid w:val="158F0944"/>
    <w:rsid w:val="15928146"/>
    <w:rsid w:val="1599FBB7"/>
    <w:rsid w:val="15BE0A02"/>
    <w:rsid w:val="15C7FA3B"/>
    <w:rsid w:val="15D4D9B4"/>
    <w:rsid w:val="15F38545"/>
    <w:rsid w:val="15FD604A"/>
    <w:rsid w:val="16060B4E"/>
    <w:rsid w:val="162BF2CA"/>
    <w:rsid w:val="167295A0"/>
    <w:rsid w:val="167F3230"/>
    <w:rsid w:val="1682D7CA"/>
    <w:rsid w:val="169BF332"/>
    <w:rsid w:val="169F600C"/>
    <w:rsid w:val="16A2B235"/>
    <w:rsid w:val="16B2273D"/>
    <w:rsid w:val="16B94493"/>
    <w:rsid w:val="16C04CDB"/>
    <w:rsid w:val="16CA1A55"/>
    <w:rsid w:val="16E9E708"/>
    <w:rsid w:val="1705072A"/>
    <w:rsid w:val="1718FB5C"/>
    <w:rsid w:val="1724DF76"/>
    <w:rsid w:val="172CDBD6"/>
    <w:rsid w:val="17498108"/>
    <w:rsid w:val="174FAAA8"/>
    <w:rsid w:val="175A8B1B"/>
    <w:rsid w:val="176A3A17"/>
    <w:rsid w:val="178773A2"/>
    <w:rsid w:val="178C1A4A"/>
    <w:rsid w:val="178ED5D8"/>
    <w:rsid w:val="17CB6BCC"/>
    <w:rsid w:val="17D88C60"/>
    <w:rsid w:val="17DEA090"/>
    <w:rsid w:val="1820D940"/>
    <w:rsid w:val="182BA459"/>
    <w:rsid w:val="1835CE98"/>
    <w:rsid w:val="185464A2"/>
    <w:rsid w:val="1857B1C0"/>
    <w:rsid w:val="18585DD1"/>
    <w:rsid w:val="186701E2"/>
    <w:rsid w:val="188B498A"/>
    <w:rsid w:val="189E92E7"/>
    <w:rsid w:val="18B1E0E3"/>
    <w:rsid w:val="18EAC667"/>
    <w:rsid w:val="19023B21"/>
    <w:rsid w:val="19042AAA"/>
    <w:rsid w:val="1904DAD0"/>
    <w:rsid w:val="1906F67A"/>
    <w:rsid w:val="191215B6"/>
    <w:rsid w:val="192CCB50"/>
    <w:rsid w:val="1930DD8E"/>
    <w:rsid w:val="19506413"/>
    <w:rsid w:val="195590D8"/>
    <w:rsid w:val="19682ADF"/>
    <w:rsid w:val="196EEE06"/>
    <w:rsid w:val="1970E529"/>
    <w:rsid w:val="19817CA8"/>
    <w:rsid w:val="1981E1B0"/>
    <w:rsid w:val="1982C1A5"/>
    <w:rsid w:val="198A2610"/>
    <w:rsid w:val="198CD7A3"/>
    <w:rsid w:val="19BEBBEB"/>
    <w:rsid w:val="19DB7016"/>
    <w:rsid w:val="19FAF8F5"/>
    <w:rsid w:val="1A16A87F"/>
    <w:rsid w:val="1A41DE92"/>
    <w:rsid w:val="1A6F7D85"/>
    <w:rsid w:val="1A79567D"/>
    <w:rsid w:val="1A81EABC"/>
    <w:rsid w:val="1AAC7FEF"/>
    <w:rsid w:val="1ABD5635"/>
    <w:rsid w:val="1AD1EFBE"/>
    <w:rsid w:val="1AF90690"/>
    <w:rsid w:val="1B21A582"/>
    <w:rsid w:val="1B25BDE3"/>
    <w:rsid w:val="1B31EB19"/>
    <w:rsid w:val="1B40AAA9"/>
    <w:rsid w:val="1B4E3371"/>
    <w:rsid w:val="1B50FDEF"/>
    <w:rsid w:val="1B6DE28D"/>
    <w:rsid w:val="1B7B6FB3"/>
    <w:rsid w:val="1B81DDD7"/>
    <w:rsid w:val="1B90FFA7"/>
    <w:rsid w:val="1B9EA3DB"/>
    <w:rsid w:val="1BE46702"/>
    <w:rsid w:val="1BF1402C"/>
    <w:rsid w:val="1BFB8057"/>
    <w:rsid w:val="1C08426E"/>
    <w:rsid w:val="1C086D73"/>
    <w:rsid w:val="1C1508A3"/>
    <w:rsid w:val="1C271F6A"/>
    <w:rsid w:val="1C337D32"/>
    <w:rsid w:val="1C39E59F"/>
    <w:rsid w:val="1C4F0B4D"/>
    <w:rsid w:val="1C7FF9FE"/>
    <w:rsid w:val="1C818BA9"/>
    <w:rsid w:val="1CA75195"/>
    <w:rsid w:val="1CA76478"/>
    <w:rsid w:val="1CB418D1"/>
    <w:rsid w:val="1CCD5D38"/>
    <w:rsid w:val="1CCDDAB3"/>
    <w:rsid w:val="1CE905F4"/>
    <w:rsid w:val="1D04E859"/>
    <w:rsid w:val="1D08C865"/>
    <w:rsid w:val="1D32E97E"/>
    <w:rsid w:val="1D3F5580"/>
    <w:rsid w:val="1D6274DB"/>
    <w:rsid w:val="1D6601C0"/>
    <w:rsid w:val="1D915B02"/>
    <w:rsid w:val="1D99264B"/>
    <w:rsid w:val="1DA8CE18"/>
    <w:rsid w:val="1DB87857"/>
    <w:rsid w:val="1DCFFB79"/>
    <w:rsid w:val="1DD9489B"/>
    <w:rsid w:val="1DD984F2"/>
    <w:rsid w:val="1DE3BB6E"/>
    <w:rsid w:val="1DF00F9F"/>
    <w:rsid w:val="1DFDC3D8"/>
    <w:rsid w:val="1E003C73"/>
    <w:rsid w:val="1E0DD332"/>
    <w:rsid w:val="1E1B3DC4"/>
    <w:rsid w:val="1E305A1F"/>
    <w:rsid w:val="1E3148DA"/>
    <w:rsid w:val="1E369679"/>
    <w:rsid w:val="1E60D07A"/>
    <w:rsid w:val="1E73D05E"/>
    <w:rsid w:val="1E93D34A"/>
    <w:rsid w:val="1E9A58E5"/>
    <w:rsid w:val="1EA2D363"/>
    <w:rsid w:val="1EB0B239"/>
    <w:rsid w:val="1ECA4AB4"/>
    <w:rsid w:val="1ECEBC99"/>
    <w:rsid w:val="1EDBFE3D"/>
    <w:rsid w:val="1EF2274C"/>
    <w:rsid w:val="1F0A6D87"/>
    <w:rsid w:val="1F279A78"/>
    <w:rsid w:val="1F397D0B"/>
    <w:rsid w:val="1F39A4E8"/>
    <w:rsid w:val="1F55D4AE"/>
    <w:rsid w:val="1F6863E6"/>
    <w:rsid w:val="1F745FD0"/>
    <w:rsid w:val="1F81FC46"/>
    <w:rsid w:val="1F88FF22"/>
    <w:rsid w:val="1F8A663C"/>
    <w:rsid w:val="1F926442"/>
    <w:rsid w:val="1F9278BD"/>
    <w:rsid w:val="1FA57F01"/>
    <w:rsid w:val="1FB176AF"/>
    <w:rsid w:val="1FBD548D"/>
    <w:rsid w:val="1FC84BA0"/>
    <w:rsid w:val="1FF76F9B"/>
    <w:rsid w:val="1FFF72B4"/>
    <w:rsid w:val="200A3EC5"/>
    <w:rsid w:val="203F111F"/>
    <w:rsid w:val="2042F09E"/>
    <w:rsid w:val="20441B0C"/>
    <w:rsid w:val="205C0878"/>
    <w:rsid w:val="20650E45"/>
    <w:rsid w:val="206644D9"/>
    <w:rsid w:val="206BD9B8"/>
    <w:rsid w:val="206DF20A"/>
    <w:rsid w:val="2079FFC9"/>
    <w:rsid w:val="20844F7B"/>
    <w:rsid w:val="208E101D"/>
    <w:rsid w:val="2094E0EC"/>
    <w:rsid w:val="209724DA"/>
    <w:rsid w:val="209D1B68"/>
    <w:rsid w:val="209D5071"/>
    <w:rsid w:val="20AAB18B"/>
    <w:rsid w:val="20D88A28"/>
    <w:rsid w:val="20F6D522"/>
    <w:rsid w:val="20FBFDE7"/>
    <w:rsid w:val="21063C2A"/>
    <w:rsid w:val="210FD536"/>
    <w:rsid w:val="21325AD3"/>
    <w:rsid w:val="214EB9D9"/>
    <w:rsid w:val="216BDE06"/>
    <w:rsid w:val="216CDD6D"/>
    <w:rsid w:val="218CDA88"/>
    <w:rsid w:val="218EF399"/>
    <w:rsid w:val="21990316"/>
    <w:rsid w:val="219E5349"/>
    <w:rsid w:val="219F4A6D"/>
    <w:rsid w:val="21B2C19D"/>
    <w:rsid w:val="21B3EDA7"/>
    <w:rsid w:val="21D5C497"/>
    <w:rsid w:val="21DA7425"/>
    <w:rsid w:val="2209AB84"/>
    <w:rsid w:val="22193ADA"/>
    <w:rsid w:val="221A4261"/>
    <w:rsid w:val="221B5D96"/>
    <w:rsid w:val="221D9F14"/>
    <w:rsid w:val="221F9AE8"/>
    <w:rsid w:val="22586205"/>
    <w:rsid w:val="225E9AE9"/>
    <w:rsid w:val="226D65B1"/>
    <w:rsid w:val="22973B06"/>
    <w:rsid w:val="22BDDD25"/>
    <w:rsid w:val="22C02B66"/>
    <w:rsid w:val="22C4D6ED"/>
    <w:rsid w:val="22C5D7C0"/>
    <w:rsid w:val="22DAD0CE"/>
    <w:rsid w:val="22DDA554"/>
    <w:rsid w:val="22E7349B"/>
    <w:rsid w:val="22F61298"/>
    <w:rsid w:val="2303D03D"/>
    <w:rsid w:val="232E39F3"/>
    <w:rsid w:val="234A44B5"/>
    <w:rsid w:val="2358B66F"/>
    <w:rsid w:val="23BB73E0"/>
    <w:rsid w:val="23BCB20A"/>
    <w:rsid w:val="23C7EB4E"/>
    <w:rsid w:val="23E87B63"/>
    <w:rsid w:val="240152C4"/>
    <w:rsid w:val="243A539C"/>
    <w:rsid w:val="243D0264"/>
    <w:rsid w:val="244D3B1A"/>
    <w:rsid w:val="24520B6B"/>
    <w:rsid w:val="246CACFE"/>
    <w:rsid w:val="24729373"/>
    <w:rsid w:val="248551A8"/>
    <w:rsid w:val="2486DC12"/>
    <w:rsid w:val="248ED430"/>
    <w:rsid w:val="24AFD244"/>
    <w:rsid w:val="24C95B58"/>
    <w:rsid w:val="24FF4A53"/>
    <w:rsid w:val="25095210"/>
    <w:rsid w:val="2541FF0E"/>
    <w:rsid w:val="2551216B"/>
    <w:rsid w:val="255B0088"/>
    <w:rsid w:val="25635715"/>
    <w:rsid w:val="2572BAF7"/>
    <w:rsid w:val="2598000B"/>
    <w:rsid w:val="259BBA37"/>
    <w:rsid w:val="25A33C92"/>
    <w:rsid w:val="25B51DDF"/>
    <w:rsid w:val="25C1E501"/>
    <w:rsid w:val="25CCF11B"/>
    <w:rsid w:val="25E37E07"/>
    <w:rsid w:val="25F56B5D"/>
    <w:rsid w:val="261007AF"/>
    <w:rsid w:val="26119695"/>
    <w:rsid w:val="261277C5"/>
    <w:rsid w:val="26153ADA"/>
    <w:rsid w:val="26163635"/>
    <w:rsid w:val="261C8310"/>
    <w:rsid w:val="262C5E86"/>
    <w:rsid w:val="2634165C"/>
    <w:rsid w:val="26524267"/>
    <w:rsid w:val="26581627"/>
    <w:rsid w:val="2662E477"/>
    <w:rsid w:val="26690EDA"/>
    <w:rsid w:val="267B76FA"/>
    <w:rsid w:val="268C8B3C"/>
    <w:rsid w:val="26AA542B"/>
    <w:rsid w:val="26AD05B2"/>
    <w:rsid w:val="26BBB88B"/>
    <w:rsid w:val="26E3B292"/>
    <w:rsid w:val="26E4FAF7"/>
    <w:rsid w:val="26E5393A"/>
    <w:rsid w:val="2706E9D3"/>
    <w:rsid w:val="27140BFE"/>
    <w:rsid w:val="273FDE53"/>
    <w:rsid w:val="27855C8A"/>
    <w:rsid w:val="27A8086F"/>
    <w:rsid w:val="27AB3054"/>
    <w:rsid w:val="27B58742"/>
    <w:rsid w:val="27BDCCC9"/>
    <w:rsid w:val="27BE6277"/>
    <w:rsid w:val="27D4EA93"/>
    <w:rsid w:val="27DC1EF1"/>
    <w:rsid w:val="281AA71D"/>
    <w:rsid w:val="2822D432"/>
    <w:rsid w:val="28256F99"/>
    <w:rsid w:val="282BC34C"/>
    <w:rsid w:val="28333D79"/>
    <w:rsid w:val="28750F49"/>
    <w:rsid w:val="288F3DD7"/>
    <w:rsid w:val="2898E96E"/>
    <w:rsid w:val="28CE2619"/>
    <w:rsid w:val="28D12243"/>
    <w:rsid w:val="28DA1C26"/>
    <w:rsid w:val="28DA90F6"/>
    <w:rsid w:val="2917FFBF"/>
    <w:rsid w:val="291E366B"/>
    <w:rsid w:val="2932031B"/>
    <w:rsid w:val="293295F8"/>
    <w:rsid w:val="294C3342"/>
    <w:rsid w:val="295D94A5"/>
    <w:rsid w:val="295F5F68"/>
    <w:rsid w:val="296368F0"/>
    <w:rsid w:val="29795315"/>
    <w:rsid w:val="297F84C3"/>
    <w:rsid w:val="298977E1"/>
    <w:rsid w:val="2989D310"/>
    <w:rsid w:val="298B928D"/>
    <w:rsid w:val="29931625"/>
    <w:rsid w:val="29BCF7B0"/>
    <w:rsid w:val="29C4C6AC"/>
    <w:rsid w:val="29D5C3E3"/>
    <w:rsid w:val="29F59393"/>
    <w:rsid w:val="2A588568"/>
    <w:rsid w:val="2A7F55DB"/>
    <w:rsid w:val="2A8793BA"/>
    <w:rsid w:val="2A9D900B"/>
    <w:rsid w:val="2ABCCA02"/>
    <w:rsid w:val="2AC4F871"/>
    <w:rsid w:val="2ACEE038"/>
    <w:rsid w:val="2AD8D622"/>
    <w:rsid w:val="2AE3EDDC"/>
    <w:rsid w:val="2AEE8BC2"/>
    <w:rsid w:val="2AF1CCE7"/>
    <w:rsid w:val="2AF4F066"/>
    <w:rsid w:val="2AFAADC7"/>
    <w:rsid w:val="2B1BD34C"/>
    <w:rsid w:val="2B20230B"/>
    <w:rsid w:val="2B2CE8BF"/>
    <w:rsid w:val="2B2E971B"/>
    <w:rsid w:val="2B3E6FA4"/>
    <w:rsid w:val="2B3FE8B0"/>
    <w:rsid w:val="2B4AF270"/>
    <w:rsid w:val="2B4EEB19"/>
    <w:rsid w:val="2B62D4EB"/>
    <w:rsid w:val="2B63A5E6"/>
    <w:rsid w:val="2B9A379B"/>
    <w:rsid w:val="2BA265B5"/>
    <w:rsid w:val="2BBD8FD3"/>
    <w:rsid w:val="2C0B7A0A"/>
    <w:rsid w:val="2C104F70"/>
    <w:rsid w:val="2C1496DC"/>
    <w:rsid w:val="2C4D3AE0"/>
    <w:rsid w:val="2C57DEDE"/>
    <w:rsid w:val="2C59D23C"/>
    <w:rsid w:val="2C607C96"/>
    <w:rsid w:val="2C79D979"/>
    <w:rsid w:val="2C80D819"/>
    <w:rsid w:val="2C94C5E0"/>
    <w:rsid w:val="2CCD87C5"/>
    <w:rsid w:val="2CE3A21E"/>
    <w:rsid w:val="2CE9BE4D"/>
    <w:rsid w:val="2CEF33DA"/>
    <w:rsid w:val="2CFD5363"/>
    <w:rsid w:val="2D081522"/>
    <w:rsid w:val="2D09C421"/>
    <w:rsid w:val="2D25EAE3"/>
    <w:rsid w:val="2D446A6D"/>
    <w:rsid w:val="2D503EB2"/>
    <w:rsid w:val="2D5EAAAC"/>
    <w:rsid w:val="2D6261E4"/>
    <w:rsid w:val="2D65676B"/>
    <w:rsid w:val="2D7A5554"/>
    <w:rsid w:val="2D8FB0CF"/>
    <w:rsid w:val="2D9A0FAF"/>
    <w:rsid w:val="2DCEC2E4"/>
    <w:rsid w:val="2DDC9877"/>
    <w:rsid w:val="2DF4F879"/>
    <w:rsid w:val="2DFE6AFF"/>
    <w:rsid w:val="2E026758"/>
    <w:rsid w:val="2E08FC39"/>
    <w:rsid w:val="2E5F0CA3"/>
    <w:rsid w:val="2E7ECC20"/>
    <w:rsid w:val="2E8671FC"/>
    <w:rsid w:val="2E909AF4"/>
    <w:rsid w:val="2E9E8548"/>
    <w:rsid w:val="2EA44770"/>
    <w:rsid w:val="2EAF4DC2"/>
    <w:rsid w:val="2EB10504"/>
    <w:rsid w:val="2EBB5171"/>
    <w:rsid w:val="2ED1A04F"/>
    <w:rsid w:val="2ED68685"/>
    <w:rsid w:val="2EDF80D4"/>
    <w:rsid w:val="2EE532FC"/>
    <w:rsid w:val="2EF2B6E1"/>
    <w:rsid w:val="2F1A970D"/>
    <w:rsid w:val="2F2F1068"/>
    <w:rsid w:val="2F420295"/>
    <w:rsid w:val="2F53BFD4"/>
    <w:rsid w:val="2F5E145D"/>
    <w:rsid w:val="2F785521"/>
    <w:rsid w:val="2F84BD89"/>
    <w:rsid w:val="2F84CCCF"/>
    <w:rsid w:val="2F8EF6C3"/>
    <w:rsid w:val="2F90C8DA"/>
    <w:rsid w:val="2FC36556"/>
    <w:rsid w:val="2FD37857"/>
    <w:rsid w:val="2FDF2562"/>
    <w:rsid w:val="2FF95AF2"/>
    <w:rsid w:val="300D89C0"/>
    <w:rsid w:val="3026A9EA"/>
    <w:rsid w:val="302F05F1"/>
    <w:rsid w:val="303EF687"/>
    <w:rsid w:val="3043B154"/>
    <w:rsid w:val="30567A0D"/>
    <w:rsid w:val="307AEF47"/>
    <w:rsid w:val="307E7064"/>
    <w:rsid w:val="3088269A"/>
    <w:rsid w:val="309AC3A9"/>
    <w:rsid w:val="30C2F770"/>
    <w:rsid w:val="30C3D41D"/>
    <w:rsid w:val="30C93720"/>
    <w:rsid w:val="30E497F5"/>
    <w:rsid w:val="30EC329A"/>
    <w:rsid w:val="3106B7C3"/>
    <w:rsid w:val="310C52AD"/>
    <w:rsid w:val="31201F8B"/>
    <w:rsid w:val="3138B1B2"/>
    <w:rsid w:val="313EF483"/>
    <w:rsid w:val="314FA039"/>
    <w:rsid w:val="31525FB3"/>
    <w:rsid w:val="31684D15"/>
    <w:rsid w:val="317D8147"/>
    <w:rsid w:val="3181190D"/>
    <w:rsid w:val="31AB6FC1"/>
    <w:rsid w:val="31C4A196"/>
    <w:rsid w:val="31DF81B5"/>
    <w:rsid w:val="3200B6D9"/>
    <w:rsid w:val="3200B95A"/>
    <w:rsid w:val="32181EA2"/>
    <w:rsid w:val="32205B33"/>
    <w:rsid w:val="327F6DC5"/>
    <w:rsid w:val="329A605F"/>
    <w:rsid w:val="32BF2272"/>
    <w:rsid w:val="32C3C1E0"/>
    <w:rsid w:val="32DCD1E1"/>
    <w:rsid w:val="32E1DDBB"/>
    <w:rsid w:val="32F5E292"/>
    <w:rsid w:val="32FC895D"/>
    <w:rsid w:val="3333F094"/>
    <w:rsid w:val="3336AB40"/>
    <w:rsid w:val="33523F98"/>
    <w:rsid w:val="3354864A"/>
    <w:rsid w:val="33739B31"/>
    <w:rsid w:val="338034F4"/>
    <w:rsid w:val="3386EB74"/>
    <w:rsid w:val="33A25D6F"/>
    <w:rsid w:val="33A6FD60"/>
    <w:rsid w:val="33C4A724"/>
    <w:rsid w:val="33E42BF7"/>
    <w:rsid w:val="33E78917"/>
    <w:rsid w:val="33EBA5FA"/>
    <w:rsid w:val="33FCE1AC"/>
    <w:rsid w:val="341271FB"/>
    <w:rsid w:val="342D1019"/>
    <w:rsid w:val="34375D61"/>
    <w:rsid w:val="343DF447"/>
    <w:rsid w:val="343EBD88"/>
    <w:rsid w:val="345EE4B4"/>
    <w:rsid w:val="3462476B"/>
    <w:rsid w:val="3480C66C"/>
    <w:rsid w:val="349AB6B9"/>
    <w:rsid w:val="34A30014"/>
    <w:rsid w:val="34D0DF37"/>
    <w:rsid w:val="34DA831F"/>
    <w:rsid w:val="34F035D5"/>
    <w:rsid w:val="34F2815E"/>
    <w:rsid w:val="3513472B"/>
    <w:rsid w:val="35200ADE"/>
    <w:rsid w:val="3523E212"/>
    <w:rsid w:val="35308FBD"/>
    <w:rsid w:val="353380B0"/>
    <w:rsid w:val="3536E70D"/>
    <w:rsid w:val="3542BA92"/>
    <w:rsid w:val="355EC9A4"/>
    <w:rsid w:val="356BF31B"/>
    <w:rsid w:val="357B2147"/>
    <w:rsid w:val="357BF186"/>
    <w:rsid w:val="35812D71"/>
    <w:rsid w:val="35DB3432"/>
    <w:rsid w:val="35E9B8D3"/>
    <w:rsid w:val="3618843A"/>
    <w:rsid w:val="36304E5E"/>
    <w:rsid w:val="363ECC75"/>
    <w:rsid w:val="3662A0F8"/>
    <w:rsid w:val="3670DA12"/>
    <w:rsid w:val="367BD0D9"/>
    <w:rsid w:val="367C333E"/>
    <w:rsid w:val="367E693C"/>
    <w:rsid w:val="36998A17"/>
    <w:rsid w:val="36A4459C"/>
    <w:rsid w:val="36A6215A"/>
    <w:rsid w:val="36C4EA4A"/>
    <w:rsid w:val="36CAB621"/>
    <w:rsid w:val="36CC5060"/>
    <w:rsid w:val="36D219BE"/>
    <w:rsid w:val="36D703C0"/>
    <w:rsid w:val="36DBA0AE"/>
    <w:rsid w:val="36FBB76E"/>
    <w:rsid w:val="36FF183B"/>
    <w:rsid w:val="370F2181"/>
    <w:rsid w:val="3712641C"/>
    <w:rsid w:val="371B38B6"/>
    <w:rsid w:val="372133D8"/>
    <w:rsid w:val="3742F10A"/>
    <w:rsid w:val="37460A57"/>
    <w:rsid w:val="37474580"/>
    <w:rsid w:val="3750D7D4"/>
    <w:rsid w:val="376EAECC"/>
    <w:rsid w:val="377755F0"/>
    <w:rsid w:val="3793A27E"/>
    <w:rsid w:val="37954A30"/>
    <w:rsid w:val="37AF7948"/>
    <w:rsid w:val="37B16481"/>
    <w:rsid w:val="37BBCFE3"/>
    <w:rsid w:val="37CF77BA"/>
    <w:rsid w:val="37E7CD51"/>
    <w:rsid w:val="3820527A"/>
    <w:rsid w:val="382EDD65"/>
    <w:rsid w:val="384015FD"/>
    <w:rsid w:val="3866EE39"/>
    <w:rsid w:val="38817EFC"/>
    <w:rsid w:val="388B5B48"/>
    <w:rsid w:val="38A1D667"/>
    <w:rsid w:val="38B5BAFE"/>
    <w:rsid w:val="38BA7E27"/>
    <w:rsid w:val="38DF13F3"/>
    <w:rsid w:val="38ECD697"/>
    <w:rsid w:val="38FE5670"/>
    <w:rsid w:val="39052F6C"/>
    <w:rsid w:val="3923E97F"/>
    <w:rsid w:val="39268250"/>
    <w:rsid w:val="3936C09A"/>
    <w:rsid w:val="39511F3F"/>
    <w:rsid w:val="395BA370"/>
    <w:rsid w:val="39662B2F"/>
    <w:rsid w:val="3977D6CD"/>
    <w:rsid w:val="39830706"/>
    <w:rsid w:val="398A1808"/>
    <w:rsid w:val="39A4E8DF"/>
    <w:rsid w:val="39ABA90E"/>
    <w:rsid w:val="39B6BCC7"/>
    <w:rsid w:val="39C5F281"/>
    <w:rsid w:val="39C8D553"/>
    <w:rsid w:val="3A0081EA"/>
    <w:rsid w:val="3A092B42"/>
    <w:rsid w:val="3A0D4E77"/>
    <w:rsid w:val="3A0D841A"/>
    <w:rsid w:val="3A264976"/>
    <w:rsid w:val="3A369FFD"/>
    <w:rsid w:val="3A36F5C7"/>
    <w:rsid w:val="3A3B9B00"/>
    <w:rsid w:val="3A4ADD99"/>
    <w:rsid w:val="3A510B5C"/>
    <w:rsid w:val="3A61C039"/>
    <w:rsid w:val="3A6A1E11"/>
    <w:rsid w:val="3A7E111D"/>
    <w:rsid w:val="3A8F23FE"/>
    <w:rsid w:val="3AAC8600"/>
    <w:rsid w:val="3AB5078A"/>
    <w:rsid w:val="3AD2504C"/>
    <w:rsid w:val="3AFFB973"/>
    <w:rsid w:val="3B0834F2"/>
    <w:rsid w:val="3B0CEB40"/>
    <w:rsid w:val="3B257B3D"/>
    <w:rsid w:val="3B4B0226"/>
    <w:rsid w:val="3B7898F2"/>
    <w:rsid w:val="3B883F95"/>
    <w:rsid w:val="3B9C460B"/>
    <w:rsid w:val="3BA3DAEF"/>
    <w:rsid w:val="3BD7995D"/>
    <w:rsid w:val="3BE0577F"/>
    <w:rsid w:val="3BF251E3"/>
    <w:rsid w:val="3C1C7D18"/>
    <w:rsid w:val="3C228873"/>
    <w:rsid w:val="3C3BEC19"/>
    <w:rsid w:val="3C43FCC8"/>
    <w:rsid w:val="3C466AD6"/>
    <w:rsid w:val="3C475B7E"/>
    <w:rsid w:val="3C4CE562"/>
    <w:rsid w:val="3C53FBCD"/>
    <w:rsid w:val="3C6B69BF"/>
    <w:rsid w:val="3C761B3E"/>
    <w:rsid w:val="3C8976AF"/>
    <w:rsid w:val="3C8E5CE2"/>
    <w:rsid w:val="3C946BD6"/>
    <w:rsid w:val="3C97707A"/>
    <w:rsid w:val="3CA454F3"/>
    <w:rsid w:val="3CAA98F4"/>
    <w:rsid w:val="3CB27631"/>
    <w:rsid w:val="3CB3D405"/>
    <w:rsid w:val="3D0C096E"/>
    <w:rsid w:val="3D3B82E3"/>
    <w:rsid w:val="3D3F7473"/>
    <w:rsid w:val="3D5B16FA"/>
    <w:rsid w:val="3D5CB3A6"/>
    <w:rsid w:val="3D719679"/>
    <w:rsid w:val="3D7A8175"/>
    <w:rsid w:val="3D9E1D5C"/>
    <w:rsid w:val="3D9F9426"/>
    <w:rsid w:val="3DA221BB"/>
    <w:rsid w:val="3DB6FACD"/>
    <w:rsid w:val="3DDDF8E9"/>
    <w:rsid w:val="3DE29BA8"/>
    <w:rsid w:val="3DE46A63"/>
    <w:rsid w:val="3E179723"/>
    <w:rsid w:val="3E5BA6C8"/>
    <w:rsid w:val="3E5E567C"/>
    <w:rsid w:val="3E6E4D26"/>
    <w:rsid w:val="3E73CC42"/>
    <w:rsid w:val="3E7E0B81"/>
    <w:rsid w:val="3E80D59E"/>
    <w:rsid w:val="3E87A8C1"/>
    <w:rsid w:val="3E9DC14F"/>
    <w:rsid w:val="3EA5AAF5"/>
    <w:rsid w:val="3EAD73AD"/>
    <w:rsid w:val="3EBC3361"/>
    <w:rsid w:val="3EEB7DFB"/>
    <w:rsid w:val="3EED1CB4"/>
    <w:rsid w:val="3F00133F"/>
    <w:rsid w:val="3F027A8F"/>
    <w:rsid w:val="3F044DA4"/>
    <w:rsid w:val="3F1923BD"/>
    <w:rsid w:val="3F263D6D"/>
    <w:rsid w:val="3F74CCE7"/>
    <w:rsid w:val="3F76D230"/>
    <w:rsid w:val="3F905F34"/>
    <w:rsid w:val="3FCF4F3B"/>
    <w:rsid w:val="3FDF9A24"/>
    <w:rsid w:val="3FF8791C"/>
    <w:rsid w:val="401EB525"/>
    <w:rsid w:val="40234C86"/>
    <w:rsid w:val="40256347"/>
    <w:rsid w:val="40688859"/>
    <w:rsid w:val="409202FF"/>
    <w:rsid w:val="40958AFA"/>
    <w:rsid w:val="40A4545F"/>
    <w:rsid w:val="40A99869"/>
    <w:rsid w:val="40C140A8"/>
    <w:rsid w:val="40C9C01B"/>
    <w:rsid w:val="40E3E604"/>
    <w:rsid w:val="40E4D437"/>
    <w:rsid w:val="40EDCF27"/>
    <w:rsid w:val="40F69822"/>
    <w:rsid w:val="41060CF3"/>
    <w:rsid w:val="410A46E8"/>
    <w:rsid w:val="4117E60B"/>
    <w:rsid w:val="4119B6BC"/>
    <w:rsid w:val="4149FE8E"/>
    <w:rsid w:val="4154ADF7"/>
    <w:rsid w:val="415560F2"/>
    <w:rsid w:val="417537B8"/>
    <w:rsid w:val="418DC68D"/>
    <w:rsid w:val="419F0D2C"/>
    <w:rsid w:val="41B18E09"/>
    <w:rsid w:val="41C1420D"/>
    <w:rsid w:val="41F0611E"/>
    <w:rsid w:val="41FEC304"/>
    <w:rsid w:val="4243F33A"/>
    <w:rsid w:val="4244D4CB"/>
    <w:rsid w:val="4245079C"/>
    <w:rsid w:val="424BE727"/>
    <w:rsid w:val="4262CD1D"/>
    <w:rsid w:val="427B2E71"/>
    <w:rsid w:val="42A1DD54"/>
    <w:rsid w:val="42AAF254"/>
    <w:rsid w:val="42AB82B2"/>
    <w:rsid w:val="42AE72F2"/>
    <w:rsid w:val="42D987EF"/>
    <w:rsid w:val="42F17900"/>
    <w:rsid w:val="42F52DB5"/>
    <w:rsid w:val="42FDD71E"/>
    <w:rsid w:val="4315B89D"/>
    <w:rsid w:val="431802E7"/>
    <w:rsid w:val="431B5109"/>
    <w:rsid w:val="431B518E"/>
    <w:rsid w:val="43386A48"/>
    <w:rsid w:val="433C02D0"/>
    <w:rsid w:val="4350FCB4"/>
    <w:rsid w:val="435655E7"/>
    <w:rsid w:val="435BB755"/>
    <w:rsid w:val="4364C566"/>
    <w:rsid w:val="438ADA44"/>
    <w:rsid w:val="439043CA"/>
    <w:rsid w:val="4393046C"/>
    <w:rsid w:val="43A4E65E"/>
    <w:rsid w:val="43B1A1D4"/>
    <w:rsid w:val="43B9F520"/>
    <w:rsid w:val="43DA3CE4"/>
    <w:rsid w:val="43DD50DB"/>
    <w:rsid w:val="43F2777B"/>
    <w:rsid w:val="440CFCAF"/>
    <w:rsid w:val="440D8DFF"/>
    <w:rsid w:val="4422F33C"/>
    <w:rsid w:val="44349A7B"/>
    <w:rsid w:val="444A4353"/>
    <w:rsid w:val="444AA17F"/>
    <w:rsid w:val="444CF04E"/>
    <w:rsid w:val="445EEFD6"/>
    <w:rsid w:val="446807B4"/>
    <w:rsid w:val="4486A431"/>
    <w:rsid w:val="44A3EBC9"/>
    <w:rsid w:val="44D067C1"/>
    <w:rsid w:val="44DBFF48"/>
    <w:rsid w:val="4504BA7E"/>
    <w:rsid w:val="4513E6EB"/>
    <w:rsid w:val="453F85FD"/>
    <w:rsid w:val="454874C3"/>
    <w:rsid w:val="4572F8D0"/>
    <w:rsid w:val="457D405E"/>
    <w:rsid w:val="457EC6A3"/>
    <w:rsid w:val="458FBD8C"/>
    <w:rsid w:val="45A68C47"/>
    <w:rsid w:val="45B0DACF"/>
    <w:rsid w:val="45B6EA5A"/>
    <w:rsid w:val="45CA6822"/>
    <w:rsid w:val="45DEF444"/>
    <w:rsid w:val="460FC56F"/>
    <w:rsid w:val="461175F4"/>
    <w:rsid w:val="4626DECB"/>
    <w:rsid w:val="462DB91B"/>
    <w:rsid w:val="463698BD"/>
    <w:rsid w:val="463C0235"/>
    <w:rsid w:val="4671D5D3"/>
    <w:rsid w:val="4685318F"/>
    <w:rsid w:val="4687A8A0"/>
    <w:rsid w:val="46A91E9C"/>
    <w:rsid w:val="46AB30D1"/>
    <w:rsid w:val="46B37AD2"/>
    <w:rsid w:val="46BC342D"/>
    <w:rsid w:val="46FF5062"/>
    <w:rsid w:val="47074C9D"/>
    <w:rsid w:val="473A3D83"/>
    <w:rsid w:val="474021FE"/>
    <w:rsid w:val="475DAF5C"/>
    <w:rsid w:val="47A584D9"/>
    <w:rsid w:val="47A8EC3A"/>
    <w:rsid w:val="47B6B5E6"/>
    <w:rsid w:val="47C4BA2A"/>
    <w:rsid w:val="47E77682"/>
    <w:rsid w:val="47EC8DA2"/>
    <w:rsid w:val="4807226D"/>
    <w:rsid w:val="480AC438"/>
    <w:rsid w:val="480C8EB8"/>
    <w:rsid w:val="4837210A"/>
    <w:rsid w:val="484AFDDA"/>
    <w:rsid w:val="484CECB8"/>
    <w:rsid w:val="48607FD2"/>
    <w:rsid w:val="4885C16D"/>
    <w:rsid w:val="488E4F31"/>
    <w:rsid w:val="4890FE58"/>
    <w:rsid w:val="48C53102"/>
    <w:rsid w:val="48D0EC3B"/>
    <w:rsid w:val="48D7D406"/>
    <w:rsid w:val="48D9D712"/>
    <w:rsid w:val="48DE04D0"/>
    <w:rsid w:val="48DE319C"/>
    <w:rsid w:val="48F7AF48"/>
    <w:rsid w:val="490AAFB0"/>
    <w:rsid w:val="491679AB"/>
    <w:rsid w:val="491F90AD"/>
    <w:rsid w:val="49398D4C"/>
    <w:rsid w:val="493EC082"/>
    <w:rsid w:val="495E50EF"/>
    <w:rsid w:val="4962FA44"/>
    <w:rsid w:val="4968A1C6"/>
    <w:rsid w:val="4975EA0D"/>
    <w:rsid w:val="49841A3D"/>
    <w:rsid w:val="498C0494"/>
    <w:rsid w:val="4992FC2E"/>
    <w:rsid w:val="49D00F34"/>
    <w:rsid w:val="49D2A63C"/>
    <w:rsid w:val="49EBE30A"/>
    <w:rsid w:val="49EE6CD9"/>
    <w:rsid w:val="49F1EAE1"/>
    <w:rsid w:val="49F38D75"/>
    <w:rsid w:val="4A514EEC"/>
    <w:rsid w:val="4A87781F"/>
    <w:rsid w:val="4A8A1660"/>
    <w:rsid w:val="4AA0A1E9"/>
    <w:rsid w:val="4AAE4AF7"/>
    <w:rsid w:val="4AB19A0B"/>
    <w:rsid w:val="4ABC3DAD"/>
    <w:rsid w:val="4ABC680C"/>
    <w:rsid w:val="4ABEBE9E"/>
    <w:rsid w:val="4AE751C6"/>
    <w:rsid w:val="4AF8CE5A"/>
    <w:rsid w:val="4AFB18F3"/>
    <w:rsid w:val="4B02D677"/>
    <w:rsid w:val="4B15B685"/>
    <w:rsid w:val="4B1DD9F6"/>
    <w:rsid w:val="4B3F23F9"/>
    <w:rsid w:val="4B528FDC"/>
    <w:rsid w:val="4B56DC1D"/>
    <w:rsid w:val="4B5CC7A0"/>
    <w:rsid w:val="4B634FAF"/>
    <w:rsid w:val="4B6FD6C2"/>
    <w:rsid w:val="4B99F414"/>
    <w:rsid w:val="4BA55818"/>
    <w:rsid w:val="4BB13ACE"/>
    <w:rsid w:val="4BCF91A0"/>
    <w:rsid w:val="4BDB6860"/>
    <w:rsid w:val="4BDD4DB9"/>
    <w:rsid w:val="4BEE344B"/>
    <w:rsid w:val="4BF84931"/>
    <w:rsid w:val="4BFB64CC"/>
    <w:rsid w:val="4C11F93A"/>
    <w:rsid w:val="4C1B39B1"/>
    <w:rsid w:val="4C1CC3DE"/>
    <w:rsid w:val="4C1F587A"/>
    <w:rsid w:val="4C2733D6"/>
    <w:rsid w:val="4C3372C2"/>
    <w:rsid w:val="4C3BC1B9"/>
    <w:rsid w:val="4C420FC0"/>
    <w:rsid w:val="4C577615"/>
    <w:rsid w:val="4C853725"/>
    <w:rsid w:val="4C9BE01D"/>
    <w:rsid w:val="4CA6CF5D"/>
    <w:rsid w:val="4CDAB5F1"/>
    <w:rsid w:val="4CDE9410"/>
    <w:rsid w:val="4CEB8A53"/>
    <w:rsid w:val="4CFCDADE"/>
    <w:rsid w:val="4D114E95"/>
    <w:rsid w:val="4D170E6B"/>
    <w:rsid w:val="4D1D1E1B"/>
    <w:rsid w:val="4D3914C1"/>
    <w:rsid w:val="4D41AF08"/>
    <w:rsid w:val="4D4203F9"/>
    <w:rsid w:val="4D521354"/>
    <w:rsid w:val="4D6AB995"/>
    <w:rsid w:val="4D6C3961"/>
    <w:rsid w:val="4D7DEF23"/>
    <w:rsid w:val="4D8EEECD"/>
    <w:rsid w:val="4D984AAB"/>
    <w:rsid w:val="4D99747B"/>
    <w:rsid w:val="4DAC2E52"/>
    <w:rsid w:val="4DB01703"/>
    <w:rsid w:val="4DC07D81"/>
    <w:rsid w:val="4DCB67E1"/>
    <w:rsid w:val="4DD26136"/>
    <w:rsid w:val="4DD6793C"/>
    <w:rsid w:val="4DDC6A24"/>
    <w:rsid w:val="4DECEE3C"/>
    <w:rsid w:val="4DEF64B7"/>
    <w:rsid w:val="4E24479B"/>
    <w:rsid w:val="4E28A351"/>
    <w:rsid w:val="4E2D6F52"/>
    <w:rsid w:val="4E2DBDF0"/>
    <w:rsid w:val="4E333DFA"/>
    <w:rsid w:val="4E45D795"/>
    <w:rsid w:val="4E50CA29"/>
    <w:rsid w:val="4E63BD98"/>
    <w:rsid w:val="4E6E28A6"/>
    <w:rsid w:val="4EC82F53"/>
    <w:rsid w:val="4ED7D474"/>
    <w:rsid w:val="4EF7F050"/>
    <w:rsid w:val="4F0BEC50"/>
    <w:rsid w:val="4F364C4D"/>
    <w:rsid w:val="4F37E5B8"/>
    <w:rsid w:val="4F43E6F5"/>
    <w:rsid w:val="4F47847C"/>
    <w:rsid w:val="4F4DE20A"/>
    <w:rsid w:val="4F6F9CAF"/>
    <w:rsid w:val="4F8CF1AA"/>
    <w:rsid w:val="4F8DB651"/>
    <w:rsid w:val="4FA6CEB3"/>
    <w:rsid w:val="4FB0921B"/>
    <w:rsid w:val="4FBB949E"/>
    <w:rsid w:val="4FEBE2B1"/>
    <w:rsid w:val="4FF654F9"/>
    <w:rsid w:val="500ABAFF"/>
    <w:rsid w:val="500F0D1C"/>
    <w:rsid w:val="5026EAD3"/>
    <w:rsid w:val="5067A45D"/>
    <w:rsid w:val="507F374B"/>
    <w:rsid w:val="50877108"/>
    <w:rsid w:val="50B57AAB"/>
    <w:rsid w:val="50B5F68E"/>
    <w:rsid w:val="50B71A8A"/>
    <w:rsid w:val="50BF0810"/>
    <w:rsid w:val="50D1C44B"/>
    <w:rsid w:val="50E9A7B2"/>
    <w:rsid w:val="50F6895D"/>
    <w:rsid w:val="5109F971"/>
    <w:rsid w:val="51288DAE"/>
    <w:rsid w:val="5136E9B4"/>
    <w:rsid w:val="515FA62A"/>
    <w:rsid w:val="51711312"/>
    <w:rsid w:val="51748FAD"/>
    <w:rsid w:val="5186AC5B"/>
    <w:rsid w:val="51910E5E"/>
    <w:rsid w:val="51A0B431"/>
    <w:rsid w:val="51C0001A"/>
    <w:rsid w:val="51C0C85C"/>
    <w:rsid w:val="51CD8445"/>
    <w:rsid w:val="51EAD656"/>
    <w:rsid w:val="5200EEA0"/>
    <w:rsid w:val="5204965B"/>
    <w:rsid w:val="5209D3C6"/>
    <w:rsid w:val="520D613A"/>
    <w:rsid w:val="52118747"/>
    <w:rsid w:val="521AD15F"/>
    <w:rsid w:val="52234169"/>
    <w:rsid w:val="523D972F"/>
    <w:rsid w:val="524F6CAB"/>
    <w:rsid w:val="52563FE3"/>
    <w:rsid w:val="52A43394"/>
    <w:rsid w:val="52BDF9E4"/>
    <w:rsid w:val="52F7F846"/>
    <w:rsid w:val="52FFAEFD"/>
    <w:rsid w:val="53015CE0"/>
    <w:rsid w:val="5328E23A"/>
    <w:rsid w:val="53476F7A"/>
    <w:rsid w:val="534FF73E"/>
    <w:rsid w:val="5352929E"/>
    <w:rsid w:val="53796DD7"/>
    <w:rsid w:val="53845AB7"/>
    <w:rsid w:val="53AEDBC8"/>
    <w:rsid w:val="53CBC37C"/>
    <w:rsid w:val="53CBFBB4"/>
    <w:rsid w:val="53FBBD07"/>
    <w:rsid w:val="53FFB90E"/>
    <w:rsid w:val="5436BAC7"/>
    <w:rsid w:val="543866F5"/>
    <w:rsid w:val="544D2970"/>
    <w:rsid w:val="5455CDDA"/>
    <w:rsid w:val="54681AFB"/>
    <w:rsid w:val="54764B4A"/>
    <w:rsid w:val="54794AAB"/>
    <w:rsid w:val="54917CBC"/>
    <w:rsid w:val="549D2D41"/>
    <w:rsid w:val="54A8B018"/>
    <w:rsid w:val="54E628FD"/>
    <w:rsid w:val="54EE2D2D"/>
    <w:rsid w:val="54F7FD82"/>
    <w:rsid w:val="54FED02F"/>
    <w:rsid w:val="550F1F58"/>
    <w:rsid w:val="552491A1"/>
    <w:rsid w:val="553B75DC"/>
    <w:rsid w:val="555BBE31"/>
    <w:rsid w:val="5574D8EA"/>
    <w:rsid w:val="557C8269"/>
    <w:rsid w:val="55860DBF"/>
    <w:rsid w:val="5598A6F6"/>
    <w:rsid w:val="559C90CD"/>
    <w:rsid w:val="55A3EAAB"/>
    <w:rsid w:val="55A8B9D7"/>
    <w:rsid w:val="55AAB21F"/>
    <w:rsid w:val="55E4987C"/>
    <w:rsid w:val="55E58E84"/>
    <w:rsid w:val="5602A362"/>
    <w:rsid w:val="56152908"/>
    <w:rsid w:val="561E29EF"/>
    <w:rsid w:val="561F3B45"/>
    <w:rsid w:val="5621AB4B"/>
    <w:rsid w:val="5623D5D9"/>
    <w:rsid w:val="56868629"/>
    <w:rsid w:val="568C68C4"/>
    <w:rsid w:val="56A81587"/>
    <w:rsid w:val="56B3C79D"/>
    <w:rsid w:val="56B3FF67"/>
    <w:rsid w:val="56CE512A"/>
    <w:rsid w:val="56D0727B"/>
    <w:rsid w:val="56F5B65B"/>
    <w:rsid w:val="5722DDCE"/>
    <w:rsid w:val="577B75AA"/>
    <w:rsid w:val="579B4DCE"/>
    <w:rsid w:val="57B30559"/>
    <w:rsid w:val="57B821B5"/>
    <w:rsid w:val="57BF7DA8"/>
    <w:rsid w:val="57C2DF87"/>
    <w:rsid w:val="57C4778D"/>
    <w:rsid w:val="57E88C08"/>
    <w:rsid w:val="57FA99D6"/>
    <w:rsid w:val="58091008"/>
    <w:rsid w:val="58198067"/>
    <w:rsid w:val="58309A07"/>
    <w:rsid w:val="583F9034"/>
    <w:rsid w:val="585C4E07"/>
    <w:rsid w:val="5871DE20"/>
    <w:rsid w:val="58A585D2"/>
    <w:rsid w:val="58B13E48"/>
    <w:rsid w:val="58B1B8E4"/>
    <w:rsid w:val="58B6805C"/>
    <w:rsid w:val="58B9DCED"/>
    <w:rsid w:val="58D023CE"/>
    <w:rsid w:val="58D7E11E"/>
    <w:rsid w:val="58F4612B"/>
    <w:rsid w:val="58FEC3D8"/>
    <w:rsid w:val="5912F629"/>
    <w:rsid w:val="591E2512"/>
    <w:rsid w:val="5933CBD0"/>
    <w:rsid w:val="593F4123"/>
    <w:rsid w:val="59408B7F"/>
    <w:rsid w:val="594C9FB0"/>
    <w:rsid w:val="59513E32"/>
    <w:rsid w:val="59964A38"/>
    <w:rsid w:val="599AE4F2"/>
    <w:rsid w:val="59AD03FE"/>
    <w:rsid w:val="59ADE3D3"/>
    <w:rsid w:val="59AF8807"/>
    <w:rsid w:val="59B0675A"/>
    <w:rsid w:val="59CBD665"/>
    <w:rsid w:val="59D92F59"/>
    <w:rsid w:val="59DB277B"/>
    <w:rsid w:val="59DC1C45"/>
    <w:rsid w:val="59E2C928"/>
    <w:rsid w:val="59EB18F7"/>
    <w:rsid w:val="59F57E10"/>
    <w:rsid w:val="5A0127FD"/>
    <w:rsid w:val="5A07D185"/>
    <w:rsid w:val="5A277FC5"/>
    <w:rsid w:val="5A4D5378"/>
    <w:rsid w:val="5A5195BE"/>
    <w:rsid w:val="5A559ADC"/>
    <w:rsid w:val="5A5D163D"/>
    <w:rsid w:val="5A6A075A"/>
    <w:rsid w:val="5A6AC6CE"/>
    <w:rsid w:val="5A9ABE94"/>
    <w:rsid w:val="5AA53F91"/>
    <w:rsid w:val="5AB55CBA"/>
    <w:rsid w:val="5AC41C31"/>
    <w:rsid w:val="5AD0FDAA"/>
    <w:rsid w:val="5AD15FFE"/>
    <w:rsid w:val="5ADA5BAE"/>
    <w:rsid w:val="5B01F284"/>
    <w:rsid w:val="5B2914B8"/>
    <w:rsid w:val="5B937FC2"/>
    <w:rsid w:val="5B9BAC3D"/>
    <w:rsid w:val="5BA24A5F"/>
    <w:rsid w:val="5BB0AF1B"/>
    <w:rsid w:val="5BB0DDB1"/>
    <w:rsid w:val="5BBD3098"/>
    <w:rsid w:val="5BC7AC26"/>
    <w:rsid w:val="5BD02248"/>
    <w:rsid w:val="5BD0D73F"/>
    <w:rsid w:val="5BE79C8F"/>
    <w:rsid w:val="5BEA1D9C"/>
    <w:rsid w:val="5BFC3098"/>
    <w:rsid w:val="5BFD0607"/>
    <w:rsid w:val="5C0C5DF3"/>
    <w:rsid w:val="5C15014D"/>
    <w:rsid w:val="5C4BD39A"/>
    <w:rsid w:val="5C4FF945"/>
    <w:rsid w:val="5C5EFDAC"/>
    <w:rsid w:val="5C6C77BC"/>
    <w:rsid w:val="5CBC6592"/>
    <w:rsid w:val="5CDF2EF2"/>
    <w:rsid w:val="5CF88D48"/>
    <w:rsid w:val="5D0F834A"/>
    <w:rsid w:val="5D1F577C"/>
    <w:rsid w:val="5D432358"/>
    <w:rsid w:val="5D490851"/>
    <w:rsid w:val="5D4A89B5"/>
    <w:rsid w:val="5D4D2B33"/>
    <w:rsid w:val="5D60D817"/>
    <w:rsid w:val="5D6CEB84"/>
    <w:rsid w:val="5D723C27"/>
    <w:rsid w:val="5D817239"/>
    <w:rsid w:val="5D8A6C94"/>
    <w:rsid w:val="5DC97FD0"/>
    <w:rsid w:val="5DDAF84D"/>
    <w:rsid w:val="5DDF9CD3"/>
    <w:rsid w:val="5DECF389"/>
    <w:rsid w:val="5DF28DEE"/>
    <w:rsid w:val="5E2AE584"/>
    <w:rsid w:val="5E5C138C"/>
    <w:rsid w:val="5E5F5386"/>
    <w:rsid w:val="5E64253F"/>
    <w:rsid w:val="5E6F5F6D"/>
    <w:rsid w:val="5E6F6B34"/>
    <w:rsid w:val="5E88D674"/>
    <w:rsid w:val="5E8ECB77"/>
    <w:rsid w:val="5EA4A2D3"/>
    <w:rsid w:val="5EC7DF23"/>
    <w:rsid w:val="5EC8C906"/>
    <w:rsid w:val="5ED38546"/>
    <w:rsid w:val="5ED5E549"/>
    <w:rsid w:val="5EEC81F8"/>
    <w:rsid w:val="5F04B8CE"/>
    <w:rsid w:val="5F14B9C1"/>
    <w:rsid w:val="5F15B6BC"/>
    <w:rsid w:val="5F1A09DC"/>
    <w:rsid w:val="5F2540D6"/>
    <w:rsid w:val="5F2ADC0F"/>
    <w:rsid w:val="5F3A9531"/>
    <w:rsid w:val="5F6AFB74"/>
    <w:rsid w:val="5F7B6D7C"/>
    <w:rsid w:val="5F97F024"/>
    <w:rsid w:val="5FA4924D"/>
    <w:rsid w:val="5FB12D99"/>
    <w:rsid w:val="5FBCD4C4"/>
    <w:rsid w:val="5FE665F4"/>
    <w:rsid w:val="5FFED410"/>
    <w:rsid w:val="600C817D"/>
    <w:rsid w:val="60240996"/>
    <w:rsid w:val="60283462"/>
    <w:rsid w:val="605890BB"/>
    <w:rsid w:val="605D9CD5"/>
    <w:rsid w:val="6062DD9D"/>
    <w:rsid w:val="6080A913"/>
    <w:rsid w:val="60903EA1"/>
    <w:rsid w:val="60A91F40"/>
    <w:rsid w:val="60B85683"/>
    <w:rsid w:val="60D68DE8"/>
    <w:rsid w:val="60D95800"/>
    <w:rsid w:val="60F42C2C"/>
    <w:rsid w:val="611E2F15"/>
    <w:rsid w:val="61270AB2"/>
    <w:rsid w:val="614174D3"/>
    <w:rsid w:val="615D84CF"/>
    <w:rsid w:val="6161CBE7"/>
    <w:rsid w:val="6162C5B1"/>
    <w:rsid w:val="616DF6AF"/>
    <w:rsid w:val="61833D11"/>
    <w:rsid w:val="618A0D08"/>
    <w:rsid w:val="61901FB5"/>
    <w:rsid w:val="61A04E12"/>
    <w:rsid w:val="61B4DAA5"/>
    <w:rsid w:val="61C63759"/>
    <w:rsid w:val="61CF98CF"/>
    <w:rsid w:val="61D5840F"/>
    <w:rsid w:val="61D7D03D"/>
    <w:rsid w:val="61E7FE94"/>
    <w:rsid w:val="61E922FE"/>
    <w:rsid w:val="61F6490B"/>
    <w:rsid w:val="61F9AC4E"/>
    <w:rsid w:val="620C4B0B"/>
    <w:rsid w:val="623AF8CA"/>
    <w:rsid w:val="628A9F20"/>
    <w:rsid w:val="62B6C686"/>
    <w:rsid w:val="62D114BF"/>
    <w:rsid w:val="62DB3DEE"/>
    <w:rsid w:val="62E4D6DC"/>
    <w:rsid w:val="6300DBAC"/>
    <w:rsid w:val="6304752F"/>
    <w:rsid w:val="63131F2E"/>
    <w:rsid w:val="6314C2DC"/>
    <w:rsid w:val="63239C15"/>
    <w:rsid w:val="633BE877"/>
    <w:rsid w:val="636A9636"/>
    <w:rsid w:val="636C5CED"/>
    <w:rsid w:val="63728074"/>
    <w:rsid w:val="6375D310"/>
    <w:rsid w:val="63AA7AEF"/>
    <w:rsid w:val="63CBAECA"/>
    <w:rsid w:val="63D3C94A"/>
    <w:rsid w:val="63E16D0F"/>
    <w:rsid w:val="63E461A6"/>
    <w:rsid w:val="63EF63B9"/>
    <w:rsid w:val="642446BE"/>
    <w:rsid w:val="643BCE4D"/>
    <w:rsid w:val="643C0AB9"/>
    <w:rsid w:val="644584D8"/>
    <w:rsid w:val="6462E441"/>
    <w:rsid w:val="647A4110"/>
    <w:rsid w:val="6480FEAB"/>
    <w:rsid w:val="64858894"/>
    <w:rsid w:val="64951E16"/>
    <w:rsid w:val="64A04590"/>
    <w:rsid w:val="64B3B60E"/>
    <w:rsid w:val="64B3F377"/>
    <w:rsid w:val="64C5F663"/>
    <w:rsid w:val="64F7601C"/>
    <w:rsid w:val="64FB7A6A"/>
    <w:rsid w:val="64FE7FE4"/>
    <w:rsid w:val="650FEBC1"/>
    <w:rsid w:val="65106CC4"/>
    <w:rsid w:val="652B2F31"/>
    <w:rsid w:val="654F3C3A"/>
    <w:rsid w:val="655BC37C"/>
    <w:rsid w:val="6583FB45"/>
    <w:rsid w:val="658785E2"/>
    <w:rsid w:val="658A584D"/>
    <w:rsid w:val="659ADD8D"/>
    <w:rsid w:val="65D00A06"/>
    <w:rsid w:val="65D7F5A5"/>
    <w:rsid w:val="65DBEEF5"/>
    <w:rsid w:val="65ED4EA0"/>
    <w:rsid w:val="65FE9919"/>
    <w:rsid w:val="660E9B2F"/>
    <w:rsid w:val="661CCF0C"/>
    <w:rsid w:val="66672571"/>
    <w:rsid w:val="6679655A"/>
    <w:rsid w:val="667E3568"/>
    <w:rsid w:val="66A176F0"/>
    <w:rsid w:val="66A53D11"/>
    <w:rsid w:val="66AB4160"/>
    <w:rsid w:val="66AF3F67"/>
    <w:rsid w:val="66DB4682"/>
    <w:rsid w:val="66DE1096"/>
    <w:rsid w:val="66E3D3E8"/>
    <w:rsid w:val="66E89F8F"/>
    <w:rsid w:val="66F60D68"/>
    <w:rsid w:val="66FC1CCC"/>
    <w:rsid w:val="66FF3867"/>
    <w:rsid w:val="672C3F61"/>
    <w:rsid w:val="673729C1"/>
    <w:rsid w:val="67410DC6"/>
    <w:rsid w:val="674825A3"/>
    <w:rsid w:val="674F7649"/>
    <w:rsid w:val="675AE864"/>
    <w:rsid w:val="67905B77"/>
    <w:rsid w:val="67915078"/>
    <w:rsid w:val="67B1FD11"/>
    <w:rsid w:val="67B89F6D"/>
    <w:rsid w:val="67C46E75"/>
    <w:rsid w:val="67C7EDCE"/>
    <w:rsid w:val="67C93916"/>
    <w:rsid w:val="67CB9F35"/>
    <w:rsid w:val="67E7CAEA"/>
    <w:rsid w:val="67EB56D0"/>
    <w:rsid w:val="67F8B8BD"/>
    <w:rsid w:val="6807BDE0"/>
    <w:rsid w:val="681D703F"/>
    <w:rsid w:val="6837EACE"/>
    <w:rsid w:val="683B5D42"/>
    <w:rsid w:val="683CE85C"/>
    <w:rsid w:val="683E3A2A"/>
    <w:rsid w:val="68409DE6"/>
    <w:rsid w:val="684CBD12"/>
    <w:rsid w:val="685740C9"/>
    <w:rsid w:val="686647A3"/>
    <w:rsid w:val="68A06B55"/>
    <w:rsid w:val="68B79FB7"/>
    <w:rsid w:val="68CC85D9"/>
    <w:rsid w:val="6908675B"/>
    <w:rsid w:val="69239053"/>
    <w:rsid w:val="69267C62"/>
    <w:rsid w:val="692B114D"/>
    <w:rsid w:val="6932D749"/>
    <w:rsid w:val="693D3612"/>
    <w:rsid w:val="69A3300B"/>
    <w:rsid w:val="69A5055B"/>
    <w:rsid w:val="69A72A02"/>
    <w:rsid w:val="69C0E22E"/>
    <w:rsid w:val="69D0DEDF"/>
    <w:rsid w:val="69DC07D8"/>
    <w:rsid w:val="69F74363"/>
    <w:rsid w:val="69FB08CB"/>
    <w:rsid w:val="69FC4E14"/>
    <w:rsid w:val="6A03BBE6"/>
    <w:rsid w:val="6A051596"/>
    <w:rsid w:val="6A07797A"/>
    <w:rsid w:val="6A19F2C5"/>
    <w:rsid w:val="6A2254C2"/>
    <w:rsid w:val="6A47197D"/>
    <w:rsid w:val="6A570E5D"/>
    <w:rsid w:val="6A72CB98"/>
    <w:rsid w:val="6A748421"/>
    <w:rsid w:val="6A95CCDF"/>
    <w:rsid w:val="6ACB3D0E"/>
    <w:rsid w:val="6AD1C31D"/>
    <w:rsid w:val="6AE494AF"/>
    <w:rsid w:val="6AF8FCC9"/>
    <w:rsid w:val="6B0BCC88"/>
    <w:rsid w:val="6B15CAB4"/>
    <w:rsid w:val="6B24EB06"/>
    <w:rsid w:val="6B35242F"/>
    <w:rsid w:val="6B4CDC4D"/>
    <w:rsid w:val="6B5F86D3"/>
    <w:rsid w:val="6BC3B4D9"/>
    <w:rsid w:val="6BF3F6BA"/>
    <w:rsid w:val="6BF6F550"/>
    <w:rsid w:val="6BFF9F1D"/>
    <w:rsid w:val="6C2A6F43"/>
    <w:rsid w:val="6C350C83"/>
    <w:rsid w:val="6C40552F"/>
    <w:rsid w:val="6C4CC1DF"/>
    <w:rsid w:val="6C612127"/>
    <w:rsid w:val="6C74A5C2"/>
    <w:rsid w:val="6C83FEC9"/>
    <w:rsid w:val="6CA59F96"/>
    <w:rsid w:val="6CAE8D72"/>
    <w:rsid w:val="6CB48820"/>
    <w:rsid w:val="6CBAB237"/>
    <w:rsid w:val="6CBDAAC4"/>
    <w:rsid w:val="6CFC8CD7"/>
    <w:rsid w:val="6D107DEC"/>
    <w:rsid w:val="6D1A160D"/>
    <w:rsid w:val="6D1D18B9"/>
    <w:rsid w:val="6D237E53"/>
    <w:rsid w:val="6D364116"/>
    <w:rsid w:val="6D5473A0"/>
    <w:rsid w:val="6D5A0CAF"/>
    <w:rsid w:val="6D6EC2E7"/>
    <w:rsid w:val="6D96BC4D"/>
    <w:rsid w:val="6DA1F3AE"/>
    <w:rsid w:val="6DBFE0E6"/>
    <w:rsid w:val="6DC8CC03"/>
    <w:rsid w:val="6DDA5D69"/>
    <w:rsid w:val="6DDFE896"/>
    <w:rsid w:val="6DFDF1E4"/>
    <w:rsid w:val="6E123E27"/>
    <w:rsid w:val="6E4781CD"/>
    <w:rsid w:val="6E495904"/>
    <w:rsid w:val="6E67811D"/>
    <w:rsid w:val="6E68B275"/>
    <w:rsid w:val="6E69B555"/>
    <w:rsid w:val="6E78BFA3"/>
    <w:rsid w:val="6E7E6C3D"/>
    <w:rsid w:val="6E800051"/>
    <w:rsid w:val="6E811AD4"/>
    <w:rsid w:val="6E8925B4"/>
    <w:rsid w:val="6E8D70BD"/>
    <w:rsid w:val="6E985D38"/>
    <w:rsid w:val="6E99CD83"/>
    <w:rsid w:val="6E9D2AE8"/>
    <w:rsid w:val="6EB6593D"/>
    <w:rsid w:val="6EB7351C"/>
    <w:rsid w:val="6ED0C580"/>
    <w:rsid w:val="6ED41F41"/>
    <w:rsid w:val="6EECCF77"/>
    <w:rsid w:val="6EF7BB7B"/>
    <w:rsid w:val="6F04BB02"/>
    <w:rsid w:val="6F08B1E7"/>
    <w:rsid w:val="6F0C5954"/>
    <w:rsid w:val="6F26DF7A"/>
    <w:rsid w:val="6F3696E0"/>
    <w:rsid w:val="6F43C9A4"/>
    <w:rsid w:val="6F4E5EBF"/>
    <w:rsid w:val="6F674B0E"/>
    <w:rsid w:val="6F7C19AE"/>
    <w:rsid w:val="6F8363E4"/>
    <w:rsid w:val="6F8EBFFC"/>
    <w:rsid w:val="6FC14B53"/>
    <w:rsid w:val="6FC6A156"/>
    <w:rsid w:val="6FD1E068"/>
    <w:rsid w:val="7013BD8A"/>
    <w:rsid w:val="704EA35A"/>
    <w:rsid w:val="70609ACE"/>
    <w:rsid w:val="70726181"/>
    <w:rsid w:val="707DF8B3"/>
    <w:rsid w:val="7084426D"/>
    <w:rsid w:val="70863812"/>
    <w:rsid w:val="70CC2BE0"/>
    <w:rsid w:val="70CD035A"/>
    <w:rsid w:val="70D52CD6"/>
    <w:rsid w:val="70D7F014"/>
    <w:rsid w:val="710D2911"/>
    <w:rsid w:val="710ED3D1"/>
    <w:rsid w:val="711ABB98"/>
    <w:rsid w:val="71424823"/>
    <w:rsid w:val="71535A77"/>
    <w:rsid w:val="7154D542"/>
    <w:rsid w:val="715ED4F2"/>
    <w:rsid w:val="7165C947"/>
    <w:rsid w:val="718BDBA9"/>
    <w:rsid w:val="71A47603"/>
    <w:rsid w:val="71CC17FD"/>
    <w:rsid w:val="71F05424"/>
    <w:rsid w:val="72175E3E"/>
    <w:rsid w:val="724A11C7"/>
    <w:rsid w:val="725CF61D"/>
    <w:rsid w:val="7270BA2F"/>
    <w:rsid w:val="7278583E"/>
    <w:rsid w:val="72919E0F"/>
    <w:rsid w:val="729F892C"/>
    <w:rsid w:val="72AAD078"/>
    <w:rsid w:val="72B6A5F8"/>
    <w:rsid w:val="72BBD741"/>
    <w:rsid w:val="72BDA467"/>
    <w:rsid w:val="72D19F12"/>
    <w:rsid w:val="72D6C9D6"/>
    <w:rsid w:val="72D8BDA5"/>
    <w:rsid w:val="72E60F5D"/>
    <w:rsid w:val="72EDBACB"/>
    <w:rsid w:val="730A11A1"/>
    <w:rsid w:val="730C0044"/>
    <w:rsid w:val="733C87EE"/>
    <w:rsid w:val="733E0840"/>
    <w:rsid w:val="733E1002"/>
    <w:rsid w:val="7348A0B7"/>
    <w:rsid w:val="73589C23"/>
    <w:rsid w:val="7369E0B5"/>
    <w:rsid w:val="7387E2BF"/>
    <w:rsid w:val="738FC52B"/>
    <w:rsid w:val="73BB22A0"/>
    <w:rsid w:val="73C0BB60"/>
    <w:rsid w:val="73EB0D88"/>
    <w:rsid w:val="73ED6D8B"/>
    <w:rsid w:val="73FBE572"/>
    <w:rsid w:val="73FEDD84"/>
    <w:rsid w:val="7408F5A1"/>
    <w:rsid w:val="740F06BB"/>
    <w:rsid w:val="741B033C"/>
    <w:rsid w:val="7435620B"/>
    <w:rsid w:val="743AAB0B"/>
    <w:rsid w:val="74751AE6"/>
    <w:rsid w:val="747ADEEC"/>
    <w:rsid w:val="7481A451"/>
    <w:rsid w:val="7482D89D"/>
    <w:rsid w:val="748335F3"/>
    <w:rsid w:val="748434F7"/>
    <w:rsid w:val="749C6D37"/>
    <w:rsid w:val="749F7E17"/>
    <w:rsid w:val="74B60E6D"/>
    <w:rsid w:val="74BE25D6"/>
    <w:rsid w:val="74CDF6DC"/>
    <w:rsid w:val="74FDACEA"/>
    <w:rsid w:val="750DAF5F"/>
    <w:rsid w:val="7536AB05"/>
    <w:rsid w:val="753C2092"/>
    <w:rsid w:val="753E8EB5"/>
    <w:rsid w:val="7540141E"/>
    <w:rsid w:val="756AFF70"/>
    <w:rsid w:val="75729A3B"/>
    <w:rsid w:val="757C497A"/>
    <w:rsid w:val="75850942"/>
    <w:rsid w:val="75AC0AAA"/>
    <w:rsid w:val="75CBDF8F"/>
    <w:rsid w:val="75D816E9"/>
    <w:rsid w:val="75F66224"/>
    <w:rsid w:val="75FAB60F"/>
    <w:rsid w:val="7607FF5A"/>
    <w:rsid w:val="760CF52A"/>
    <w:rsid w:val="76105E67"/>
    <w:rsid w:val="7610C9B2"/>
    <w:rsid w:val="76133674"/>
    <w:rsid w:val="761D7710"/>
    <w:rsid w:val="76376CC4"/>
    <w:rsid w:val="7644E159"/>
    <w:rsid w:val="7668EE0D"/>
    <w:rsid w:val="7669788A"/>
    <w:rsid w:val="766C0E64"/>
    <w:rsid w:val="767412EC"/>
    <w:rsid w:val="767FCE72"/>
    <w:rsid w:val="769D6C45"/>
    <w:rsid w:val="76C5FD09"/>
    <w:rsid w:val="76EB74E8"/>
    <w:rsid w:val="76FAC1A5"/>
    <w:rsid w:val="7706CFD1"/>
    <w:rsid w:val="770DFBE7"/>
    <w:rsid w:val="771B5611"/>
    <w:rsid w:val="772911E2"/>
    <w:rsid w:val="774E16D8"/>
    <w:rsid w:val="774F602A"/>
    <w:rsid w:val="775AC2FE"/>
    <w:rsid w:val="776D32CF"/>
    <w:rsid w:val="7793E4DD"/>
    <w:rsid w:val="779E1087"/>
    <w:rsid w:val="77A1AE29"/>
    <w:rsid w:val="77A515DB"/>
    <w:rsid w:val="77AFF9D5"/>
    <w:rsid w:val="77D40855"/>
    <w:rsid w:val="77D5FA84"/>
    <w:rsid w:val="77D6F028"/>
    <w:rsid w:val="781C0876"/>
    <w:rsid w:val="78210007"/>
    <w:rsid w:val="78363E08"/>
    <w:rsid w:val="7837ACB6"/>
    <w:rsid w:val="7845FAD4"/>
    <w:rsid w:val="787D46E5"/>
    <w:rsid w:val="787E1C02"/>
    <w:rsid w:val="788EF60C"/>
    <w:rsid w:val="789A9642"/>
    <w:rsid w:val="789B3ED8"/>
    <w:rsid w:val="789DAE3D"/>
    <w:rsid w:val="78A4B0A7"/>
    <w:rsid w:val="78C764AF"/>
    <w:rsid w:val="78D9AD57"/>
    <w:rsid w:val="78DDF079"/>
    <w:rsid w:val="78E83A8C"/>
    <w:rsid w:val="78FB5F13"/>
    <w:rsid w:val="79017C00"/>
    <w:rsid w:val="7910368E"/>
    <w:rsid w:val="792FDC20"/>
    <w:rsid w:val="7946B197"/>
    <w:rsid w:val="795D6E8B"/>
    <w:rsid w:val="7971775F"/>
    <w:rsid w:val="797E5677"/>
    <w:rsid w:val="7984229E"/>
    <w:rsid w:val="79AA6419"/>
    <w:rsid w:val="79C95F3E"/>
    <w:rsid w:val="79CB96BA"/>
    <w:rsid w:val="79E51B30"/>
    <w:rsid w:val="79E748C5"/>
    <w:rsid w:val="79EB59E3"/>
    <w:rsid w:val="79ECD010"/>
    <w:rsid w:val="79FDBDED"/>
    <w:rsid w:val="7A13B18D"/>
    <w:rsid w:val="7A19152F"/>
    <w:rsid w:val="7A28A009"/>
    <w:rsid w:val="7A2FEB77"/>
    <w:rsid w:val="7A35C1B0"/>
    <w:rsid w:val="7A494984"/>
    <w:rsid w:val="7A58F611"/>
    <w:rsid w:val="7A6B32F2"/>
    <w:rsid w:val="7A7B08CC"/>
    <w:rsid w:val="7AD708A9"/>
    <w:rsid w:val="7B056A7B"/>
    <w:rsid w:val="7B06669A"/>
    <w:rsid w:val="7B081A0A"/>
    <w:rsid w:val="7B2A5B1C"/>
    <w:rsid w:val="7B2E44B0"/>
    <w:rsid w:val="7B3599FB"/>
    <w:rsid w:val="7B404333"/>
    <w:rsid w:val="7B67D975"/>
    <w:rsid w:val="7B6B3410"/>
    <w:rsid w:val="7B8976AC"/>
    <w:rsid w:val="7B900C77"/>
    <w:rsid w:val="7B93CA7E"/>
    <w:rsid w:val="7BB10C9A"/>
    <w:rsid w:val="7BBEAEA3"/>
    <w:rsid w:val="7BCA15AD"/>
    <w:rsid w:val="7BD1B3FF"/>
    <w:rsid w:val="7C1324A9"/>
    <w:rsid w:val="7C1DED70"/>
    <w:rsid w:val="7C349614"/>
    <w:rsid w:val="7C42A91C"/>
    <w:rsid w:val="7C709958"/>
    <w:rsid w:val="7C71EB80"/>
    <w:rsid w:val="7C9C69EC"/>
    <w:rsid w:val="7CACA024"/>
    <w:rsid w:val="7CB07367"/>
    <w:rsid w:val="7CB72E16"/>
    <w:rsid w:val="7CE73AC9"/>
    <w:rsid w:val="7CEFD287"/>
    <w:rsid w:val="7CF3F95E"/>
    <w:rsid w:val="7D18B173"/>
    <w:rsid w:val="7D3B4A2D"/>
    <w:rsid w:val="7D4873C5"/>
    <w:rsid w:val="7D4A7DA6"/>
    <w:rsid w:val="7D6D96C5"/>
    <w:rsid w:val="7D78FE4E"/>
    <w:rsid w:val="7D846508"/>
    <w:rsid w:val="7D91C5AA"/>
    <w:rsid w:val="7DA22AD0"/>
    <w:rsid w:val="7DB58980"/>
    <w:rsid w:val="7DB9E7D9"/>
    <w:rsid w:val="7DCFA869"/>
    <w:rsid w:val="7DD120A5"/>
    <w:rsid w:val="7DE8376F"/>
    <w:rsid w:val="7DF3F005"/>
    <w:rsid w:val="7DFA8F81"/>
    <w:rsid w:val="7E07C2CC"/>
    <w:rsid w:val="7E17511C"/>
    <w:rsid w:val="7E2E8773"/>
    <w:rsid w:val="7E487746"/>
    <w:rsid w:val="7E5031B8"/>
    <w:rsid w:val="7E5A2DEC"/>
    <w:rsid w:val="7E5CE01F"/>
    <w:rsid w:val="7E775878"/>
    <w:rsid w:val="7E847F55"/>
    <w:rsid w:val="7E8753CA"/>
    <w:rsid w:val="7E973912"/>
    <w:rsid w:val="7EA4D49B"/>
    <w:rsid w:val="7ECCCFDA"/>
    <w:rsid w:val="7ECCDA08"/>
    <w:rsid w:val="7EF05B5B"/>
    <w:rsid w:val="7EF7B565"/>
    <w:rsid w:val="7EFB91B7"/>
    <w:rsid w:val="7F10DA11"/>
    <w:rsid w:val="7F1B2261"/>
    <w:rsid w:val="7F1D7DD6"/>
    <w:rsid w:val="7F285B9C"/>
    <w:rsid w:val="7F3204CC"/>
    <w:rsid w:val="7F3D6F25"/>
    <w:rsid w:val="7F565DBA"/>
    <w:rsid w:val="7F7733C8"/>
    <w:rsid w:val="7F8CC46F"/>
    <w:rsid w:val="7F98DE45"/>
    <w:rsid w:val="7F9CE5F9"/>
    <w:rsid w:val="7FA84710"/>
    <w:rsid w:val="7FB38D3E"/>
    <w:rsid w:val="7FC44FA4"/>
    <w:rsid w:val="7FD207D8"/>
    <w:rsid w:val="7FD604C3"/>
    <w:rsid w:val="7FDE1D73"/>
    <w:rsid w:val="7FE72922"/>
    <w:rsid w:val="7FEE41A2"/>
    <w:rsid w:val="7FEF4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4994415C-BDE0-47CD-8F18-F8795344F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9"/>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13"/>
      </w:numPr>
      <w:spacing w:after="120"/>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7"/>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spacing w:before="360"/>
      <w:jc w:val="left"/>
    </w:pPr>
    <w:rPr>
      <w:rFonts w:asciiTheme="majorHAnsi" w:hAnsiTheme="majorHAnsi" w:cstheme="majorHAnsi"/>
      <w:b/>
      <w:bCs/>
      <w:caps/>
      <w:sz w:val="24"/>
      <w:szCs w:val="24"/>
    </w:rPr>
  </w:style>
  <w:style w:type="paragraph" w:styleId="Verzeichnis2">
    <w:name w:val="toc 2"/>
    <w:basedOn w:val="Standard"/>
    <w:next w:val="Standard"/>
    <w:uiPriority w:val="39"/>
    <w:unhideWhenUsed/>
    <w:rsid w:val="0037270D"/>
    <w:pPr>
      <w:spacing w:before="240"/>
      <w:jc w:val="left"/>
    </w:pPr>
    <w:rPr>
      <w:rFonts w:asciiTheme="minorHAnsi" w:hAnsiTheme="minorHAnsi" w:cstheme="minorHAnsi"/>
      <w:b/>
      <w:bCs/>
      <w:szCs w:val="20"/>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3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0"/>
      <w:ind w:left="200"/>
      <w:jc w:val="left"/>
    </w:pPr>
    <w:rPr>
      <w:rFonts w:asciiTheme="minorHAnsi" w:hAnsiTheme="minorHAnsi" w:cstheme="minorHAnsi"/>
      <w:szCs w:val="20"/>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0"/>
      <w:ind w:left="400"/>
      <w:jc w:val="left"/>
    </w:pPr>
    <w:rPr>
      <w:rFonts w:asciiTheme="minorHAnsi" w:hAnsiTheme="minorHAnsi" w:cstheme="minorHAnsi"/>
      <w:szCs w:val="20"/>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14"/>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 w:type="paragraph" w:styleId="berarbeitung">
    <w:name w:val="Revision"/>
    <w:hidden/>
    <w:uiPriority w:val="99"/>
    <w:semiHidden/>
    <w:rsid w:val="001F79ED"/>
    <w:pPr>
      <w:spacing w:after="0" w:line="240" w:lineRule="auto"/>
    </w:pPr>
    <w:rPr>
      <w:rFonts w:ascii="Myriad Pro" w:hAnsi="Myriad Pro"/>
      <w:sz w:val="20"/>
    </w:rPr>
  </w:style>
  <w:style w:type="character" w:customStyle="1" w:styleId="UnresolvedMention1">
    <w:name w:val="Unresolved Mention1"/>
    <w:basedOn w:val="Absatz-Standardschriftart"/>
    <w:uiPriority w:val="99"/>
    <w:unhideWhenUsed/>
    <w:rsid w:val="004479D4"/>
    <w:rPr>
      <w:color w:val="605E5C"/>
      <w:shd w:val="clear" w:color="auto" w:fill="E1DFDD"/>
    </w:rPr>
  </w:style>
  <w:style w:type="character" w:styleId="BesuchterLink">
    <w:name w:val="FollowedHyperlink"/>
    <w:basedOn w:val="Absatz-Standardschriftart"/>
    <w:uiPriority w:val="99"/>
    <w:semiHidden/>
    <w:unhideWhenUsed/>
    <w:rsid w:val="004479D4"/>
    <w:rPr>
      <w:color w:val="954F72" w:themeColor="followedHyperlink"/>
      <w:u w:val="single"/>
    </w:rPr>
  </w:style>
  <w:style w:type="character" w:customStyle="1" w:styleId="Mention1">
    <w:name w:val="Mention1"/>
    <w:basedOn w:val="Absatz-Standardschriftart"/>
    <w:uiPriority w:val="99"/>
    <w:unhideWhenUsed/>
    <w:rsid w:val="00A76CEB"/>
    <w:rPr>
      <w:color w:val="2B579A"/>
      <w:shd w:val="clear" w:color="auto" w:fill="E1DFDD"/>
    </w:rPr>
  </w:style>
  <w:style w:type="paragraph" w:styleId="Verzeichnis5">
    <w:name w:val="toc 5"/>
    <w:basedOn w:val="Standard"/>
    <w:next w:val="Standard"/>
    <w:autoRedefine/>
    <w:uiPriority w:val="39"/>
    <w:unhideWhenUsed/>
    <w:rsid w:val="00CD7F75"/>
    <w:pPr>
      <w:spacing w:before="0"/>
      <w:ind w:left="600"/>
      <w:jc w:val="left"/>
    </w:pPr>
    <w:rPr>
      <w:rFonts w:asciiTheme="minorHAnsi" w:hAnsiTheme="minorHAnsi" w:cstheme="minorHAnsi"/>
      <w:szCs w:val="20"/>
    </w:rPr>
  </w:style>
  <w:style w:type="paragraph" w:styleId="Verzeichnis6">
    <w:name w:val="toc 6"/>
    <w:basedOn w:val="Standard"/>
    <w:next w:val="Standard"/>
    <w:autoRedefine/>
    <w:uiPriority w:val="39"/>
    <w:unhideWhenUsed/>
    <w:rsid w:val="00CD7F75"/>
    <w:pPr>
      <w:spacing w:before="0"/>
      <w:ind w:left="800"/>
      <w:jc w:val="left"/>
    </w:pPr>
    <w:rPr>
      <w:rFonts w:asciiTheme="minorHAnsi" w:hAnsiTheme="minorHAnsi" w:cstheme="minorHAnsi"/>
      <w:szCs w:val="20"/>
    </w:rPr>
  </w:style>
  <w:style w:type="paragraph" w:styleId="Verzeichnis7">
    <w:name w:val="toc 7"/>
    <w:basedOn w:val="Standard"/>
    <w:next w:val="Standard"/>
    <w:autoRedefine/>
    <w:uiPriority w:val="39"/>
    <w:unhideWhenUsed/>
    <w:rsid w:val="00CD7F75"/>
    <w:pPr>
      <w:spacing w:before="0"/>
      <w:ind w:left="1000"/>
      <w:jc w:val="left"/>
    </w:pPr>
    <w:rPr>
      <w:rFonts w:asciiTheme="minorHAnsi" w:hAnsiTheme="minorHAnsi" w:cstheme="minorHAnsi"/>
      <w:szCs w:val="20"/>
    </w:rPr>
  </w:style>
  <w:style w:type="paragraph" w:styleId="Verzeichnis8">
    <w:name w:val="toc 8"/>
    <w:basedOn w:val="Standard"/>
    <w:next w:val="Standard"/>
    <w:autoRedefine/>
    <w:uiPriority w:val="39"/>
    <w:unhideWhenUsed/>
    <w:rsid w:val="00CD7F75"/>
    <w:pPr>
      <w:spacing w:before="0"/>
      <w:ind w:left="1200"/>
      <w:jc w:val="left"/>
    </w:pPr>
    <w:rPr>
      <w:rFonts w:asciiTheme="minorHAnsi" w:hAnsiTheme="minorHAnsi" w:cstheme="minorHAnsi"/>
      <w:szCs w:val="20"/>
    </w:rPr>
  </w:style>
  <w:style w:type="paragraph" w:styleId="Verzeichnis9">
    <w:name w:val="toc 9"/>
    <w:basedOn w:val="Standard"/>
    <w:next w:val="Standard"/>
    <w:autoRedefine/>
    <w:uiPriority w:val="39"/>
    <w:unhideWhenUsed/>
    <w:rsid w:val="00CD7F75"/>
    <w:pPr>
      <w:spacing w:before="0"/>
      <w:ind w:left="1400"/>
      <w:jc w:val="left"/>
    </w:pPr>
    <w:rPr>
      <w:rFonts w:asciiTheme="minorHAnsi" w:hAnsiTheme="minorHAnsi" w:cstheme="minorHAnsi"/>
      <w:szCs w:val="20"/>
    </w:rPr>
  </w:style>
  <w:style w:type="character" w:styleId="NichtaufgelsteErwhnung">
    <w:name w:val="Unresolved Mention"/>
    <w:basedOn w:val="Absatz-Standardschriftart"/>
    <w:uiPriority w:val="99"/>
    <w:semiHidden/>
    <w:unhideWhenUsed/>
    <w:rsid w:val="000B5B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30617488">
      <w:bodyDiv w:val="1"/>
      <w:marLeft w:val="0"/>
      <w:marRight w:val="0"/>
      <w:marTop w:val="0"/>
      <w:marBottom w:val="0"/>
      <w:divBdr>
        <w:top w:val="none" w:sz="0" w:space="0" w:color="auto"/>
        <w:left w:val="none" w:sz="0" w:space="0" w:color="auto"/>
        <w:bottom w:val="none" w:sz="0" w:space="0" w:color="auto"/>
        <w:right w:val="none" w:sz="0" w:space="0" w:color="auto"/>
      </w:divBdr>
    </w:div>
    <w:div w:id="32508199">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4426894">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11024488">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43355536">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85874507">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198400480">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7646998">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10266137">
      <w:bodyDiv w:val="1"/>
      <w:marLeft w:val="0"/>
      <w:marRight w:val="0"/>
      <w:marTop w:val="0"/>
      <w:marBottom w:val="0"/>
      <w:divBdr>
        <w:top w:val="none" w:sz="0" w:space="0" w:color="auto"/>
        <w:left w:val="none" w:sz="0" w:space="0" w:color="auto"/>
        <w:bottom w:val="none" w:sz="0" w:space="0" w:color="auto"/>
        <w:right w:val="none" w:sz="0" w:space="0" w:color="auto"/>
      </w:divBdr>
    </w:div>
    <w:div w:id="229269517">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4022962">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76062709">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299657347">
      <w:bodyDiv w:val="1"/>
      <w:marLeft w:val="0"/>
      <w:marRight w:val="0"/>
      <w:marTop w:val="0"/>
      <w:marBottom w:val="0"/>
      <w:divBdr>
        <w:top w:val="none" w:sz="0" w:space="0" w:color="auto"/>
        <w:left w:val="none" w:sz="0" w:space="0" w:color="auto"/>
        <w:bottom w:val="none" w:sz="0" w:space="0" w:color="auto"/>
        <w:right w:val="none" w:sz="0" w:space="0" w:color="auto"/>
      </w:divBdr>
    </w:div>
    <w:div w:id="319311146">
      <w:bodyDiv w:val="1"/>
      <w:marLeft w:val="0"/>
      <w:marRight w:val="0"/>
      <w:marTop w:val="0"/>
      <w:marBottom w:val="0"/>
      <w:divBdr>
        <w:top w:val="none" w:sz="0" w:space="0" w:color="auto"/>
        <w:left w:val="none" w:sz="0" w:space="0" w:color="auto"/>
        <w:bottom w:val="none" w:sz="0" w:space="0" w:color="auto"/>
        <w:right w:val="none" w:sz="0" w:space="0" w:color="auto"/>
      </w:divBdr>
    </w:div>
    <w:div w:id="333535638">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397554124">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09353373">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31556419">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3735115">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646198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30728622">
      <w:bodyDiv w:val="1"/>
      <w:marLeft w:val="0"/>
      <w:marRight w:val="0"/>
      <w:marTop w:val="0"/>
      <w:marBottom w:val="0"/>
      <w:divBdr>
        <w:top w:val="none" w:sz="0" w:space="0" w:color="auto"/>
        <w:left w:val="none" w:sz="0" w:space="0" w:color="auto"/>
        <w:bottom w:val="none" w:sz="0" w:space="0" w:color="auto"/>
        <w:right w:val="none" w:sz="0" w:space="0" w:color="auto"/>
      </w:divBdr>
    </w:div>
    <w:div w:id="536161814">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45145083">
      <w:bodyDiv w:val="1"/>
      <w:marLeft w:val="0"/>
      <w:marRight w:val="0"/>
      <w:marTop w:val="0"/>
      <w:marBottom w:val="0"/>
      <w:divBdr>
        <w:top w:val="none" w:sz="0" w:space="0" w:color="auto"/>
        <w:left w:val="none" w:sz="0" w:space="0" w:color="auto"/>
        <w:bottom w:val="none" w:sz="0" w:space="0" w:color="auto"/>
        <w:right w:val="none" w:sz="0" w:space="0" w:color="auto"/>
      </w:divBdr>
    </w:div>
    <w:div w:id="548221724">
      <w:bodyDiv w:val="1"/>
      <w:marLeft w:val="0"/>
      <w:marRight w:val="0"/>
      <w:marTop w:val="0"/>
      <w:marBottom w:val="0"/>
      <w:divBdr>
        <w:top w:val="none" w:sz="0" w:space="0" w:color="auto"/>
        <w:left w:val="none" w:sz="0" w:space="0" w:color="auto"/>
        <w:bottom w:val="none" w:sz="0" w:space="0" w:color="auto"/>
        <w:right w:val="none" w:sz="0" w:space="0" w:color="auto"/>
      </w:divBdr>
    </w:div>
    <w:div w:id="559096542">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099026">
      <w:bodyDiv w:val="1"/>
      <w:marLeft w:val="0"/>
      <w:marRight w:val="0"/>
      <w:marTop w:val="0"/>
      <w:marBottom w:val="0"/>
      <w:divBdr>
        <w:top w:val="none" w:sz="0" w:space="0" w:color="auto"/>
        <w:left w:val="none" w:sz="0" w:space="0" w:color="auto"/>
        <w:bottom w:val="none" w:sz="0" w:space="0" w:color="auto"/>
        <w:right w:val="none" w:sz="0" w:space="0" w:color="auto"/>
      </w:divBdr>
    </w:div>
    <w:div w:id="564608576">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89393029">
      <w:bodyDiv w:val="1"/>
      <w:marLeft w:val="0"/>
      <w:marRight w:val="0"/>
      <w:marTop w:val="0"/>
      <w:marBottom w:val="0"/>
      <w:divBdr>
        <w:top w:val="none" w:sz="0" w:space="0" w:color="auto"/>
        <w:left w:val="none" w:sz="0" w:space="0" w:color="auto"/>
        <w:bottom w:val="none" w:sz="0" w:space="0" w:color="auto"/>
        <w:right w:val="none" w:sz="0" w:space="0" w:color="auto"/>
      </w:divBdr>
    </w:div>
    <w:div w:id="589582421">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33952829">
      <w:bodyDiv w:val="1"/>
      <w:marLeft w:val="0"/>
      <w:marRight w:val="0"/>
      <w:marTop w:val="0"/>
      <w:marBottom w:val="0"/>
      <w:divBdr>
        <w:top w:val="none" w:sz="0" w:space="0" w:color="auto"/>
        <w:left w:val="none" w:sz="0" w:space="0" w:color="auto"/>
        <w:bottom w:val="none" w:sz="0" w:space="0" w:color="auto"/>
        <w:right w:val="none" w:sz="0" w:space="0" w:color="auto"/>
      </w:divBdr>
    </w:div>
    <w:div w:id="640383604">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62197351">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693846896">
      <w:bodyDiv w:val="1"/>
      <w:marLeft w:val="0"/>
      <w:marRight w:val="0"/>
      <w:marTop w:val="0"/>
      <w:marBottom w:val="0"/>
      <w:divBdr>
        <w:top w:val="none" w:sz="0" w:space="0" w:color="auto"/>
        <w:left w:val="none" w:sz="0" w:space="0" w:color="auto"/>
        <w:bottom w:val="none" w:sz="0" w:space="0" w:color="auto"/>
        <w:right w:val="none" w:sz="0" w:space="0" w:color="auto"/>
      </w:divBdr>
    </w:div>
    <w:div w:id="707876973">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11198868">
      <w:bodyDiv w:val="1"/>
      <w:marLeft w:val="0"/>
      <w:marRight w:val="0"/>
      <w:marTop w:val="0"/>
      <w:marBottom w:val="0"/>
      <w:divBdr>
        <w:top w:val="none" w:sz="0" w:space="0" w:color="auto"/>
        <w:left w:val="none" w:sz="0" w:space="0" w:color="auto"/>
        <w:bottom w:val="none" w:sz="0" w:space="0" w:color="auto"/>
        <w:right w:val="none" w:sz="0" w:space="0" w:color="auto"/>
      </w:divBdr>
    </w:div>
    <w:div w:id="716927142">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58646465">
      <w:bodyDiv w:val="1"/>
      <w:marLeft w:val="0"/>
      <w:marRight w:val="0"/>
      <w:marTop w:val="0"/>
      <w:marBottom w:val="0"/>
      <w:divBdr>
        <w:top w:val="none" w:sz="0" w:space="0" w:color="auto"/>
        <w:left w:val="none" w:sz="0" w:space="0" w:color="auto"/>
        <w:bottom w:val="none" w:sz="0" w:space="0" w:color="auto"/>
        <w:right w:val="none" w:sz="0" w:space="0" w:color="auto"/>
      </w:divBdr>
    </w:div>
    <w:div w:id="764106793">
      <w:bodyDiv w:val="1"/>
      <w:marLeft w:val="0"/>
      <w:marRight w:val="0"/>
      <w:marTop w:val="0"/>
      <w:marBottom w:val="0"/>
      <w:divBdr>
        <w:top w:val="none" w:sz="0" w:space="0" w:color="auto"/>
        <w:left w:val="none" w:sz="0" w:space="0" w:color="auto"/>
        <w:bottom w:val="none" w:sz="0" w:space="0" w:color="auto"/>
        <w:right w:val="none" w:sz="0" w:space="0" w:color="auto"/>
      </w:divBdr>
    </w:div>
    <w:div w:id="767119225">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802307756">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2835024">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60896859">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1752110">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01600488">
      <w:bodyDiv w:val="1"/>
      <w:marLeft w:val="0"/>
      <w:marRight w:val="0"/>
      <w:marTop w:val="0"/>
      <w:marBottom w:val="0"/>
      <w:divBdr>
        <w:top w:val="none" w:sz="0" w:space="0" w:color="auto"/>
        <w:left w:val="none" w:sz="0" w:space="0" w:color="auto"/>
        <w:bottom w:val="none" w:sz="0" w:space="0" w:color="auto"/>
        <w:right w:val="none" w:sz="0" w:space="0" w:color="auto"/>
      </w:divBdr>
    </w:div>
    <w:div w:id="931662737">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49776027">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69046310">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88174661">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1005397453">
      <w:bodyDiv w:val="1"/>
      <w:marLeft w:val="0"/>
      <w:marRight w:val="0"/>
      <w:marTop w:val="0"/>
      <w:marBottom w:val="0"/>
      <w:divBdr>
        <w:top w:val="none" w:sz="0" w:space="0" w:color="auto"/>
        <w:left w:val="none" w:sz="0" w:space="0" w:color="auto"/>
        <w:bottom w:val="none" w:sz="0" w:space="0" w:color="auto"/>
        <w:right w:val="none" w:sz="0" w:space="0" w:color="auto"/>
      </w:divBdr>
    </w:div>
    <w:div w:id="1009798614">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19163396">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1517911">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3554682">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42096225">
      <w:bodyDiv w:val="1"/>
      <w:marLeft w:val="0"/>
      <w:marRight w:val="0"/>
      <w:marTop w:val="0"/>
      <w:marBottom w:val="0"/>
      <w:divBdr>
        <w:top w:val="none" w:sz="0" w:space="0" w:color="auto"/>
        <w:left w:val="none" w:sz="0" w:space="0" w:color="auto"/>
        <w:bottom w:val="none" w:sz="0" w:space="0" w:color="auto"/>
        <w:right w:val="none" w:sz="0" w:space="0" w:color="auto"/>
      </w:divBdr>
    </w:div>
    <w:div w:id="1048263392">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101993241">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19841686">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39345722">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17667285">
      <w:bodyDiv w:val="1"/>
      <w:marLeft w:val="0"/>
      <w:marRight w:val="0"/>
      <w:marTop w:val="0"/>
      <w:marBottom w:val="0"/>
      <w:divBdr>
        <w:top w:val="none" w:sz="0" w:space="0" w:color="auto"/>
        <w:left w:val="none" w:sz="0" w:space="0" w:color="auto"/>
        <w:bottom w:val="none" w:sz="0" w:space="0" w:color="auto"/>
        <w:right w:val="none" w:sz="0" w:space="0" w:color="auto"/>
      </w:divBdr>
    </w:div>
    <w:div w:id="1221944660">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88047700">
      <w:bodyDiv w:val="1"/>
      <w:marLeft w:val="0"/>
      <w:marRight w:val="0"/>
      <w:marTop w:val="0"/>
      <w:marBottom w:val="0"/>
      <w:divBdr>
        <w:top w:val="none" w:sz="0" w:space="0" w:color="auto"/>
        <w:left w:val="none" w:sz="0" w:space="0" w:color="auto"/>
        <w:bottom w:val="none" w:sz="0" w:space="0" w:color="auto"/>
        <w:right w:val="none" w:sz="0" w:space="0" w:color="auto"/>
      </w:divBdr>
    </w:div>
    <w:div w:id="1289434009">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2416512">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65785904">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631406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03942256">
      <w:bodyDiv w:val="1"/>
      <w:marLeft w:val="0"/>
      <w:marRight w:val="0"/>
      <w:marTop w:val="0"/>
      <w:marBottom w:val="0"/>
      <w:divBdr>
        <w:top w:val="none" w:sz="0" w:space="0" w:color="auto"/>
        <w:left w:val="none" w:sz="0" w:space="0" w:color="auto"/>
        <w:bottom w:val="none" w:sz="0" w:space="0" w:color="auto"/>
        <w:right w:val="none" w:sz="0" w:space="0" w:color="auto"/>
      </w:divBdr>
    </w:div>
    <w:div w:id="1403988208">
      <w:bodyDiv w:val="1"/>
      <w:marLeft w:val="0"/>
      <w:marRight w:val="0"/>
      <w:marTop w:val="0"/>
      <w:marBottom w:val="0"/>
      <w:divBdr>
        <w:top w:val="none" w:sz="0" w:space="0" w:color="auto"/>
        <w:left w:val="none" w:sz="0" w:space="0" w:color="auto"/>
        <w:bottom w:val="none" w:sz="0" w:space="0" w:color="auto"/>
        <w:right w:val="none" w:sz="0" w:space="0" w:color="auto"/>
      </w:divBdr>
    </w:div>
    <w:div w:id="1405562482">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19014727">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47967100">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59567423">
      <w:bodyDiv w:val="1"/>
      <w:marLeft w:val="0"/>
      <w:marRight w:val="0"/>
      <w:marTop w:val="0"/>
      <w:marBottom w:val="0"/>
      <w:divBdr>
        <w:top w:val="none" w:sz="0" w:space="0" w:color="auto"/>
        <w:left w:val="none" w:sz="0" w:space="0" w:color="auto"/>
        <w:bottom w:val="none" w:sz="0" w:space="0" w:color="auto"/>
        <w:right w:val="none" w:sz="0" w:space="0" w:color="auto"/>
      </w:divBdr>
    </w:div>
    <w:div w:id="1474518827">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5006570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51526863">
      <w:bodyDiv w:val="1"/>
      <w:marLeft w:val="0"/>
      <w:marRight w:val="0"/>
      <w:marTop w:val="0"/>
      <w:marBottom w:val="0"/>
      <w:divBdr>
        <w:top w:val="none" w:sz="0" w:space="0" w:color="auto"/>
        <w:left w:val="none" w:sz="0" w:space="0" w:color="auto"/>
        <w:bottom w:val="none" w:sz="0" w:space="0" w:color="auto"/>
        <w:right w:val="none" w:sz="0" w:space="0" w:color="auto"/>
      </w:divBdr>
    </w:div>
    <w:div w:id="1555310845">
      <w:bodyDiv w:val="1"/>
      <w:marLeft w:val="0"/>
      <w:marRight w:val="0"/>
      <w:marTop w:val="0"/>
      <w:marBottom w:val="0"/>
      <w:divBdr>
        <w:top w:val="none" w:sz="0" w:space="0" w:color="auto"/>
        <w:left w:val="none" w:sz="0" w:space="0" w:color="auto"/>
        <w:bottom w:val="none" w:sz="0" w:space="0" w:color="auto"/>
        <w:right w:val="none" w:sz="0" w:space="0" w:color="auto"/>
      </w:divBdr>
    </w:div>
    <w:div w:id="1568419697">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585525902">
      <w:bodyDiv w:val="1"/>
      <w:marLeft w:val="0"/>
      <w:marRight w:val="0"/>
      <w:marTop w:val="0"/>
      <w:marBottom w:val="0"/>
      <w:divBdr>
        <w:top w:val="none" w:sz="0" w:space="0" w:color="auto"/>
        <w:left w:val="none" w:sz="0" w:space="0" w:color="auto"/>
        <w:bottom w:val="none" w:sz="0" w:space="0" w:color="auto"/>
        <w:right w:val="none" w:sz="0" w:space="0" w:color="auto"/>
      </w:divBdr>
    </w:div>
    <w:div w:id="1591088065">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5818592">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59915994">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688868890">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18124225">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58021263">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05779467">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28127777">
      <w:bodyDiv w:val="1"/>
      <w:marLeft w:val="0"/>
      <w:marRight w:val="0"/>
      <w:marTop w:val="0"/>
      <w:marBottom w:val="0"/>
      <w:divBdr>
        <w:top w:val="none" w:sz="0" w:space="0" w:color="auto"/>
        <w:left w:val="none" w:sz="0" w:space="0" w:color="auto"/>
        <w:bottom w:val="none" w:sz="0" w:space="0" w:color="auto"/>
        <w:right w:val="none" w:sz="0" w:space="0" w:color="auto"/>
      </w:divBdr>
    </w:div>
    <w:div w:id="1829974693">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911189295">
      <w:bodyDiv w:val="1"/>
      <w:marLeft w:val="0"/>
      <w:marRight w:val="0"/>
      <w:marTop w:val="0"/>
      <w:marBottom w:val="0"/>
      <w:divBdr>
        <w:top w:val="none" w:sz="0" w:space="0" w:color="auto"/>
        <w:left w:val="none" w:sz="0" w:space="0" w:color="auto"/>
        <w:bottom w:val="none" w:sz="0" w:space="0" w:color="auto"/>
        <w:right w:val="none" w:sz="0" w:space="0" w:color="auto"/>
      </w:divBdr>
    </w:div>
    <w:div w:id="1920017872">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34778200">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52855441">
      <w:bodyDiv w:val="1"/>
      <w:marLeft w:val="0"/>
      <w:marRight w:val="0"/>
      <w:marTop w:val="0"/>
      <w:marBottom w:val="0"/>
      <w:divBdr>
        <w:top w:val="none" w:sz="0" w:space="0" w:color="auto"/>
        <w:left w:val="none" w:sz="0" w:space="0" w:color="auto"/>
        <w:bottom w:val="none" w:sz="0" w:space="0" w:color="auto"/>
        <w:right w:val="none" w:sz="0" w:space="0" w:color="auto"/>
      </w:divBdr>
    </w:div>
    <w:div w:id="1962685258">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1980920628">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39350080">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 w:id="2126340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deepl.com"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5.emf"/><Relationship Id="rId21" Type="http://schemas.openxmlformats.org/officeDocument/2006/relationships/header" Target="header2.xml"/><Relationship Id="rId42" Type="http://schemas.openxmlformats.org/officeDocument/2006/relationships/footer" Target="footer8.xml"/><Relationship Id="rId47" Type="http://schemas.openxmlformats.org/officeDocument/2006/relationships/image" Target="media/image19.jpeg"/><Relationship Id="rId63" Type="http://schemas.openxmlformats.org/officeDocument/2006/relationships/image" Target="media/image34.jpeg"/><Relationship Id="rId68" Type="http://schemas.openxmlformats.org/officeDocument/2006/relationships/image" Target="media/image39.jpeg"/><Relationship Id="rId84" Type="http://schemas.openxmlformats.org/officeDocument/2006/relationships/image" Target="media/image53.png"/><Relationship Id="rId89" Type="http://schemas.openxmlformats.org/officeDocument/2006/relationships/image" Target="media/image58.jpeg"/><Relationship Id="rId112" Type="http://schemas.openxmlformats.org/officeDocument/2006/relationships/image" Target="media/image80.emf"/><Relationship Id="rId138" Type="http://schemas.microsoft.com/office/2018/08/relationships/commentsExtensible" Target="commentsExtensible.xml"/><Relationship Id="rId16" Type="http://schemas.openxmlformats.org/officeDocument/2006/relationships/image" Target="media/image3.jpg"/><Relationship Id="rId107" Type="http://schemas.openxmlformats.org/officeDocument/2006/relationships/image" Target="media/image75.jpeg"/><Relationship Id="rId11" Type="http://schemas.openxmlformats.org/officeDocument/2006/relationships/image" Target="media/image1.png"/><Relationship Id="rId32" Type="http://schemas.openxmlformats.org/officeDocument/2006/relationships/image" Target="media/image7.jpeg"/><Relationship Id="rId37" Type="http://schemas.openxmlformats.org/officeDocument/2006/relationships/image" Target="media/image12.png"/><Relationship Id="rId53" Type="http://schemas.openxmlformats.org/officeDocument/2006/relationships/image" Target="media/image25.png"/><Relationship Id="rId58" Type="http://schemas.openxmlformats.org/officeDocument/2006/relationships/image" Target="media/image30.png"/><Relationship Id="rId74" Type="http://schemas.openxmlformats.org/officeDocument/2006/relationships/image" Target="media/image44.jpg"/><Relationship Id="rId79" Type="http://schemas.microsoft.com/office/2007/relationships/hdphoto" Target="media/hdphoto3.wdp"/><Relationship Id="rId102" Type="http://schemas.openxmlformats.org/officeDocument/2006/relationships/image" Target="media/image70.jpeg"/><Relationship Id="rId123" Type="http://schemas.openxmlformats.org/officeDocument/2006/relationships/image" Target="media/image90.png"/><Relationship Id="rId128" Type="http://schemas.openxmlformats.org/officeDocument/2006/relationships/fontTable" Target="fontTable.xml"/><Relationship Id="rId5" Type="http://schemas.openxmlformats.org/officeDocument/2006/relationships/numbering" Target="numbering.xml"/><Relationship Id="rId90" Type="http://schemas.openxmlformats.org/officeDocument/2006/relationships/image" Target="media/image59.jpeg"/><Relationship Id="rId95" Type="http://schemas.openxmlformats.org/officeDocument/2006/relationships/image" Target="media/image63.png"/><Relationship Id="rId22" Type="http://schemas.openxmlformats.org/officeDocument/2006/relationships/footer" Target="footer2.xml"/><Relationship Id="rId27" Type="http://schemas.openxmlformats.org/officeDocument/2006/relationships/footer" Target="footer4.xml"/><Relationship Id="rId43" Type="http://schemas.openxmlformats.org/officeDocument/2006/relationships/footer" Target="footer9.xml"/><Relationship Id="rId48" Type="http://schemas.openxmlformats.org/officeDocument/2006/relationships/image" Target="media/image20.jpeg"/><Relationship Id="rId64" Type="http://schemas.openxmlformats.org/officeDocument/2006/relationships/image" Target="media/image35.jpg"/><Relationship Id="rId69" Type="http://schemas.openxmlformats.org/officeDocument/2006/relationships/image" Target="media/image40.png"/><Relationship Id="rId113" Type="http://schemas.openxmlformats.org/officeDocument/2006/relationships/image" Target="media/image81.png"/><Relationship Id="rId118" Type="http://schemas.openxmlformats.org/officeDocument/2006/relationships/image" Target="media/image86.emf"/><Relationship Id="rId80" Type="http://schemas.openxmlformats.org/officeDocument/2006/relationships/image" Target="media/image49.jpeg"/><Relationship Id="rId85" Type="http://schemas.openxmlformats.org/officeDocument/2006/relationships/image" Target="media/image54.png"/><Relationship Id="rId12" Type="http://schemas.openxmlformats.org/officeDocument/2006/relationships/image" Target="media/image2.jpeg"/><Relationship Id="rId17" Type="http://schemas.openxmlformats.org/officeDocument/2006/relationships/image" Target="media/image4.jpeg"/><Relationship Id="rId33" Type="http://schemas.openxmlformats.org/officeDocument/2006/relationships/image" Target="media/image8.PNG"/><Relationship Id="rId38" Type="http://schemas.openxmlformats.org/officeDocument/2006/relationships/image" Target="media/image13.svg"/><Relationship Id="rId59" Type="http://schemas.openxmlformats.org/officeDocument/2006/relationships/image" Target="media/image31.jpg"/><Relationship Id="rId103" Type="http://schemas.openxmlformats.org/officeDocument/2006/relationships/image" Target="media/image71.jpeg"/><Relationship Id="rId108" Type="http://schemas.openxmlformats.org/officeDocument/2006/relationships/image" Target="media/image76.png"/><Relationship Id="rId124" Type="http://schemas.openxmlformats.org/officeDocument/2006/relationships/image" Target="media/image91.jpeg"/><Relationship Id="rId129" Type="http://schemas.microsoft.com/office/2011/relationships/people" Target="people.xml"/><Relationship Id="rId54" Type="http://schemas.openxmlformats.org/officeDocument/2006/relationships/image" Target="media/image26.png"/><Relationship Id="rId70" Type="http://schemas.microsoft.com/office/2007/relationships/hdphoto" Target="media/hdphoto2.wdp"/><Relationship Id="rId75" Type="http://schemas.openxmlformats.org/officeDocument/2006/relationships/image" Target="media/image45.jpeg"/><Relationship Id="rId91" Type="http://schemas.openxmlformats.org/officeDocument/2006/relationships/image" Target="media/image60.png"/><Relationship Id="rId96"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mailto:guido.hagel@bbr.bund.de" TargetMode="External"/><Relationship Id="rId28" Type="http://schemas.openxmlformats.org/officeDocument/2006/relationships/header" Target="header3.xml"/><Relationship Id="rId49" Type="http://schemas.openxmlformats.org/officeDocument/2006/relationships/image" Target="media/image21.png"/><Relationship Id="rId114" Type="http://schemas.openxmlformats.org/officeDocument/2006/relationships/image" Target="media/image82.png"/><Relationship Id="rId119" Type="http://schemas.openxmlformats.org/officeDocument/2006/relationships/footer" Target="footer10.xml"/><Relationship Id="rId44" Type="http://schemas.openxmlformats.org/officeDocument/2006/relationships/image" Target="media/image16.jpg"/><Relationship Id="rId60" Type="http://schemas.openxmlformats.org/officeDocument/2006/relationships/image" Target="media/image32.png"/><Relationship Id="rId65" Type="http://schemas.openxmlformats.org/officeDocument/2006/relationships/image" Target="media/image36.jpg"/><Relationship Id="rId81" Type="http://schemas.openxmlformats.org/officeDocument/2006/relationships/image" Target="media/image50.jpeg"/><Relationship Id="rId86" Type="http://schemas.openxmlformats.org/officeDocument/2006/relationships/image" Target="media/image55.jpeg"/><Relationship Id="rId130" Type="http://schemas.openxmlformats.org/officeDocument/2006/relationships/glossaryDocument" Target="glossary/document.xml"/><Relationship Id="rId13" Type="http://schemas.openxmlformats.org/officeDocument/2006/relationships/comments" Target="comments.xml"/><Relationship Id="rId18" Type="http://schemas.openxmlformats.org/officeDocument/2006/relationships/image" Target="media/image5.png"/><Relationship Id="rId39" Type="http://schemas.openxmlformats.org/officeDocument/2006/relationships/image" Target="media/image14.png"/><Relationship Id="rId109" Type="http://schemas.openxmlformats.org/officeDocument/2006/relationships/image" Target="media/image77.png"/><Relationship Id="rId34" Type="http://schemas.openxmlformats.org/officeDocument/2006/relationships/image" Target="media/image9.png"/><Relationship Id="rId50" Type="http://schemas.openxmlformats.org/officeDocument/2006/relationships/image" Target="media/image22.png"/><Relationship Id="rId55" Type="http://schemas.openxmlformats.org/officeDocument/2006/relationships/image" Target="media/image27.jpg"/><Relationship Id="rId76" Type="http://schemas.openxmlformats.org/officeDocument/2006/relationships/image" Target="media/image46.jpeg"/><Relationship Id="rId97" Type="http://schemas.openxmlformats.org/officeDocument/2006/relationships/image" Target="media/image65.png"/><Relationship Id="rId104" Type="http://schemas.openxmlformats.org/officeDocument/2006/relationships/image" Target="media/image72.jpeg"/><Relationship Id="rId120" Type="http://schemas.openxmlformats.org/officeDocument/2006/relationships/image" Target="media/image87.jpeg"/><Relationship Id="rId125" Type="http://schemas.openxmlformats.org/officeDocument/2006/relationships/image" Target="media/image92.png"/><Relationship Id="rId7" Type="http://schemas.openxmlformats.org/officeDocument/2006/relationships/settings" Target="settings.xml"/><Relationship Id="rId71" Type="http://schemas.openxmlformats.org/officeDocument/2006/relationships/image" Target="media/image41.png"/><Relationship Id="rId92" Type="http://schemas.openxmlformats.org/officeDocument/2006/relationships/image" Target="media/image61.png"/><Relationship Id="rId2" Type="http://schemas.openxmlformats.org/officeDocument/2006/relationships/customXml" Target="../customXml/item2.xml"/><Relationship Id="rId29" Type="http://schemas.openxmlformats.org/officeDocument/2006/relationships/footer" Target="footer5.xml"/><Relationship Id="rId24" Type="http://schemas.openxmlformats.org/officeDocument/2006/relationships/hyperlink" Target="mailto:vorname.nachname@musterinstitut.de" TargetMode="External"/><Relationship Id="rId40" Type="http://schemas.openxmlformats.org/officeDocument/2006/relationships/image" Target="media/image15.png"/><Relationship Id="rId45" Type="http://schemas.openxmlformats.org/officeDocument/2006/relationships/image" Target="media/image17.jpg"/><Relationship Id="rId66" Type="http://schemas.openxmlformats.org/officeDocument/2006/relationships/image" Target="media/image37.jpeg"/><Relationship Id="rId87" Type="http://schemas.openxmlformats.org/officeDocument/2006/relationships/image" Target="media/image56.jpeg"/><Relationship Id="rId110" Type="http://schemas.openxmlformats.org/officeDocument/2006/relationships/image" Target="media/image78.png"/><Relationship Id="rId115" Type="http://schemas.openxmlformats.org/officeDocument/2006/relationships/image" Target="media/image83.jpeg"/><Relationship Id="rId131" Type="http://schemas.openxmlformats.org/officeDocument/2006/relationships/theme" Target="theme/theme1.xml"/><Relationship Id="rId61" Type="http://schemas.microsoft.com/office/2007/relationships/hdphoto" Target="media/hdphoto1.wdp"/><Relationship Id="rId82" Type="http://schemas.openxmlformats.org/officeDocument/2006/relationships/image" Target="media/image51.jpeg"/><Relationship Id="rId19" Type="http://schemas.openxmlformats.org/officeDocument/2006/relationships/header" Target="header1.xml"/><Relationship Id="rId14" Type="http://schemas.microsoft.com/office/2011/relationships/commentsExtended" Target="commentsExtended.xml"/><Relationship Id="rId30" Type="http://schemas.openxmlformats.org/officeDocument/2006/relationships/footer" Target="footer6.xml"/><Relationship Id="rId35" Type="http://schemas.openxmlformats.org/officeDocument/2006/relationships/image" Target="media/image10.png"/><Relationship Id="rId56" Type="http://schemas.openxmlformats.org/officeDocument/2006/relationships/image" Target="media/image28.png"/><Relationship Id="rId77" Type="http://schemas.openxmlformats.org/officeDocument/2006/relationships/image" Target="media/image47.png"/><Relationship Id="rId100" Type="http://schemas.openxmlformats.org/officeDocument/2006/relationships/image" Target="media/image68.png"/><Relationship Id="rId105" Type="http://schemas.openxmlformats.org/officeDocument/2006/relationships/image" Target="media/image73.jpeg"/><Relationship Id="rId126" Type="http://schemas.openxmlformats.org/officeDocument/2006/relationships/image" Target="media/image93.png"/><Relationship Id="rId8" Type="http://schemas.openxmlformats.org/officeDocument/2006/relationships/webSettings" Target="webSettings.xml"/><Relationship Id="rId51" Type="http://schemas.openxmlformats.org/officeDocument/2006/relationships/image" Target="media/image23.jpeg"/><Relationship Id="rId72" Type="http://schemas.openxmlformats.org/officeDocument/2006/relationships/image" Target="media/image42.jpeg"/><Relationship Id="rId93" Type="http://schemas.microsoft.com/office/2007/relationships/hdphoto" Target="media/hdphoto4.wdp"/><Relationship Id="rId98" Type="http://schemas.openxmlformats.org/officeDocument/2006/relationships/image" Target="media/image66.png"/><Relationship Id="rId121" Type="http://schemas.openxmlformats.org/officeDocument/2006/relationships/image" Target="media/image88.jpeg"/><Relationship Id="rId3" Type="http://schemas.openxmlformats.org/officeDocument/2006/relationships/customXml" Target="../customXml/item3.xml"/><Relationship Id="rId25" Type="http://schemas.openxmlformats.org/officeDocument/2006/relationships/hyperlink" Target="mailto:vorname.nachname@beispielinstitut.de" TargetMode="External"/><Relationship Id="rId46" Type="http://schemas.openxmlformats.org/officeDocument/2006/relationships/image" Target="media/image18.png"/><Relationship Id="rId67" Type="http://schemas.openxmlformats.org/officeDocument/2006/relationships/image" Target="media/image38.jpeg"/><Relationship Id="rId116" Type="http://schemas.openxmlformats.org/officeDocument/2006/relationships/image" Target="media/image84.emf"/><Relationship Id="rId20" Type="http://schemas.openxmlformats.org/officeDocument/2006/relationships/footer" Target="footer1.xml"/><Relationship Id="rId41" Type="http://schemas.openxmlformats.org/officeDocument/2006/relationships/footer" Target="footer7.xml"/><Relationship Id="rId62" Type="http://schemas.openxmlformats.org/officeDocument/2006/relationships/image" Target="media/image33.jpeg"/><Relationship Id="rId83" Type="http://schemas.openxmlformats.org/officeDocument/2006/relationships/image" Target="media/image52.jpeg"/><Relationship Id="rId88" Type="http://schemas.openxmlformats.org/officeDocument/2006/relationships/image" Target="media/image57.jpeg"/><Relationship Id="rId111" Type="http://schemas.openxmlformats.org/officeDocument/2006/relationships/image" Target="media/image79.emf"/><Relationship Id="rId15" Type="http://schemas.microsoft.com/office/2016/09/relationships/commentsIds" Target="commentsIds.xml"/><Relationship Id="rId36" Type="http://schemas.openxmlformats.org/officeDocument/2006/relationships/image" Target="media/image11.png"/><Relationship Id="rId57" Type="http://schemas.openxmlformats.org/officeDocument/2006/relationships/image" Target="media/image29.png"/><Relationship Id="rId106" Type="http://schemas.openxmlformats.org/officeDocument/2006/relationships/image" Target="media/image74.png"/><Relationship Id="rId127" Type="http://schemas.openxmlformats.org/officeDocument/2006/relationships/footer" Target="footer11.xml"/><Relationship Id="rId10" Type="http://schemas.openxmlformats.org/officeDocument/2006/relationships/endnotes" Target="endnotes.xml"/><Relationship Id="rId31" Type="http://schemas.openxmlformats.org/officeDocument/2006/relationships/image" Target="media/image6.jpeg"/><Relationship Id="rId52" Type="http://schemas.openxmlformats.org/officeDocument/2006/relationships/image" Target="media/image24.jpeg"/><Relationship Id="rId73" Type="http://schemas.openxmlformats.org/officeDocument/2006/relationships/image" Target="media/image43.png"/><Relationship Id="rId78" Type="http://schemas.openxmlformats.org/officeDocument/2006/relationships/image" Target="media/image48.png"/><Relationship Id="rId94" Type="http://schemas.openxmlformats.org/officeDocument/2006/relationships/image" Target="media/image62.jpg"/><Relationship Id="rId99" Type="http://schemas.openxmlformats.org/officeDocument/2006/relationships/image" Target="media/image67.png"/><Relationship Id="rId101" Type="http://schemas.openxmlformats.org/officeDocument/2006/relationships/image" Target="media/image69.jpg"/><Relationship Id="rId122" Type="http://schemas.openxmlformats.org/officeDocument/2006/relationships/image" Target="media/image89.jpe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
      <w:docPartPr>
        <w:name w:val="E512BECDFE274DC5AB2568870D1E3AAE"/>
        <w:category>
          <w:name w:val="Allgemein"/>
          <w:gallery w:val="placeholder"/>
        </w:category>
        <w:types>
          <w:type w:val="bbPlcHdr"/>
        </w:types>
        <w:behaviors>
          <w:behavior w:val="content"/>
        </w:behaviors>
        <w:guid w:val="{49E06029-D4D5-4812-B6B5-76735F061D0F}"/>
      </w:docPartPr>
      <w:docPartBody>
        <w:p w:rsidR="00BB799E" w:rsidRDefault="00BB799E" w:rsidP="00BB799E">
          <w:pPr>
            <w:pStyle w:val="E512BECDFE274DC5AB2568870D1E3AAE"/>
          </w:pPr>
          <w:r w:rsidRPr="0064595C">
            <w:rPr>
              <w:rStyle w:val="Platzhaltertext"/>
            </w:rPr>
            <w:t>Klicken oder tippen Sie hier, um Text einzugeben.</w:t>
          </w:r>
        </w:p>
      </w:docPartBody>
    </w:docPart>
    <w:docPart>
      <w:docPartPr>
        <w:name w:val="7A3B83F9A31B4AEBA88BC11FC87592F5"/>
        <w:category>
          <w:name w:val="Allgemein"/>
          <w:gallery w:val="placeholder"/>
        </w:category>
        <w:types>
          <w:type w:val="bbPlcHdr"/>
        </w:types>
        <w:behaviors>
          <w:behavior w:val="content"/>
        </w:behaviors>
        <w:guid w:val="{066DC081-856D-4E78-AE9F-C41A0A2ADB72}"/>
      </w:docPartPr>
      <w:docPartBody>
        <w:p w:rsidR="00BB799E" w:rsidRDefault="00BB799E" w:rsidP="00BB799E">
          <w:pPr>
            <w:pStyle w:val="7A3B83F9A31B4AEBA88BC11FC87592F5"/>
          </w:pPr>
          <w:r w:rsidRPr="0064595C">
            <w:rPr>
              <w:rStyle w:val="Platzhaltertext"/>
            </w:rPr>
            <w:t>Klicken oder tippen Sie hier, um Text einzugeben.</w:t>
          </w:r>
        </w:p>
      </w:docPartBody>
    </w:docPart>
    <w:docPart>
      <w:docPartPr>
        <w:name w:val="CE5597EBF6E649369FEC9883717D3252"/>
        <w:category>
          <w:name w:val="Allgemein"/>
          <w:gallery w:val="placeholder"/>
        </w:category>
        <w:types>
          <w:type w:val="bbPlcHdr"/>
        </w:types>
        <w:behaviors>
          <w:behavior w:val="content"/>
        </w:behaviors>
        <w:guid w:val="{A672DF03-7E7F-483F-A3C0-06FAE9DCB04E}"/>
      </w:docPartPr>
      <w:docPartBody>
        <w:p w:rsidR="00000000" w:rsidRDefault="00BB799E" w:rsidP="00BB799E">
          <w:pPr>
            <w:pStyle w:val="CE5597EBF6E649369FEC9883717D3252"/>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altName w:val="Corbel"/>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BundesSans Office">
    <w:altName w:val="Calibri"/>
    <w:charset w:val="00"/>
    <w:family w:val="swiss"/>
    <w:pitch w:val="variable"/>
    <w:sig w:usb0="A00000BF" w:usb1="4000206B" w:usb2="00000000" w:usb3="00000000" w:csb0="00000093" w:csb1="00000000"/>
  </w:font>
  <w:font w:name="Minion Pro">
    <w:altName w:val="Cambria Math"/>
    <w:panose1 w:val="02040503050201020203"/>
    <w:charset w:val="00"/>
    <w:family w:val="roman"/>
    <w:notTrueType/>
    <w:pitch w:val="variable"/>
    <w:sig w:usb0="E00002AF" w:usb1="5000E07B" w:usb2="00000000" w:usb3="00000000" w:csb0="0000019F" w:csb1="00000000"/>
  </w:font>
  <w:font w:name="Myriad Pro Light">
    <w:altName w:val="Corbel"/>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 w:name="Trebuchet MS">
    <w:altName w:val="Trebuchet MS"/>
    <w:panose1 w:val="020B0603020202020204"/>
    <w:charset w:val="00"/>
    <w:family w:val="swiss"/>
    <w:pitch w:val="variable"/>
    <w:sig w:usb0="00000687" w:usb1="00000000" w:usb2="00000000" w:usb3="00000000" w:csb0="0000009F" w:csb1="00000000"/>
  </w:font>
  <w:font w:name="Minion Pro SmBd">
    <w:altName w:val="Cambria"/>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407"/>
    <w:rsid w:val="00007E86"/>
    <w:rsid w:val="0013169E"/>
    <w:rsid w:val="00136A6A"/>
    <w:rsid w:val="002268AD"/>
    <w:rsid w:val="00333407"/>
    <w:rsid w:val="0035561D"/>
    <w:rsid w:val="00411BBC"/>
    <w:rsid w:val="004A3488"/>
    <w:rsid w:val="004C2991"/>
    <w:rsid w:val="004E2550"/>
    <w:rsid w:val="004E6906"/>
    <w:rsid w:val="005D22B3"/>
    <w:rsid w:val="00632373"/>
    <w:rsid w:val="006F443D"/>
    <w:rsid w:val="007C11A7"/>
    <w:rsid w:val="00813DE4"/>
    <w:rsid w:val="008212C2"/>
    <w:rsid w:val="008E4F4F"/>
    <w:rsid w:val="0094195A"/>
    <w:rsid w:val="009860F7"/>
    <w:rsid w:val="00AE2B42"/>
    <w:rsid w:val="00B1582D"/>
    <w:rsid w:val="00B311FE"/>
    <w:rsid w:val="00B8185C"/>
    <w:rsid w:val="00BB799E"/>
    <w:rsid w:val="00BD6247"/>
    <w:rsid w:val="00BF5300"/>
    <w:rsid w:val="00C76E77"/>
    <w:rsid w:val="00C839F5"/>
    <w:rsid w:val="00CB2B2B"/>
    <w:rsid w:val="00D60D89"/>
    <w:rsid w:val="00DD1DBB"/>
    <w:rsid w:val="00E04D13"/>
    <w:rsid w:val="00EE0666"/>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799E"/>
    <w:rPr>
      <w:color w:val="808080"/>
    </w:rPr>
  </w:style>
  <w:style w:type="paragraph" w:customStyle="1" w:styleId="ECA98D8A45404E37A32C0D43A55BF58C">
    <w:name w:val="ECA98D8A45404E37A32C0D43A55BF58C"/>
    <w:rsid w:val="00333407"/>
  </w:style>
  <w:style w:type="paragraph" w:customStyle="1" w:styleId="20C0C52617C747C78202A4DB2BD9C04F">
    <w:name w:val="20C0C52617C747C78202A4DB2BD9C04F"/>
    <w:rsid w:val="007C11A7"/>
  </w:style>
  <w:style w:type="paragraph" w:customStyle="1" w:styleId="E512BECDFE274DC5AB2568870D1E3AAE">
    <w:name w:val="E512BECDFE274DC5AB2568870D1E3AAE"/>
    <w:rsid w:val="00BB799E"/>
  </w:style>
  <w:style w:type="paragraph" w:customStyle="1" w:styleId="7A3B83F9A31B4AEBA88BC11FC87592F5">
    <w:name w:val="7A3B83F9A31B4AEBA88BC11FC87592F5"/>
    <w:rsid w:val="00BB799E"/>
  </w:style>
  <w:style w:type="paragraph" w:customStyle="1" w:styleId="CE5597EBF6E649369FEC9883717D3252">
    <w:name w:val="CE5597EBF6E649369FEC9883717D3252"/>
    <w:rsid w:val="00BB79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E95330B875884D47A297D814340CF3BE" ma:contentTypeVersion="4" ma:contentTypeDescription="Ein neues Dokument erstellen." ma:contentTypeScope="" ma:versionID="527239b23646d12ef674aa85dd9977f8">
  <xsd:schema xmlns:xsd="http://www.w3.org/2001/XMLSchema" xmlns:xs="http://www.w3.org/2001/XMLSchema" xmlns:p="http://schemas.microsoft.com/office/2006/metadata/properties" xmlns:ns2="cbdd8f1b-6870-4496-bc81-1d09bbce262b" targetNamespace="http://schemas.microsoft.com/office/2006/metadata/properties" ma:root="true" ma:fieldsID="df5e228722f429ff86ed8ae4fb65fab2" ns2:_="">
    <xsd:import namespace="cbdd8f1b-6870-4496-bc81-1d09bbce26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d8f1b-6870-4496-bc81-1d09bbce2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40</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8</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10</b:RefOrder>
  </b:Source>
  <b:Source>
    <b:Tag>DIN10</b:Tag>
    <b:SourceType>Report</b:SourceType>
    <b:Guid>{718F13E5-83CB-4AE2-B308-5BA765743393}</b:Guid>
    <b:Title>DIN EN 1990:2010-12</b:Title>
    <b:Year>2010</b:Year>
    <b:Publisher>Beuth Verlag</b:Publisher>
    <b:City>Berlin</b:City>
    <b:RefOrder>4</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11</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4</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28</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19</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1</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6</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41</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5</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27</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42</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43</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44</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45</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46</b:RefOrder>
  </b:Source>
  <b:Source>
    <b:Tag>DIN13</b:Tag>
    <b:SourceType>Report</b:SourceType>
    <b:Guid>{AAE5FF7B-3502-4467-98A1-0CEE2B5B96E7}</b:Guid>
    <b:Title>DIN EN 14080:2013-09</b:Title>
    <b:Year>2013</b:Year>
    <b:City>Berlin</b:City>
    <b:Publisher>Betuh Verlag GmbH</b:Publisher>
    <b:RefOrder>32</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18</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0</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2</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23</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47</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4</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48</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49</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5</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3</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50</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51</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52</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2</b:RefOrder>
  </b:Source>
  <b:Source>
    <b:Tag>DIN101</b:Tag>
    <b:SourceType>Report</b:SourceType>
    <b:Guid>{B41AC1A6-87AC-4DCA-9A46-19447B1E3C68}</b:Guid>
    <b:Title>DIN EN 1995-1-1:2010-12</b:Title>
    <b:Year>2010</b:Year>
    <b:Publisher>Beuth Verlag</b:Publisher>
    <b:City>Berlin</b:City>
    <b:RefOrder>9</b:RefOrder>
  </b:Source>
  <b:Source>
    <b:Tag>DIN</b:Tag>
    <b:SourceType>Report</b:SourceType>
    <b:Guid>{90AF8E9B-ECB8-40CE-884B-74FB651A0D6A}</b:Guid>
    <b:Title>DIN EN 1995-1-2:2010-12</b:Title>
    <b:Year>2010</b:Year>
    <b:Publisher>Beuth Verlag</b:Publisher>
    <b:City>2010</b:City>
    <b:RefOrder>2</b:RefOrder>
  </b:Source>
  <b:Source>
    <b:Tag>DIN102</b:Tag>
    <b:SourceType>Report</b:SourceType>
    <b:Guid>{0F2D685B-4896-4DC7-A309-FADE1AD8C27B}</b:Guid>
    <b:Title>DIN EN 1991-1-1:2010-12</b:Title>
    <b:Year>2010</b:Year>
    <b:Publisher>Beuth Verlag</b:Publisher>
    <b:City>2010</b:City>
    <b:RefOrder>5</b:RefOrder>
  </b:Source>
  <b:Source>
    <b:Tag>DIN103</b:Tag>
    <b:SourceType>Report</b:SourceType>
    <b:Guid>{04CF6820-81EC-4B5C-A87B-0E878B6B2F74}</b:Guid>
    <b:Title>DIN EN 408:2012-10</b:Title>
    <b:Year>2010</b:Year>
    <b:Publisher>Beuth Verlag</b:Publisher>
    <b:City>Berlin</b:City>
    <b:RefOrder>29</b:RefOrder>
  </b:Source>
  <b:Source>
    <b:Tag>DIN91</b:Tag>
    <b:SourceType>Report</b:SourceType>
    <b:Guid>{0A5BC3FF-DB00-4EBA-8A51-A02ABA633C26}</b:Guid>
    <b:Title>DIN EN 26891:1991</b:Title>
    <b:Year>1991</b:Year>
    <b:Publisher>Beuth Verlag</b:Publisher>
    <b:City>Berlin</b:City>
    <b:RefOrder>17</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53</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54</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1</b:RefOrder>
  </b:Source>
  <b:Source>
    <b:Tag>Eur11</b:Tag>
    <b:SourceType>Report</b:SourceType>
    <b:Guid>{0C28A00F-F14C-4C2F-A26D-3F31EB0C0B15}</b:Guid>
    <b:Title>DIN EN 1992-1-1:2011-01</b:Title>
    <b:Year>2011</b:Year>
    <b:Publisher>Beuth Verlag</b:Publisher>
    <b:City>Berlin</b:City>
    <b:RefOrder>3</b:RefOrder>
  </b:Source>
  <b:Source>
    <b:Tag>DIN104</b:Tag>
    <b:SourceType>Report</b:SourceType>
    <b:Guid>{47D37322-B85A-4A8E-94B9-5310A52C8088}</b:Guid>
    <b:Title>DIN EN 1995-1-2:2010-12</b:Title>
    <b:Year>2010</b:Year>
    <b:Publisher>Beuth Verlag</b:Publisher>
    <b:City>Berlin</b:City>
    <b:RefOrder>7</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55</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4</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6</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5</b:RefOrder>
  </b:Source>
  <b:Source>
    <b:Tag>DIN18</b:Tag>
    <b:SourceType>Report</b:SourceType>
    <b:Guid>{15EA1D1B-BA2E-49DF-BF19-0F19F2A23475}</b:Guid>
    <b:Title>DIN 4109-01:2018-01</b:Title>
    <b:Year>2018</b:Year>
    <b:Publisher>Beuth Verlag</b:Publisher>
    <b:City>Berlin</b:City>
    <b:RefOrder>37</b:RefOrder>
  </b:Source>
  <b:Source>
    <b:Tag>DIN16</b:Tag>
    <b:SourceType>Report</b:SourceType>
    <b:Guid>{14A8A9F7-9658-4EB2-92AC-83A669BC0AFF}</b:Guid>
    <b:Title>DIN 4109-32:2016-07</b:Title>
    <b:Year>2016</b:Year>
    <b:Publisher>Beuth Verlag</b:Publisher>
    <b:City>Berlin</b:City>
    <b:RefOrder>38</b:RefOrder>
  </b:Source>
  <b:Source>
    <b:Tag>DIN161</b:Tag>
    <b:SourceType>Report</b:SourceType>
    <b:Guid>{B301B673-C355-49D9-BFF9-C02826727944}</b:Guid>
    <b:Title>DIN 4109-34:2016-07</b:Title>
    <b:Year>2016</b:Year>
    <b:Publisher>Beuth Verlag</b:Publisher>
    <b:City>Berlin</b:City>
    <b:RefOrder>39</b:RefOrder>
  </b:Source>
  <b:Source>
    <b:Tag>DIN105</b:Tag>
    <b:SourceType>Report</b:SourceType>
    <b:Guid>{8DD37753-8EDE-46F3-AE01-9FD4E2540DDF}</b:Guid>
    <b:Title>DIN EN 1992-1-2:2010-12</b:Title>
    <b:Year>2010</b:Year>
    <b:Publisher>Beuth Verlag</b:Publisher>
    <b:City>Berlin</b:City>
    <b:RefOrder>6</b:RefOrder>
  </b:Source>
  <b:Source>
    <b:Tag>DIN03</b:Tag>
    <b:SourceType>Report</b:SourceType>
    <b:Guid>{EBB28DE2-D320-4F26-B091-99A20E9C5A84}</b:Guid>
    <b:Title>DIN 68364:2003-05</b:Title>
    <b:Year>2003</b:Year>
    <b:Publisher>Beuth Verlag</b:Publisher>
    <b:City>Berlin</b:City>
    <b:RefOrder>21</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6</b:RefOrder>
  </b:Source>
  <b:Source>
    <b:Tag>ENI95</b:Tag>
    <b:SourceType>Report</b:SourceType>
    <b:Guid>{48B593B4-C470-4B23-87FD-759850113A81}</b:Guid>
    <b:Title>EN ISO 10365:1995</b:Title>
    <b:Year>1995</b:Year>
    <b:Publisher>Beuth Verlag</b:Publisher>
    <b:City>Berlin</b:City>
    <b:RefOrder>30</b:RefOrder>
  </b:Source>
  <b:Source>
    <b:Tag>DIN162</b:Tag>
    <b:SourceType>Report</b:SourceType>
    <b:Guid>{63C6A609-B57D-4343-90A2-03A1B4A7D9EE}</b:Guid>
    <b:Title>DIN EN 338:2016-07</b:Title>
    <b:Year>2016</b:Year>
    <b:Publisher>Beuth Verlag GmbH</b:Publisher>
    <b:City>Berlin</b:City>
    <b:RefOrder>33</b:RefOrder>
  </b:Source>
</b:Sources>
</file>

<file path=customXml/itemProps1.xml><?xml version="1.0" encoding="utf-8"?>
<ds:datastoreItem xmlns:ds="http://schemas.openxmlformats.org/officeDocument/2006/customXml" ds:itemID="{52FD7E92-045D-4519-AC3D-D18B101194F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00AB468-5FD5-4A9A-9CA4-A3DA8E7C6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dd8f1b-6870-4496-bc81-1d09bbce2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4E43FC7-BCDE-455A-BF6D-029206F63147}">
  <ds:schemaRefs>
    <ds:schemaRef ds:uri="http://schemas.microsoft.com/sharepoint/v3/contenttype/forms"/>
  </ds:schemaRefs>
</ds:datastoreItem>
</file>

<file path=customXml/itemProps4.xml><?xml version="1.0" encoding="utf-8"?>
<ds:datastoreItem xmlns:ds="http://schemas.openxmlformats.org/officeDocument/2006/customXml" ds:itemID="{804F723C-BB1D-4863-89FD-0F3359AB5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0</Pages>
  <Words>35092</Words>
  <Characters>221081</Characters>
  <Application>Microsoft Office Word</Application>
  <DocSecurity>0</DocSecurity>
  <Lines>1842</Lines>
  <Paragraphs>5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5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cp:lastModifiedBy>
  <cp:revision>45</cp:revision>
  <cp:lastPrinted>2021-05-12T09:14:00Z</cp:lastPrinted>
  <dcterms:created xsi:type="dcterms:W3CDTF">2022-01-13T18:05:00Z</dcterms:created>
  <dcterms:modified xsi:type="dcterms:W3CDTF">2022-01-30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y fmtid="{D5CDD505-2E9C-101B-9397-08002B2CF9AE}" pid="9" name="ContentTypeId">
    <vt:lpwstr>0x010100E95330B875884D47A297D814340CF3BE</vt:lpwstr>
  </property>
</Properties>
</file>